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6786A5F7" w:rsidR="006478E7" w:rsidRPr="00490FBB" w:rsidRDefault="006478E7" w:rsidP="006478E7">
      <w:pPr>
        <w:spacing w:before="120" w:after="120" w:line="312" w:lineRule="auto"/>
        <w:jc w:val="center"/>
      </w:pPr>
    </w:p>
    <w:p w14:paraId="50B6D781" w14:textId="4281B3DA" w:rsidR="006478E7" w:rsidRPr="00490FBB" w:rsidRDefault="00C538D6" w:rsidP="002E4FAF">
      <w:pPr>
        <w:pStyle w:val="Heading10"/>
        <w:spacing w:before="2640"/>
        <w:jc w:val="center"/>
        <w:rPr>
          <w:sz w:val="48"/>
          <w:szCs w:val="48"/>
        </w:rPr>
      </w:pPr>
      <w:r>
        <w:rPr>
          <w:sz w:val="48"/>
          <w:szCs w:val="48"/>
        </w:rPr>
        <w:t xml:space="preserve">MSAC </w:t>
      </w:r>
      <w:r w:rsidR="006478E7" w:rsidRPr="00490FBB">
        <w:rPr>
          <w:sz w:val="48"/>
          <w:szCs w:val="48"/>
        </w:rPr>
        <w:t>Application</w:t>
      </w:r>
      <w:r w:rsidR="00AF2095">
        <w:rPr>
          <w:sz w:val="48"/>
          <w:szCs w:val="48"/>
        </w:rPr>
        <w:t xml:space="preserve"> 1717</w:t>
      </w:r>
    </w:p>
    <w:p w14:paraId="11765312" w14:textId="4329C558" w:rsidR="006478E7" w:rsidRPr="00490FBB" w:rsidRDefault="00BB5BC3" w:rsidP="006478E7">
      <w:pPr>
        <w:pStyle w:val="Heading10"/>
        <w:jc w:val="center"/>
        <w:rPr>
          <w:sz w:val="48"/>
          <w:szCs w:val="48"/>
        </w:rPr>
      </w:pPr>
      <w:r>
        <w:rPr>
          <w:color w:val="548DD4"/>
          <w:sz w:val="48"/>
          <w:szCs w:val="48"/>
        </w:rPr>
        <w:t>Extravasc</w:t>
      </w:r>
      <w:r w:rsidR="00C614F5">
        <w:rPr>
          <w:color w:val="548DD4"/>
          <w:sz w:val="48"/>
          <w:szCs w:val="48"/>
        </w:rPr>
        <w:t>ular</w:t>
      </w:r>
      <w:r w:rsidR="00D33BB4">
        <w:rPr>
          <w:color w:val="548DD4"/>
          <w:sz w:val="48"/>
          <w:szCs w:val="48"/>
        </w:rPr>
        <w:t xml:space="preserve"> implantable cardioverter defibrillator (EV-ICD) therapy for patients at risk of ventricular arrhythmia</w:t>
      </w:r>
    </w:p>
    <w:p w14:paraId="39CC0389" w14:textId="5993197A" w:rsidR="006478E7" w:rsidRPr="00490FBB" w:rsidRDefault="0012382A" w:rsidP="008C4B3C">
      <w:pPr>
        <w:pStyle w:val="Heading1"/>
      </w:pPr>
      <w:r>
        <w:t xml:space="preserve">Ratified </w:t>
      </w:r>
      <w:r w:rsidR="00754B24">
        <w:br/>
      </w:r>
      <w:r w:rsidR="006478E7" w:rsidRPr="00490FBB">
        <w:t>PICO Confirmation</w:t>
      </w:r>
    </w:p>
    <w:p w14:paraId="23900CA0" w14:textId="77777777" w:rsidR="006478E7" w:rsidRPr="00490FBB" w:rsidRDefault="006478E7">
      <w:r w:rsidRPr="00490FBB">
        <w:br w:type="page"/>
      </w:r>
    </w:p>
    <w:p w14:paraId="219312C8" w14:textId="77777777" w:rsidR="006478E7" w:rsidRPr="00C538D6" w:rsidRDefault="006478E7" w:rsidP="00E32E83">
      <w:pPr>
        <w:spacing w:after="160" w:line="259" w:lineRule="auto"/>
        <w:jc w:val="both"/>
        <w:rPr>
          <w:b/>
          <w:bCs/>
          <w:i/>
          <w:iCs/>
        </w:rPr>
      </w:pPr>
      <w:r w:rsidRPr="00C538D6">
        <w:rPr>
          <w:b/>
          <w:bCs/>
          <w:i/>
          <w:iCs/>
        </w:rPr>
        <w:lastRenderedPageBreak/>
        <w:t>Summary of PI</w:t>
      </w:r>
      <w:r w:rsidR="00235B21" w:rsidRPr="00C538D6">
        <w:rPr>
          <w:b/>
          <w:bCs/>
          <w:i/>
          <w:iCs/>
        </w:rPr>
        <w:t xml:space="preserve">CO/PPICO criteria to define </w:t>
      </w:r>
      <w:r w:rsidRPr="00C538D6">
        <w:rPr>
          <w:b/>
          <w:bCs/>
          <w:i/>
          <w:iCs/>
        </w:rPr>
        <w:t>question(s) to be addressed in an Assessment Report to the Medical Services Advisory Committee (MSAC)</w:t>
      </w:r>
    </w:p>
    <w:p w14:paraId="224459F3" w14:textId="0664DFCD" w:rsidR="00D52956" w:rsidRDefault="3FB66612" w:rsidP="00D52956">
      <w:pPr>
        <w:pStyle w:val="Caption"/>
      </w:pPr>
      <w:bookmarkStart w:id="0" w:name="_Ref69732160"/>
      <w:bookmarkStart w:id="1" w:name="_Ref69732155"/>
      <w:r>
        <w:t>Table</w:t>
      </w:r>
      <w:r w:rsidR="00374A9B">
        <w:t xml:space="preserve"> </w:t>
      </w:r>
      <w:r w:rsidR="00D52956">
        <w:fldChar w:fldCharType="begin"/>
      </w:r>
      <w:r w:rsidR="00D52956">
        <w:instrText xml:space="preserve"> SEQ Table \* ARABIC </w:instrText>
      </w:r>
      <w:r w:rsidR="00D52956">
        <w:fldChar w:fldCharType="separate"/>
      </w:r>
      <w:r w:rsidR="00B71DE4">
        <w:rPr>
          <w:noProof/>
        </w:rPr>
        <w:t>1</w:t>
      </w:r>
      <w:r w:rsidR="00D52956">
        <w:fldChar w:fldCharType="end"/>
      </w:r>
      <w:bookmarkEnd w:id="0"/>
      <w:r w:rsidR="00D52956">
        <w:tab/>
      </w:r>
      <w:r>
        <w:t>PICO for</w:t>
      </w:r>
      <w:r w:rsidR="7B0146D2">
        <w:t xml:space="preserve"> </w:t>
      </w:r>
      <w:r w:rsidR="00CE35D5">
        <w:t>e</w:t>
      </w:r>
      <w:r w:rsidR="7B0146D2">
        <w:t xml:space="preserve">xtravascular implantable cardioverter defibrillator therapy </w:t>
      </w:r>
      <w:r>
        <w:t xml:space="preserve">in </w:t>
      </w:r>
      <w:r w:rsidR="7B0146D2">
        <w:t>patients at risk of ventricular arrhythmia</w:t>
      </w:r>
      <w:bookmarkEnd w:id="1"/>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4" w:space="0" w:color="auto"/>
        </w:tblBorders>
        <w:tblCellMar>
          <w:top w:w="57" w:type="dxa"/>
          <w:bottom w:w="57" w:type="dxa"/>
        </w:tblCellMar>
        <w:tblLook w:val="00A0" w:firstRow="1" w:lastRow="0" w:firstColumn="1" w:lastColumn="0" w:noHBand="0" w:noVBand="0"/>
      </w:tblPr>
      <w:tblGrid>
        <w:gridCol w:w="1690"/>
        <w:gridCol w:w="7871"/>
      </w:tblGrid>
      <w:tr w:rsidR="006478E7" w:rsidRPr="00490FBB" w14:paraId="2A509B30" w14:textId="77777777" w:rsidTr="00602DF5">
        <w:trPr>
          <w:trHeight w:val="372"/>
          <w:tblHeader/>
        </w:trPr>
        <w:tc>
          <w:tcPr>
            <w:tcW w:w="884" w:type="pct"/>
            <w:tcBorders>
              <w:top w:val="single" w:sz="8" w:space="0" w:color="auto"/>
              <w:bottom w:val="single" w:sz="8" w:space="0" w:color="auto"/>
            </w:tcBorders>
            <w:shd w:val="clear" w:color="auto" w:fill="D9D9D9" w:themeFill="background1" w:themeFillShade="D9"/>
            <w:vAlign w:val="center"/>
            <w:hideMark/>
          </w:tcPr>
          <w:p w14:paraId="333B8A35" w14:textId="77777777" w:rsidR="006478E7" w:rsidRPr="00490FBB" w:rsidRDefault="006478E7" w:rsidP="00547471">
            <w:pPr>
              <w:spacing w:before="120" w:after="120" w:line="240" w:lineRule="auto"/>
              <w:rPr>
                <w:b/>
              </w:rPr>
            </w:pPr>
            <w:bookmarkStart w:id="2" w:name="Title_Table1" w:colFirst="0" w:colLast="0"/>
            <w:r w:rsidRPr="00490FBB">
              <w:rPr>
                <w:b/>
              </w:rPr>
              <w:t>Component</w:t>
            </w:r>
          </w:p>
        </w:tc>
        <w:tc>
          <w:tcPr>
            <w:tcW w:w="4116" w:type="pct"/>
            <w:tcBorders>
              <w:top w:val="single" w:sz="8" w:space="0" w:color="auto"/>
              <w:bottom w:val="single" w:sz="8" w:space="0" w:color="auto"/>
            </w:tcBorders>
            <w:shd w:val="clear" w:color="auto" w:fill="D9D9D9" w:themeFill="background1" w:themeFillShade="D9"/>
            <w:vAlign w:val="center"/>
            <w:hideMark/>
          </w:tcPr>
          <w:p w14:paraId="0E31DF4F" w14:textId="77777777" w:rsidR="006478E7" w:rsidRPr="00490FBB" w:rsidRDefault="006478E7" w:rsidP="00547471">
            <w:pPr>
              <w:spacing w:before="120" w:after="120" w:line="240" w:lineRule="auto"/>
              <w:rPr>
                <w:b/>
              </w:rPr>
            </w:pPr>
            <w:r w:rsidRPr="00490FBB">
              <w:rPr>
                <w:b/>
              </w:rPr>
              <w:t>Description</w:t>
            </w:r>
          </w:p>
        </w:tc>
      </w:tr>
      <w:bookmarkEnd w:id="2"/>
      <w:tr w:rsidR="006478E7" w:rsidRPr="00490FBB" w14:paraId="78E0BB65" w14:textId="77777777" w:rsidTr="00602DF5">
        <w:tc>
          <w:tcPr>
            <w:tcW w:w="884" w:type="pct"/>
            <w:tcBorders>
              <w:top w:val="single" w:sz="8" w:space="0" w:color="auto"/>
            </w:tcBorders>
            <w:hideMark/>
          </w:tcPr>
          <w:p w14:paraId="715E50D5" w14:textId="74EB4863" w:rsidR="006478E7" w:rsidRPr="00490FBB" w:rsidRDefault="00F660E8" w:rsidP="00E01349">
            <w:pPr>
              <w:spacing w:before="120" w:after="120" w:line="240" w:lineRule="auto"/>
              <w:rPr>
                <w:rFonts w:cs="Arial"/>
              </w:rPr>
            </w:pPr>
            <w:r>
              <w:rPr>
                <w:rFonts w:cs="Arial"/>
              </w:rPr>
              <w:t>Population</w:t>
            </w:r>
          </w:p>
        </w:tc>
        <w:tc>
          <w:tcPr>
            <w:tcW w:w="4116" w:type="pct"/>
            <w:tcBorders>
              <w:top w:val="single" w:sz="8" w:space="0" w:color="auto"/>
            </w:tcBorders>
            <w:hideMark/>
          </w:tcPr>
          <w:p w14:paraId="36D16E57" w14:textId="1EDC813C" w:rsidR="006478E7" w:rsidRDefault="32305EDD" w:rsidP="00D62337">
            <w:pPr>
              <w:spacing w:before="120" w:after="120" w:line="240" w:lineRule="auto"/>
              <w:jc w:val="both"/>
              <w:rPr>
                <w:rFonts w:cs="Calibri"/>
              </w:rPr>
            </w:pPr>
            <w:r w:rsidRPr="32305EDD">
              <w:rPr>
                <w:rFonts w:cs="Calibri"/>
              </w:rPr>
              <w:t xml:space="preserve">Patients at risk of ventricular arrhythmia (VA) </w:t>
            </w:r>
            <w:r w:rsidR="00523F72">
              <w:rPr>
                <w:rFonts w:cs="Calibri"/>
              </w:rPr>
              <w:t xml:space="preserve">indicated for implantation of an </w:t>
            </w:r>
            <w:r w:rsidR="00DE3F08" w:rsidRPr="00DE3F08">
              <w:rPr>
                <w:rFonts w:cs="Calibri"/>
              </w:rPr>
              <w:t xml:space="preserve">implantable cardioverter defibrillator </w:t>
            </w:r>
            <w:r w:rsidR="00DE3F08">
              <w:rPr>
                <w:rFonts w:cs="Calibri"/>
              </w:rPr>
              <w:t>(</w:t>
            </w:r>
            <w:r w:rsidR="00523F72">
              <w:rPr>
                <w:rFonts w:cs="Calibri"/>
              </w:rPr>
              <w:t>ICD</w:t>
            </w:r>
            <w:r w:rsidR="00DE3F08">
              <w:rPr>
                <w:rFonts w:cs="Calibri"/>
              </w:rPr>
              <w:t>)</w:t>
            </w:r>
          </w:p>
          <w:p w14:paraId="7256161F" w14:textId="2BB45635" w:rsidR="00DA546A" w:rsidRPr="00DA546A" w:rsidRDefault="002772B5" w:rsidP="00D62337">
            <w:pPr>
              <w:spacing w:before="120" w:after="120" w:line="240" w:lineRule="auto"/>
              <w:jc w:val="both"/>
              <w:rPr>
                <w:i/>
                <w:iCs/>
              </w:rPr>
            </w:pPr>
            <w:r>
              <w:rPr>
                <w:i/>
                <w:iCs/>
              </w:rPr>
              <w:t>This population comprises</w:t>
            </w:r>
            <w:r w:rsidR="00DA546A">
              <w:rPr>
                <w:i/>
                <w:iCs/>
              </w:rPr>
              <w:t xml:space="preserve"> the following subpopulation</w:t>
            </w:r>
            <w:r w:rsidR="00BA762B">
              <w:rPr>
                <w:i/>
                <w:iCs/>
              </w:rPr>
              <w:t>s</w:t>
            </w:r>
            <w:r w:rsidR="00DA546A">
              <w:rPr>
                <w:i/>
                <w:iCs/>
              </w:rPr>
              <w:t>:</w:t>
            </w:r>
          </w:p>
          <w:p w14:paraId="0F1C1052" w14:textId="08BA8FF1" w:rsidR="00C3330A" w:rsidRPr="00660D88" w:rsidRDefault="00D74350" w:rsidP="00713B66">
            <w:pPr>
              <w:pStyle w:val="ListParagraph"/>
              <w:numPr>
                <w:ilvl w:val="0"/>
                <w:numId w:val="27"/>
              </w:numPr>
              <w:spacing w:before="120" w:after="120" w:line="240" w:lineRule="auto"/>
              <w:ind w:left="714" w:hanging="357"/>
              <w:contextualSpacing w:val="0"/>
              <w:jc w:val="both"/>
              <w:rPr>
                <w:rFonts w:cs="Calibri"/>
              </w:rPr>
            </w:pPr>
            <w:r w:rsidRPr="00713B66">
              <w:rPr>
                <w:rFonts w:cs="Calibri"/>
              </w:rPr>
              <w:t xml:space="preserve">Patients </w:t>
            </w:r>
            <w:r w:rsidR="63692BA8" w:rsidRPr="00713B66">
              <w:rPr>
                <w:rFonts w:cs="Calibri"/>
              </w:rPr>
              <w:t xml:space="preserve">who do not have an ICD </w:t>
            </w:r>
            <w:r w:rsidR="00713B66" w:rsidRPr="00713B66">
              <w:rPr>
                <w:rFonts w:cs="Calibri"/>
              </w:rPr>
              <w:t xml:space="preserve">or who require replacement of an implanted ICD </w:t>
            </w:r>
            <w:r w:rsidR="63692BA8" w:rsidRPr="00713B66">
              <w:rPr>
                <w:rFonts w:cs="Calibri"/>
              </w:rPr>
              <w:t>and who are suitable for</w:t>
            </w:r>
            <w:r w:rsidR="00DB7337" w:rsidRPr="00713B66">
              <w:rPr>
                <w:rFonts w:cs="Calibri"/>
              </w:rPr>
              <w:t xml:space="preserve"> a</w:t>
            </w:r>
            <w:r w:rsidR="63692BA8" w:rsidRPr="00713B66">
              <w:rPr>
                <w:rFonts w:cs="Calibri"/>
              </w:rPr>
              <w:t xml:space="preserve"> </w:t>
            </w:r>
            <w:r w:rsidR="0098499A" w:rsidRPr="00713B66">
              <w:rPr>
                <w:rFonts w:cs="Calibri"/>
              </w:rPr>
              <w:t>transvenous</w:t>
            </w:r>
            <w:r w:rsidR="00450F00" w:rsidRPr="00713B66">
              <w:rPr>
                <w:rFonts w:cs="Calibri"/>
              </w:rPr>
              <w:t xml:space="preserve"> ICD (</w:t>
            </w:r>
            <w:r w:rsidR="63692BA8" w:rsidRPr="00713B66">
              <w:rPr>
                <w:rFonts w:cs="Calibri"/>
              </w:rPr>
              <w:t>TV-ICD</w:t>
            </w:r>
            <w:r w:rsidR="00450F00" w:rsidRPr="00713B66">
              <w:rPr>
                <w:rFonts w:cs="Calibri"/>
              </w:rPr>
              <w:t>)</w:t>
            </w:r>
            <w:r w:rsidR="00F76838" w:rsidRPr="00713B66">
              <w:rPr>
                <w:rFonts w:cs="Calibri"/>
              </w:rPr>
              <w:t xml:space="preserve"> or </w:t>
            </w:r>
            <w:r w:rsidR="00036C7F" w:rsidRPr="00713B66">
              <w:rPr>
                <w:rFonts w:cs="Calibri"/>
              </w:rPr>
              <w:t>an ex</w:t>
            </w:r>
            <w:r w:rsidR="004F7E8A" w:rsidRPr="00713B66">
              <w:rPr>
                <w:rFonts w:cs="Calibri"/>
              </w:rPr>
              <w:t>travascular ICD (</w:t>
            </w:r>
            <w:r w:rsidR="00F76838" w:rsidRPr="00713B66">
              <w:rPr>
                <w:rFonts w:cs="Calibri"/>
              </w:rPr>
              <w:t>EV-ICD</w:t>
            </w:r>
            <w:r w:rsidR="004F7E8A" w:rsidRPr="00713B66">
              <w:rPr>
                <w:rFonts w:cs="Calibri"/>
              </w:rPr>
              <w:t>)</w:t>
            </w:r>
          </w:p>
          <w:p w14:paraId="55921112" w14:textId="0D03F86D" w:rsidR="00977724" w:rsidRDefault="00D74350" w:rsidP="00D62337">
            <w:pPr>
              <w:pStyle w:val="ListParagraph"/>
              <w:numPr>
                <w:ilvl w:val="0"/>
                <w:numId w:val="27"/>
              </w:numPr>
              <w:spacing w:before="120" w:after="120" w:line="240" w:lineRule="auto"/>
              <w:ind w:left="714" w:hanging="357"/>
              <w:contextualSpacing w:val="0"/>
              <w:jc w:val="both"/>
              <w:rPr>
                <w:rFonts w:cs="Calibri"/>
              </w:rPr>
            </w:pPr>
            <w:r w:rsidRPr="00C3330A">
              <w:rPr>
                <w:rFonts w:cs="Calibri"/>
              </w:rPr>
              <w:t>Patients</w:t>
            </w:r>
            <w:r w:rsidR="63692BA8" w:rsidRPr="00C3330A">
              <w:rPr>
                <w:rFonts w:cs="Calibri"/>
              </w:rPr>
              <w:t xml:space="preserve"> </w:t>
            </w:r>
            <w:r w:rsidR="00993B73">
              <w:rPr>
                <w:rFonts w:cs="Calibri"/>
              </w:rPr>
              <w:t xml:space="preserve">with or without an existing ICD, </w:t>
            </w:r>
            <w:r w:rsidR="63692BA8" w:rsidRPr="00C3330A">
              <w:rPr>
                <w:rFonts w:cs="Calibri"/>
              </w:rPr>
              <w:t xml:space="preserve">who </w:t>
            </w:r>
            <w:r w:rsidR="00F81492" w:rsidRPr="00F81492">
              <w:rPr>
                <w:rFonts w:cs="Calibri"/>
              </w:rPr>
              <w:t>are ineligible or unsuitable for a TV-ICD</w:t>
            </w:r>
            <w:r w:rsidR="006B5D75">
              <w:rPr>
                <w:rFonts w:cs="Calibri"/>
              </w:rPr>
              <w:t xml:space="preserve"> or who</w:t>
            </w:r>
            <w:r w:rsidR="00F81492" w:rsidRPr="00F81492">
              <w:rPr>
                <w:rFonts w:cs="Calibri"/>
              </w:rPr>
              <w:t xml:space="preserve"> </w:t>
            </w:r>
            <w:r w:rsidR="00473F7D">
              <w:rPr>
                <w:rFonts w:cs="Calibri"/>
              </w:rPr>
              <w:t>demonstrate a</w:t>
            </w:r>
            <w:r w:rsidR="00F81492" w:rsidRPr="00F81492">
              <w:rPr>
                <w:rFonts w:cs="Calibri"/>
              </w:rPr>
              <w:t xml:space="preserve"> need </w:t>
            </w:r>
            <w:r w:rsidR="00473F7D">
              <w:rPr>
                <w:rFonts w:cs="Calibri"/>
              </w:rPr>
              <w:t>for</w:t>
            </w:r>
            <w:r w:rsidR="00F81492" w:rsidRPr="00F81492">
              <w:rPr>
                <w:rFonts w:cs="Calibri"/>
              </w:rPr>
              <w:t xml:space="preserve"> remov</w:t>
            </w:r>
            <w:r w:rsidR="00473F7D">
              <w:rPr>
                <w:rFonts w:cs="Calibri"/>
              </w:rPr>
              <w:t>al</w:t>
            </w:r>
            <w:r w:rsidR="00E70A33">
              <w:rPr>
                <w:rFonts w:cs="Calibri"/>
              </w:rPr>
              <w:t xml:space="preserve"> of</w:t>
            </w:r>
            <w:r w:rsidR="00F81492" w:rsidRPr="00F81492">
              <w:rPr>
                <w:rFonts w:cs="Calibri"/>
              </w:rPr>
              <w:t xml:space="preserve"> </w:t>
            </w:r>
            <w:r w:rsidR="00C95066">
              <w:rPr>
                <w:rFonts w:cs="Calibri"/>
              </w:rPr>
              <w:t xml:space="preserve">a </w:t>
            </w:r>
            <w:r w:rsidR="00F81492" w:rsidRPr="00F81492">
              <w:rPr>
                <w:rFonts w:cs="Calibri"/>
              </w:rPr>
              <w:t>TV-ICD</w:t>
            </w:r>
            <w:r w:rsidR="00BA16FE">
              <w:rPr>
                <w:rFonts w:cs="Calibri"/>
              </w:rPr>
              <w:t xml:space="preserve"> and replacement with an extravascular </w:t>
            </w:r>
            <w:r w:rsidR="00BB2F6E" w:rsidRPr="003D19F2">
              <w:rPr>
                <w:rFonts w:cs="Calibri"/>
              </w:rPr>
              <w:t>ICD (EV-ICD)</w:t>
            </w:r>
          </w:p>
          <w:p w14:paraId="397523C5" w14:textId="007C613C" w:rsidR="00A77A60" w:rsidRPr="00602DF5" w:rsidRDefault="00A77A60" w:rsidP="00D62337">
            <w:pPr>
              <w:spacing w:before="120" w:after="120" w:line="240" w:lineRule="auto"/>
              <w:jc w:val="both"/>
              <w:rPr>
                <w:rFonts w:cs="Calibri"/>
                <w:b/>
                <w:bCs/>
                <w:i/>
                <w:iCs/>
              </w:rPr>
            </w:pPr>
            <w:r w:rsidRPr="00602DF5">
              <w:rPr>
                <w:rFonts w:cs="Calibri"/>
                <w:b/>
                <w:bCs/>
                <w:i/>
                <w:iCs/>
              </w:rPr>
              <w:t>Inclusion</w:t>
            </w:r>
            <w:r w:rsidR="007F7A5C" w:rsidRPr="00602DF5">
              <w:rPr>
                <w:rFonts w:cs="Calibri"/>
                <w:b/>
                <w:bCs/>
                <w:i/>
                <w:iCs/>
              </w:rPr>
              <w:t>s</w:t>
            </w:r>
            <w:r w:rsidRPr="00602DF5">
              <w:rPr>
                <w:rFonts w:cs="Calibri"/>
                <w:b/>
                <w:bCs/>
                <w:i/>
                <w:iCs/>
              </w:rPr>
              <w:t>:</w:t>
            </w:r>
          </w:p>
          <w:p w14:paraId="1FFC5C9B" w14:textId="24918042" w:rsidR="00A77A60" w:rsidRDefault="00A77A60" w:rsidP="00D62337">
            <w:pPr>
              <w:spacing w:before="120" w:after="120" w:line="240" w:lineRule="auto"/>
              <w:jc w:val="both"/>
              <w:rPr>
                <w:rFonts w:cs="Calibri"/>
                <w:i/>
                <w:iCs/>
              </w:rPr>
            </w:pPr>
            <w:r>
              <w:rPr>
                <w:rFonts w:cs="Calibri"/>
                <w:i/>
                <w:iCs/>
              </w:rPr>
              <w:t xml:space="preserve">Patients with one of the following: </w:t>
            </w:r>
            <w:r w:rsidR="00AB3E42">
              <w:rPr>
                <w:rFonts w:cs="Calibri"/>
                <w:i/>
                <w:iCs/>
              </w:rPr>
              <w:t>h</w:t>
            </w:r>
            <w:r w:rsidR="00F032F0">
              <w:rPr>
                <w:rFonts w:cs="Calibri"/>
                <w:i/>
                <w:iCs/>
              </w:rPr>
              <w:t xml:space="preserve">istory of </w:t>
            </w:r>
            <w:r w:rsidR="00F032F0" w:rsidRPr="00F032F0">
              <w:rPr>
                <w:rFonts w:cs="Calibri"/>
                <w:i/>
                <w:iCs/>
              </w:rPr>
              <w:t>haemodynamically significant VAs in the presence of structural heart disease</w:t>
            </w:r>
            <w:r w:rsidR="00F032F0">
              <w:rPr>
                <w:rFonts w:cs="Calibri"/>
                <w:i/>
                <w:iCs/>
              </w:rPr>
              <w:t xml:space="preserve">; </w:t>
            </w:r>
            <w:r w:rsidR="00F032F0" w:rsidRPr="00F032F0">
              <w:rPr>
                <w:rFonts w:cs="Calibri"/>
                <w:i/>
                <w:iCs/>
              </w:rPr>
              <w:t>documented high-risk genetic cardiac disease</w:t>
            </w:r>
            <w:r w:rsidR="00F032F0">
              <w:rPr>
                <w:rFonts w:cs="Calibri"/>
                <w:i/>
                <w:iCs/>
              </w:rPr>
              <w:t>;</w:t>
            </w:r>
            <w:r w:rsidR="00F032F0">
              <w:rPr>
                <w:i/>
                <w:iCs/>
              </w:rPr>
              <w:t xml:space="preserve"> </w:t>
            </w:r>
            <w:r w:rsidR="00F032F0" w:rsidRPr="00F032F0">
              <w:rPr>
                <w:rFonts w:cs="Calibri"/>
                <w:i/>
                <w:iCs/>
              </w:rPr>
              <w:t>ischaemic heart disease with a left ventricular ejection fraction (LVEF) of less than 30% at least one month after experiencing a myocardial infarction (MI) and while on optimised medical therapy</w:t>
            </w:r>
            <w:r w:rsidR="00F032F0">
              <w:rPr>
                <w:rFonts w:cs="Calibri"/>
                <w:i/>
                <w:iCs/>
              </w:rPr>
              <w:t xml:space="preserve">; </w:t>
            </w:r>
            <w:r w:rsidR="00F032F0" w:rsidRPr="00F032F0">
              <w:rPr>
                <w:rFonts w:cs="Calibri"/>
                <w:i/>
                <w:iCs/>
              </w:rPr>
              <w:t>chronic heart failure, classified as New York Heart Association (NYHA) class II or III, with a LVEF of less than 35% despite optimised medical therapy.</w:t>
            </w:r>
          </w:p>
          <w:p w14:paraId="3E34CE47" w14:textId="335E0867" w:rsidR="00C26597" w:rsidRPr="00602DF5" w:rsidRDefault="00C26597" w:rsidP="00D62337">
            <w:pPr>
              <w:spacing w:before="120" w:after="120" w:line="240" w:lineRule="auto"/>
              <w:jc w:val="both"/>
              <w:rPr>
                <w:rFonts w:cs="Calibri"/>
                <w:b/>
                <w:bCs/>
                <w:i/>
                <w:iCs/>
              </w:rPr>
            </w:pPr>
            <w:r w:rsidRPr="00602DF5">
              <w:rPr>
                <w:rFonts w:cs="Calibri"/>
                <w:b/>
                <w:bCs/>
                <w:i/>
                <w:iCs/>
              </w:rPr>
              <w:t>Exclusions:</w:t>
            </w:r>
          </w:p>
          <w:p w14:paraId="5F8C111A" w14:textId="43F498D4" w:rsidR="00C26597" w:rsidRDefault="00107662" w:rsidP="00D62337">
            <w:pPr>
              <w:spacing w:before="120" w:after="120" w:line="240" w:lineRule="auto"/>
              <w:jc w:val="both"/>
              <w:rPr>
                <w:rFonts w:cs="Calibri"/>
                <w:i/>
                <w:iCs/>
              </w:rPr>
            </w:pPr>
            <w:r>
              <w:rPr>
                <w:rFonts w:cs="Calibri"/>
                <w:i/>
                <w:iCs/>
              </w:rPr>
              <w:t>P</w:t>
            </w:r>
            <w:r w:rsidR="00C26597">
              <w:rPr>
                <w:rFonts w:cs="Calibri"/>
                <w:i/>
                <w:iCs/>
              </w:rPr>
              <w:t xml:space="preserve">atients with </w:t>
            </w:r>
            <w:r w:rsidR="00710438">
              <w:rPr>
                <w:rFonts w:cs="Calibri"/>
                <w:i/>
                <w:iCs/>
              </w:rPr>
              <w:t>a need for long-term brady</w:t>
            </w:r>
            <w:r w:rsidR="00691136">
              <w:rPr>
                <w:rFonts w:cs="Calibri"/>
                <w:i/>
                <w:iCs/>
              </w:rPr>
              <w:t>cardia pacing or cardiac resynchronisation therapy</w:t>
            </w:r>
            <w:r>
              <w:rPr>
                <w:rFonts w:cs="Calibri"/>
                <w:i/>
                <w:iCs/>
              </w:rPr>
              <w:t>.</w:t>
            </w:r>
          </w:p>
          <w:p w14:paraId="67827D04" w14:textId="23A2F8F0" w:rsidR="003D228D" w:rsidRPr="00602DF5" w:rsidRDefault="003D228D" w:rsidP="00D62337">
            <w:pPr>
              <w:spacing w:before="120" w:after="120" w:line="240" w:lineRule="auto"/>
              <w:jc w:val="both"/>
              <w:rPr>
                <w:rFonts w:cs="Calibri"/>
                <w:b/>
                <w:bCs/>
                <w:i/>
                <w:iCs/>
              </w:rPr>
            </w:pPr>
            <w:r w:rsidRPr="00602DF5">
              <w:rPr>
                <w:rFonts w:cs="Calibri"/>
                <w:b/>
                <w:bCs/>
                <w:i/>
                <w:iCs/>
              </w:rPr>
              <w:t>Note</w:t>
            </w:r>
            <w:r w:rsidR="005563E5" w:rsidRPr="00602DF5">
              <w:rPr>
                <w:rFonts w:cs="Calibri"/>
                <w:b/>
                <w:bCs/>
                <w:i/>
                <w:iCs/>
              </w:rPr>
              <w:t>s</w:t>
            </w:r>
            <w:r w:rsidRPr="00602DF5">
              <w:rPr>
                <w:rFonts w:cs="Calibri"/>
                <w:b/>
                <w:bCs/>
                <w:i/>
                <w:iCs/>
              </w:rPr>
              <w:t>:</w:t>
            </w:r>
          </w:p>
          <w:p w14:paraId="175EFF10" w14:textId="2A12A6C7" w:rsidR="008F32C3" w:rsidRPr="00C675AC" w:rsidRDefault="003D228D" w:rsidP="00D62337">
            <w:pPr>
              <w:spacing w:before="120" w:after="120" w:line="240" w:lineRule="auto"/>
              <w:jc w:val="both"/>
              <w:rPr>
                <w:rFonts w:cs="Calibri"/>
                <w:i/>
                <w:iCs/>
              </w:rPr>
            </w:pPr>
            <w:r>
              <w:rPr>
                <w:rFonts w:cs="Calibri"/>
                <w:i/>
                <w:iCs/>
              </w:rPr>
              <w:t>Patients not suitable for TV-ICD</w:t>
            </w:r>
            <w:r w:rsidR="00490C16">
              <w:rPr>
                <w:rFonts w:cs="Calibri"/>
                <w:i/>
                <w:iCs/>
              </w:rPr>
              <w:t xml:space="preserve"> (</w:t>
            </w:r>
            <w:r w:rsidR="00631C8E">
              <w:rPr>
                <w:rFonts w:cs="Calibri"/>
                <w:i/>
                <w:iCs/>
              </w:rPr>
              <w:t>part of</w:t>
            </w:r>
            <w:r w:rsidR="005E04C1">
              <w:rPr>
                <w:rFonts w:cs="Calibri"/>
                <w:i/>
                <w:iCs/>
              </w:rPr>
              <w:t xml:space="preserve"> </w:t>
            </w:r>
            <w:r w:rsidR="00490C16">
              <w:rPr>
                <w:rFonts w:cs="Calibri"/>
                <w:i/>
                <w:iCs/>
              </w:rPr>
              <w:t>subpopulation b)</w:t>
            </w:r>
            <w:r>
              <w:rPr>
                <w:rFonts w:cs="Calibri"/>
                <w:i/>
                <w:iCs/>
              </w:rPr>
              <w:t xml:space="preserve"> include those</w:t>
            </w:r>
            <w:r w:rsidR="00BB700C" w:rsidRPr="00C675AC">
              <w:rPr>
                <w:rFonts w:cs="Calibri"/>
                <w:i/>
                <w:iCs/>
              </w:rPr>
              <w:t xml:space="preserve"> with</w:t>
            </w:r>
            <w:r w:rsidR="003C137A" w:rsidRPr="00C675AC">
              <w:rPr>
                <w:rFonts w:cs="Calibri"/>
                <w:i/>
                <w:iCs/>
              </w:rPr>
              <w:t xml:space="preserve"> </w:t>
            </w:r>
            <w:r w:rsidR="008F32C3" w:rsidRPr="00C675AC">
              <w:rPr>
                <w:rFonts w:cs="Calibri"/>
                <w:i/>
                <w:iCs/>
              </w:rPr>
              <w:t xml:space="preserve">structural </w:t>
            </w:r>
            <w:r w:rsidR="0004101A" w:rsidRPr="00C675AC">
              <w:rPr>
                <w:rFonts w:cs="Calibri"/>
                <w:i/>
                <w:iCs/>
              </w:rPr>
              <w:t>abnormalities, difficult</w:t>
            </w:r>
            <w:r w:rsidR="00BF2BB4" w:rsidRPr="00C675AC">
              <w:rPr>
                <w:rFonts w:cs="Calibri"/>
                <w:i/>
                <w:iCs/>
              </w:rPr>
              <w:t xml:space="preserve"> </w:t>
            </w:r>
            <w:r w:rsidR="0004101A" w:rsidRPr="00C675AC">
              <w:rPr>
                <w:rFonts w:cs="Calibri"/>
                <w:i/>
                <w:iCs/>
              </w:rPr>
              <w:t>venous anatomy, high risk of infection (e.g. immunocompromised</w:t>
            </w:r>
            <w:r w:rsidR="00EF1961" w:rsidRPr="00C675AC">
              <w:rPr>
                <w:rFonts w:cs="Calibri"/>
                <w:i/>
                <w:iCs/>
              </w:rPr>
              <w:t xml:space="preserve"> patients</w:t>
            </w:r>
            <w:r w:rsidR="0004101A" w:rsidRPr="00C675AC">
              <w:rPr>
                <w:rFonts w:cs="Calibri"/>
                <w:i/>
                <w:iCs/>
              </w:rPr>
              <w:t xml:space="preserve">), </w:t>
            </w:r>
            <w:r w:rsidR="00CB0F03" w:rsidRPr="00C675AC">
              <w:rPr>
                <w:rFonts w:cs="Calibri"/>
                <w:i/>
                <w:iCs/>
              </w:rPr>
              <w:t>or</w:t>
            </w:r>
            <w:r w:rsidR="003C137A" w:rsidRPr="00C675AC">
              <w:rPr>
                <w:rFonts w:cs="Calibri"/>
                <w:i/>
                <w:iCs/>
              </w:rPr>
              <w:t xml:space="preserve"> who are</w:t>
            </w:r>
            <w:r w:rsidR="00CB0F03" w:rsidRPr="00C675AC">
              <w:rPr>
                <w:rFonts w:cs="Calibri"/>
                <w:i/>
                <w:iCs/>
              </w:rPr>
              <w:t xml:space="preserve"> </w:t>
            </w:r>
            <w:r w:rsidR="00285953">
              <w:rPr>
                <w:rFonts w:cs="Calibri"/>
                <w:i/>
                <w:iCs/>
              </w:rPr>
              <w:t>reluctant</w:t>
            </w:r>
            <w:r w:rsidR="00CB0F03" w:rsidRPr="00C675AC">
              <w:rPr>
                <w:rFonts w:cs="Calibri"/>
                <w:i/>
                <w:iCs/>
              </w:rPr>
              <w:t xml:space="preserve"> to attempt</w:t>
            </w:r>
            <w:r w:rsidR="00441BC1">
              <w:rPr>
                <w:rFonts w:cs="Calibri"/>
                <w:i/>
                <w:iCs/>
              </w:rPr>
              <w:t>/</w:t>
            </w:r>
            <w:r w:rsidR="00CB0F03" w:rsidRPr="00C675AC">
              <w:rPr>
                <w:rFonts w:cs="Calibri"/>
                <w:i/>
                <w:iCs/>
              </w:rPr>
              <w:t>re-attempt TV-ICD (</w:t>
            </w:r>
            <w:r w:rsidR="00140AC9" w:rsidRPr="00C675AC">
              <w:rPr>
                <w:rFonts w:cs="Calibri"/>
                <w:i/>
                <w:iCs/>
              </w:rPr>
              <w:t>e.g. younger patients, patients with comorbidities, patients who have undergone previous ICD explant)</w:t>
            </w:r>
            <w:r w:rsidR="00B62B61">
              <w:rPr>
                <w:rFonts w:cs="Calibri"/>
                <w:i/>
                <w:iCs/>
              </w:rPr>
              <w:t>.</w:t>
            </w:r>
          </w:p>
          <w:p w14:paraId="4A4FF7C2" w14:textId="453C6B49" w:rsidR="00541616" w:rsidRPr="00441BC1" w:rsidRDefault="00441BC1" w:rsidP="00D62337">
            <w:pPr>
              <w:spacing w:before="120" w:after="120" w:line="240" w:lineRule="auto"/>
              <w:jc w:val="both"/>
              <w:rPr>
                <w:rFonts w:cs="Calibri"/>
                <w:i/>
                <w:iCs/>
              </w:rPr>
            </w:pPr>
            <w:r w:rsidRPr="00441BC1">
              <w:rPr>
                <w:rFonts w:cs="Calibri"/>
                <w:i/>
                <w:iCs/>
              </w:rPr>
              <w:t>Patients may demonstrate a clinical need for TV-ICD remova</w:t>
            </w:r>
            <w:r w:rsidR="00222CE3">
              <w:rPr>
                <w:rFonts w:cs="Calibri"/>
                <w:i/>
                <w:iCs/>
              </w:rPr>
              <w:t>l</w:t>
            </w:r>
            <w:r w:rsidR="00710A5A">
              <w:rPr>
                <w:rFonts w:cs="Calibri"/>
                <w:i/>
                <w:iCs/>
              </w:rPr>
              <w:t xml:space="preserve"> (</w:t>
            </w:r>
            <w:r w:rsidR="00631C8E">
              <w:rPr>
                <w:rFonts w:cs="Calibri"/>
                <w:i/>
                <w:iCs/>
              </w:rPr>
              <w:t>part of</w:t>
            </w:r>
            <w:r w:rsidR="005E04C1">
              <w:rPr>
                <w:rFonts w:cs="Calibri"/>
                <w:i/>
                <w:iCs/>
              </w:rPr>
              <w:t xml:space="preserve"> </w:t>
            </w:r>
            <w:r w:rsidR="00710A5A">
              <w:rPr>
                <w:rFonts w:cs="Calibri"/>
                <w:i/>
                <w:iCs/>
              </w:rPr>
              <w:t xml:space="preserve">subpopulation </w:t>
            </w:r>
            <w:r w:rsidR="00CF5838">
              <w:rPr>
                <w:rFonts w:cs="Calibri"/>
                <w:i/>
                <w:iCs/>
              </w:rPr>
              <w:t>b</w:t>
            </w:r>
            <w:r w:rsidR="00710A5A">
              <w:rPr>
                <w:rFonts w:cs="Calibri"/>
                <w:i/>
                <w:iCs/>
              </w:rPr>
              <w:t>)</w:t>
            </w:r>
            <w:r w:rsidR="003301E6" w:rsidRPr="00441BC1">
              <w:rPr>
                <w:rFonts w:cs="Calibri"/>
                <w:i/>
                <w:iCs/>
              </w:rPr>
              <w:t xml:space="preserve"> due to the development of venous obstruction, TV</w:t>
            </w:r>
            <w:r w:rsidR="002721CB">
              <w:rPr>
                <w:rFonts w:cs="Calibri"/>
                <w:i/>
                <w:iCs/>
              </w:rPr>
              <w:t xml:space="preserve"> </w:t>
            </w:r>
            <w:r w:rsidR="003301E6" w:rsidRPr="00441BC1">
              <w:rPr>
                <w:rFonts w:cs="Calibri"/>
                <w:i/>
                <w:iCs/>
              </w:rPr>
              <w:t>lead failure, TV</w:t>
            </w:r>
            <w:r w:rsidR="002721CB">
              <w:rPr>
                <w:rFonts w:cs="Calibri"/>
                <w:i/>
                <w:iCs/>
              </w:rPr>
              <w:t xml:space="preserve"> </w:t>
            </w:r>
            <w:r w:rsidR="003301E6" w:rsidRPr="00441BC1">
              <w:rPr>
                <w:rFonts w:cs="Calibri"/>
                <w:i/>
                <w:iCs/>
              </w:rPr>
              <w:t>device/lead infection</w:t>
            </w:r>
            <w:r w:rsidR="00BA762B" w:rsidRPr="00441BC1">
              <w:rPr>
                <w:rFonts w:cs="Calibri"/>
                <w:i/>
                <w:iCs/>
              </w:rPr>
              <w:t>, or to avoid the need for chronic lead extraction.</w:t>
            </w:r>
          </w:p>
        </w:tc>
      </w:tr>
      <w:tr w:rsidR="006478E7" w:rsidRPr="00490FBB" w14:paraId="654E13A9" w14:textId="77777777" w:rsidTr="00602DF5">
        <w:tc>
          <w:tcPr>
            <w:tcW w:w="884" w:type="pct"/>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4116" w:type="pct"/>
            <w:hideMark/>
          </w:tcPr>
          <w:p w14:paraId="3E51DB12" w14:textId="0C7FB438" w:rsidR="006478E7" w:rsidRPr="00D52956" w:rsidRDefault="63692BA8" w:rsidP="00D62337">
            <w:pPr>
              <w:tabs>
                <w:tab w:val="left" w:pos="975"/>
              </w:tabs>
              <w:spacing w:before="120" w:after="120" w:line="240" w:lineRule="auto"/>
              <w:jc w:val="both"/>
              <w:rPr>
                <w:rFonts w:cs="Calibri"/>
              </w:rPr>
            </w:pPr>
            <w:bookmarkStart w:id="3" w:name="_Hlk106137172"/>
            <w:r w:rsidRPr="7B0146D2">
              <w:t>EV-ICD therapy</w:t>
            </w:r>
            <w:bookmarkEnd w:id="3"/>
          </w:p>
        </w:tc>
      </w:tr>
      <w:tr w:rsidR="006478E7" w:rsidRPr="00490FBB" w14:paraId="1F5647C3" w14:textId="77777777" w:rsidTr="00602DF5">
        <w:tc>
          <w:tcPr>
            <w:tcW w:w="884" w:type="pct"/>
            <w:hideMark/>
          </w:tcPr>
          <w:p w14:paraId="7F55173A" w14:textId="17F19842" w:rsidR="00C713B3" w:rsidRPr="00490FBB" w:rsidRDefault="006478E7" w:rsidP="00374A9B">
            <w:pPr>
              <w:spacing w:before="120" w:after="120" w:line="240" w:lineRule="auto"/>
              <w:rPr>
                <w:rFonts w:cs="Arial"/>
              </w:rPr>
            </w:pPr>
            <w:r w:rsidRPr="00490FBB">
              <w:rPr>
                <w:rFonts w:cs="Arial"/>
              </w:rPr>
              <w:t>Comparator</w:t>
            </w:r>
            <w:r w:rsidR="00D83062">
              <w:rPr>
                <w:rFonts w:cs="Arial"/>
              </w:rPr>
              <w:t>/s</w:t>
            </w:r>
          </w:p>
        </w:tc>
        <w:tc>
          <w:tcPr>
            <w:tcW w:w="4116" w:type="pct"/>
            <w:hideMark/>
          </w:tcPr>
          <w:p w14:paraId="0CBA623E" w14:textId="39ECA8E9" w:rsidR="006478E7" w:rsidRPr="001357D9" w:rsidRDefault="00C713B3" w:rsidP="00D62337">
            <w:pPr>
              <w:tabs>
                <w:tab w:val="left" w:pos="975"/>
              </w:tabs>
              <w:spacing w:before="120" w:after="120" w:line="240" w:lineRule="auto"/>
              <w:jc w:val="both"/>
              <w:rPr>
                <w:rFonts w:cs="Calibri"/>
                <w:i/>
                <w:iCs/>
              </w:rPr>
            </w:pPr>
            <w:r>
              <w:rPr>
                <w:rFonts w:cs="Calibri"/>
                <w:i/>
                <w:iCs/>
              </w:rPr>
              <w:t>For subpopulation a</w:t>
            </w:r>
            <w:r w:rsidR="00A74B0F">
              <w:rPr>
                <w:rFonts w:cs="Calibri"/>
                <w:i/>
                <w:iCs/>
              </w:rPr>
              <w:t>:</w:t>
            </w:r>
            <w:r w:rsidR="32305EDD" w:rsidRPr="002B0255">
              <w:rPr>
                <w:rFonts w:cs="Calibri"/>
              </w:rPr>
              <w:t xml:space="preserve"> </w:t>
            </w:r>
            <w:r w:rsidR="00A86021">
              <w:rPr>
                <w:rFonts w:cs="Calibri"/>
              </w:rPr>
              <w:t>s</w:t>
            </w:r>
            <w:r w:rsidR="007C2D50">
              <w:rPr>
                <w:rFonts w:cs="Calibri"/>
              </w:rPr>
              <w:t xml:space="preserve">ingle chamber </w:t>
            </w:r>
            <w:r w:rsidR="32305EDD" w:rsidRPr="002B0255">
              <w:rPr>
                <w:rFonts w:cs="Calibri"/>
              </w:rPr>
              <w:t>TV-ICD therapy</w:t>
            </w:r>
          </w:p>
          <w:p w14:paraId="5CCCF9CC" w14:textId="77777777" w:rsidR="00F62A8A" w:rsidRDefault="00F62A8A" w:rsidP="00D62337">
            <w:pPr>
              <w:tabs>
                <w:tab w:val="left" w:pos="975"/>
              </w:tabs>
              <w:spacing w:before="120" w:after="120" w:line="240" w:lineRule="auto"/>
              <w:jc w:val="both"/>
              <w:rPr>
                <w:rFonts w:cs="Calibri"/>
                <w:i/>
                <w:iCs/>
              </w:rPr>
            </w:pPr>
            <w:r>
              <w:rPr>
                <w:rFonts w:cs="Calibri"/>
                <w:i/>
                <w:iCs/>
              </w:rPr>
              <w:t>OR</w:t>
            </w:r>
          </w:p>
          <w:p w14:paraId="7E690E4B" w14:textId="1BABF6C4" w:rsidR="006478E7" w:rsidRPr="00D3150A" w:rsidRDefault="00F62A8A" w:rsidP="00D62337">
            <w:pPr>
              <w:tabs>
                <w:tab w:val="left" w:pos="975"/>
              </w:tabs>
              <w:spacing w:before="120" w:after="120" w:line="240" w:lineRule="auto"/>
              <w:jc w:val="both"/>
              <w:rPr>
                <w:rFonts w:cs="Calibri"/>
                <w:i/>
                <w:iCs/>
              </w:rPr>
            </w:pPr>
            <w:r>
              <w:rPr>
                <w:rFonts w:cs="Calibri"/>
                <w:i/>
                <w:iCs/>
              </w:rPr>
              <w:t>F</w:t>
            </w:r>
            <w:r w:rsidR="00772023">
              <w:rPr>
                <w:rFonts w:cs="Calibri"/>
                <w:i/>
                <w:iCs/>
              </w:rPr>
              <w:t>or subpopulation b</w:t>
            </w:r>
            <w:r w:rsidR="00D3150A">
              <w:rPr>
                <w:rFonts w:cs="Calibri"/>
                <w:i/>
                <w:iCs/>
              </w:rPr>
              <w:t xml:space="preserve">: </w:t>
            </w:r>
            <w:r w:rsidR="00191101">
              <w:rPr>
                <w:rFonts w:cs="Calibri"/>
              </w:rPr>
              <w:t>best available</w:t>
            </w:r>
            <w:r w:rsidR="00735269">
              <w:rPr>
                <w:rFonts w:cs="Calibri"/>
              </w:rPr>
              <w:t xml:space="preserve"> care</w:t>
            </w:r>
            <w:r w:rsidR="005E1007">
              <w:rPr>
                <w:rFonts w:cs="Calibri"/>
              </w:rPr>
              <w:t xml:space="preserve"> in the absence of ICD</w:t>
            </w:r>
            <w:r w:rsidR="00D401D3">
              <w:rPr>
                <w:rFonts w:cs="Calibri"/>
              </w:rPr>
              <w:t xml:space="preserve"> th</w:t>
            </w:r>
            <w:r w:rsidR="00615312">
              <w:rPr>
                <w:rFonts w:cs="Calibri"/>
              </w:rPr>
              <w:t>erapy</w:t>
            </w:r>
          </w:p>
        </w:tc>
      </w:tr>
      <w:tr w:rsidR="006478E7" w:rsidRPr="00490FBB" w14:paraId="591B1D2D" w14:textId="77777777" w:rsidTr="00602DF5">
        <w:tc>
          <w:tcPr>
            <w:tcW w:w="884" w:type="pct"/>
            <w:hideMark/>
          </w:tcPr>
          <w:p w14:paraId="635F9D15" w14:textId="77777777" w:rsidR="006478E7" w:rsidRPr="00847EAC" w:rsidRDefault="006478E7" w:rsidP="00E01349">
            <w:pPr>
              <w:spacing w:before="120" w:after="120" w:line="240" w:lineRule="auto"/>
              <w:rPr>
                <w:rFonts w:cs="Arial"/>
              </w:rPr>
            </w:pPr>
            <w:r w:rsidRPr="00847EAC">
              <w:rPr>
                <w:rFonts w:cs="Arial"/>
              </w:rPr>
              <w:lastRenderedPageBreak/>
              <w:t>Outcomes</w:t>
            </w:r>
          </w:p>
        </w:tc>
        <w:tc>
          <w:tcPr>
            <w:tcW w:w="4116" w:type="pct"/>
            <w:hideMark/>
          </w:tcPr>
          <w:p w14:paraId="27C09E46" w14:textId="13F12279" w:rsidR="00046F7B" w:rsidRDefault="00046F7B" w:rsidP="00677E35">
            <w:pPr>
              <w:keepNext/>
              <w:spacing w:before="120" w:after="120" w:line="240" w:lineRule="auto"/>
              <w:jc w:val="both"/>
              <w:rPr>
                <w:rFonts w:cs="Calibri"/>
                <w:u w:val="single"/>
              </w:rPr>
            </w:pPr>
            <w:r>
              <w:rPr>
                <w:rFonts w:cs="Calibri"/>
                <w:u w:val="single"/>
              </w:rPr>
              <w:t>Technical performance</w:t>
            </w:r>
          </w:p>
          <w:p w14:paraId="522F2B4A" w14:textId="74698A97" w:rsidR="00046F7B" w:rsidRPr="00730901" w:rsidRDefault="00A16310" w:rsidP="00046F7B">
            <w:pPr>
              <w:pStyle w:val="ListParagraph"/>
              <w:keepNext/>
              <w:numPr>
                <w:ilvl w:val="0"/>
                <w:numId w:val="43"/>
              </w:numPr>
              <w:spacing w:before="120" w:after="120" w:line="240" w:lineRule="auto"/>
              <w:jc w:val="both"/>
              <w:rPr>
                <w:rFonts w:cs="Calibri"/>
              </w:rPr>
            </w:pPr>
            <w:r w:rsidRPr="00A16310">
              <w:rPr>
                <w:rFonts w:cs="Calibri"/>
              </w:rPr>
              <w:t xml:space="preserve">Lead electrical </w:t>
            </w:r>
            <w:r w:rsidR="00046F7B" w:rsidRPr="00730901">
              <w:rPr>
                <w:rFonts w:cs="Calibri"/>
              </w:rPr>
              <w:t>performance over time</w:t>
            </w:r>
          </w:p>
          <w:p w14:paraId="7041E6A1" w14:textId="0264CFF5" w:rsidR="00730901" w:rsidRPr="00730901" w:rsidRDefault="00F206C3" w:rsidP="00730901">
            <w:pPr>
              <w:pStyle w:val="ListParagraph"/>
              <w:keepNext/>
              <w:numPr>
                <w:ilvl w:val="0"/>
                <w:numId w:val="43"/>
              </w:numPr>
              <w:spacing w:before="120" w:after="120" w:line="240" w:lineRule="auto"/>
              <w:jc w:val="both"/>
              <w:rPr>
                <w:rFonts w:cs="Calibri"/>
              </w:rPr>
            </w:pPr>
            <w:r>
              <w:rPr>
                <w:rFonts w:cs="Calibri"/>
              </w:rPr>
              <w:t>Battery life</w:t>
            </w:r>
          </w:p>
          <w:p w14:paraId="6507655F" w14:textId="2706FD46" w:rsidR="00E01349" w:rsidRPr="00847EAC" w:rsidRDefault="32305EDD" w:rsidP="00602DF5">
            <w:pPr>
              <w:keepNext/>
              <w:spacing w:before="120" w:after="120" w:line="240" w:lineRule="auto"/>
              <w:jc w:val="both"/>
              <w:rPr>
                <w:rFonts w:cs="Calibri"/>
                <w:u w:val="single"/>
              </w:rPr>
            </w:pPr>
            <w:r w:rsidRPr="00847EAC">
              <w:rPr>
                <w:rFonts w:cs="Calibri"/>
                <w:u w:val="single"/>
              </w:rPr>
              <w:t>Safety</w:t>
            </w:r>
          </w:p>
          <w:p w14:paraId="3C821A03" w14:textId="5A24C90C" w:rsidR="00E01349" w:rsidRPr="00847EAC" w:rsidRDefault="00747F0A"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t>Composite of all</w:t>
            </w:r>
            <w:r w:rsidR="32305EDD" w:rsidRPr="00847EAC">
              <w:t>-cause ICD-related complications</w:t>
            </w:r>
          </w:p>
          <w:p w14:paraId="61279AF9" w14:textId="6FDAE6C3" w:rsidR="00B16738" w:rsidRPr="00847EAC" w:rsidRDefault="00B16738"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t>Inappropriate shocks</w:t>
            </w:r>
          </w:p>
          <w:p w14:paraId="1D8A382C" w14:textId="5D3E305C" w:rsidR="00E01349" w:rsidRPr="00847EAC" w:rsidRDefault="6D0AE044"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t>Serious adverse events</w:t>
            </w:r>
          </w:p>
          <w:p w14:paraId="311E123A" w14:textId="17AE6A1E" w:rsidR="008E486F" w:rsidRPr="00847EAC" w:rsidRDefault="008E486F"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rPr>
                <w:rFonts w:asciiTheme="minorHAnsi" w:eastAsiaTheme="minorEastAsia" w:hAnsiTheme="minorHAnsi" w:cstheme="minorBidi"/>
                <w:color w:val="000000" w:themeColor="text1"/>
              </w:rPr>
              <w:t>Device-related complications (pocket or lead complications</w:t>
            </w:r>
            <w:r w:rsidR="00C00272" w:rsidRPr="00847EAC">
              <w:rPr>
                <w:rFonts w:asciiTheme="minorHAnsi" w:eastAsiaTheme="minorEastAsia" w:hAnsiTheme="minorHAnsi" w:cstheme="minorBidi"/>
                <w:color w:val="000000" w:themeColor="text1"/>
              </w:rPr>
              <w:t>;</w:t>
            </w:r>
            <w:r w:rsidRPr="00847EAC">
              <w:rPr>
                <w:rFonts w:asciiTheme="minorHAnsi" w:eastAsiaTheme="minorEastAsia" w:hAnsiTheme="minorHAnsi" w:cstheme="minorBidi"/>
                <w:color w:val="000000" w:themeColor="text1"/>
              </w:rPr>
              <w:t xml:space="preserve"> e.g.</w:t>
            </w:r>
            <w:r w:rsidRPr="00847EAC">
              <w:t xml:space="preserve"> lead failure</w:t>
            </w:r>
            <w:r w:rsidR="00C00272" w:rsidRPr="00847EAC">
              <w:t xml:space="preserve">, </w:t>
            </w:r>
            <w:r w:rsidRPr="00847EAC">
              <w:t>device/lead infection</w:t>
            </w:r>
            <w:r w:rsidRPr="00847EAC">
              <w:rPr>
                <w:rFonts w:asciiTheme="minorHAnsi" w:eastAsiaTheme="minorEastAsia" w:hAnsiTheme="minorHAnsi" w:cstheme="minorBidi"/>
                <w:color w:val="000000" w:themeColor="text1"/>
              </w:rPr>
              <w:t>)</w:t>
            </w:r>
          </w:p>
          <w:p w14:paraId="69AE168E" w14:textId="77777777" w:rsidR="008E486F" w:rsidRPr="00847EAC" w:rsidRDefault="008E486F"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rPr>
                <w:rFonts w:asciiTheme="minorHAnsi" w:eastAsiaTheme="minorEastAsia" w:hAnsiTheme="minorHAnsi" w:cstheme="minorBidi"/>
                <w:color w:val="000000" w:themeColor="text1"/>
              </w:rPr>
              <w:t>Procedure complications</w:t>
            </w:r>
          </w:p>
          <w:p w14:paraId="181E6F77" w14:textId="05AA49A0" w:rsidR="00E01349" w:rsidRPr="00847EAC" w:rsidRDefault="32305EDD"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rPr>
                <w:rFonts w:asciiTheme="minorHAnsi" w:eastAsiaTheme="minorEastAsia" w:hAnsiTheme="minorHAnsi" w:cstheme="minorBidi"/>
                <w:color w:val="000000" w:themeColor="text1"/>
              </w:rPr>
              <w:t>Replacement procedures or conversion to TV-ICD</w:t>
            </w:r>
            <w:r w:rsidR="00A5129E">
              <w:rPr>
                <w:rFonts w:asciiTheme="minorHAnsi" w:eastAsiaTheme="minorEastAsia" w:hAnsiTheme="minorHAnsi" w:cstheme="minorBidi"/>
                <w:color w:val="000000" w:themeColor="text1"/>
              </w:rPr>
              <w:t xml:space="preserve"> where appropriate</w:t>
            </w:r>
          </w:p>
          <w:p w14:paraId="2C83BC8F" w14:textId="714E0B0D" w:rsidR="00E01349" w:rsidRPr="00847EAC" w:rsidRDefault="003F5A56" w:rsidP="00D62337">
            <w:pPr>
              <w:spacing w:before="120" w:after="120" w:line="240" w:lineRule="auto"/>
              <w:jc w:val="both"/>
              <w:rPr>
                <w:rFonts w:cs="Calibri"/>
                <w:u w:val="single"/>
              </w:rPr>
            </w:pPr>
            <w:r w:rsidRPr="00847EAC">
              <w:rPr>
                <w:rFonts w:cs="Calibri"/>
                <w:u w:val="single"/>
              </w:rPr>
              <w:t xml:space="preserve">Clinical </w:t>
            </w:r>
            <w:r w:rsidR="008B4BA4">
              <w:rPr>
                <w:rFonts w:cs="Calibri"/>
                <w:u w:val="single"/>
              </w:rPr>
              <w:t>e</w:t>
            </w:r>
            <w:r w:rsidRPr="00847EAC">
              <w:rPr>
                <w:rFonts w:cs="Calibri"/>
                <w:u w:val="single"/>
              </w:rPr>
              <w:t>ffectiveness</w:t>
            </w:r>
            <w:r w:rsidR="32305EDD" w:rsidRPr="00847EAC">
              <w:rPr>
                <w:rFonts w:cs="Calibri"/>
                <w:u w:val="single"/>
              </w:rPr>
              <w:t xml:space="preserve"> </w:t>
            </w:r>
          </w:p>
          <w:p w14:paraId="578A3F64" w14:textId="2B377910" w:rsidR="007C4CD0" w:rsidRPr="00847EAC" w:rsidRDefault="32305EDD"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t>All-cause mortality</w:t>
            </w:r>
          </w:p>
          <w:p w14:paraId="06654287" w14:textId="0FF6BDBE" w:rsidR="00E01349" w:rsidRPr="00847EAC" w:rsidRDefault="007A0CC4"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t>M</w:t>
            </w:r>
            <w:r w:rsidRPr="007A0CC4">
              <w:t xml:space="preserve">ortality related to sudden cardiac death </w:t>
            </w:r>
            <w:r>
              <w:t>(</w:t>
            </w:r>
            <w:r w:rsidRPr="007A0CC4">
              <w:t>SCD</w:t>
            </w:r>
            <w:r>
              <w:t>)</w:t>
            </w:r>
          </w:p>
          <w:p w14:paraId="2B55E22D" w14:textId="4A3F686A" w:rsidR="00E01349" w:rsidRPr="00847EAC" w:rsidRDefault="32305EDD"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t>Appropriate shocks (to prevent SCD)</w:t>
            </w:r>
          </w:p>
          <w:p w14:paraId="1D3BEF58" w14:textId="709F616C" w:rsidR="0091377C" w:rsidRPr="0091377C" w:rsidRDefault="3082CCE7" w:rsidP="00D62337">
            <w:pPr>
              <w:pStyle w:val="ListParagraph"/>
              <w:numPr>
                <w:ilvl w:val="0"/>
                <w:numId w:val="4"/>
              </w:numPr>
              <w:spacing w:before="120" w:after="120" w:line="240" w:lineRule="auto"/>
              <w:jc w:val="both"/>
              <w:rPr>
                <w:rFonts w:asciiTheme="minorHAnsi" w:eastAsiaTheme="minorEastAsia" w:hAnsiTheme="minorHAnsi" w:cstheme="minorBidi"/>
                <w:color w:val="000000" w:themeColor="text1"/>
              </w:rPr>
            </w:pPr>
            <w:r w:rsidRPr="00847EAC">
              <w:t>Quality of life</w:t>
            </w:r>
          </w:p>
          <w:p w14:paraId="6FBAE5FD" w14:textId="098A00CB" w:rsidR="00E01349" w:rsidRPr="00847EAC" w:rsidRDefault="007C4CD0" w:rsidP="00D62337">
            <w:pPr>
              <w:keepNext/>
              <w:spacing w:before="120" w:after="120" w:line="240" w:lineRule="auto"/>
              <w:jc w:val="both"/>
              <w:rPr>
                <w:rFonts w:cs="Calibri"/>
                <w:u w:val="single"/>
              </w:rPr>
            </w:pPr>
            <w:r w:rsidRPr="00847EAC">
              <w:rPr>
                <w:rFonts w:cs="Calibri"/>
                <w:u w:val="single"/>
              </w:rPr>
              <w:t xml:space="preserve">Healthcare system </w:t>
            </w:r>
          </w:p>
          <w:p w14:paraId="788210DD" w14:textId="7A448202" w:rsidR="00154ABB" w:rsidRDefault="00154ABB" w:rsidP="00D62337">
            <w:pPr>
              <w:pStyle w:val="ListParagraph"/>
              <w:numPr>
                <w:ilvl w:val="0"/>
                <w:numId w:val="4"/>
              </w:numPr>
              <w:spacing w:before="120" w:after="120" w:line="240" w:lineRule="auto"/>
              <w:jc w:val="both"/>
            </w:pPr>
            <w:r>
              <w:t>Procedure time</w:t>
            </w:r>
          </w:p>
          <w:p w14:paraId="333D1A4B" w14:textId="3BCA7BED" w:rsidR="00730901" w:rsidRDefault="00730901" w:rsidP="00D62337">
            <w:pPr>
              <w:pStyle w:val="ListParagraph"/>
              <w:numPr>
                <w:ilvl w:val="0"/>
                <w:numId w:val="4"/>
              </w:numPr>
              <w:spacing w:before="120" w:after="120" w:line="240" w:lineRule="auto"/>
              <w:jc w:val="both"/>
            </w:pPr>
            <w:r>
              <w:t>Implant success rate</w:t>
            </w:r>
          </w:p>
          <w:p w14:paraId="3E6E69E4" w14:textId="5043FFEB" w:rsidR="00640ED9" w:rsidRPr="00847EAC" w:rsidRDefault="00640ED9" w:rsidP="00D62337">
            <w:pPr>
              <w:pStyle w:val="ListParagraph"/>
              <w:numPr>
                <w:ilvl w:val="0"/>
                <w:numId w:val="4"/>
              </w:numPr>
              <w:spacing w:before="120" w:after="120" w:line="240" w:lineRule="auto"/>
              <w:jc w:val="both"/>
            </w:pPr>
            <w:r w:rsidRPr="00847EAC">
              <w:t xml:space="preserve">Costs associated with the intervention and comparator, including cost of the procedure, consumables, device, tests, ongoing </w:t>
            </w:r>
            <w:proofErr w:type="gramStart"/>
            <w:r w:rsidRPr="00847EAC">
              <w:t>monitoring</w:t>
            </w:r>
            <w:proofErr w:type="gramEnd"/>
            <w:r w:rsidRPr="00847EAC">
              <w:t xml:space="preserve"> and any subsequent interventions required</w:t>
            </w:r>
          </w:p>
          <w:p w14:paraId="2CE136A2" w14:textId="0480C41C" w:rsidR="00640ED9" w:rsidRPr="00847EAC" w:rsidRDefault="00640ED9" w:rsidP="005E6C44">
            <w:pPr>
              <w:pStyle w:val="ListParagraph"/>
              <w:numPr>
                <w:ilvl w:val="0"/>
                <w:numId w:val="4"/>
              </w:numPr>
              <w:spacing w:before="120" w:after="120" w:line="240" w:lineRule="auto"/>
              <w:jc w:val="both"/>
            </w:pPr>
            <w:r w:rsidRPr="00847EAC">
              <w:t>Costs associated with adverse events for the intervention and comparator</w:t>
            </w:r>
          </w:p>
          <w:p w14:paraId="6F9242D7" w14:textId="27B0B7FA" w:rsidR="00E01349" w:rsidRPr="00D376FA" w:rsidRDefault="32305EDD" w:rsidP="005E6C44">
            <w:pPr>
              <w:pStyle w:val="ListParagraph"/>
              <w:numPr>
                <w:ilvl w:val="0"/>
                <w:numId w:val="4"/>
              </w:numPr>
              <w:spacing w:before="120" w:after="120" w:line="240" w:lineRule="auto"/>
              <w:jc w:val="both"/>
              <w:rPr>
                <w:color w:val="000000" w:themeColor="text1"/>
              </w:rPr>
            </w:pPr>
            <w:r w:rsidRPr="00D376FA">
              <w:rPr>
                <w:rFonts w:cs="Calibri"/>
              </w:rPr>
              <w:t>Total Australian Government healthcare costs</w:t>
            </w:r>
          </w:p>
        </w:tc>
      </w:tr>
      <w:tr w:rsidR="00BB1698" w:rsidRPr="00490FBB" w14:paraId="4A55FFDB" w14:textId="77777777" w:rsidTr="00602DF5">
        <w:tc>
          <w:tcPr>
            <w:tcW w:w="884" w:type="pct"/>
          </w:tcPr>
          <w:p w14:paraId="003B36EC" w14:textId="77777777" w:rsidR="00BB1698" w:rsidRPr="00490FBB" w:rsidRDefault="00BB1698" w:rsidP="00E01349">
            <w:pPr>
              <w:spacing w:before="120" w:after="120" w:line="240" w:lineRule="auto"/>
              <w:rPr>
                <w:rFonts w:cs="Arial"/>
              </w:rPr>
            </w:pPr>
            <w:r w:rsidRPr="00490FBB">
              <w:rPr>
                <w:rFonts w:cs="Arial"/>
              </w:rPr>
              <w:t>Assessment questions</w:t>
            </w:r>
          </w:p>
        </w:tc>
        <w:tc>
          <w:tcPr>
            <w:tcW w:w="4116" w:type="pct"/>
          </w:tcPr>
          <w:p w14:paraId="7AB69A9A" w14:textId="0DB97D6F" w:rsidR="004F3796" w:rsidRPr="001357D9" w:rsidRDefault="483E64FE" w:rsidP="00D62337">
            <w:pPr>
              <w:spacing w:before="120" w:after="120" w:line="240" w:lineRule="auto"/>
              <w:jc w:val="both"/>
              <w:rPr>
                <w:color w:val="000000" w:themeColor="text1"/>
              </w:rPr>
            </w:pPr>
            <w:r w:rsidRPr="00AA6290">
              <w:rPr>
                <w:color w:val="000000" w:themeColor="text1"/>
              </w:rPr>
              <w:t xml:space="preserve">What is the safety, </w:t>
            </w:r>
            <w:proofErr w:type="gramStart"/>
            <w:r w:rsidRPr="00AA6290">
              <w:rPr>
                <w:color w:val="000000" w:themeColor="text1"/>
              </w:rPr>
              <w:t>effectiveness</w:t>
            </w:r>
            <w:proofErr w:type="gramEnd"/>
            <w:r w:rsidRPr="00AA6290">
              <w:rPr>
                <w:color w:val="000000" w:themeColor="text1"/>
              </w:rPr>
              <w:t xml:space="preserve"> and </w:t>
            </w:r>
            <w:r w:rsidRPr="003D2045">
              <w:rPr>
                <w:color w:val="000000" w:themeColor="text1"/>
              </w:rPr>
              <w:t>cost</w:t>
            </w:r>
            <w:r w:rsidR="006047A1" w:rsidRPr="003D2045">
              <w:rPr>
                <w:color w:val="000000" w:themeColor="text1"/>
              </w:rPr>
              <w:t xml:space="preserve"> </w:t>
            </w:r>
            <w:r w:rsidRPr="003D2045">
              <w:rPr>
                <w:color w:val="000000" w:themeColor="text1"/>
              </w:rPr>
              <w:t>effectiveness</w:t>
            </w:r>
            <w:r w:rsidRPr="00AA6290">
              <w:rPr>
                <w:color w:val="000000" w:themeColor="text1"/>
              </w:rPr>
              <w:t xml:space="preserve"> of </w:t>
            </w:r>
            <w:r w:rsidR="0005661B" w:rsidRPr="00AA6290">
              <w:rPr>
                <w:color w:val="000000" w:themeColor="text1"/>
              </w:rPr>
              <w:t>EV-ICD</w:t>
            </w:r>
            <w:r w:rsidRPr="00AA6290">
              <w:rPr>
                <w:color w:val="000000" w:themeColor="text1"/>
              </w:rPr>
              <w:t xml:space="preserve"> versus </w:t>
            </w:r>
            <w:r w:rsidR="0005661B" w:rsidRPr="00AA6290">
              <w:rPr>
                <w:color w:val="000000" w:themeColor="text1"/>
              </w:rPr>
              <w:t>TV-ICD therapy</w:t>
            </w:r>
            <w:r w:rsidRPr="00AA6290">
              <w:rPr>
                <w:color w:val="000000" w:themeColor="text1"/>
              </w:rPr>
              <w:t xml:space="preserve"> in </w:t>
            </w:r>
            <w:r w:rsidR="0005661B" w:rsidRPr="00AA6290">
              <w:rPr>
                <w:color w:val="000000" w:themeColor="text1"/>
              </w:rPr>
              <w:t>patients at risk of VA</w:t>
            </w:r>
            <w:r w:rsidRPr="00AA6290">
              <w:rPr>
                <w:color w:val="000000" w:themeColor="text1"/>
              </w:rPr>
              <w:t>?</w:t>
            </w:r>
          </w:p>
        </w:tc>
      </w:tr>
    </w:tbl>
    <w:p w14:paraId="53297713" w14:textId="3F32290A" w:rsidR="00912660" w:rsidRDefault="00912660" w:rsidP="00713728">
      <w:pPr>
        <w:pStyle w:val="Heading2"/>
      </w:pPr>
      <w:r>
        <w:t>Purpose of application</w:t>
      </w:r>
    </w:p>
    <w:p w14:paraId="0E65AD1B" w14:textId="39544C45" w:rsidR="004C2C5E" w:rsidRDefault="004C2C5E" w:rsidP="002C73A8">
      <w:pPr>
        <w:spacing w:after="240"/>
        <w:jc w:val="both"/>
        <w:rPr>
          <w:iCs/>
        </w:rPr>
      </w:pPr>
      <w:r w:rsidRPr="009A3778">
        <w:rPr>
          <w:iCs/>
        </w:rPr>
        <w:t xml:space="preserve">An application </w:t>
      </w:r>
      <w:r w:rsidRPr="00017E07">
        <w:rPr>
          <w:iCs/>
        </w:rPr>
        <w:t>requesting Medicare Benefits Schedule (MBS) listing of</w:t>
      </w:r>
      <w:r w:rsidRPr="009A3778">
        <w:rPr>
          <w:iCs/>
        </w:rPr>
        <w:t xml:space="preserve"> </w:t>
      </w:r>
      <w:r w:rsidR="00304982">
        <w:rPr>
          <w:iCs/>
        </w:rPr>
        <w:t>extravascular implantable cardioverter defibrillator (EV-ICD)</w:t>
      </w:r>
      <w:r w:rsidR="008C5783">
        <w:rPr>
          <w:iCs/>
        </w:rPr>
        <w:t xml:space="preserve"> </w:t>
      </w:r>
      <w:r w:rsidR="005966CC">
        <w:rPr>
          <w:iCs/>
        </w:rPr>
        <w:t xml:space="preserve">therapy </w:t>
      </w:r>
      <w:r w:rsidRPr="009A3778">
        <w:rPr>
          <w:iCs/>
        </w:rPr>
        <w:t>for</w:t>
      </w:r>
      <w:r w:rsidR="005966CC">
        <w:rPr>
          <w:iCs/>
        </w:rPr>
        <w:t xml:space="preserve"> patients at risk of ventricular arr</w:t>
      </w:r>
      <w:r w:rsidR="00F97D74">
        <w:rPr>
          <w:iCs/>
        </w:rPr>
        <w:t>h</w:t>
      </w:r>
      <w:r w:rsidR="005966CC">
        <w:rPr>
          <w:iCs/>
        </w:rPr>
        <w:t>ythmia (VA)</w:t>
      </w:r>
      <w:r w:rsidRPr="009A3778">
        <w:rPr>
          <w:iCs/>
        </w:rPr>
        <w:t xml:space="preserve"> was received </w:t>
      </w:r>
      <w:r w:rsidRPr="00616E36">
        <w:rPr>
          <w:iCs/>
        </w:rPr>
        <w:t xml:space="preserve">from </w:t>
      </w:r>
      <w:r w:rsidR="00462D7B" w:rsidRPr="00616E36">
        <w:rPr>
          <w:iCs/>
        </w:rPr>
        <w:t>Medtronic Australasia</w:t>
      </w:r>
      <w:r w:rsidR="00694A14" w:rsidRPr="00616E36">
        <w:rPr>
          <w:iCs/>
        </w:rPr>
        <w:t xml:space="preserve"> Pty Ltd</w:t>
      </w:r>
      <w:r w:rsidR="002E03BF" w:rsidRPr="00616E36">
        <w:rPr>
          <w:iCs/>
        </w:rPr>
        <w:t xml:space="preserve"> </w:t>
      </w:r>
      <w:r w:rsidRPr="00616E36">
        <w:rPr>
          <w:iCs/>
        </w:rPr>
        <w:t>by the Department</w:t>
      </w:r>
      <w:r w:rsidRPr="00723F6C">
        <w:rPr>
          <w:iCs/>
        </w:rPr>
        <w:t xml:space="preserve"> of Health.</w:t>
      </w:r>
    </w:p>
    <w:p w14:paraId="0EF90FE1" w14:textId="6D7DBB44" w:rsidR="00714822" w:rsidRPr="00FA78AA" w:rsidRDefault="00BC4A17" w:rsidP="002C73A8">
      <w:pPr>
        <w:spacing w:after="240"/>
        <w:jc w:val="both"/>
        <w:rPr>
          <w:iCs/>
        </w:rPr>
      </w:pPr>
      <w:r w:rsidRPr="002572D1">
        <w:rPr>
          <w:iCs/>
        </w:rPr>
        <w:t xml:space="preserve">Implantable cardioverter defibrillators (ICDs) are an established </w:t>
      </w:r>
      <w:r w:rsidR="00FE792B" w:rsidRPr="002572D1">
        <w:rPr>
          <w:iCs/>
        </w:rPr>
        <w:t>treatment</w:t>
      </w:r>
      <w:r w:rsidR="00EB38DD" w:rsidRPr="002572D1">
        <w:rPr>
          <w:iCs/>
        </w:rPr>
        <w:t xml:space="preserve"> </w:t>
      </w:r>
      <w:r w:rsidR="00EC6899" w:rsidRPr="002572D1">
        <w:rPr>
          <w:iCs/>
        </w:rPr>
        <w:t xml:space="preserve">for </w:t>
      </w:r>
      <w:r w:rsidR="0070727F" w:rsidRPr="002572D1">
        <w:rPr>
          <w:iCs/>
        </w:rPr>
        <w:t>life-threatening VA</w:t>
      </w:r>
      <w:r w:rsidR="00FE792B" w:rsidRPr="002572D1">
        <w:rPr>
          <w:iCs/>
        </w:rPr>
        <w:t xml:space="preserve">s and the prevention of </w:t>
      </w:r>
      <w:r w:rsidR="0004264A" w:rsidRPr="002572D1">
        <w:rPr>
          <w:iCs/>
        </w:rPr>
        <w:t xml:space="preserve">consequent </w:t>
      </w:r>
      <w:r w:rsidR="00FE792B" w:rsidRPr="002572D1">
        <w:rPr>
          <w:iCs/>
        </w:rPr>
        <w:t>sudden cardiac death</w:t>
      </w:r>
      <w:r w:rsidR="0004264A" w:rsidRPr="002572D1">
        <w:rPr>
          <w:iCs/>
        </w:rPr>
        <w:t xml:space="preserve"> (SCD)</w:t>
      </w:r>
      <w:r w:rsidR="00AA678B">
        <w:rPr>
          <w:iCs/>
        </w:rPr>
        <w:t xml:space="preserve"> </w:t>
      </w:r>
      <w:r w:rsidR="00472F1D">
        <w:rPr>
          <w:iCs/>
        </w:rPr>
        <w:fldChar w:fldCharType="begin">
          <w:fldData xml:space="preserve">PEVuZE5vdGU+PENpdGU+PEF1dGhvcj5QaGlsaXBwb248L0F1dGhvcj48WWVhcj4yMDIyPC9ZZWFy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</w:fldData>
        </w:fldChar>
      </w:r>
      <w:r w:rsidR="00472F1D">
        <w:rPr>
          <w:iCs/>
        </w:rPr>
        <w:instrText xml:space="preserve"> ADDIN EN.CITE </w:instrText>
      </w:r>
      <w:r w:rsidR="00472F1D">
        <w:rPr>
          <w:iCs/>
        </w:rPr>
        <w:fldChar w:fldCharType="begin">
          <w:fldData xml:space="preserve">PEVuZE5vdGU+PENpdGU+PEF1dGhvcj5QaGlsaXBwb248L0F1dGhvcj48WWVhcj4yMDIyPC9ZZWFy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</w:fldData>
        </w:fldChar>
      </w:r>
      <w:r w:rsidR="00472F1D">
        <w:rPr>
          <w:iCs/>
        </w:rPr>
        <w:instrText xml:space="preserve"> ADDIN EN.CITE.DATA </w:instrText>
      </w:r>
      <w:r w:rsidR="00472F1D">
        <w:rPr>
          <w:iCs/>
        </w:rPr>
      </w:r>
      <w:r w:rsidR="00472F1D">
        <w:rPr>
          <w:iCs/>
        </w:rPr>
        <w:fldChar w:fldCharType="end"/>
      </w:r>
      <w:r w:rsidR="00472F1D">
        <w:rPr>
          <w:iCs/>
        </w:rPr>
      </w:r>
      <w:r w:rsidR="00472F1D">
        <w:rPr>
          <w:iCs/>
        </w:rPr>
        <w:fldChar w:fldCharType="separate"/>
      </w:r>
      <w:r w:rsidR="00472F1D">
        <w:rPr>
          <w:iCs/>
          <w:noProof/>
        </w:rPr>
        <w:t>(Al-Khatib et al., 2018; Philippon et al., 2022; Priori et al., 2015)</w:t>
      </w:r>
      <w:r w:rsidR="00472F1D">
        <w:rPr>
          <w:iCs/>
        </w:rPr>
        <w:fldChar w:fldCharType="end"/>
      </w:r>
      <w:r w:rsidR="0004264A" w:rsidRPr="002572D1">
        <w:rPr>
          <w:iCs/>
        </w:rPr>
        <w:t>.</w:t>
      </w:r>
      <w:r w:rsidR="00ED0228">
        <w:rPr>
          <w:iCs/>
        </w:rPr>
        <w:t xml:space="preserve"> </w:t>
      </w:r>
      <w:r w:rsidR="00D0459C">
        <w:rPr>
          <w:iCs/>
        </w:rPr>
        <w:t xml:space="preserve">ICD systems </w:t>
      </w:r>
      <w:r w:rsidR="00C049BE">
        <w:rPr>
          <w:iCs/>
        </w:rPr>
        <w:t xml:space="preserve">are </w:t>
      </w:r>
      <w:r w:rsidR="00D0459C">
        <w:rPr>
          <w:iCs/>
        </w:rPr>
        <w:t>comprise</w:t>
      </w:r>
      <w:r w:rsidR="00C049BE">
        <w:rPr>
          <w:iCs/>
        </w:rPr>
        <w:t>d</w:t>
      </w:r>
      <w:r w:rsidR="00D0459C">
        <w:rPr>
          <w:iCs/>
        </w:rPr>
        <w:t xml:space="preserve"> </w:t>
      </w:r>
      <w:r w:rsidR="005C18A4">
        <w:rPr>
          <w:iCs/>
        </w:rPr>
        <w:t xml:space="preserve">of </w:t>
      </w:r>
      <w:r w:rsidR="00D0459C">
        <w:rPr>
          <w:iCs/>
        </w:rPr>
        <w:t xml:space="preserve">a </w:t>
      </w:r>
      <w:r w:rsidR="00652E0E">
        <w:rPr>
          <w:iCs/>
        </w:rPr>
        <w:t xml:space="preserve">defibrillator </w:t>
      </w:r>
      <w:r w:rsidR="005C18A4">
        <w:rPr>
          <w:iCs/>
        </w:rPr>
        <w:t xml:space="preserve">generator and </w:t>
      </w:r>
      <w:r w:rsidR="00A11967">
        <w:rPr>
          <w:iCs/>
        </w:rPr>
        <w:t>one or more leads</w:t>
      </w:r>
      <w:r w:rsidR="005C18A4">
        <w:rPr>
          <w:iCs/>
        </w:rPr>
        <w:t xml:space="preserve">. </w:t>
      </w:r>
      <w:r w:rsidR="00ED0228">
        <w:rPr>
          <w:iCs/>
        </w:rPr>
        <w:t>Conventionall</w:t>
      </w:r>
      <w:r w:rsidR="002728FF">
        <w:rPr>
          <w:iCs/>
        </w:rPr>
        <w:t xml:space="preserve">y, a transvenous ICD (TV-ICD) system </w:t>
      </w:r>
      <w:r w:rsidR="007E47C9">
        <w:rPr>
          <w:iCs/>
        </w:rPr>
        <w:t>is</w:t>
      </w:r>
      <w:r w:rsidR="002728FF">
        <w:rPr>
          <w:iCs/>
        </w:rPr>
        <w:t xml:space="preserve"> used, </w:t>
      </w:r>
      <w:r w:rsidR="006E0F4D">
        <w:rPr>
          <w:iCs/>
        </w:rPr>
        <w:t>for which</w:t>
      </w:r>
      <w:r w:rsidR="001F6AE3">
        <w:rPr>
          <w:iCs/>
        </w:rPr>
        <w:t xml:space="preserve"> one or </w:t>
      </w:r>
      <w:r w:rsidR="00087633">
        <w:rPr>
          <w:iCs/>
        </w:rPr>
        <w:t>more</w:t>
      </w:r>
      <w:r w:rsidR="00EB6FEF">
        <w:rPr>
          <w:iCs/>
        </w:rPr>
        <w:t xml:space="preserve"> </w:t>
      </w:r>
      <w:r w:rsidR="006E0F4D">
        <w:rPr>
          <w:iCs/>
        </w:rPr>
        <w:t xml:space="preserve">leads are </w:t>
      </w:r>
      <w:r w:rsidR="00EE1385">
        <w:rPr>
          <w:iCs/>
        </w:rPr>
        <w:t>inserted</w:t>
      </w:r>
      <w:r w:rsidR="006E0F4D">
        <w:rPr>
          <w:iCs/>
        </w:rPr>
        <w:t xml:space="preserve"> </w:t>
      </w:r>
      <w:r w:rsidR="0070185F">
        <w:rPr>
          <w:iCs/>
        </w:rPr>
        <w:t>into the heart</w:t>
      </w:r>
      <w:r w:rsidR="00E62D8F">
        <w:rPr>
          <w:iCs/>
        </w:rPr>
        <w:t xml:space="preserve"> via </w:t>
      </w:r>
      <w:r w:rsidR="005D1ADF">
        <w:rPr>
          <w:iCs/>
        </w:rPr>
        <w:t xml:space="preserve">the </w:t>
      </w:r>
      <w:r w:rsidR="00782406">
        <w:rPr>
          <w:iCs/>
        </w:rPr>
        <w:t>veins</w:t>
      </w:r>
      <w:r w:rsidR="005D1ADF">
        <w:rPr>
          <w:iCs/>
        </w:rPr>
        <w:t xml:space="preserve"> </w:t>
      </w:r>
      <w:r w:rsidR="0070185F">
        <w:rPr>
          <w:iCs/>
        </w:rPr>
        <w:t>(</w:t>
      </w:r>
      <w:r w:rsidR="00006CEF">
        <w:rPr>
          <w:iCs/>
        </w:rPr>
        <w:t>transvenous</w:t>
      </w:r>
      <w:r w:rsidR="008A0400">
        <w:rPr>
          <w:iCs/>
        </w:rPr>
        <w:t xml:space="preserve"> </w:t>
      </w:r>
      <w:r w:rsidR="0070185F" w:rsidRPr="00DF6AB2">
        <w:rPr>
          <w:iCs/>
        </w:rPr>
        <w:t>lead</w:t>
      </w:r>
      <w:r w:rsidR="00381C14">
        <w:rPr>
          <w:iCs/>
        </w:rPr>
        <w:t>s</w:t>
      </w:r>
      <w:r w:rsidR="0070185F" w:rsidRPr="00DF6AB2">
        <w:rPr>
          <w:iCs/>
        </w:rPr>
        <w:t>).</w:t>
      </w:r>
      <w:r w:rsidR="001E27DD">
        <w:rPr>
          <w:iCs/>
        </w:rPr>
        <w:t xml:space="preserve"> </w:t>
      </w:r>
      <w:r w:rsidR="00AE28D7">
        <w:rPr>
          <w:iCs/>
        </w:rPr>
        <w:t>For the</w:t>
      </w:r>
      <w:r w:rsidR="004F180C">
        <w:rPr>
          <w:iCs/>
        </w:rPr>
        <w:t xml:space="preserve"> proposed intervention</w:t>
      </w:r>
      <w:r w:rsidR="0064354D">
        <w:rPr>
          <w:iCs/>
        </w:rPr>
        <w:t>,</w:t>
      </w:r>
      <w:r w:rsidR="003D142D" w:rsidRPr="00DF6AB2">
        <w:rPr>
          <w:iCs/>
        </w:rPr>
        <w:t xml:space="preserve"> </w:t>
      </w:r>
      <w:r w:rsidR="00981CB5">
        <w:rPr>
          <w:iCs/>
        </w:rPr>
        <w:t>a single</w:t>
      </w:r>
      <w:r w:rsidR="003D142D" w:rsidRPr="00DF6AB2">
        <w:rPr>
          <w:iCs/>
        </w:rPr>
        <w:t xml:space="preserve"> </w:t>
      </w:r>
      <w:r w:rsidR="009B77D0" w:rsidRPr="00DF6AB2">
        <w:rPr>
          <w:iCs/>
        </w:rPr>
        <w:t>lead</w:t>
      </w:r>
      <w:r w:rsidR="00AE28D7">
        <w:rPr>
          <w:iCs/>
        </w:rPr>
        <w:t xml:space="preserve"> </w:t>
      </w:r>
      <w:r w:rsidR="00F42E23">
        <w:rPr>
          <w:iCs/>
        </w:rPr>
        <w:t xml:space="preserve">is </w:t>
      </w:r>
      <w:r w:rsidR="0010042C">
        <w:rPr>
          <w:iCs/>
        </w:rPr>
        <w:t>inserted</w:t>
      </w:r>
      <w:r w:rsidR="00F42E23">
        <w:rPr>
          <w:iCs/>
        </w:rPr>
        <w:t xml:space="preserve"> into the substernal space</w:t>
      </w:r>
      <w:r w:rsidR="000D2A43">
        <w:rPr>
          <w:iCs/>
        </w:rPr>
        <w:t xml:space="preserve"> </w:t>
      </w:r>
      <w:r w:rsidR="00F42E23">
        <w:rPr>
          <w:iCs/>
        </w:rPr>
        <w:t>where it is anchored to the fascia</w:t>
      </w:r>
      <w:r w:rsidR="00074366">
        <w:rPr>
          <w:iCs/>
        </w:rPr>
        <w:t xml:space="preserve"> </w:t>
      </w:r>
      <w:r w:rsidR="00EA3787">
        <w:rPr>
          <w:iCs/>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iCs/>
        </w:rPr>
        <w:instrText xml:space="preserve"> ADDIN EN.CITE </w:instrText>
      </w:r>
      <w:r w:rsidR="002B1C7F">
        <w:rPr>
          <w:iCs/>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iCs/>
        </w:rPr>
        <w:instrText xml:space="preserve"> ADDIN EN.CITE.DATA </w:instrText>
      </w:r>
      <w:r w:rsidR="002B1C7F">
        <w:rPr>
          <w:iCs/>
        </w:rPr>
      </w:r>
      <w:r w:rsidR="002B1C7F">
        <w:rPr>
          <w:iCs/>
        </w:rPr>
        <w:fldChar w:fldCharType="end"/>
      </w:r>
      <w:r w:rsidR="00EA3787">
        <w:rPr>
          <w:iCs/>
        </w:rPr>
      </w:r>
      <w:r w:rsidR="00EA3787">
        <w:rPr>
          <w:iCs/>
        </w:rPr>
        <w:fldChar w:fldCharType="separate"/>
      </w:r>
      <w:r w:rsidR="00EA3787">
        <w:rPr>
          <w:iCs/>
          <w:noProof/>
        </w:rPr>
        <w:t>(Crozier et al., 2021)</w:t>
      </w:r>
      <w:r w:rsidR="00EA3787">
        <w:rPr>
          <w:iCs/>
        </w:rPr>
        <w:fldChar w:fldCharType="end"/>
      </w:r>
      <w:r w:rsidR="00576E4A">
        <w:rPr>
          <w:iCs/>
        </w:rPr>
        <w:t xml:space="preserve">, </w:t>
      </w:r>
      <w:r w:rsidR="00F42E23">
        <w:rPr>
          <w:iCs/>
        </w:rPr>
        <w:t>remain</w:t>
      </w:r>
      <w:r w:rsidR="00576E4A">
        <w:rPr>
          <w:iCs/>
        </w:rPr>
        <w:t>ing</w:t>
      </w:r>
      <w:r w:rsidR="00F42E23">
        <w:rPr>
          <w:iCs/>
        </w:rPr>
        <w:t xml:space="preserve"> outside of the heart and vascular system</w:t>
      </w:r>
      <w:r w:rsidR="002A4F1C">
        <w:rPr>
          <w:iCs/>
        </w:rPr>
        <w:t>.</w:t>
      </w:r>
      <w:r w:rsidR="00560646">
        <w:rPr>
          <w:iCs/>
        </w:rPr>
        <w:t xml:space="preserve"> </w:t>
      </w:r>
      <w:r w:rsidR="009E48B9" w:rsidRPr="00DF6AB2">
        <w:rPr>
          <w:iCs/>
        </w:rPr>
        <w:t>Th</w:t>
      </w:r>
      <w:r w:rsidR="002A4F1C">
        <w:rPr>
          <w:iCs/>
        </w:rPr>
        <w:t>is</w:t>
      </w:r>
      <w:r w:rsidR="009E48B9" w:rsidRPr="00DF6AB2">
        <w:rPr>
          <w:iCs/>
        </w:rPr>
        <w:t xml:space="preserve"> alternat</w:t>
      </w:r>
      <w:r w:rsidR="00AE7988">
        <w:rPr>
          <w:iCs/>
        </w:rPr>
        <w:t>iv</w:t>
      </w:r>
      <w:r w:rsidR="009E48B9" w:rsidRPr="00DF6AB2">
        <w:rPr>
          <w:iCs/>
        </w:rPr>
        <w:t>e</w:t>
      </w:r>
      <w:r w:rsidR="0064354D">
        <w:rPr>
          <w:iCs/>
        </w:rPr>
        <w:t>, extravascular</w:t>
      </w:r>
      <w:r w:rsidR="009E48B9" w:rsidRPr="00DF6AB2">
        <w:rPr>
          <w:iCs/>
        </w:rPr>
        <w:t xml:space="preserve"> lead </w:t>
      </w:r>
      <w:r w:rsidR="0064354D">
        <w:rPr>
          <w:iCs/>
        </w:rPr>
        <w:t>location</w:t>
      </w:r>
      <w:r w:rsidR="009C2C84" w:rsidRPr="00DF6AB2">
        <w:rPr>
          <w:iCs/>
        </w:rPr>
        <w:t xml:space="preserve"> is intended to </w:t>
      </w:r>
      <w:r w:rsidR="009A1699" w:rsidRPr="00DF6AB2">
        <w:rPr>
          <w:iCs/>
        </w:rPr>
        <w:t>reduce</w:t>
      </w:r>
      <w:r w:rsidR="00F33CFC">
        <w:rPr>
          <w:iCs/>
        </w:rPr>
        <w:t xml:space="preserve"> the short</w:t>
      </w:r>
      <w:r w:rsidR="00C62EEB">
        <w:rPr>
          <w:iCs/>
        </w:rPr>
        <w:t>-</w:t>
      </w:r>
      <w:r w:rsidR="00F33CFC">
        <w:rPr>
          <w:iCs/>
        </w:rPr>
        <w:t xml:space="preserve"> and long-term</w:t>
      </w:r>
      <w:r w:rsidR="009A1699" w:rsidRPr="00DF6AB2">
        <w:rPr>
          <w:iCs/>
        </w:rPr>
        <w:t xml:space="preserve"> </w:t>
      </w:r>
      <w:r w:rsidR="0038539E" w:rsidRPr="00DF6AB2">
        <w:rPr>
          <w:iCs/>
        </w:rPr>
        <w:t xml:space="preserve">morbidity associated with </w:t>
      </w:r>
      <w:r w:rsidR="00736FBA">
        <w:rPr>
          <w:iCs/>
        </w:rPr>
        <w:t>transvenous</w:t>
      </w:r>
      <w:r w:rsidR="0038539E" w:rsidRPr="00DF6AB2">
        <w:rPr>
          <w:iCs/>
        </w:rPr>
        <w:t xml:space="preserve"> lead</w:t>
      </w:r>
      <w:r w:rsidR="00B1514D">
        <w:rPr>
          <w:iCs/>
        </w:rPr>
        <w:t>s</w:t>
      </w:r>
      <w:r w:rsidR="0038539E" w:rsidRPr="00DF6AB2">
        <w:rPr>
          <w:iCs/>
        </w:rPr>
        <w:t>.</w:t>
      </w:r>
    </w:p>
    <w:p w14:paraId="31C47BEF" w14:textId="243221F8" w:rsidR="00B554F4" w:rsidRPr="002B6589" w:rsidRDefault="00B80642" w:rsidP="002C73A8">
      <w:pPr>
        <w:spacing w:after="240"/>
        <w:jc w:val="both"/>
      </w:pPr>
      <w:r>
        <w:rPr>
          <w:iCs/>
        </w:rPr>
        <w:t xml:space="preserve">The applicant requests MBS listing for the insertion, </w:t>
      </w:r>
      <w:proofErr w:type="gramStart"/>
      <w:r>
        <w:rPr>
          <w:iCs/>
        </w:rPr>
        <w:t>replacement</w:t>
      </w:r>
      <w:proofErr w:type="gramEnd"/>
      <w:r>
        <w:rPr>
          <w:iCs/>
        </w:rPr>
        <w:t xml:space="preserve"> or removal of the extravascular lead component of the EV-ICD system. </w:t>
      </w:r>
      <w:r w:rsidR="00FB73D0">
        <w:rPr>
          <w:iCs/>
        </w:rPr>
        <w:t>The applicant advi</w:t>
      </w:r>
      <w:r w:rsidR="00C75084">
        <w:rPr>
          <w:iCs/>
        </w:rPr>
        <w:t>s</w:t>
      </w:r>
      <w:r w:rsidR="00FB73D0">
        <w:rPr>
          <w:iCs/>
        </w:rPr>
        <w:t>es that e</w:t>
      </w:r>
      <w:r w:rsidR="000271E6">
        <w:rPr>
          <w:iCs/>
        </w:rPr>
        <w:t xml:space="preserve">xisting </w:t>
      </w:r>
      <w:r>
        <w:rPr>
          <w:iCs/>
        </w:rPr>
        <w:t xml:space="preserve">MBS item 38472 is applicable for the </w:t>
      </w:r>
      <w:r>
        <w:rPr>
          <w:iCs/>
        </w:rPr>
        <w:lastRenderedPageBreak/>
        <w:t xml:space="preserve">insertion, replacement or removal of the </w:t>
      </w:r>
      <w:r w:rsidR="001B7032">
        <w:rPr>
          <w:iCs/>
        </w:rPr>
        <w:t xml:space="preserve">implantable </w:t>
      </w:r>
      <w:r>
        <w:rPr>
          <w:iCs/>
        </w:rPr>
        <w:t>defibrillator generator</w:t>
      </w:r>
      <w:r w:rsidR="00FB73D0">
        <w:rPr>
          <w:iCs/>
        </w:rPr>
        <w:t xml:space="preserve"> component</w:t>
      </w:r>
      <w:r w:rsidR="00524483">
        <w:rPr>
          <w:iCs/>
        </w:rPr>
        <w:t xml:space="preserve"> of the EV-ICD system</w:t>
      </w:r>
      <w:r w:rsidR="00D83705">
        <w:rPr>
          <w:iCs/>
        </w:rPr>
        <w:t xml:space="preserve"> </w:t>
      </w:r>
      <w:r w:rsidR="00EA3787">
        <w:rPr>
          <w:iCs/>
        </w:rPr>
        <w:fldChar w:fldCharType="begin"/>
      </w:r>
      <w:r w:rsidR="002B1C7F">
        <w:rPr>
          <w:iCs/>
        </w:rPr>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rPr>
          <w:iCs/>
        </w:rPr>
        <w:fldChar w:fldCharType="separate"/>
      </w:r>
      <w:r w:rsidR="00EA3787">
        <w:rPr>
          <w:iCs/>
          <w:noProof/>
        </w:rPr>
        <w:t>(Applicant, 2022b)</w:t>
      </w:r>
      <w:r w:rsidR="00EA3787">
        <w:rPr>
          <w:iCs/>
        </w:rPr>
        <w:fldChar w:fldCharType="end"/>
      </w:r>
      <w:r w:rsidR="006F231D">
        <w:rPr>
          <w:iCs/>
        </w:rPr>
        <w:t>.</w:t>
      </w:r>
    </w:p>
    <w:p w14:paraId="4A01934F" w14:textId="5D318ADE" w:rsidR="008C5783" w:rsidRDefault="008C5783" w:rsidP="002C73A8">
      <w:pPr>
        <w:spacing w:after="240"/>
        <w:jc w:val="both"/>
        <w:rPr>
          <w:iCs/>
        </w:rPr>
      </w:pPr>
      <w:r>
        <w:rPr>
          <w:iCs/>
        </w:rPr>
        <w:t xml:space="preserve">The applicant claims that </w:t>
      </w:r>
      <w:r w:rsidR="00EA3787">
        <w:rPr>
          <w:iCs/>
        </w:rPr>
        <w:fldChar w:fldCharType="begin"/>
      </w:r>
      <w:r w:rsidR="002B1C7F">
        <w:rPr>
          <w:iCs/>
        </w:rPr>
        <w:instrText xml:space="preserve"> ADDIN EN.CITE &lt;EndNote&gt;&lt;Cite&gt;&lt;Author&gt;Applicant&lt;/Author&gt;&lt;Year&gt;2022&lt;/Year&gt;&lt;RecNum&gt;31&lt;/RecNum&gt;&lt;DisplayText&gt;(Applicant, 2022c)&lt;/DisplayText&gt;&lt;record&gt;&lt;rec-number&gt;31&lt;/rec-number&gt;&lt;foreign-keys&gt;&lt;key app="EN" db-id="dxwp9sr0q2tvaketzr1ptspxe55xeavas9tv" timestamp="1655959699"&gt;31&lt;/key&gt;&lt;/foreign-keys&gt;&lt;ref-type name="Personal Communication"&gt;26&lt;/ref-type&gt;&lt;contributors&gt;&lt;authors&gt;&lt;author&gt;Applicant&lt;/author&gt;&lt;/authors&gt;&lt;/contributors&gt;&lt;titles&gt;&lt;title&gt;Teleconference with Assessment Group, Department of Health and Applicants for 1717 on 21 June 2022&lt;/title&gt;&lt;/titles&gt;&lt;dates&gt;&lt;year&gt;2022&lt;/year&gt;&lt;/dates&gt;&lt;urls&gt;&lt;/urls&gt;&lt;/record&gt;&lt;/Cite&gt;&lt;/EndNote&gt;</w:instrText>
      </w:r>
      <w:r w:rsidR="00EA3787">
        <w:rPr>
          <w:iCs/>
        </w:rPr>
        <w:fldChar w:fldCharType="separate"/>
      </w:r>
      <w:r w:rsidR="00EA3787">
        <w:rPr>
          <w:iCs/>
          <w:noProof/>
        </w:rPr>
        <w:t>(Applicant, 2022c)</w:t>
      </w:r>
      <w:r w:rsidR="00EA3787">
        <w:rPr>
          <w:iCs/>
        </w:rPr>
        <w:fldChar w:fldCharType="end"/>
      </w:r>
      <w:r>
        <w:rPr>
          <w:iCs/>
        </w:rPr>
        <w:t>:</w:t>
      </w:r>
    </w:p>
    <w:p w14:paraId="0EE56EEA" w14:textId="0D866CAF" w:rsidR="008C5783" w:rsidRDefault="006D578B" w:rsidP="00C538D6">
      <w:pPr>
        <w:pStyle w:val="ListParagraph"/>
        <w:numPr>
          <w:ilvl w:val="0"/>
          <w:numId w:val="15"/>
        </w:numPr>
        <w:spacing w:after="120" w:line="240" w:lineRule="auto"/>
        <w:ind w:left="714" w:hanging="357"/>
        <w:contextualSpacing w:val="0"/>
        <w:jc w:val="both"/>
        <w:rPr>
          <w:iCs/>
        </w:rPr>
      </w:pPr>
      <w:r>
        <w:rPr>
          <w:iCs/>
        </w:rPr>
        <w:t>t</w:t>
      </w:r>
      <w:r w:rsidR="00A76ACA">
        <w:rPr>
          <w:iCs/>
        </w:rPr>
        <w:t xml:space="preserve">he </w:t>
      </w:r>
      <w:r w:rsidR="003E2F90">
        <w:rPr>
          <w:iCs/>
        </w:rPr>
        <w:t>EV-ICD</w:t>
      </w:r>
      <w:r w:rsidR="00A76ACA">
        <w:rPr>
          <w:iCs/>
        </w:rPr>
        <w:t xml:space="preserve"> system</w:t>
      </w:r>
      <w:r w:rsidR="00F11ED3">
        <w:rPr>
          <w:iCs/>
        </w:rPr>
        <w:t xml:space="preserve"> </w:t>
      </w:r>
      <w:r w:rsidR="003E2F90">
        <w:rPr>
          <w:iCs/>
        </w:rPr>
        <w:t xml:space="preserve">has </w:t>
      </w:r>
      <w:bookmarkStart w:id="4" w:name="_Hlk106294489"/>
      <w:r w:rsidR="003E2F90">
        <w:rPr>
          <w:iCs/>
        </w:rPr>
        <w:t xml:space="preserve">noninferior effectiveness </w:t>
      </w:r>
      <w:bookmarkEnd w:id="4"/>
      <w:r w:rsidR="003E2F90">
        <w:rPr>
          <w:iCs/>
        </w:rPr>
        <w:t>(overall survival</w:t>
      </w:r>
      <w:r w:rsidR="00E80324">
        <w:rPr>
          <w:iCs/>
        </w:rPr>
        <w:t>/</w:t>
      </w:r>
      <w:r w:rsidR="003E2F90">
        <w:rPr>
          <w:iCs/>
        </w:rPr>
        <w:t>appropriate shocks)</w:t>
      </w:r>
      <w:r w:rsidR="00E80324">
        <w:rPr>
          <w:iCs/>
        </w:rPr>
        <w:t xml:space="preserve"> and </w:t>
      </w:r>
      <w:r w:rsidR="00985567" w:rsidRPr="003242C6">
        <w:rPr>
          <w:iCs/>
        </w:rPr>
        <w:t>noninferior</w:t>
      </w:r>
      <w:r w:rsidR="00E80324" w:rsidRPr="003242C6">
        <w:rPr>
          <w:iCs/>
        </w:rPr>
        <w:t xml:space="preserve"> </w:t>
      </w:r>
      <w:r w:rsidR="00E80324">
        <w:rPr>
          <w:iCs/>
        </w:rPr>
        <w:t>safety (</w:t>
      </w:r>
      <w:r w:rsidR="00D7709A">
        <w:rPr>
          <w:iCs/>
        </w:rPr>
        <w:t>all-cause ICD-related complications</w:t>
      </w:r>
      <w:r w:rsidR="00B31E81">
        <w:rPr>
          <w:iCs/>
        </w:rPr>
        <w:t>/</w:t>
      </w:r>
      <w:r w:rsidR="00D7709A">
        <w:rPr>
          <w:iCs/>
        </w:rPr>
        <w:t>inappropriate shocks)</w:t>
      </w:r>
      <w:r w:rsidR="00B3395E">
        <w:rPr>
          <w:iCs/>
        </w:rPr>
        <w:t xml:space="preserve"> compared to </w:t>
      </w:r>
      <w:r w:rsidR="00A76ACA">
        <w:rPr>
          <w:iCs/>
        </w:rPr>
        <w:t xml:space="preserve">the </w:t>
      </w:r>
      <w:r w:rsidR="00B3395E">
        <w:rPr>
          <w:iCs/>
        </w:rPr>
        <w:t>TV-ICD</w:t>
      </w:r>
      <w:r w:rsidR="00A76ACA">
        <w:rPr>
          <w:iCs/>
        </w:rPr>
        <w:t xml:space="preserve"> system</w:t>
      </w:r>
    </w:p>
    <w:p w14:paraId="353D87C9" w14:textId="028A0F4C" w:rsidR="00E62075" w:rsidRDefault="006D578B" w:rsidP="00C538D6">
      <w:pPr>
        <w:pStyle w:val="ListParagraph"/>
        <w:numPr>
          <w:ilvl w:val="0"/>
          <w:numId w:val="15"/>
        </w:numPr>
        <w:spacing w:after="120" w:line="240" w:lineRule="auto"/>
        <w:ind w:left="714" w:hanging="357"/>
        <w:contextualSpacing w:val="0"/>
        <w:jc w:val="both"/>
        <w:rPr>
          <w:iCs/>
        </w:rPr>
      </w:pPr>
      <w:r>
        <w:rPr>
          <w:iCs/>
        </w:rPr>
        <w:t>o</w:t>
      </w:r>
      <w:r w:rsidR="00B3395E">
        <w:rPr>
          <w:iCs/>
        </w:rPr>
        <w:t xml:space="preserve">verall, </w:t>
      </w:r>
      <w:r w:rsidR="00A76ACA">
        <w:rPr>
          <w:iCs/>
        </w:rPr>
        <w:t xml:space="preserve">the </w:t>
      </w:r>
      <w:r w:rsidR="00AA3AFE">
        <w:rPr>
          <w:iCs/>
        </w:rPr>
        <w:t>EV-ICD</w:t>
      </w:r>
      <w:r w:rsidR="00A76ACA">
        <w:rPr>
          <w:iCs/>
        </w:rPr>
        <w:t xml:space="preserve"> system</w:t>
      </w:r>
      <w:r w:rsidR="00AA3AFE">
        <w:rPr>
          <w:iCs/>
        </w:rPr>
        <w:t xml:space="preserve"> results in noninferior health outcomes </w:t>
      </w:r>
      <w:r w:rsidR="00B3395E">
        <w:rPr>
          <w:iCs/>
        </w:rPr>
        <w:t>compared to</w:t>
      </w:r>
      <w:r w:rsidR="00A76ACA">
        <w:rPr>
          <w:iCs/>
        </w:rPr>
        <w:t xml:space="preserve"> the</w:t>
      </w:r>
      <w:r w:rsidR="00B3395E">
        <w:rPr>
          <w:iCs/>
        </w:rPr>
        <w:t xml:space="preserve"> TV-ICD </w:t>
      </w:r>
      <w:r w:rsidR="00A76ACA">
        <w:rPr>
          <w:iCs/>
        </w:rPr>
        <w:t>system</w:t>
      </w:r>
      <w:r w:rsidR="00E7387C">
        <w:rPr>
          <w:iCs/>
        </w:rPr>
        <w:t>.</w:t>
      </w:r>
    </w:p>
    <w:p w14:paraId="1E0F2E48" w14:textId="06E399EC" w:rsidR="00247556" w:rsidRPr="005D3E9D" w:rsidRDefault="00247556" w:rsidP="00FD4C65">
      <w:pPr>
        <w:pStyle w:val="Heading2"/>
        <w:rPr>
          <w:rFonts w:ascii="Calibri" w:eastAsiaTheme="minorHAnsi" w:hAnsi="Calibri" w:cstheme="minorBidi"/>
          <w:color w:val="auto"/>
          <w:sz w:val="22"/>
          <w:szCs w:val="22"/>
        </w:rPr>
      </w:pPr>
      <w:r w:rsidRPr="00C538D6">
        <w:rPr>
          <w:rFonts w:ascii="Calibri" w:eastAsiaTheme="minorHAnsi" w:hAnsi="Calibri" w:cstheme="minorBidi"/>
          <w:color w:val="000000"/>
          <w:w w:val="60"/>
          <w:sz w:val="22"/>
          <w:szCs w:val="22"/>
          <w:shd w:val="solid" w:color="000000" w:fill="000000"/>
          <w:fitText w:val="9280" w:id="-1447310848"/>
          <w14:textFill>
            <w14:solidFill>
              <w14:srgbClr w14:val="000000">
                <w14:alpha w14:val="100000"/>
              </w14:srgbClr>
            </w14:solidFill>
          </w14:textFill>
        </w:rPr>
        <w:t>|||||||||||||||||||||||||||||||||||||||||||||||||||||||||||||||||||||||||||||||||||||||||||||||||||||||||||||||||||||||||||||||||||||||||||||||||||||||</w:t>
      </w:r>
      <w:r w:rsidRPr="00C538D6">
        <w:rPr>
          <w:rFonts w:ascii="Calibri" w:eastAsiaTheme="minorHAnsi" w:hAnsi="Calibri" w:cstheme="minorBidi"/>
          <w:color w:val="000000"/>
          <w:spacing w:val="38"/>
          <w:w w:val="60"/>
          <w:sz w:val="22"/>
          <w:szCs w:val="22"/>
          <w:shd w:val="solid" w:color="000000" w:fill="000000"/>
          <w:fitText w:val="9280" w:id="-1447310848"/>
          <w14:textFill>
            <w14:solidFill>
              <w14:srgbClr w14:val="000000">
                <w14:alpha w14:val="100000"/>
              </w14:srgbClr>
            </w14:solidFill>
          </w14:textFill>
        </w:rPr>
        <w:t>|</w:t>
      </w:r>
      <w:r w:rsidRPr="005D3E9D">
        <w:rPr>
          <w:rFonts w:ascii="Calibri" w:eastAsiaTheme="minorHAnsi" w:hAnsi="Calibri" w:cstheme="minorBidi"/>
          <w:color w:val="auto"/>
          <w:sz w:val="22"/>
          <w:szCs w:val="22"/>
        </w:rPr>
        <w:t xml:space="preserve"> </w:t>
      </w:r>
      <w:r w:rsidRPr="008D6894">
        <w:rPr>
          <w:rFonts w:ascii="Calibri" w:eastAsiaTheme="minorHAnsi" w:hAnsi="Calibri" w:cstheme="minorBidi"/>
          <w:color w:val="000000"/>
          <w:w w:val="60"/>
          <w:sz w:val="22"/>
          <w:szCs w:val="22"/>
          <w:shd w:val="solid" w:color="000000" w:fill="000000"/>
          <w:fitText w:val="9180" w:id="-1447310847"/>
          <w14:textFill>
            <w14:solidFill>
              <w14:srgbClr w14:val="000000">
                <w14:alpha w14:val="100000"/>
              </w14:srgbClr>
            </w14:solidFill>
          </w14:textFill>
        </w:rPr>
        <w:t>|||||||||||||||||||||||||||||||||||||||||||||||||||||||||||||||||||||||||||||||||||||||||||||||||||||||||||||||||||||||||||||||||||||||||||||||||||||</w:t>
      </w:r>
      <w:r w:rsidRPr="008D6894">
        <w:rPr>
          <w:rFonts w:ascii="Calibri" w:eastAsiaTheme="minorHAnsi" w:hAnsi="Calibri" w:cstheme="minorBidi"/>
          <w:color w:val="000000"/>
          <w:spacing w:val="59"/>
          <w:w w:val="60"/>
          <w:sz w:val="22"/>
          <w:szCs w:val="22"/>
          <w:shd w:val="solid" w:color="000000" w:fill="000000"/>
          <w:fitText w:val="9180" w:id="-1447310847"/>
          <w14:textFill>
            <w14:solidFill>
              <w14:srgbClr w14:val="000000">
                <w14:alpha w14:val="100000"/>
              </w14:srgbClr>
            </w14:solidFill>
          </w14:textFill>
        </w:rPr>
        <w:t>|</w:t>
      </w:r>
      <w:r w:rsidRPr="005D3E9D">
        <w:rPr>
          <w:rFonts w:ascii="Calibri" w:eastAsiaTheme="minorHAnsi" w:hAnsi="Calibri" w:cstheme="minorBidi"/>
          <w:color w:val="auto"/>
          <w:sz w:val="22"/>
          <w:szCs w:val="22"/>
        </w:rPr>
        <w:t xml:space="preserve"> </w:t>
      </w:r>
      <w:r w:rsidRPr="008D6894">
        <w:rPr>
          <w:rFonts w:ascii="Calibri" w:eastAsiaTheme="minorHAnsi" w:hAnsi="Calibri" w:cstheme="minorBidi"/>
          <w:color w:val="000000"/>
          <w:w w:val="60"/>
          <w:sz w:val="22"/>
          <w:szCs w:val="22"/>
          <w:shd w:val="solid" w:color="000000" w:fill="000000"/>
          <w:fitText w:val="9290" w:id="-1447310846"/>
          <w14:textFill>
            <w14:solidFill>
              <w14:srgbClr w14:val="000000">
                <w14:alpha w14:val="100000"/>
              </w14:srgbClr>
            </w14:solidFill>
          </w14:textFill>
        </w:rPr>
        <w:t>|||||||||||||||||||||||||||||||||||||||||||||||||||||||||||||||||||||||||||||||||||||||||||||||||||||||||||||||||||||||||||||||||||||||||||||||||||||||</w:t>
      </w:r>
      <w:r w:rsidRPr="008D6894">
        <w:rPr>
          <w:rFonts w:ascii="Calibri" w:eastAsiaTheme="minorHAnsi" w:hAnsi="Calibri" w:cstheme="minorBidi"/>
          <w:color w:val="000000"/>
          <w:spacing w:val="48"/>
          <w:w w:val="60"/>
          <w:sz w:val="22"/>
          <w:szCs w:val="22"/>
          <w:shd w:val="solid" w:color="000000" w:fill="000000"/>
          <w:fitText w:val="9290" w:id="-1447310846"/>
          <w14:textFill>
            <w14:solidFill>
              <w14:srgbClr w14:val="000000">
                <w14:alpha w14:val="100000"/>
              </w14:srgbClr>
            </w14:solidFill>
          </w14:textFill>
        </w:rPr>
        <w:t>|</w:t>
      </w:r>
      <w:r w:rsidRPr="005D3E9D">
        <w:rPr>
          <w:rFonts w:ascii="Calibri" w:eastAsiaTheme="minorHAnsi" w:hAnsi="Calibri" w:cstheme="minorBidi"/>
          <w:color w:val="auto"/>
          <w:sz w:val="22"/>
          <w:szCs w:val="22"/>
        </w:rPr>
        <w:t xml:space="preserve"> </w:t>
      </w:r>
      <w:r w:rsidRPr="00C538D6">
        <w:rPr>
          <w:rFonts w:ascii="Calibri" w:eastAsiaTheme="minorHAnsi" w:hAnsi="Calibri" w:cstheme="minorBidi"/>
          <w:color w:val="000000"/>
          <w:w w:val="60"/>
          <w:sz w:val="22"/>
          <w:szCs w:val="22"/>
          <w:shd w:val="solid" w:color="000000" w:fill="000000"/>
          <w:fitText w:val="7430" w:id="-1447310845"/>
          <w14:textFill>
            <w14:solidFill>
              <w14:srgbClr w14:val="000000">
                <w14:alpha w14:val="100000"/>
              </w14:srgbClr>
            </w14:solidFill>
          </w14:textFill>
        </w:rPr>
        <w:t>|||||||||||||||||||||||||||||||||||||||||||||||||||||||||||||||||||||||||||||||||||||||||||||||||||||||||||||||||||||||||</w:t>
      </w:r>
      <w:r w:rsidRPr="00C538D6">
        <w:rPr>
          <w:rFonts w:ascii="Calibri" w:eastAsiaTheme="minorHAnsi" w:hAnsi="Calibri" w:cstheme="minorBidi"/>
          <w:color w:val="000000"/>
          <w:spacing w:val="12"/>
          <w:w w:val="60"/>
          <w:sz w:val="22"/>
          <w:szCs w:val="22"/>
          <w:shd w:val="solid" w:color="000000" w:fill="000000"/>
          <w:fitText w:val="7430" w:id="-1447310845"/>
          <w14:textFill>
            <w14:solidFill>
              <w14:srgbClr w14:val="000000">
                <w14:alpha w14:val="100000"/>
              </w14:srgbClr>
            </w14:solidFill>
          </w14:textFill>
        </w:rPr>
        <w:t>|</w:t>
      </w:r>
    </w:p>
    <w:p w14:paraId="18E66948" w14:textId="050B502B" w:rsidR="00D73332" w:rsidRPr="00FD4C65" w:rsidRDefault="00D73332" w:rsidP="00FD4C65">
      <w:pPr>
        <w:pStyle w:val="Heading2"/>
      </w:pPr>
      <w:r w:rsidRPr="00FD4C65">
        <w:t xml:space="preserve">PICO </w:t>
      </w:r>
      <w:r w:rsidR="00FD4E33" w:rsidRPr="00FD4C65">
        <w:t xml:space="preserve">criteria </w:t>
      </w:r>
    </w:p>
    <w:p w14:paraId="06B30611" w14:textId="138D8B38" w:rsidR="007D6B83" w:rsidRPr="00713728" w:rsidRDefault="007D6B83" w:rsidP="007D6B83">
      <w:pPr>
        <w:pStyle w:val="Heading3"/>
      </w:pPr>
      <w:r w:rsidRPr="00713728">
        <w:t>Population</w:t>
      </w:r>
    </w:p>
    <w:p w14:paraId="48056DE6" w14:textId="52A041B9" w:rsidR="005C035F" w:rsidRDefault="00E60635" w:rsidP="007E5E1D">
      <w:pPr>
        <w:pStyle w:val="Heading4"/>
        <w:jc w:val="both"/>
        <w:rPr>
          <w:rFonts w:eastAsia="Calibri"/>
          <w:color w:val="auto"/>
        </w:rPr>
      </w:pPr>
      <w:r>
        <w:t xml:space="preserve">Ventricular </w:t>
      </w:r>
      <w:r w:rsidR="00747B0E">
        <w:t>a</w:t>
      </w:r>
      <w:r>
        <w:t>rr</w:t>
      </w:r>
      <w:r w:rsidR="00EC1FB6">
        <w:t>h</w:t>
      </w:r>
      <w:r>
        <w:t>ythmias</w:t>
      </w:r>
    </w:p>
    <w:p w14:paraId="73D94B6D" w14:textId="2C5FD98D" w:rsidR="004A6407" w:rsidRDefault="00310CFE" w:rsidP="007E5E1D">
      <w:pPr>
        <w:jc w:val="both"/>
      </w:pPr>
      <w:proofErr w:type="gramStart"/>
      <w:r w:rsidRPr="11D51FF7">
        <w:t>VAs</w:t>
      </w:r>
      <w:proofErr w:type="gramEnd"/>
      <w:r w:rsidRPr="11D51FF7">
        <w:t xml:space="preserve"> are abnormal or chaotic heartbeats that originate from ventricles. These types of arrhythmias cause the heart to beat </w:t>
      </w:r>
      <w:r w:rsidR="00A5129E">
        <w:t xml:space="preserve">irregularly and/or </w:t>
      </w:r>
      <w:r w:rsidRPr="11D51FF7">
        <w:t>too fast</w:t>
      </w:r>
      <w:r w:rsidR="00DF360D">
        <w:t>,</w:t>
      </w:r>
      <w:r w:rsidRPr="11D51FF7">
        <w:t xml:space="preserve"> which prevents oxygen-rich blood from circulating to the brain and body</w:t>
      </w:r>
      <w:r w:rsidR="00B459B3">
        <w:t>,</w:t>
      </w:r>
      <w:r w:rsidRPr="11D51FF7">
        <w:t xml:space="preserve"> and </w:t>
      </w:r>
      <w:r w:rsidRPr="00430F98">
        <w:t>may result in SCD</w:t>
      </w:r>
      <w:r w:rsidR="00F94924">
        <w:t xml:space="preserve"> </w:t>
      </w:r>
      <w:r w:rsidR="00300D56">
        <w:t>if</w:t>
      </w:r>
      <w:r w:rsidR="00515B49">
        <w:t xml:space="preserve"> </w:t>
      </w:r>
      <w:r w:rsidR="0039791A">
        <w:t>corrective</w:t>
      </w:r>
      <w:r w:rsidR="00095C6A">
        <w:t xml:space="preserve"> </w:t>
      </w:r>
      <w:r w:rsidR="00095C6A" w:rsidRPr="00095C6A">
        <w:t>measures</w:t>
      </w:r>
      <w:r w:rsidR="00095C6A">
        <w:t xml:space="preserve"> </w:t>
      </w:r>
      <w:r w:rsidR="00300D56">
        <w:t xml:space="preserve">are not </w:t>
      </w:r>
      <w:r w:rsidR="00095C6A">
        <w:t>taken rapidly</w:t>
      </w:r>
      <w:r w:rsidR="00FF55D1">
        <w:t xml:space="preserve"> </w:t>
      </w:r>
      <w:r w:rsidR="00EA3787">
        <w:fldChar w:fldCharType="begin">
          <w:fldData xml:space="preserve">PEVuZE5vdGU+PENpdGU+PEF1dGhvcj5BbC1LaGF0aWI8L0F1dGhvcj48WWVhcj4yMDE4PC9ZZWFy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</w:fldData>
        </w:fldChar>
      </w:r>
      <w:r w:rsidR="002B1C7F">
        <w:instrText xml:space="preserve"> ADDIN EN.CITE </w:instrText>
      </w:r>
      <w:r w:rsidR="002B1C7F">
        <w:fldChar w:fldCharType="begin">
          <w:fldData xml:space="preserve">PEVuZE5vdGU+PENpdGU+PEF1dGhvcj5BbC1LaGF0aWI8L0F1dGhvcj48WWVhcj4yMDE4PC9ZZWFy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</w:fldData>
        </w:fldChar>
      </w:r>
      <w:r w:rsidR="002B1C7F">
        <w:instrText xml:space="preserve"> ADDIN EN.CITE.DATA </w:instrText>
      </w:r>
      <w:r w:rsidR="002B1C7F">
        <w:fldChar w:fldCharType="end"/>
      </w:r>
      <w:r w:rsidR="00EA3787">
        <w:fldChar w:fldCharType="separate"/>
      </w:r>
      <w:r w:rsidR="00EA3787">
        <w:rPr>
          <w:noProof/>
        </w:rPr>
        <w:t>(Al-Khatib et al., 2018; Applicant, 2022b)</w:t>
      </w:r>
      <w:r w:rsidR="00EA3787">
        <w:fldChar w:fldCharType="end"/>
      </w:r>
      <w:r w:rsidR="00FF55D1">
        <w:t>.</w:t>
      </w:r>
    </w:p>
    <w:p w14:paraId="526F35A0" w14:textId="690626FA" w:rsidR="00823505" w:rsidRPr="00C515F3" w:rsidRDefault="00D11338" w:rsidP="007E5E1D">
      <w:pPr>
        <w:jc w:val="both"/>
      </w:pPr>
      <w:r w:rsidRPr="00A9796B">
        <w:t>The</w:t>
      </w:r>
      <w:r w:rsidRPr="00430F98">
        <w:t xml:space="preserve"> most common classifications of VAs are </w:t>
      </w:r>
      <w:r w:rsidR="00430F98" w:rsidRPr="00430F98">
        <w:rPr>
          <w:rFonts w:cs="Arial"/>
        </w:rPr>
        <w:t>premature ventricular contraction</w:t>
      </w:r>
      <w:r w:rsidR="00F62E37">
        <w:rPr>
          <w:rFonts w:cs="Arial"/>
        </w:rPr>
        <w:t xml:space="preserve"> (</w:t>
      </w:r>
      <w:bookmarkStart w:id="5" w:name="OLE_LINK10"/>
      <w:r w:rsidR="00090CF1">
        <w:rPr>
          <w:rFonts w:cs="Arial"/>
        </w:rPr>
        <w:t xml:space="preserve">or </w:t>
      </w:r>
      <w:r w:rsidR="00F62E37" w:rsidRPr="00F62E37">
        <w:rPr>
          <w:rFonts w:cs="Arial"/>
        </w:rPr>
        <w:t>premature ventricular complex</w:t>
      </w:r>
      <w:r w:rsidR="00F62E37">
        <w:rPr>
          <w:rFonts w:cs="Arial"/>
        </w:rPr>
        <w:t xml:space="preserve"> </w:t>
      </w:r>
      <w:bookmarkEnd w:id="5"/>
      <w:r w:rsidR="00F62E37">
        <w:rPr>
          <w:rFonts w:cs="Arial"/>
        </w:rPr>
        <w:t>[PVC])</w:t>
      </w:r>
      <w:r w:rsidR="00430F98" w:rsidRPr="00430F98">
        <w:rPr>
          <w:rFonts w:cs="Arial"/>
        </w:rPr>
        <w:t>,</w:t>
      </w:r>
      <w:r w:rsidR="00430F98" w:rsidRPr="00430F98">
        <w:t xml:space="preserve"> </w:t>
      </w:r>
      <w:r w:rsidRPr="00430F98">
        <w:t xml:space="preserve">ventricular tachycardia (VT) </w:t>
      </w:r>
      <w:r w:rsidR="00430F98" w:rsidRPr="00430F98">
        <w:t xml:space="preserve">and </w:t>
      </w:r>
      <w:r w:rsidRPr="00430F98">
        <w:t>ventricular fibrillation (VF)</w:t>
      </w:r>
      <w:r w:rsidR="00FF55D1">
        <w:rPr>
          <w:rFonts w:cs="Arial"/>
        </w:rPr>
        <w:t xml:space="preserve"> </w:t>
      </w:r>
      <w:r w:rsidR="00EA3787">
        <w:rPr>
          <w:rFonts w:cs="Arial"/>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rPr>
          <w:rFonts w:cs="Arial"/>
        </w:rPr>
        <w:instrText xml:space="preserve"> ADDIN EN.CITE </w:instrText>
      </w:r>
      <w:r w:rsidR="002B1C7F">
        <w:rPr>
          <w:rFonts w:cs="Arial"/>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rPr>
          <w:rFonts w:cs="Arial"/>
        </w:rPr>
        <w:instrText xml:space="preserve"> ADDIN EN.CITE.DATA </w:instrText>
      </w:r>
      <w:r w:rsidR="002B1C7F">
        <w:rPr>
          <w:rFonts w:cs="Arial"/>
        </w:rPr>
      </w:r>
      <w:r w:rsidR="002B1C7F">
        <w:rPr>
          <w:rFonts w:cs="Arial"/>
        </w:rPr>
        <w:fldChar w:fldCharType="end"/>
      </w:r>
      <w:r w:rsidR="00EA3787">
        <w:rPr>
          <w:rFonts w:cs="Arial"/>
        </w:rPr>
      </w:r>
      <w:r w:rsidR="00EA3787">
        <w:rPr>
          <w:rFonts w:cs="Arial"/>
        </w:rPr>
        <w:fldChar w:fldCharType="separate"/>
      </w:r>
      <w:r w:rsidR="00EA3787">
        <w:rPr>
          <w:rFonts w:cs="Arial"/>
          <w:noProof/>
        </w:rPr>
        <w:t>(Al-Khatib et al., 2018)</w:t>
      </w:r>
      <w:r w:rsidR="00EA3787">
        <w:rPr>
          <w:rFonts w:cs="Arial"/>
        </w:rPr>
        <w:fldChar w:fldCharType="end"/>
      </w:r>
      <w:r w:rsidR="00FF55D1">
        <w:rPr>
          <w:rFonts w:cs="Arial"/>
        </w:rPr>
        <w:t>.</w:t>
      </w:r>
      <w:r w:rsidR="00C47198">
        <w:rPr>
          <w:rFonts w:cs="Arial"/>
        </w:rPr>
        <w:t xml:space="preserve"> PVC</w:t>
      </w:r>
      <w:r w:rsidR="004E1598">
        <w:rPr>
          <w:rFonts w:cs="Arial"/>
        </w:rPr>
        <w:t xml:space="preserve">s are the </w:t>
      </w:r>
      <w:r w:rsidR="00710A5A">
        <w:rPr>
          <w:rFonts w:cs="Arial"/>
        </w:rPr>
        <w:t>least harmful</w:t>
      </w:r>
      <w:r w:rsidR="004E1598">
        <w:rPr>
          <w:rFonts w:cs="Arial"/>
        </w:rPr>
        <w:t xml:space="preserve"> subty</w:t>
      </w:r>
      <w:r w:rsidR="003A58F6">
        <w:rPr>
          <w:rFonts w:cs="Arial"/>
        </w:rPr>
        <w:t>pe</w:t>
      </w:r>
      <w:r w:rsidR="000970F5">
        <w:rPr>
          <w:rFonts w:cs="Arial"/>
        </w:rPr>
        <w:t>,</w:t>
      </w:r>
      <w:r w:rsidR="003A58F6">
        <w:rPr>
          <w:rFonts w:cs="Arial"/>
        </w:rPr>
        <w:t xml:space="preserve"> except </w:t>
      </w:r>
      <w:r w:rsidR="003B07AD">
        <w:rPr>
          <w:rFonts w:cs="Arial"/>
        </w:rPr>
        <w:t>if</w:t>
      </w:r>
      <w:r w:rsidR="00D913A3">
        <w:rPr>
          <w:rFonts w:cs="Arial"/>
        </w:rPr>
        <w:t xml:space="preserve"> there are </w:t>
      </w:r>
      <w:r w:rsidR="00300502" w:rsidRPr="00C515F3">
        <w:t xml:space="preserve">frequent </w:t>
      </w:r>
      <w:r w:rsidR="00823505" w:rsidRPr="00C515F3">
        <w:t>occurrences</w:t>
      </w:r>
      <w:r w:rsidR="00300502" w:rsidRPr="00C515F3">
        <w:t xml:space="preserve"> </w:t>
      </w:r>
      <w:r w:rsidR="00242AEC">
        <w:t>over</w:t>
      </w:r>
      <w:r w:rsidR="00242AEC" w:rsidRPr="00C515F3">
        <w:t xml:space="preserve"> </w:t>
      </w:r>
      <w:r w:rsidR="00300502" w:rsidRPr="00C515F3">
        <w:t xml:space="preserve">longer </w:t>
      </w:r>
      <w:r w:rsidR="00006CEF" w:rsidRPr="00C515F3">
        <w:t>periods</w:t>
      </w:r>
      <w:r w:rsidR="00300502" w:rsidRPr="00C515F3">
        <w:t>.</w:t>
      </w:r>
      <w:bookmarkStart w:id="6" w:name="OLE_LINK3"/>
      <w:r w:rsidR="00313327">
        <w:t xml:space="preserve"> </w:t>
      </w:r>
      <w:r w:rsidR="001C4728" w:rsidRPr="00C515F3">
        <w:t xml:space="preserve">Sustained </w:t>
      </w:r>
      <w:r w:rsidR="00A15FC6" w:rsidRPr="00C515F3">
        <w:t>VT</w:t>
      </w:r>
      <w:r w:rsidR="00AB044D">
        <w:t xml:space="preserve">s </w:t>
      </w:r>
      <w:r w:rsidR="009F645C">
        <w:t xml:space="preserve">are more likely to be harmful and </w:t>
      </w:r>
      <w:r w:rsidR="00AB044D">
        <w:t>are</w:t>
      </w:r>
      <w:r w:rsidR="001C4728" w:rsidRPr="00C515F3">
        <w:t xml:space="preserve"> defined as VT last</w:t>
      </w:r>
      <w:r w:rsidR="005E4677">
        <w:t>ing</w:t>
      </w:r>
      <w:r w:rsidR="001C4728" w:rsidRPr="00C515F3">
        <w:t xml:space="preserve"> </w:t>
      </w:r>
      <w:r w:rsidR="00D811CC">
        <w:t xml:space="preserve">more than </w:t>
      </w:r>
      <w:r w:rsidR="001C4728" w:rsidRPr="00C515F3">
        <w:t>30 seconds</w:t>
      </w:r>
      <w:r w:rsidR="004D17A1">
        <w:t xml:space="preserve"> or </w:t>
      </w:r>
      <w:r w:rsidR="00824471">
        <w:t xml:space="preserve">if </w:t>
      </w:r>
      <w:r w:rsidR="00571DF0">
        <w:t xml:space="preserve">haemodynamic </w:t>
      </w:r>
      <w:r w:rsidR="00006CEF">
        <w:t>instability</w:t>
      </w:r>
      <w:r w:rsidR="00571DF0">
        <w:t xml:space="preserve"> </w:t>
      </w:r>
      <w:r w:rsidR="004D17A1" w:rsidRPr="004D17A1">
        <w:t xml:space="preserve">occurs in </w:t>
      </w:r>
      <w:r w:rsidR="00824471">
        <w:t xml:space="preserve">less than </w:t>
      </w:r>
      <w:r w:rsidR="004D17A1" w:rsidRPr="004D17A1">
        <w:t>30 seconds</w:t>
      </w:r>
      <w:r w:rsidR="00C35839">
        <w:t xml:space="preserve"> </w:t>
      </w:r>
      <w:r w:rsidR="00EA3787">
        <w:fldChar w:fldCharType="begin"/>
      </w:r>
      <w:r w:rsidR="002B1C7F">
        <w:instrText xml:space="preserve"> ADDIN EN.CITE &lt;EndNote&gt;&lt;Cite&gt;&lt;Author&gt;Foth&lt;/Author&gt;&lt;Year&gt;2022&lt;/Year&gt;&lt;RecNum&gt;20&lt;/RecNum&gt;&lt;DisplayText&gt;(Foth et al., 2022)&lt;/DisplayText&gt;&lt;record&gt;&lt;rec-number&gt;20&lt;/rec-number&gt;&lt;foreign-keys&gt;&lt;key app="EN" db-id="dxwp9sr0q2tvaketzr1ptspxe55xeavas9tv" timestamp="1655878110"&gt;20&lt;/key&gt;&lt;/foreign-keys&gt;&lt;ref-type name="Book Section"&gt;5&lt;/ref-type&gt;&lt;contributors&gt;&lt;authors&gt;&lt;author&gt;Foth, C.&lt;/author&gt;&lt;author&gt;Gangwani, M. K.&lt;/author&gt;&lt;author&gt;Alvey, H.&lt;/author&gt;&lt;/authors&gt;&lt;/contributors&gt;&lt;auth-address&gt;Palmetto General Hospital&amp;#xD;Mercy Hospital St. Louis&amp;#xD;Baylor Scott &amp;amp; White/Texas A&amp;amp;M SOM&lt;/auth-address&gt;&lt;titles&gt;&lt;title&gt;Ventricular Tachycardia&lt;/title&gt;&lt;secondary-title&gt;StatPearls&lt;/secondary-title&gt;&lt;/titles&gt;&lt;dates&gt;&lt;year&gt;2022&lt;/year&gt;&lt;/dates&gt;&lt;pub-location&gt;Treasure Island (FL)&lt;/pub-location&gt;&lt;publisher&gt;StatPearls Publishing&amp;#xD;Copyright © 2022, StatPearls Publishing LLC.&lt;/publisher&gt;&lt;accession-num&gt;30422549&lt;/accession-num&gt;&lt;urls&gt;&lt;/urls&gt;&lt;language&gt;eng&lt;/language&gt;&lt;/record&gt;&lt;/Cite&gt;&lt;/EndNote&gt;</w:instrText>
      </w:r>
      <w:r w:rsidR="00EA3787">
        <w:fldChar w:fldCharType="separate"/>
      </w:r>
      <w:r w:rsidR="00EA3787">
        <w:rPr>
          <w:noProof/>
        </w:rPr>
        <w:t>(Foth et al., 2022)</w:t>
      </w:r>
      <w:r w:rsidR="00EA3787">
        <w:fldChar w:fldCharType="end"/>
      </w:r>
      <w:r w:rsidR="00824471">
        <w:t>.</w:t>
      </w:r>
      <w:r w:rsidR="004D17A1" w:rsidRPr="004D17A1">
        <w:t xml:space="preserve"> </w:t>
      </w:r>
      <w:bookmarkStart w:id="7" w:name="OLE_LINK11"/>
      <w:r w:rsidR="009717F9" w:rsidRPr="009717F9">
        <w:t xml:space="preserve">In some cases, VT can </w:t>
      </w:r>
      <w:r w:rsidR="00853A99">
        <w:t xml:space="preserve">progress </w:t>
      </w:r>
      <w:r w:rsidR="005415A5">
        <w:t>to</w:t>
      </w:r>
      <w:r w:rsidR="009717F9" w:rsidRPr="009717F9">
        <w:t xml:space="preserve"> </w:t>
      </w:r>
      <w:r w:rsidR="009717F9">
        <w:t>VF</w:t>
      </w:r>
      <w:r w:rsidR="009717F9" w:rsidRPr="009717F9">
        <w:t>, a more dangerous condition</w:t>
      </w:r>
      <w:r w:rsidR="000D1FA7">
        <w:t xml:space="preserve">, </w:t>
      </w:r>
      <w:r w:rsidR="00853A99">
        <w:t xml:space="preserve">where </w:t>
      </w:r>
      <w:r w:rsidR="008B65FA">
        <w:t>blood</w:t>
      </w:r>
      <w:r w:rsidR="00F73785" w:rsidRPr="00F73785">
        <w:t xml:space="preserve"> </w:t>
      </w:r>
      <w:r w:rsidR="005415A5">
        <w:t>can</w:t>
      </w:r>
      <w:r w:rsidR="00F73785" w:rsidRPr="00F73785">
        <w:t xml:space="preserve">not </w:t>
      </w:r>
      <w:r w:rsidR="005415A5">
        <w:t xml:space="preserve">be </w:t>
      </w:r>
      <w:r w:rsidR="00F73785" w:rsidRPr="00F73785">
        <w:t>pumped through</w:t>
      </w:r>
      <w:r w:rsidR="00F73785" w:rsidRPr="005415A5">
        <w:t xml:space="preserve"> </w:t>
      </w:r>
      <w:r w:rsidR="005415A5" w:rsidRPr="005415A5">
        <w:t xml:space="preserve">the </w:t>
      </w:r>
      <w:r w:rsidR="00F73785" w:rsidRPr="00F73785">
        <w:t xml:space="preserve">ventricles </w:t>
      </w:r>
      <w:r w:rsidR="00F73785">
        <w:t>due to</w:t>
      </w:r>
      <w:r w:rsidR="005E0017">
        <w:t xml:space="preserve"> </w:t>
      </w:r>
      <w:r w:rsidR="00F73785">
        <w:t>limited</w:t>
      </w:r>
      <w:r w:rsidR="00F73785" w:rsidRPr="00F73785">
        <w:t xml:space="preserve"> dilat</w:t>
      </w:r>
      <w:r w:rsidR="009E2351">
        <w:t>ion</w:t>
      </w:r>
      <w:r w:rsidR="00F73785" w:rsidRPr="00F73785">
        <w:t xml:space="preserve"> and contract</w:t>
      </w:r>
      <w:r w:rsidR="009E2351">
        <w:t>ion</w:t>
      </w:r>
      <w:r w:rsidR="00012410">
        <w:t xml:space="preserve"> of the ventricles</w:t>
      </w:r>
      <w:r w:rsidR="00AA678B">
        <w:t xml:space="preserve"> </w:t>
      </w:r>
      <w:bookmarkEnd w:id="7"/>
      <w:r w:rsidR="00EA3787">
        <w:fldChar w:fldCharType="begin">
          <w:fldData xml:space="preserve">PEVuZE5vdGU+PENpdGU+PEF1dGhvcj5UdW5nPC9BdXRob3I+PFllYXI+MjAxMDwvWWVhcj48UmVj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</w:fldData>
        </w:fldChar>
      </w:r>
      <w:r w:rsidR="002B1C7F">
        <w:instrText xml:space="preserve"> ADDIN EN.CITE </w:instrText>
      </w:r>
      <w:r w:rsidR="002B1C7F">
        <w:fldChar w:fldCharType="begin">
          <w:fldData xml:space="preserve">PEVuZE5vdGU+PENpdGU+PEF1dGhvcj5UdW5nPC9BdXRob3I+PFllYXI+MjAxMDwvWWVhcj48UmVj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</w:fldData>
        </w:fldChar>
      </w:r>
      <w:r w:rsidR="002B1C7F">
        <w:instrText xml:space="preserve"> ADDIN EN.CITE.DATA </w:instrText>
      </w:r>
      <w:r w:rsidR="002B1C7F">
        <w:fldChar w:fldCharType="end"/>
      </w:r>
      <w:r w:rsidR="00EA3787">
        <w:fldChar w:fldCharType="separate"/>
      </w:r>
      <w:r w:rsidR="00EA3787">
        <w:rPr>
          <w:noProof/>
        </w:rPr>
        <w:t>(Koplan and Stevenson, 2009; Tung et al., 2010)</w:t>
      </w:r>
      <w:r w:rsidR="00EA3787">
        <w:fldChar w:fldCharType="end"/>
      </w:r>
      <w:r w:rsidR="00F713EF">
        <w:t>.</w:t>
      </w:r>
      <w:r w:rsidR="007F3310">
        <w:t xml:space="preserve"> This</w:t>
      </w:r>
      <w:r w:rsidR="007F3310" w:rsidRPr="00BD077C">
        <w:t xml:space="preserve"> can cause </w:t>
      </w:r>
      <w:r w:rsidR="007F3310">
        <w:t xml:space="preserve">the </w:t>
      </w:r>
      <w:r w:rsidR="007F3310" w:rsidRPr="00BD077C">
        <w:t xml:space="preserve">heart to stop beating </w:t>
      </w:r>
      <w:r w:rsidR="007F3310">
        <w:t xml:space="preserve">and may </w:t>
      </w:r>
      <w:r w:rsidR="007F3310" w:rsidRPr="00BD077C">
        <w:t xml:space="preserve">lead to </w:t>
      </w:r>
      <w:r w:rsidR="007F3310">
        <w:t>deat</w:t>
      </w:r>
      <w:r w:rsidR="00AA678B">
        <w:t xml:space="preserve">h </w:t>
      </w:r>
      <w:r w:rsidR="00EA3787">
        <w:fldChar w:fldCharType="begin"/>
      </w:r>
      <w:r w:rsidR="002B1C7F">
        <w:instrText xml:space="preserve"> ADDIN EN.CITE &lt;EndNote&gt;&lt;Cite&gt;&lt;Author&gt;Koplan&lt;/Author&gt;&lt;Year&gt;2009&lt;/Year&gt;&lt;RecNum&gt;75&lt;/RecNum&gt;&lt;DisplayText&gt;(Koplan and Stevenson, 2009)&lt;/DisplayText&gt;&lt;record&gt;&lt;rec-number&gt;75&lt;/rec-number&gt;&lt;foreign-keys&gt;&lt;key app="EN" db-id="dxwp9sr0q2tvaketzr1ptspxe55xeavas9tv" timestamp="1656555867"&gt;75&lt;/key&gt;&lt;/foreign-keys&gt;&lt;ref-type name="Journal Article"&gt;17&lt;/ref-type&gt;&lt;contributors&gt;&lt;authors&gt;&lt;author&gt;Koplan, B. A.&lt;/author&gt;&lt;author&gt;Stevenson, W. G.&lt;/author&gt;&lt;/authors&gt;&lt;/contributors&gt;&lt;auth-address&gt;Cardiac Arrhythmia Section, Brigham and Women&amp;apos;s Hospital, Harvard Medical School, 75 Francis St, Boston, MA 02446, USA. bkoplan@partners.org&lt;/auth-address&gt;&lt;titles&gt;&lt;title&gt;Ventricular tachycardia and sudden cardiac death&lt;/title&gt;&lt;secondary-title&gt;Mayo Clin Proc&lt;/secondary-title&gt;&lt;/titles&gt;&lt;periodical&gt;&lt;full-title&gt;Mayo Clin Proc&lt;/full-title&gt;&lt;/periodical&gt;&lt;pages&gt;289-97&lt;/pages&gt;&lt;volume&gt;84&lt;/volume&gt;&lt;number&gt;3&lt;/number&gt;&lt;keywords&gt;&lt;keyword&gt;Adrenergic beta-Antagonists/therapeutic use&lt;/keyword&gt;&lt;keyword&gt;Algorithms&lt;/keyword&gt;&lt;keyword&gt;Angiotensin-Converting Enzyme Inhibitors/therapeutic use&lt;/keyword&gt;&lt;keyword&gt;Anti-Arrhythmia Agents/therapeutic use&lt;/keyword&gt;&lt;keyword&gt;Catheter Ablation&lt;/keyword&gt;&lt;keyword&gt;Death, Sudden, Cardiac/*etiology/*prevention &amp;amp; control&lt;/keyword&gt;&lt;keyword&gt;Defibrillators, Implantable&lt;/keyword&gt;&lt;keyword&gt;Electrocardiography&lt;/keyword&gt;&lt;keyword&gt;Genetic Predisposition to Disease&lt;/keyword&gt;&lt;keyword&gt;Humans&lt;/keyword&gt;&lt;keyword&gt;Magnetic Resonance Imaging, Cine&lt;/keyword&gt;&lt;keyword&gt;Tachycardia, Ventricular/*complications/etiology/*therapy&lt;/keyword&gt;&lt;/keywords&gt;&lt;dates&gt;&lt;year&gt;2009&lt;/year&gt;&lt;pub-dates&gt;&lt;date&gt;Mar&lt;/date&gt;&lt;/pub-dates&gt;&lt;/dates&gt;&lt;isbn&gt;1942-5546 (Electronic)&amp;#xD;0025-6196 (Linking)&lt;/isbn&gt;&lt;accession-num&gt;19252119&lt;/accession-num&gt;&lt;urls&gt;&lt;related-urls&gt;&lt;url&gt;https://www.ncbi.nlm.nih.gov/pubmed/19252119&lt;/url&gt;&lt;/related-urls&gt;&lt;/urls&gt;&lt;custom2&gt;PMC2664600&lt;/custom2&gt;&lt;electronic-resource-num&gt;10.1016/S0025-6196(11)61149-X&lt;/electronic-resource-num&gt;&lt;remote-database-name&gt;Medline&lt;/remote-database-name&gt;&lt;remote-database-provider&gt;NLM&lt;/remote-database-provider&gt;&lt;/record&gt;&lt;/Cite&gt;&lt;/EndNote&gt;</w:instrText>
      </w:r>
      <w:r w:rsidR="00EA3787">
        <w:fldChar w:fldCharType="separate"/>
      </w:r>
      <w:r w:rsidR="00EA3787">
        <w:rPr>
          <w:noProof/>
        </w:rPr>
        <w:t>(Koplan and Stevenson, 2009)</w:t>
      </w:r>
      <w:r w:rsidR="00EA3787">
        <w:fldChar w:fldCharType="end"/>
      </w:r>
      <w:r w:rsidR="00AA678B">
        <w:t>.</w:t>
      </w:r>
    </w:p>
    <w:bookmarkEnd w:id="6"/>
    <w:p w14:paraId="5FEA7CD0" w14:textId="3B2AB04F" w:rsidR="00E33898" w:rsidRDefault="008617D0" w:rsidP="007E5E1D">
      <w:pPr>
        <w:jc w:val="both"/>
      </w:pPr>
      <w:r w:rsidRPr="008617D0">
        <w:t xml:space="preserve">Clinical manifestations of </w:t>
      </w:r>
      <w:r>
        <w:t>VA</w:t>
      </w:r>
      <w:r w:rsidRPr="008617D0">
        <w:t xml:space="preserve"> range from </w:t>
      </w:r>
      <w:bookmarkStart w:id="8" w:name="OLE_LINK5"/>
      <w:r w:rsidR="00030404" w:rsidRPr="00030404">
        <w:t>a total lack of</w:t>
      </w:r>
      <w:r w:rsidR="00030404">
        <w:t xml:space="preserve"> </w:t>
      </w:r>
      <w:r w:rsidR="00030404" w:rsidRPr="00030404">
        <w:t xml:space="preserve">symptoms </w:t>
      </w:r>
      <w:bookmarkEnd w:id="8"/>
      <w:r w:rsidR="00255794">
        <w:t>(</w:t>
      </w:r>
      <w:r w:rsidR="00255794" w:rsidRPr="00255794">
        <w:t xml:space="preserve">especially </w:t>
      </w:r>
      <w:r w:rsidR="001B7059">
        <w:t>for</w:t>
      </w:r>
      <w:r w:rsidR="00255794" w:rsidRPr="00255794">
        <w:t xml:space="preserve"> non-sustained and benign arrhythmias) </w:t>
      </w:r>
      <w:r w:rsidR="00030404" w:rsidRPr="00030404">
        <w:t xml:space="preserve">to </w:t>
      </w:r>
      <w:r w:rsidR="00E26983" w:rsidRPr="00E26983">
        <w:t>life</w:t>
      </w:r>
      <w:r w:rsidR="00C651B7">
        <w:t>-</w:t>
      </w:r>
      <w:r w:rsidR="00E26983" w:rsidRPr="00E26983">
        <w:t>threatening</w:t>
      </w:r>
      <w:r w:rsidR="00E26983">
        <w:t xml:space="preserve"> </w:t>
      </w:r>
      <w:r w:rsidR="009E78DE" w:rsidRPr="005F4107">
        <w:t xml:space="preserve">sudden </w:t>
      </w:r>
      <w:r w:rsidR="00030404" w:rsidRPr="005F4107">
        <w:t>cardiac arrest</w:t>
      </w:r>
      <w:r w:rsidR="007004BB" w:rsidRPr="005F4107">
        <w:t xml:space="preserve"> (SCA) </w:t>
      </w:r>
      <w:r w:rsidR="005F4107" w:rsidRPr="005F4107">
        <w:t>and/</w:t>
      </w:r>
      <w:r w:rsidR="007004BB" w:rsidRPr="005F4107">
        <w:t>or SCD</w:t>
      </w:r>
      <w:r w:rsidR="00F713EF">
        <w:t xml:space="preserve"> </w:t>
      </w:r>
      <w:r w:rsidR="00EA3787">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 </w:instrText>
      </w:r>
      <w:r w:rsidR="002B1C7F">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DATA </w:instrText>
      </w:r>
      <w:r w:rsidR="002B1C7F">
        <w:fldChar w:fldCharType="end"/>
      </w:r>
      <w:r w:rsidR="00EA3787">
        <w:fldChar w:fldCharType="separate"/>
      </w:r>
      <w:r w:rsidR="00EA3787">
        <w:rPr>
          <w:noProof/>
        </w:rPr>
        <w:t>(Al-Khatib et al., 2018)</w:t>
      </w:r>
      <w:r w:rsidR="00EA3787">
        <w:fldChar w:fldCharType="end"/>
      </w:r>
      <w:r w:rsidR="00F713EF">
        <w:t>.</w:t>
      </w:r>
      <w:r w:rsidR="003A2970">
        <w:t xml:space="preserve"> </w:t>
      </w:r>
      <w:r w:rsidR="007859B5">
        <w:t xml:space="preserve">The most </w:t>
      </w:r>
      <w:bookmarkStart w:id="9" w:name="OLE_LINK6"/>
      <w:r w:rsidR="007859B5">
        <w:t xml:space="preserve">common </w:t>
      </w:r>
      <w:bookmarkStart w:id="10" w:name="OLE_LINK7"/>
      <w:r w:rsidR="007859B5">
        <w:t>symptom</w:t>
      </w:r>
      <w:bookmarkEnd w:id="9"/>
      <w:r w:rsidR="007859B5">
        <w:t xml:space="preserve">s </w:t>
      </w:r>
      <w:bookmarkEnd w:id="10"/>
      <w:r w:rsidR="007859B5">
        <w:t xml:space="preserve">in adults are </w:t>
      </w:r>
      <w:r w:rsidR="00A83A1E" w:rsidRPr="00A83A1E">
        <w:t>fatigue</w:t>
      </w:r>
      <w:r w:rsidR="00A83A1E">
        <w:t>,</w:t>
      </w:r>
      <w:r w:rsidR="00A83A1E" w:rsidRPr="00A83A1E">
        <w:t xml:space="preserve"> </w:t>
      </w:r>
      <w:r w:rsidR="00D65AF5" w:rsidRPr="00D65AF5">
        <w:t>palpitations</w:t>
      </w:r>
      <w:r w:rsidR="00D65AF5">
        <w:t>,</w:t>
      </w:r>
      <w:r w:rsidR="00D65AF5" w:rsidRPr="00D65AF5">
        <w:t xml:space="preserve"> </w:t>
      </w:r>
      <w:r w:rsidR="00F278F0" w:rsidRPr="00F278F0">
        <w:t>dyspn</w:t>
      </w:r>
      <w:r w:rsidR="0013423C">
        <w:t>o</w:t>
      </w:r>
      <w:r w:rsidR="00F278F0" w:rsidRPr="00F278F0">
        <w:t>ea</w:t>
      </w:r>
      <w:r w:rsidR="00D65AF5" w:rsidRPr="00D65AF5">
        <w:t xml:space="preserve">, chest pain, </w:t>
      </w:r>
      <w:proofErr w:type="gramStart"/>
      <w:r w:rsidR="00D65AF5" w:rsidRPr="00D65AF5">
        <w:t>dizziness</w:t>
      </w:r>
      <w:proofErr w:type="gramEnd"/>
      <w:r w:rsidR="00D65AF5" w:rsidRPr="00D65AF5">
        <w:t xml:space="preserve"> and syncope</w:t>
      </w:r>
      <w:r w:rsidR="00F713EF">
        <w:t xml:space="preserve"> </w:t>
      </w:r>
      <w:r w:rsidR="00EA3787">
        <w:fldChar w:fldCharType="begin">
          <w:fldData xml:space="preserve">PEVuZE5vdGU+PENpdGU+PEF1dGhvcj5TaXJpY2hhbmQ8L0F1dGhvcj48WWVhcj4yMDE3PC9ZZWFy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==
</w:fldData>
        </w:fldChar>
      </w:r>
      <w:r w:rsidR="002B1C7F">
        <w:instrText xml:space="preserve"> ADDIN EN.CITE </w:instrText>
      </w:r>
      <w:r w:rsidR="002B1C7F">
        <w:fldChar w:fldCharType="begin">
          <w:fldData xml:space="preserve">PEVuZE5vdGU+PENpdGU+PEF1dGhvcj5TaXJpY2hhbmQ8L0F1dGhvcj48WWVhcj4yMDE3PC9ZZWFy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Sirichand et al., 2017)</w:t>
      </w:r>
      <w:r w:rsidR="00EA3787">
        <w:fldChar w:fldCharType="end"/>
      </w:r>
      <w:r w:rsidR="00F713EF">
        <w:t>.</w:t>
      </w:r>
      <w:r w:rsidR="00A42287">
        <w:t xml:space="preserve"> Patients can feel </w:t>
      </w:r>
      <w:r w:rsidR="00A42287" w:rsidRPr="00A42287">
        <w:t xml:space="preserve">either skipped or extra </w:t>
      </w:r>
      <w:r w:rsidR="00A42287">
        <w:t xml:space="preserve">heart </w:t>
      </w:r>
      <w:r w:rsidR="00A42287" w:rsidRPr="00A42287">
        <w:t>beats</w:t>
      </w:r>
      <w:r w:rsidR="00A42287">
        <w:t xml:space="preserve">, or </w:t>
      </w:r>
      <w:r w:rsidR="00AD6014" w:rsidRPr="00AD6014">
        <w:t>sustained palpitations</w:t>
      </w:r>
      <w:r w:rsidR="00477B5D">
        <w:t xml:space="preserve"> </w:t>
      </w:r>
      <w:r w:rsidR="00EA3787">
        <w:fldChar w:fldCharType="begin">
          <w:fldData xml:space="preserve">PEVuZE5vdGU+PENpdGU+PEF1dGhvcj5Ob2RhPC9BdXRob3I+PFllYXI+MjAwNTwvWWVhcj48UmVj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</w:fldData>
        </w:fldChar>
      </w:r>
      <w:r w:rsidR="002B1C7F">
        <w:instrText xml:space="preserve"> ADDIN EN.CITE </w:instrText>
      </w:r>
      <w:r w:rsidR="002B1C7F">
        <w:fldChar w:fldCharType="begin">
          <w:fldData xml:space="preserve">PEVuZE5vdGU+PENpdGU+PEF1dGhvcj5Ob2RhPC9BdXRob3I+PFllYXI+MjAwNTwvWWVhcj48UmVj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</w:fldData>
        </w:fldChar>
      </w:r>
      <w:r w:rsidR="002B1C7F">
        <w:instrText xml:space="preserve"> ADDIN EN.CITE.DATA </w:instrText>
      </w:r>
      <w:r w:rsidR="002B1C7F">
        <w:fldChar w:fldCharType="end"/>
      </w:r>
      <w:r w:rsidR="00EA3787">
        <w:fldChar w:fldCharType="separate"/>
      </w:r>
      <w:r w:rsidR="00EA3787">
        <w:rPr>
          <w:noProof/>
        </w:rPr>
        <w:t>(Noda et al., 2005; Viskin et al., 2005)</w:t>
      </w:r>
      <w:r w:rsidR="00EA3787">
        <w:fldChar w:fldCharType="end"/>
      </w:r>
      <w:r w:rsidR="000C1912">
        <w:t>.</w:t>
      </w:r>
      <w:r w:rsidR="00477B5D">
        <w:t xml:space="preserve"> </w:t>
      </w:r>
      <w:r w:rsidR="001C6F28" w:rsidRPr="001C6F28">
        <w:t>This may only last a few seconds. Prolonged episodes can bring feared consequence</w:t>
      </w:r>
      <w:r w:rsidR="005650DA">
        <w:t>s</w:t>
      </w:r>
      <w:r w:rsidR="004F1504">
        <w:t xml:space="preserve">, </w:t>
      </w:r>
      <w:r w:rsidR="0059062D">
        <w:t xml:space="preserve">including SCD </w:t>
      </w:r>
      <w:r w:rsidR="00EA3787">
        <w:fldChar w:fldCharType="begin">
          <w:fldData xml:space="preserve">PEVuZE5vdGU+PENpdGU+PEF1dGhvcj5Lb3BsYW48L0F1dGhvcj48WWVhcj4yMDA5PC9ZZWFyPjxS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</w:fldData>
        </w:fldChar>
      </w:r>
      <w:r w:rsidR="002B1C7F">
        <w:instrText xml:space="preserve"> ADDIN EN.CITE </w:instrText>
      </w:r>
      <w:r w:rsidR="002B1C7F">
        <w:fldChar w:fldCharType="begin">
          <w:fldData xml:space="preserve">PEVuZE5vdGU+PENpdGU+PEF1dGhvcj5Lb3BsYW48L0F1dGhvcj48WWVhcj4yMDA5PC9ZZWFyPjxS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</w:fldData>
        </w:fldChar>
      </w:r>
      <w:r w:rsidR="002B1C7F">
        <w:instrText xml:space="preserve"> ADDIN EN.CITE.DATA </w:instrText>
      </w:r>
      <w:r w:rsidR="002B1C7F">
        <w:fldChar w:fldCharType="end"/>
      </w:r>
      <w:r w:rsidR="00EA3787">
        <w:fldChar w:fldCharType="separate"/>
      </w:r>
      <w:r w:rsidR="00EA3787">
        <w:rPr>
          <w:noProof/>
        </w:rPr>
        <w:t>(Koplan and Stevenson, 2009; Tang et al., 2017)</w:t>
      </w:r>
      <w:r w:rsidR="00EA3787">
        <w:fldChar w:fldCharType="end"/>
      </w:r>
      <w:r w:rsidR="00D61399">
        <w:t>.</w:t>
      </w:r>
    </w:p>
    <w:p w14:paraId="6E5784C7" w14:textId="6A1F9394" w:rsidR="009309D8" w:rsidRDefault="00801814" w:rsidP="007E5E1D">
      <w:pPr>
        <w:jc w:val="both"/>
      </w:pPr>
      <w:r>
        <w:rPr>
          <w:rFonts w:eastAsia="SimSun"/>
          <w:lang w:eastAsia="zh-CN"/>
        </w:rPr>
        <w:t>In Australia, t</w:t>
      </w:r>
      <w:r w:rsidR="009309D8">
        <w:rPr>
          <w:rFonts w:eastAsia="SimSun"/>
          <w:lang w:eastAsia="zh-CN"/>
        </w:rPr>
        <w:t>he incidence of SCD has been estimated at 70.7 per 100,000 person-years in people</w:t>
      </w:r>
      <w:r w:rsidR="00D82172">
        <w:rPr>
          <w:rFonts w:eastAsia="SimSun"/>
          <w:lang w:eastAsia="zh-CN"/>
        </w:rPr>
        <w:t xml:space="preserve"> </w:t>
      </w:r>
      <w:r w:rsidR="00F21CB5">
        <w:rPr>
          <w:rFonts w:eastAsia="SimSun" w:cs="Calibri"/>
          <w:lang w:eastAsia="zh-CN"/>
        </w:rPr>
        <w:t>≥</w:t>
      </w:r>
      <w:r w:rsidR="009309D8">
        <w:rPr>
          <w:rFonts w:eastAsia="SimSun"/>
          <w:lang w:eastAsia="zh-CN"/>
        </w:rPr>
        <w:t>35 years of age and 1.1</w:t>
      </w:r>
      <w:r w:rsidR="0014740E">
        <w:t>–</w:t>
      </w:r>
      <w:r w:rsidR="009309D8">
        <w:rPr>
          <w:rFonts w:eastAsia="SimSun"/>
          <w:lang w:eastAsia="zh-CN"/>
        </w:rPr>
        <w:t>1.3 per 100,000 person-years in people aged 1</w:t>
      </w:r>
      <w:r w:rsidR="007769F5">
        <w:t>–</w:t>
      </w:r>
      <w:r w:rsidR="009309D8">
        <w:rPr>
          <w:rFonts w:eastAsia="SimSun"/>
          <w:lang w:eastAsia="zh-CN"/>
        </w:rPr>
        <w:t xml:space="preserve">34 years </w:t>
      </w:r>
      <w:r w:rsidR="00074BBA">
        <w:rPr>
          <w:rFonts w:eastAsia="SimSun"/>
          <w:lang w:eastAsia="zh-CN"/>
        </w:rPr>
        <w:fldChar w:fldCharType="begin">
          <w:fldData xml:space="preserve">PEVuZE5vdGU+PENpdGU+PEF1dGhvcj5GZW5nPC9BdXRob3I+PFllYXI+MjAxNTwvWWVhcj48UmVj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</w:fldData>
        </w:fldChar>
      </w:r>
      <w:r w:rsidR="00074BBA">
        <w:rPr>
          <w:rFonts w:eastAsia="SimSun"/>
          <w:lang w:eastAsia="zh-CN"/>
        </w:rPr>
        <w:instrText xml:space="preserve"> ADDIN EN.CITE </w:instrText>
      </w:r>
      <w:r w:rsidR="00074BBA">
        <w:rPr>
          <w:rFonts w:eastAsia="SimSun"/>
          <w:lang w:eastAsia="zh-CN"/>
        </w:rPr>
        <w:fldChar w:fldCharType="begin">
          <w:fldData xml:space="preserve">PEVuZE5vdGU+PENpdGU+PEF1dGhvcj5GZW5nPC9BdXRob3I+PFllYXI+MjAxNTwvWWVhcj48UmVj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</w:fldData>
        </w:fldChar>
      </w:r>
      <w:r w:rsidR="00074BBA">
        <w:rPr>
          <w:rFonts w:eastAsia="SimSun"/>
          <w:lang w:eastAsia="zh-CN"/>
        </w:rPr>
        <w:instrText xml:space="preserve"> ADDIN EN.CITE.DATA </w:instrText>
      </w:r>
      <w:r w:rsidR="00074BBA">
        <w:rPr>
          <w:rFonts w:eastAsia="SimSun"/>
          <w:lang w:eastAsia="zh-CN"/>
        </w:rPr>
      </w:r>
      <w:r w:rsidR="00074BBA">
        <w:rPr>
          <w:rFonts w:eastAsia="SimSun"/>
          <w:lang w:eastAsia="zh-CN"/>
        </w:rPr>
        <w:fldChar w:fldCharType="end"/>
      </w:r>
      <w:r w:rsidR="00074BBA">
        <w:rPr>
          <w:rFonts w:eastAsia="SimSun"/>
          <w:lang w:eastAsia="zh-CN"/>
        </w:rPr>
      </w:r>
      <w:r w:rsidR="00074BBA">
        <w:rPr>
          <w:rFonts w:eastAsia="SimSun"/>
          <w:lang w:eastAsia="zh-CN"/>
        </w:rPr>
        <w:fldChar w:fldCharType="separate"/>
      </w:r>
      <w:r w:rsidR="00074BBA">
        <w:rPr>
          <w:rFonts w:eastAsia="SimSun"/>
          <w:noProof/>
          <w:lang w:eastAsia="zh-CN"/>
        </w:rPr>
        <w:t>(Bagnall et al., 2016; Feng et al., 2015)</w:t>
      </w:r>
      <w:r w:rsidR="00074BBA">
        <w:rPr>
          <w:rFonts w:eastAsia="SimSun"/>
          <w:lang w:eastAsia="zh-CN"/>
        </w:rPr>
        <w:fldChar w:fldCharType="end"/>
      </w:r>
      <w:r w:rsidR="009309D8">
        <w:rPr>
          <w:rFonts w:eastAsia="SimSun"/>
          <w:lang w:eastAsia="zh-CN"/>
        </w:rPr>
        <w:t xml:space="preserve">. </w:t>
      </w:r>
      <w:r w:rsidR="001D50F9">
        <w:t xml:space="preserve">The majority of SCDs are attributed to VA; most commonly, to VT and VF </w:t>
      </w:r>
      <w:r w:rsidR="00074BBA">
        <w:fldChar w:fldCharType="begin"/>
      </w:r>
      <w:r w:rsidR="00074BBA">
        <w:instrText xml:space="preserve"> ADDIN EN.CITE &lt;EndNote&gt;&lt;Cite&gt;&lt;Author&gt;Bayés de Luna&lt;/Author&gt;&lt;Year&gt;1989&lt;/Year&gt;&lt;RecNum&gt;22&lt;/RecNum&gt;&lt;DisplayText&gt;(Bayés de Luna et al., 1989)&lt;/DisplayText&gt;&lt;record&gt;&lt;rec-number&gt;22&lt;/rec-number&gt;&lt;foreign-keys&gt;&lt;key app="EN" db-id="dxwp9sr0q2tvaketzr1ptspxe55xeavas9tv" timestamp="1655878336"&gt;22&lt;/key&gt;&lt;/foreign-keys&gt;&lt;ref-type name="Journal Article"&gt;17&lt;/ref-type&gt;&lt;contributors&gt;&lt;authors&gt;&lt;author&gt;Bayés de Luna, A.&lt;/author&gt;&lt;author&gt;Coumel, P.&lt;/author&gt;&lt;author&gt;Leclercq, J. F.&lt;/author&gt;&lt;/authors&gt;&lt;/contributors&gt;&lt;auth-address&gt;Department of Medicine, Hospital de San Pablo, Barcelona, Spain.&lt;/auth-address&gt;&lt;titles&gt;&lt;title&gt;Ambulatory sudden cardiac death: mechanisms of production of fatal arrhythmia on the basis of data from 157 cases&lt;/title&gt;&lt;secondary-title&gt;Am Heart J&lt;/secondary-title&gt;&lt;/titles&gt;&lt;periodical&gt;&lt;full-title&gt;Am Heart J&lt;/full-title&gt;&lt;/periodical&gt;&lt;pages&gt;151-9&lt;/pages&gt;&lt;volume&gt;117&lt;/volume&gt;&lt;number&gt;1&lt;/number&gt;&lt;edition&gt;1989/01/01&lt;/edition&gt;&lt;keywords&gt;&lt;keyword&gt;Arrhythmias, Cardiac/complications/*physiopathology&lt;/keyword&gt;&lt;keyword&gt;Death, Sudden/*etiology&lt;/keyword&gt;&lt;keyword&gt;Electrocardiography&lt;/keyword&gt;&lt;keyword&gt;Heart Ventricles&lt;/keyword&gt;&lt;keyword&gt;Humans&lt;/keyword&gt;&lt;keyword&gt;Monitoring, Physiologic&lt;/keyword&gt;&lt;keyword&gt;Tachycardia/complications/physiopathology&lt;/keyword&gt;&lt;keyword&gt;Ventricular Fibrillation/complications/physiopathology&lt;/keyword&gt;&lt;/keywords&gt;&lt;dates&gt;&lt;year&gt;1989&lt;/year&gt;&lt;pub-dates&gt;&lt;date&gt;Jan&lt;/date&gt;&lt;/pub-dates&gt;&lt;/dates&gt;&lt;isbn&gt;0002-8703 (Print)&amp;#xD;0002-8703&lt;/isbn&gt;&lt;accession-num&gt;2911968&lt;/accession-num&gt;&lt;urls&gt;&lt;/urls&gt;&lt;electronic-resource-num&gt;10.1016/0002-8703(89)90670-4&lt;/electronic-resource-num&gt;&lt;remote-database-provider&gt;NLM&lt;/remote-database-provider&gt;&lt;language&gt;eng&lt;/language&gt;&lt;/record&gt;&lt;/Cite&gt;&lt;/EndNote&gt;</w:instrText>
      </w:r>
      <w:r w:rsidR="00074BBA">
        <w:fldChar w:fldCharType="separate"/>
      </w:r>
      <w:r w:rsidR="00074BBA">
        <w:rPr>
          <w:noProof/>
        </w:rPr>
        <w:t>(Bayés de Luna et al., 1989)</w:t>
      </w:r>
      <w:r w:rsidR="00074BBA">
        <w:fldChar w:fldCharType="end"/>
      </w:r>
      <w:r w:rsidR="001D50F9">
        <w:t>.</w:t>
      </w:r>
    </w:p>
    <w:p w14:paraId="7DEFF920" w14:textId="4EEF19C1" w:rsidR="002176F7" w:rsidRDefault="00942FC8" w:rsidP="00273B9B">
      <w:pPr>
        <w:pStyle w:val="Heading4"/>
        <w:jc w:val="both"/>
      </w:pPr>
      <w:r>
        <w:t>Who is</w:t>
      </w:r>
      <w:r w:rsidR="00510D72">
        <w:t xml:space="preserve"> at risk</w:t>
      </w:r>
      <w:r w:rsidR="00747B0E">
        <w:t xml:space="preserve"> of ventricular arr</w:t>
      </w:r>
      <w:r w:rsidR="00EC1FB6">
        <w:t>h</w:t>
      </w:r>
      <w:r w:rsidR="00747B0E">
        <w:t>ythmias</w:t>
      </w:r>
      <w:r w:rsidR="00C31CB0">
        <w:t xml:space="preserve"> and SCD</w:t>
      </w:r>
      <w:r w:rsidR="00747B0E">
        <w:t>?</w:t>
      </w:r>
    </w:p>
    <w:p w14:paraId="57D95BAC" w14:textId="7E9F86E2" w:rsidR="00210935" w:rsidRDefault="00493D39" w:rsidP="00637926">
      <w:pPr>
        <w:jc w:val="both"/>
      </w:pPr>
      <w:r w:rsidRPr="00635702">
        <w:t xml:space="preserve">The leading risk factor for developing VA is ischaemic heart disease, also known as coronary heart disease or </w:t>
      </w:r>
      <w:r w:rsidR="00A1493F" w:rsidRPr="00635702">
        <w:t>coron</w:t>
      </w:r>
      <w:r w:rsidR="00041438" w:rsidRPr="00635702">
        <w:t>ary artery disease (</w:t>
      </w:r>
      <w:r w:rsidRPr="00635702">
        <w:t>CAD</w:t>
      </w:r>
      <w:r w:rsidR="00041438" w:rsidRPr="00635702">
        <w:t>)</w:t>
      </w:r>
      <w:r w:rsidR="00635702">
        <w:t xml:space="preserve"> </w:t>
      </w:r>
      <w:r w:rsidR="00687BFF" w:rsidRPr="00635702">
        <w:fldChar w:fldCharType="begin">
          <w:fldData xml:space="preserve">PEVuZE5vdGU+PENpdGU+PEF1dGhvcj5LaGFuPC9BdXRob3I+PFllYXI+MjAyMDwvWWVhcj48UmVj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</w:fldData>
        </w:fldChar>
      </w:r>
      <w:r w:rsidR="002B1C7F" w:rsidRPr="00635702">
        <w:instrText xml:space="preserve"> ADDIN EN.CITE </w:instrText>
      </w:r>
      <w:r w:rsidR="002B1C7F" w:rsidRPr="00635702">
        <w:fldChar w:fldCharType="begin">
          <w:fldData xml:space="preserve">PEVuZE5vdGU+PENpdGU+PEF1dGhvcj5LaGFuPC9BdXRob3I+PFllYXI+MjAyMDwvWWVhcj48UmVj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</w:fldData>
        </w:fldChar>
      </w:r>
      <w:r w:rsidR="002B1C7F" w:rsidRPr="00635702">
        <w:instrText xml:space="preserve"> ADDIN EN.CITE.DATA </w:instrText>
      </w:r>
      <w:r w:rsidR="002B1C7F" w:rsidRPr="00635702">
        <w:fldChar w:fldCharType="end"/>
      </w:r>
      <w:r w:rsidR="00687BFF" w:rsidRPr="00635702">
        <w:fldChar w:fldCharType="separate"/>
      </w:r>
      <w:r w:rsidR="00687BFF" w:rsidRPr="00635702">
        <w:rPr>
          <w:noProof/>
        </w:rPr>
        <w:t>(Borleffs et al., 2009; Khan et al., 2020)</w:t>
      </w:r>
      <w:r w:rsidR="00687BFF" w:rsidRPr="00635702">
        <w:fldChar w:fldCharType="end"/>
      </w:r>
      <w:r w:rsidRPr="00635702">
        <w:t xml:space="preserve">. In individuals over 30 years </w:t>
      </w:r>
      <w:r w:rsidR="0050282B" w:rsidRPr="00635702">
        <w:t>of age</w:t>
      </w:r>
      <w:r w:rsidRPr="00635702">
        <w:t xml:space="preserve">, CAD is the main contributor to VT/SCD </w:t>
      </w:r>
      <w:r w:rsidR="00EA3787" w:rsidRPr="00635702">
        <w:fldChar w:fldCharType="begin"/>
      </w:r>
      <w:r w:rsidR="002B1C7F" w:rsidRPr="00635702">
        <w:instrText xml:space="preserve"> ADDIN EN.CITE &lt;EndNote&gt;&lt;Cite&gt;&lt;Author&gt;Benito&lt;/Author&gt;&lt;Year&gt;2012&lt;/Year&gt;&lt;RecNum&gt;10&lt;/RecNum&gt;&lt;DisplayText&gt;(Benito and Josephson, 2012)&lt;/DisplayText&gt;&lt;record&gt;&lt;rec-number&gt;10&lt;/rec-number&gt;&lt;foreign-keys&gt;&lt;key app="EN" db-id="dxwp9sr0q2tvaketzr1ptspxe55xeavas9tv" timestamp="1654338314"&gt;10&lt;/key&gt;&lt;/foreign-keys&gt;&lt;ref-type name="Journal Article"&gt;17&lt;/ref-type&gt;&lt;contributors&gt;&lt;authors&gt;&lt;author&gt;Benito, B.&lt;/author&gt;&lt;author&gt;Josephson, M. E.&lt;/author&gt;&lt;/authors&gt;&lt;/contributors&gt;&lt;auth-address&gt;Seccion de Arritmias, Servicio de Cardiologia, Hospital del Mar, Barcelona, Espana.&lt;/auth-address&gt;&lt;titles&gt;&lt;title&gt;Ventricular tachycardia in coronary artery disease&lt;/title&gt;&lt;secondary-title&gt;Rev Esp Cardiol (Engl Ed)&lt;/secondary-title&gt;&lt;/titles&gt;&lt;periodical&gt;&lt;full-title&gt;Rev Esp Cardiol (Engl Ed)&lt;/full-title&gt;&lt;/periodical&gt;&lt;pages&gt;939-55&lt;/pages&gt;&lt;volume&gt;65&lt;/volume&gt;&lt;number&gt;10&lt;/number&gt;&lt;edition&gt;20120827&lt;/edition&gt;&lt;keywords&gt;&lt;keyword&gt;Anti-Arrhythmia Agents/therapeutic use&lt;/keyword&gt;&lt;keyword&gt;Cardiac Surgical Procedures&lt;/keyword&gt;&lt;keyword&gt;Case Management&lt;/keyword&gt;&lt;keyword&gt;Catheter Ablation&lt;/keyword&gt;&lt;keyword&gt;Coronary Artery Disease/*complications/physiopathology/therapy&lt;/keyword&gt;&lt;keyword&gt;Defibrillators, Implantable&lt;/keyword&gt;&lt;keyword&gt;Echocardiography/methods&lt;/keyword&gt;&lt;keyword&gt;Electrocardiography&lt;/keyword&gt;&lt;keyword&gt;Electrophysiological Phenomena&lt;/keyword&gt;&lt;keyword&gt;Humans&lt;/keyword&gt;&lt;keyword&gt;Tachycardia, Ventricular/diagnosis/diagnostic&lt;/keyword&gt;&lt;keyword&gt;imaging/*etiology/physiopathology/therapy&lt;/keyword&gt;&lt;/keywords&gt;&lt;dates&gt;&lt;year&gt;2012&lt;/year&gt;&lt;pub-dates&gt;&lt;date&gt;Oct&lt;/date&gt;&lt;/pub-dates&gt;&lt;/dates&gt;&lt;isbn&gt;1885-5857 (Electronic)&amp;#xD;1885-5857 (Linking)&lt;/isbn&gt;&lt;accession-num&gt;22951088&lt;/accession-num&gt;&lt;urls&gt;&lt;related-urls&gt;&lt;url&gt;https://www.ncbi.nlm.nih.gov/pubmed/22951088&lt;/url&gt;&lt;/related-urls&gt;&lt;/urls&gt;&lt;electronic-resource-num&gt;10.1016/j.recesp.2012.03.027&lt;/electronic-resource-num&gt;&lt;remote-database-name&gt;Medline&lt;/remote-database-name&gt;&lt;remote-database-provider&gt;NLM&lt;/remote-database-provider&gt;&lt;/record&gt;&lt;/Cite&gt;&lt;/EndNote&gt;</w:instrText>
      </w:r>
      <w:r w:rsidR="00EA3787" w:rsidRPr="00635702">
        <w:fldChar w:fldCharType="separate"/>
      </w:r>
      <w:r w:rsidR="00EA3787" w:rsidRPr="00635702">
        <w:rPr>
          <w:noProof/>
        </w:rPr>
        <w:t>(Benito and Josephson, 2012)</w:t>
      </w:r>
      <w:r w:rsidR="00EA3787" w:rsidRPr="00635702">
        <w:fldChar w:fldCharType="end"/>
      </w:r>
      <w:r w:rsidRPr="00635702">
        <w:t>.</w:t>
      </w:r>
      <w:r w:rsidR="009F4F17" w:rsidRPr="00635702">
        <w:t xml:space="preserve"> </w:t>
      </w:r>
      <w:r w:rsidR="001159B5" w:rsidRPr="00635702">
        <w:t xml:space="preserve">Among children and younger people, congenital heart defects such as congenital heart disease and </w:t>
      </w:r>
      <w:bookmarkStart w:id="11" w:name="_Hlk107473790"/>
      <w:r w:rsidR="001159B5" w:rsidRPr="00635702">
        <w:t xml:space="preserve">congenital coronary anomalies </w:t>
      </w:r>
      <w:bookmarkEnd w:id="11"/>
      <w:r w:rsidR="001159B5" w:rsidRPr="00635702">
        <w:t xml:space="preserve">are a more </w:t>
      </w:r>
      <w:r w:rsidR="001159B5" w:rsidRPr="00635702">
        <w:lastRenderedPageBreak/>
        <w:t xml:space="preserve">prevalent cause of SCD </w:t>
      </w:r>
      <w:r w:rsidR="00EA3787" w:rsidRPr="00635702">
        <w:fldChar w:fldCharType="begin"/>
      </w:r>
      <w:r w:rsidR="002B1C7F" w:rsidRPr="00635702">
        <w:instrText xml:space="preserve"> ADDIN EN.CITE &lt;EndNote&gt;&lt;Cite&gt;&lt;Author&gt;Gajewski&lt;/Author&gt;&lt;Year&gt;2010&lt;/Year&gt;&lt;RecNum&gt;25&lt;/RecNum&gt;&lt;DisplayText&gt;(Gajewski and Saul, 2010)&lt;/DisplayText&gt;&lt;record&gt;&lt;rec-number&gt;25&lt;/rec-number&gt;&lt;foreign-keys&gt;&lt;key app="EN" db-id="dxwp9sr0q2tvaketzr1ptspxe55xeavas9tv" timestamp="1655950806"&gt;25&lt;/key&gt;&lt;/foreign-keys&gt;&lt;ref-type name="Journal Article"&gt;17&lt;/ref-type&gt;&lt;contributors&gt;&lt;authors&gt;&lt;author&gt;Gajewski, K. K.&lt;/author&gt;&lt;author&gt;Saul, J. P.&lt;/author&gt;&lt;/authors&gt;&lt;/contributors&gt;&lt;auth-address&gt;Department of Pediatrics, Louisiana State University School of Medicine, New Orleans, Louisiana, USA.&lt;/auth-address&gt;&lt;titles&gt;&lt;title&gt;Sudden cardiac death in children and adolescents (excluding Sudden Infant Death Syndrome)&lt;/title&gt;&lt;secondary-title&gt;Ann Pediatr Cardiol&lt;/secondary-title&gt;&lt;/titles&gt;&lt;periodical&gt;&lt;full-title&gt;Ann Pediatr Cardiol&lt;/full-title&gt;&lt;/periodical&gt;&lt;pages&gt;107-12&lt;/pages&gt;&lt;volume&gt;3&lt;/volume&gt;&lt;number&gt;2&lt;/number&gt;&lt;edition&gt;2011/01/15&lt;/edition&gt;&lt;keywords&gt;&lt;keyword&gt;Children&lt;/keyword&gt;&lt;keyword&gt;hypertrophic cardiomyopathy&lt;/keyword&gt;&lt;keyword&gt;long QT syndrome&lt;/keyword&gt;&lt;keyword&gt;sudden cardiac death&lt;/keyword&gt;&lt;/keywords&gt;&lt;dates&gt;&lt;year&gt;2010&lt;/year&gt;&lt;pub-dates&gt;&lt;date&gt;Jul&lt;/date&gt;&lt;/pub-dates&gt;&lt;/dates&gt;&lt;isbn&gt;0974-2069 (Print)&amp;#xD;0974-5149&lt;/isbn&gt;&lt;accession-num&gt;21234187&lt;/accession-num&gt;&lt;urls&gt;&lt;/urls&gt;&lt;custom2&gt;PMC3017912&lt;/custom2&gt;&lt;electronic-resource-num&gt;10.4103/0974-2069.74035&lt;/electronic-resource-num&gt;&lt;remote-database-provider&gt;NLM&lt;/remote-database-provider&gt;&lt;language&gt;eng&lt;/language&gt;&lt;/record&gt;&lt;/Cite&gt;&lt;/EndNote&gt;</w:instrText>
      </w:r>
      <w:r w:rsidR="00EA3787" w:rsidRPr="00635702">
        <w:fldChar w:fldCharType="separate"/>
      </w:r>
      <w:r w:rsidR="00EA3787" w:rsidRPr="00635702">
        <w:rPr>
          <w:noProof/>
        </w:rPr>
        <w:t>(Gajewski and Saul, 2010)</w:t>
      </w:r>
      <w:r w:rsidR="00EA3787" w:rsidRPr="00635702">
        <w:fldChar w:fldCharType="end"/>
      </w:r>
      <w:r w:rsidR="001159B5" w:rsidRPr="00635702">
        <w:t xml:space="preserve">. Other common causes of VA/SCD in younger patients include hypertrophic cardiomyopathy (HCM), arrhythmogenic right ventricular cardiomyopathy (ARVC) and myocarditis </w:t>
      </w:r>
      <w:r w:rsidR="00EA3787" w:rsidRPr="00635702">
        <w:fldChar w:fldCharType="begin">
          <w:fldData xml:space="preserve">PEVuZE5vdGU+PENpdGU+PEF1dGhvcj5OYW1ib29kaXJpPC9BdXRob3I+PFllYXI+MjAxMDwvWWVh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</w:fldData>
        </w:fldChar>
      </w:r>
      <w:r w:rsidR="002B1C7F" w:rsidRPr="00635702">
        <w:instrText xml:space="preserve"> ADDIN EN.CITE </w:instrText>
      </w:r>
      <w:r w:rsidR="002B1C7F" w:rsidRPr="00635702">
        <w:fldChar w:fldCharType="begin">
          <w:fldData xml:space="preserve">PEVuZE5vdGU+PENpdGU+PEF1dGhvcj5OYW1ib29kaXJpPC9BdXRob3I+PFllYXI+MjAxMDwvWWVh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</w:fldData>
        </w:fldChar>
      </w:r>
      <w:r w:rsidR="002B1C7F" w:rsidRPr="00635702">
        <w:instrText xml:space="preserve"> ADDIN EN.CITE.DATA </w:instrText>
      </w:r>
      <w:r w:rsidR="002B1C7F" w:rsidRPr="00635702">
        <w:fldChar w:fldCharType="end"/>
      </w:r>
      <w:r w:rsidR="00EA3787" w:rsidRPr="00635702">
        <w:fldChar w:fldCharType="separate"/>
      </w:r>
      <w:r w:rsidR="00EA3787" w:rsidRPr="00635702">
        <w:rPr>
          <w:noProof/>
        </w:rPr>
        <w:t>(Bagnall et al., 2016; Gajewski and Saul, 2010; Namboodiri and Francis, 2010)</w:t>
      </w:r>
      <w:r w:rsidR="00EA3787" w:rsidRPr="00635702">
        <w:fldChar w:fldCharType="end"/>
      </w:r>
      <w:r w:rsidR="001159B5" w:rsidRPr="00635702">
        <w:t>.</w:t>
      </w:r>
    </w:p>
    <w:p w14:paraId="343FBB54" w14:textId="63CFAA0F" w:rsidR="00637926" w:rsidRPr="00117CBC" w:rsidRDefault="00E61101" w:rsidP="00497D1B">
      <w:pPr>
        <w:jc w:val="both"/>
      </w:pPr>
      <w:r w:rsidRPr="00117CBC">
        <w:t>P</w:t>
      </w:r>
      <w:r w:rsidR="00637926" w:rsidRPr="00117CBC">
        <w:t xml:space="preserve">atients successfully resuscitated from SCA are at particular high risk of developing SCD, with </w:t>
      </w:r>
      <w:r w:rsidR="003A12CA">
        <w:t xml:space="preserve">a </w:t>
      </w:r>
      <w:r w:rsidR="00637926" w:rsidRPr="00117CBC">
        <w:t xml:space="preserve">mortality rate </w:t>
      </w:r>
      <w:r w:rsidR="003A12CA">
        <w:t xml:space="preserve">of up to 45% </w:t>
      </w:r>
      <w:r w:rsidR="00637926" w:rsidRPr="00117CBC">
        <w:t xml:space="preserve">at </w:t>
      </w:r>
      <w:r w:rsidR="00181E9F">
        <w:t>2</w:t>
      </w:r>
      <w:r w:rsidR="00181E9F" w:rsidRPr="00117CBC">
        <w:t xml:space="preserve"> </w:t>
      </w:r>
      <w:r w:rsidR="00637926" w:rsidRPr="00117CBC">
        <w:t>years</w:t>
      </w:r>
      <w:r w:rsidR="006F7D63">
        <w:t xml:space="preserve"> </w:t>
      </w:r>
      <w:r w:rsidR="00EA3787">
        <w:fldChar w:fldCharType="begin"/>
      </w:r>
      <w:r w:rsidR="002B1C7F">
        <w:instrText xml:space="preserve"> ADDIN EN.CITE &lt;EndNote&gt;&lt;Cite&gt;&lt;Author&gt;Santini&lt;/Author&gt;&lt;Year&gt;2007&lt;/Year&gt;&lt;RecNum&gt;27&lt;/RecNum&gt;&lt;DisplayText&gt;(Santini et al., 2007)&lt;/DisplayText&gt;&lt;record&gt;&lt;rec-number&gt;27&lt;/rec-number&gt;&lt;foreign-keys&gt;&lt;key app="EN" db-id="dxwp9sr0q2tvaketzr1ptspxe55xeavas9tv" timestamp="1655951142"&gt;27&lt;/key&gt;&lt;/foreign-keys&gt;&lt;ref-type name="Journal Article"&gt;17&lt;/ref-type&gt;&lt;contributors&gt;&lt;authors&gt;&lt;author&gt;Santini, M.&lt;/author&gt;&lt;author&gt;Lavalle, C.&lt;/author&gt;&lt;author&gt;Ricci, R. P.&lt;/author&gt;&lt;/authors&gt;&lt;/contributors&gt;&lt;auth-address&gt;Department of Cardiology San Filippo Neri Hospital, Rome, Italy. m.santini@rmnet.it&lt;/auth-address&gt;&lt;titles&gt;&lt;title&gt;Primary and secondary prevention of sudden cardiac death: who should get an ICD?&lt;/title&gt;&lt;secondary-title&gt;Heart&lt;/secondary-title&gt;&lt;/titles&gt;&lt;periodical&gt;&lt;full-title&gt;Heart&lt;/full-title&gt;&lt;/periodical&gt;&lt;pages&gt;1478-83&lt;/pages&gt;&lt;volume&gt;93&lt;/volume&gt;&lt;number&gt;11&lt;/number&gt;&lt;edition&gt;2007/10/16&lt;/edition&gt;&lt;keywords&gt;&lt;keyword&gt;Arrhythmias, Cardiac/genetics/therapy&lt;/keyword&gt;&lt;keyword&gt;Cause of Death&lt;/keyword&gt;&lt;keyword&gt;Death, Sudden, Cardiac/*prevention &amp;amp; control&lt;/keyword&gt;&lt;keyword&gt;*Defibrillators, Implantable&lt;/keyword&gt;&lt;keyword&gt;Humans&lt;/keyword&gt;&lt;keyword&gt;Patient Selection&lt;/keyword&gt;&lt;keyword&gt;Randomized Controlled Trials as Topic&lt;/keyword&gt;&lt;/keywords&gt;&lt;dates&gt;&lt;year&gt;2007&lt;/year&gt;&lt;pub-dates&gt;&lt;date&gt;Nov&lt;/date&gt;&lt;/pub-dates&gt;&lt;/dates&gt;&lt;isbn&gt;1355-6037 (Print)&amp;#xD;1355-6037&lt;/isbn&gt;&lt;accession-num&gt;17934011&lt;/accession-num&gt;&lt;urls&gt;&lt;/urls&gt;&lt;custom2&gt;PMC2016897 in Heart have disclosed potential conflicts of interest that might cause a bias in the article&lt;/custom2&gt;&lt;electronic-resource-num&gt;10.1136/hrt.2006.095190&lt;/electronic-resource-num&gt;&lt;remote-database-provider&gt;NLM&lt;/remote-database-provider&gt;&lt;language&gt;eng&lt;/language&gt;&lt;/record&gt;&lt;/Cite&gt;&lt;/EndNote&gt;</w:instrText>
      </w:r>
      <w:r w:rsidR="00EA3787">
        <w:fldChar w:fldCharType="separate"/>
      </w:r>
      <w:r w:rsidR="00EA3787">
        <w:rPr>
          <w:noProof/>
        </w:rPr>
        <w:t>(Santini et al., 2007)</w:t>
      </w:r>
      <w:r w:rsidR="00EA3787">
        <w:fldChar w:fldCharType="end"/>
      </w:r>
      <w:r w:rsidR="00181E9F">
        <w:t>.</w:t>
      </w:r>
      <w:r w:rsidR="005A0EBC">
        <w:t xml:space="preserve"> </w:t>
      </w:r>
      <w:r w:rsidR="00745FF2">
        <w:t xml:space="preserve">Patients </w:t>
      </w:r>
      <w:r w:rsidR="00FA5FDC">
        <w:t>who have suffered a</w:t>
      </w:r>
      <w:r w:rsidR="00745FF2">
        <w:t xml:space="preserve"> prior MI are</w:t>
      </w:r>
      <w:r w:rsidR="00495457">
        <w:t xml:space="preserve"> also at </w:t>
      </w:r>
      <w:r w:rsidR="00FA5FDC">
        <w:t xml:space="preserve">a </w:t>
      </w:r>
      <w:r w:rsidR="00495457" w:rsidRPr="00E91722">
        <w:t xml:space="preserve">high risk of </w:t>
      </w:r>
      <w:r w:rsidR="007425A5">
        <w:t>VA</w:t>
      </w:r>
      <w:r w:rsidR="004D7895" w:rsidRPr="00E91722">
        <w:t xml:space="preserve"> and arr</w:t>
      </w:r>
      <w:r w:rsidR="007425A5">
        <w:t>h</w:t>
      </w:r>
      <w:r w:rsidR="004D7895" w:rsidRPr="00E91722">
        <w:t xml:space="preserve">ythmic mortality </w:t>
      </w:r>
      <w:r w:rsidR="00EA3787">
        <w:fldChar w:fldCharType="begin">
          <w:fldData xml:space="preserve">PEVuZE5vdGU+PENpdGU+PEF1dGhvcj5TYW50aW5pPC9BdXRob3I+PFllYXI+MjAwNzwvWWVhcj48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</w:fldData>
        </w:fldChar>
      </w:r>
      <w:r w:rsidR="002B1C7F">
        <w:instrText xml:space="preserve"> ADDIN EN.CITE </w:instrText>
      </w:r>
      <w:r w:rsidR="002B1C7F">
        <w:fldChar w:fldCharType="begin">
          <w:fldData xml:space="preserve">PEVuZE5vdGU+PENpdGU+PEF1dGhvcj5TYW50aW5pPC9BdXRob3I+PFllYXI+MjAwNzwvWWVhcj48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</w:fldData>
        </w:fldChar>
      </w:r>
      <w:r w:rsidR="002B1C7F">
        <w:instrText xml:space="preserve"> ADDIN EN.CITE.DATA </w:instrText>
      </w:r>
      <w:r w:rsidR="002B1C7F">
        <w:fldChar w:fldCharType="end"/>
      </w:r>
      <w:r w:rsidR="00EA3787">
        <w:fldChar w:fldCharType="separate"/>
      </w:r>
      <w:r w:rsidR="00EA3787">
        <w:rPr>
          <w:noProof/>
        </w:rPr>
        <w:t>(Santini et al., 2007; Yalin et al., 2015)</w:t>
      </w:r>
      <w:r w:rsidR="00EA3787">
        <w:fldChar w:fldCharType="end"/>
      </w:r>
      <w:r w:rsidR="00497D1B" w:rsidRPr="00E91722">
        <w:t>.</w:t>
      </w:r>
      <w:r w:rsidR="002F26DA" w:rsidRPr="00E91722">
        <w:t xml:space="preserve"> Approximately 10% of MI survivors remain at high risk of </w:t>
      </w:r>
      <w:r w:rsidR="006B1E4E">
        <w:t>death</w:t>
      </w:r>
      <w:r w:rsidR="002F26DA" w:rsidRPr="00E91722">
        <w:t xml:space="preserve"> following hospital discharge (mortality</w:t>
      </w:r>
      <w:r w:rsidR="00D94956">
        <w:t xml:space="preserve"> rate</w:t>
      </w:r>
      <w:r w:rsidR="002F26DA" w:rsidRPr="00E91722">
        <w:t xml:space="preserve"> &gt;25% at 2 years)</w:t>
      </w:r>
      <w:r w:rsidR="00D71D07" w:rsidRPr="00E91722">
        <w:t xml:space="preserve">, </w:t>
      </w:r>
      <w:r w:rsidR="00503BBC" w:rsidRPr="00E91722">
        <w:t>with</w:t>
      </w:r>
      <w:r w:rsidR="002F26DA" w:rsidRPr="00E91722">
        <w:t xml:space="preserve"> </w:t>
      </w:r>
      <w:r w:rsidR="00503BBC" w:rsidRPr="00E91722">
        <w:t>SCD</w:t>
      </w:r>
      <w:r w:rsidR="002F26DA" w:rsidRPr="00E91722">
        <w:t xml:space="preserve"> secondary to sustained VT or VF </w:t>
      </w:r>
      <w:r w:rsidR="00503BBC" w:rsidRPr="00E91722">
        <w:t>accounting</w:t>
      </w:r>
      <w:r w:rsidR="002F26DA" w:rsidRPr="00E91722">
        <w:t xml:space="preserve"> for </w:t>
      </w:r>
      <w:r w:rsidR="00453E42">
        <w:t>approximately</w:t>
      </w:r>
      <w:r w:rsidR="002F26DA" w:rsidRPr="00E91722">
        <w:t xml:space="preserve"> 50% of all deaths in these high-risk patients</w:t>
      </w:r>
      <w:r w:rsidR="00E91722" w:rsidRPr="00E91722">
        <w:t xml:space="preserve"> </w:t>
      </w:r>
      <w:r w:rsidR="00EA3787">
        <w:fldChar w:fldCharType="begin"/>
      </w:r>
      <w:r w:rsidR="002B1C7F">
        <w:instrText xml:space="preserve"> ADDIN EN.CITE &lt;EndNote&gt;&lt;Cite&gt;&lt;Author&gt;Bhar-Amato&lt;/Author&gt;&lt;Year&gt;2017&lt;/Year&gt;&lt;RecNum&gt;66&lt;/RecNum&gt;&lt;DisplayText&gt;(Bhar-Amato et al., 2017)&lt;/DisplayText&gt;&lt;record&gt;&lt;rec-number&gt;66&lt;/rec-number&gt;&lt;foreign-keys&gt;&lt;key app="EN" db-id="dxwp9sr0q2tvaketzr1ptspxe55xeavas9tv" timestamp="1656290640"&gt;66&lt;/key&gt;&lt;/foreign-keys&gt;&lt;ref-type name="Journal Article"&gt;17&lt;/ref-type&gt;&lt;contributors&gt;&lt;authors&gt;&lt;author&gt;Bhar-Amato, J.&lt;/author&gt;&lt;author&gt;Davies, W.&lt;/author&gt;&lt;author&gt;Agarwal, S.&lt;/author&gt;&lt;/authors&gt;&lt;/contributors&gt;&lt;auth-address&gt;Papworth Hospital NHS Foundation Trust, Papworth Everard, Cambridge, United Kingdom.&lt;/auth-address&gt;&lt;titles&gt;&lt;title&gt;Ventricular Arrhythmia after Acute Myocardial Infarction: &amp;apos;The Perfect Storm&amp;apos;&lt;/title&gt;&lt;secondary-title&gt;Arrhythm Electrophysiol Rev&lt;/secondary-title&gt;&lt;/titles&gt;&lt;periodical&gt;&lt;full-title&gt;Arrhythm Electrophysiol Rev&lt;/full-title&gt;&lt;/periodical&gt;&lt;pages&gt;134-139&lt;/pages&gt;&lt;volume&gt;6&lt;/volume&gt;&lt;number&gt;3&lt;/number&gt;&lt;edition&gt;2017/10/12&lt;/edition&gt;&lt;keywords&gt;&lt;keyword&gt;Acute myocardial infarction&lt;/keyword&gt;&lt;keyword&gt;management&lt;/keyword&gt;&lt;keyword&gt;risk assessment&lt;/keyword&gt;&lt;keyword&gt;ventricular arrhythmias&lt;/keyword&gt;&lt;/keywords&gt;&lt;dates&gt;&lt;year&gt;2017&lt;/year&gt;&lt;pub-dates&gt;&lt;date&gt;Aug&lt;/date&gt;&lt;/pub-dates&gt;&lt;/dates&gt;&lt;isbn&gt;2050-3369 (Print)&amp;#xD;2050-3369&lt;/isbn&gt;&lt;accession-num&gt;29018522&lt;/accession-num&gt;&lt;urls&gt;&lt;/urls&gt;&lt;custom2&gt;PMC5610731&lt;/custom2&gt;&lt;electronic-resource-num&gt;10.15420/aer.2017.24.1&lt;/electronic-resource-num&gt;&lt;remote-database-provider&gt;NLM&lt;/remote-database-provider&gt;&lt;language&gt;eng&lt;/language&gt;&lt;/record&gt;&lt;/Cite&gt;&lt;/EndNote&gt;</w:instrText>
      </w:r>
      <w:r w:rsidR="00EA3787">
        <w:fldChar w:fldCharType="separate"/>
      </w:r>
      <w:r w:rsidR="00EA3787">
        <w:rPr>
          <w:noProof/>
        </w:rPr>
        <w:t>(Bhar-Amato et al., 2017)</w:t>
      </w:r>
      <w:r w:rsidR="00EA3787">
        <w:fldChar w:fldCharType="end"/>
      </w:r>
      <w:r w:rsidR="002F26DA" w:rsidRPr="00E91722">
        <w:t>.</w:t>
      </w:r>
      <w:r w:rsidR="00503BBC" w:rsidRPr="00E91722">
        <w:t xml:space="preserve"> </w:t>
      </w:r>
      <w:r w:rsidR="00E93500" w:rsidRPr="00E91722">
        <w:t>The most important independent predictive factor for SCD in patients</w:t>
      </w:r>
      <w:r w:rsidR="00FF3259" w:rsidRPr="00E91722">
        <w:t xml:space="preserve"> with a prior MI</w:t>
      </w:r>
      <w:r w:rsidR="00E93500" w:rsidRPr="00E91722">
        <w:t xml:space="preserve"> is left ventricular dysfunction </w:t>
      </w:r>
      <w:r w:rsidR="00EA3787">
        <w:fldChar w:fldCharType="begin"/>
      </w:r>
      <w:r w:rsidR="002B1C7F">
        <w:instrText xml:space="preserve"> ADDIN EN.CITE &lt;EndNote&gt;&lt;Cite&gt;&lt;Author&gt;Santini&lt;/Author&gt;&lt;Year&gt;2007&lt;/Year&gt;&lt;RecNum&gt;27&lt;/RecNum&gt;&lt;DisplayText&gt;(Santini et al., 2007)&lt;/DisplayText&gt;&lt;record&gt;&lt;rec-number&gt;27&lt;/rec-number&gt;&lt;foreign-keys&gt;&lt;key app="EN" db-id="dxwp9sr0q2tvaketzr1ptspxe55xeavas9tv" timestamp="1655951142"&gt;27&lt;/key&gt;&lt;/foreign-keys&gt;&lt;ref-type name="Journal Article"&gt;17&lt;/ref-type&gt;&lt;contributors&gt;&lt;authors&gt;&lt;author&gt;Santini, M.&lt;/author&gt;&lt;author&gt;Lavalle, C.&lt;/author&gt;&lt;author&gt;Ricci, R. P.&lt;/author&gt;&lt;/authors&gt;&lt;/contributors&gt;&lt;auth-address&gt;Department of Cardiology San Filippo Neri Hospital, Rome, Italy. m.santini@rmnet.it&lt;/auth-address&gt;&lt;titles&gt;&lt;title&gt;Primary and secondary prevention of sudden cardiac death: who should get an ICD?&lt;/title&gt;&lt;secondary-title&gt;Heart&lt;/secondary-title&gt;&lt;/titles&gt;&lt;periodical&gt;&lt;full-title&gt;Heart&lt;/full-title&gt;&lt;/periodical&gt;&lt;pages&gt;1478-83&lt;/pages&gt;&lt;volume&gt;93&lt;/volume&gt;&lt;number&gt;11&lt;/number&gt;&lt;edition&gt;2007/10/16&lt;/edition&gt;&lt;keywords&gt;&lt;keyword&gt;Arrhythmias, Cardiac/genetics/therapy&lt;/keyword&gt;&lt;keyword&gt;Cause of Death&lt;/keyword&gt;&lt;keyword&gt;Death, Sudden, Cardiac/*prevention &amp;amp; control&lt;/keyword&gt;&lt;keyword&gt;*Defibrillators, Implantable&lt;/keyword&gt;&lt;keyword&gt;Humans&lt;/keyword&gt;&lt;keyword&gt;Patient Selection&lt;/keyword&gt;&lt;keyword&gt;Randomized Controlled Trials as Topic&lt;/keyword&gt;&lt;/keywords&gt;&lt;dates&gt;&lt;year&gt;2007&lt;/year&gt;&lt;pub-dates&gt;&lt;date&gt;Nov&lt;/date&gt;&lt;/pub-dates&gt;&lt;/dates&gt;&lt;isbn&gt;1355-6037 (Print)&amp;#xD;1355-6037&lt;/isbn&gt;&lt;accession-num&gt;17934011&lt;/accession-num&gt;&lt;urls&gt;&lt;/urls&gt;&lt;custom2&gt;PMC2016897 in Heart have disclosed potential conflicts of interest that might cause a bias in the article&lt;/custom2&gt;&lt;electronic-resource-num&gt;10.1136/hrt.2006.095190&lt;/electronic-resource-num&gt;&lt;remote-database-provider&gt;NLM&lt;/remote-database-provider&gt;&lt;language&gt;eng&lt;/language&gt;&lt;/record&gt;&lt;/Cite&gt;&lt;/EndNote&gt;</w:instrText>
      </w:r>
      <w:r w:rsidR="00EA3787">
        <w:fldChar w:fldCharType="separate"/>
      </w:r>
      <w:r w:rsidR="00EA3787">
        <w:rPr>
          <w:noProof/>
        </w:rPr>
        <w:t>(Santini et al., 2007)</w:t>
      </w:r>
      <w:r w:rsidR="00EA3787">
        <w:fldChar w:fldCharType="end"/>
      </w:r>
      <w:r w:rsidR="00181E9F">
        <w:t>.</w:t>
      </w:r>
    </w:p>
    <w:p w14:paraId="0C024582" w14:textId="3CDF0AE6" w:rsidR="00637926" w:rsidRDefault="00453E42" w:rsidP="0020461C">
      <w:pPr>
        <w:jc w:val="both"/>
        <w:rPr>
          <w:rFonts w:eastAsia="SimSun"/>
          <w:lang w:eastAsia="zh-CN"/>
        </w:rPr>
      </w:pPr>
      <w:r>
        <w:t>P</w:t>
      </w:r>
      <w:r w:rsidR="00637926" w:rsidRPr="00117CBC">
        <w:t>atients with cong</w:t>
      </w:r>
      <w:r w:rsidR="00637926" w:rsidRPr="11D51FF7">
        <w:t xml:space="preserve">estive heart failure can </w:t>
      </w:r>
      <w:r w:rsidR="00637926">
        <w:t xml:space="preserve">have </w:t>
      </w:r>
      <w:r w:rsidR="00637926" w:rsidRPr="11D51FF7">
        <w:t>sudden and unpredictab</w:t>
      </w:r>
      <w:r w:rsidR="00637926">
        <w:t>le death</w:t>
      </w:r>
      <w:r w:rsidR="00637926" w:rsidRPr="11D51FF7">
        <w:t xml:space="preserve"> from </w:t>
      </w:r>
      <w:r w:rsidR="00637926">
        <w:t>VA</w:t>
      </w:r>
      <w:r w:rsidR="00637926" w:rsidRPr="11D51FF7">
        <w:t xml:space="preserve"> despite the use of </w:t>
      </w:r>
      <w:r w:rsidR="00637926">
        <w:t>optimised</w:t>
      </w:r>
      <w:r w:rsidR="00637926" w:rsidRPr="11D51FF7">
        <w:t xml:space="preserve"> medical therapies</w:t>
      </w:r>
      <w:r w:rsidR="008E7F75">
        <w:t xml:space="preserve"> </w:t>
      </w:r>
      <w:r w:rsidR="00EA3787">
        <w:fldChar w:fldCharType="begin">
          <w:fldData xml:space="preserve">PEVuZE5vdGU+PENpdGU+PEF1dGhvcj5CYXJkeTwvQXV0aG9yPjxZZWFyPjIwMDU8L1llYXI+PFJl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</w:fldData>
        </w:fldChar>
      </w:r>
      <w:r w:rsidR="002B1C7F">
        <w:instrText xml:space="preserve"> ADDIN EN.CITE </w:instrText>
      </w:r>
      <w:r w:rsidR="002B1C7F">
        <w:fldChar w:fldCharType="begin">
          <w:fldData xml:space="preserve">PEVuZE5vdGU+PENpdGU+PEF1dGhvcj5CYXJkeTwvQXV0aG9yPjxZZWFyPjIwMDU8L1llYXI+PFJl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</w:fldData>
        </w:fldChar>
      </w:r>
      <w:r w:rsidR="002B1C7F">
        <w:instrText xml:space="preserve"> ADDIN EN.CITE.DATA </w:instrText>
      </w:r>
      <w:r w:rsidR="002B1C7F">
        <w:fldChar w:fldCharType="end"/>
      </w:r>
      <w:r w:rsidR="00EA3787">
        <w:fldChar w:fldCharType="separate"/>
      </w:r>
      <w:r w:rsidR="00EA3787">
        <w:rPr>
          <w:noProof/>
        </w:rPr>
        <w:t>(Bardy et al., 2005)</w:t>
      </w:r>
      <w:r w:rsidR="00EA3787">
        <w:fldChar w:fldCharType="end"/>
      </w:r>
      <w:r w:rsidR="008E7F75">
        <w:t>.</w:t>
      </w:r>
      <w:r w:rsidR="00637926">
        <w:t xml:space="preserve"> In research studies and clinical practice, </w:t>
      </w:r>
      <w:r w:rsidR="00637926" w:rsidRPr="00257F57">
        <w:t xml:space="preserve">the </w:t>
      </w:r>
      <w:r w:rsidR="00637926">
        <w:t xml:space="preserve">NYHA functional classification has been broadly used to measure heart failure stages based on the severity of symptoms. </w:t>
      </w:r>
      <w:r w:rsidR="00637926" w:rsidRPr="00EF0CF3">
        <w:rPr>
          <w:rFonts w:eastAsia="SimSun"/>
          <w:lang w:eastAsia="zh-CN"/>
        </w:rPr>
        <w:t xml:space="preserve">Research has demonstrated a direct correlation between the risk of </w:t>
      </w:r>
      <w:r w:rsidR="00637926">
        <w:rPr>
          <w:rFonts w:eastAsia="SimSun"/>
          <w:lang w:eastAsia="zh-CN"/>
        </w:rPr>
        <w:t>VA</w:t>
      </w:r>
      <w:r w:rsidR="00637926" w:rsidRPr="00EF0CF3">
        <w:rPr>
          <w:rFonts w:eastAsia="SimSun"/>
          <w:lang w:eastAsia="zh-CN"/>
        </w:rPr>
        <w:t xml:space="preserve"> and NYHA </w:t>
      </w:r>
      <w:r w:rsidR="00637926">
        <w:rPr>
          <w:rFonts w:eastAsia="SimSun"/>
          <w:lang w:eastAsia="zh-CN"/>
        </w:rPr>
        <w:t>classification</w:t>
      </w:r>
      <w:r w:rsidR="002A14F5">
        <w:rPr>
          <w:rFonts w:eastAsia="SimSun"/>
          <w:lang w:eastAsia="zh-CN"/>
        </w:rPr>
        <w:t>;</w:t>
      </w:r>
      <w:r w:rsidR="00637926">
        <w:rPr>
          <w:rFonts w:eastAsia="SimSun"/>
          <w:lang w:eastAsia="zh-CN"/>
        </w:rPr>
        <w:t xml:space="preserve"> patients with </w:t>
      </w:r>
      <w:r w:rsidR="00E64549">
        <w:rPr>
          <w:rFonts w:eastAsia="SimSun"/>
          <w:lang w:eastAsia="zh-CN"/>
        </w:rPr>
        <w:t xml:space="preserve">a </w:t>
      </w:r>
      <w:r w:rsidR="00637926">
        <w:rPr>
          <w:rFonts w:eastAsia="SimSun"/>
          <w:lang w:eastAsia="zh-CN"/>
        </w:rPr>
        <w:t xml:space="preserve">higher NYHA level may </w:t>
      </w:r>
      <w:r w:rsidR="00E64549">
        <w:rPr>
          <w:rFonts w:eastAsia="SimSun"/>
          <w:lang w:eastAsia="zh-CN"/>
        </w:rPr>
        <w:t xml:space="preserve">have an </w:t>
      </w:r>
      <w:r w:rsidR="00637926">
        <w:rPr>
          <w:rFonts w:eastAsia="SimSun"/>
          <w:lang w:eastAsia="zh-CN"/>
        </w:rPr>
        <w:t>increase</w:t>
      </w:r>
      <w:r w:rsidR="00E64549">
        <w:rPr>
          <w:rFonts w:eastAsia="SimSun"/>
          <w:lang w:eastAsia="zh-CN"/>
        </w:rPr>
        <w:t>d</w:t>
      </w:r>
      <w:r w:rsidR="00637926">
        <w:rPr>
          <w:rFonts w:eastAsia="SimSun"/>
          <w:lang w:eastAsia="zh-CN"/>
        </w:rPr>
        <w:t xml:space="preserve"> risk of mortality</w:t>
      </w:r>
      <w:bookmarkStart w:id="12" w:name="OLE_LINK13"/>
      <w:r w:rsidR="00F13D66">
        <w:rPr>
          <w:rFonts w:eastAsia="SimSun"/>
          <w:lang w:eastAsia="zh-CN"/>
        </w:rPr>
        <w:t xml:space="preserve"> </w:t>
      </w:r>
      <w:r w:rsidR="00EA3787">
        <w:rPr>
          <w:rFonts w:eastAsia="SimSun"/>
          <w:lang w:eastAsia="zh-CN"/>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rPr>
          <w:rFonts w:eastAsia="SimSun"/>
          <w:lang w:eastAsia="zh-CN"/>
        </w:rPr>
        <w:instrText xml:space="preserve"> ADDIN EN.CITE </w:instrText>
      </w:r>
      <w:r w:rsidR="002B1C7F">
        <w:rPr>
          <w:rFonts w:eastAsia="SimSun"/>
          <w:lang w:eastAsia="zh-CN"/>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rPr>
          <w:rFonts w:eastAsia="SimSun"/>
          <w:lang w:eastAsia="zh-CN"/>
        </w:rPr>
        <w:instrText xml:space="preserve"> ADDIN EN.CITE.DATA </w:instrText>
      </w:r>
      <w:r w:rsidR="002B1C7F">
        <w:rPr>
          <w:rFonts w:eastAsia="SimSun"/>
          <w:lang w:eastAsia="zh-CN"/>
        </w:rPr>
      </w:r>
      <w:r w:rsidR="002B1C7F">
        <w:rPr>
          <w:rFonts w:eastAsia="SimSun"/>
          <w:lang w:eastAsia="zh-CN"/>
        </w:rPr>
        <w:fldChar w:fldCharType="end"/>
      </w:r>
      <w:r w:rsidR="00EA3787">
        <w:rPr>
          <w:rFonts w:eastAsia="SimSun"/>
          <w:lang w:eastAsia="zh-CN"/>
        </w:rPr>
      </w:r>
      <w:r w:rsidR="00EA3787">
        <w:rPr>
          <w:rFonts w:eastAsia="SimSun"/>
          <w:lang w:eastAsia="zh-CN"/>
        </w:rPr>
        <w:fldChar w:fldCharType="separate"/>
      </w:r>
      <w:r w:rsidR="00EA3787">
        <w:rPr>
          <w:rFonts w:eastAsia="SimSun"/>
          <w:noProof/>
          <w:lang w:eastAsia="zh-CN"/>
        </w:rPr>
        <w:t>(Al-Khatib et al., 2018)</w:t>
      </w:r>
      <w:r w:rsidR="00EA3787">
        <w:rPr>
          <w:rFonts w:eastAsia="SimSun"/>
          <w:lang w:eastAsia="zh-CN"/>
        </w:rPr>
        <w:fldChar w:fldCharType="end"/>
      </w:r>
      <w:r w:rsidR="00637926">
        <w:rPr>
          <w:rFonts w:eastAsia="SimSun"/>
          <w:lang w:eastAsia="zh-CN"/>
        </w:rPr>
        <w:t>.</w:t>
      </w:r>
      <w:bookmarkEnd w:id="12"/>
    </w:p>
    <w:p w14:paraId="699B7DFC" w14:textId="4DE4A6BA" w:rsidR="002D7788" w:rsidRPr="00CB05EE" w:rsidRDefault="00F16E96" w:rsidP="0020461C">
      <w:pPr>
        <w:jc w:val="both"/>
      </w:pPr>
      <w:r w:rsidRPr="00230C36">
        <w:t>Whil</w:t>
      </w:r>
      <w:r w:rsidR="00F60400" w:rsidRPr="00230C36">
        <w:t>e</w:t>
      </w:r>
      <w:r w:rsidRPr="00230C36">
        <w:t xml:space="preserve"> patients with a reduced ejection fraction,</w:t>
      </w:r>
      <w:r w:rsidRPr="00CB05EE">
        <w:t xml:space="preserve"> a clinical history of heart failure or survivors from cardiac arrest may reflect the</w:t>
      </w:r>
      <w:r>
        <w:rPr>
          <w:rStyle w:val="cf01"/>
          <w:rFonts w:ascii="Arial Narrow" w:hAnsi="Arial Narrow"/>
          <w:color w:val="4472C4" w:themeColor="accent5"/>
          <w:sz w:val="20"/>
          <w:szCs w:val="20"/>
        </w:rPr>
        <w:t xml:space="preserve"> </w:t>
      </w:r>
      <w:r w:rsidRPr="00CB05EE">
        <w:t xml:space="preserve">highest risk subgroup of patients, </w:t>
      </w:r>
      <w:r w:rsidR="000E4312" w:rsidRPr="00CB05EE">
        <w:t xml:space="preserve">a number of SCD events occur in patients who do not have ischaemic cardiomyopathy and sometimes </w:t>
      </w:r>
      <w:r w:rsidR="00F72F37">
        <w:t xml:space="preserve">have no </w:t>
      </w:r>
      <w:r w:rsidR="00006CEF">
        <w:t>structural</w:t>
      </w:r>
      <w:r w:rsidR="00F72F37">
        <w:t xml:space="preserve"> heart abnormalities</w:t>
      </w:r>
      <w:r w:rsidR="000E4312" w:rsidRPr="00CB05EE">
        <w:t xml:space="preserve"> </w:t>
      </w:r>
      <w:r w:rsidR="00EA3787">
        <w:fldChar w:fldCharType="begin"/>
      </w:r>
      <w:r w:rsidR="002B1C7F">
        <w:instrText xml:space="preserve"> ADDIN EN.CITE &lt;EndNote&gt;&lt;Cite&gt;&lt;Author&gt;Santini&lt;/Author&gt;&lt;Year&gt;2007&lt;/Year&gt;&lt;RecNum&gt;27&lt;/RecNum&gt;&lt;DisplayText&gt;(Santini et al., 2007)&lt;/DisplayText&gt;&lt;record&gt;&lt;rec-number&gt;27&lt;/rec-number&gt;&lt;foreign-keys&gt;&lt;key app="EN" db-id="dxwp9sr0q2tvaketzr1ptspxe55xeavas9tv" timestamp="1655951142"&gt;27&lt;/key&gt;&lt;/foreign-keys&gt;&lt;ref-type name="Journal Article"&gt;17&lt;/ref-type&gt;&lt;contributors&gt;&lt;authors&gt;&lt;author&gt;Santini, M.&lt;/author&gt;&lt;author&gt;Lavalle, C.&lt;/author&gt;&lt;author&gt;Ricci, R. P.&lt;/author&gt;&lt;/authors&gt;&lt;/contributors&gt;&lt;auth-address&gt;Department of Cardiology San Filippo Neri Hospital, Rome, Italy. m.santini@rmnet.it&lt;/auth-address&gt;&lt;titles&gt;&lt;title&gt;Primary and secondary prevention of sudden cardiac death: who should get an ICD?&lt;/title&gt;&lt;secondary-title&gt;Heart&lt;/secondary-title&gt;&lt;/titles&gt;&lt;periodical&gt;&lt;full-title&gt;Heart&lt;/full-title&gt;&lt;/periodical&gt;&lt;pages&gt;1478-83&lt;/pages&gt;&lt;volume&gt;93&lt;/volume&gt;&lt;number&gt;11&lt;/number&gt;&lt;edition&gt;2007/10/16&lt;/edition&gt;&lt;keywords&gt;&lt;keyword&gt;Arrhythmias, Cardiac/genetics/therapy&lt;/keyword&gt;&lt;keyword&gt;Cause of Death&lt;/keyword&gt;&lt;keyword&gt;Death, Sudden, Cardiac/*prevention &amp;amp; control&lt;/keyword&gt;&lt;keyword&gt;*Defibrillators, Implantable&lt;/keyword&gt;&lt;keyword&gt;Humans&lt;/keyword&gt;&lt;keyword&gt;Patient Selection&lt;/keyword&gt;&lt;keyword&gt;Randomized Controlled Trials as Topic&lt;/keyword&gt;&lt;/keywords&gt;&lt;dates&gt;&lt;year&gt;2007&lt;/year&gt;&lt;pub-dates&gt;&lt;date&gt;Nov&lt;/date&gt;&lt;/pub-dates&gt;&lt;/dates&gt;&lt;isbn&gt;1355-6037 (Print)&amp;#xD;1355-6037&lt;/isbn&gt;&lt;accession-num&gt;17934011&lt;/accession-num&gt;&lt;urls&gt;&lt;/urls&gt;&lt;custom2&gt;PMC2016897 in Heart have disclosed potential conflicts of interest that might cause a bias in the article&lt;/custom2&gt;&lt;electronic-resource-num&gt;10.1136/hrt.2006.095190&lt;/electronic-resource-num&gt;&lt;remote-database-provider&gt;NLM&lt;/remote-database-provider&gt;&lt;language&gt;eng&lt;/language&gt;&lt;/record&gt;&lt;/Cite&gt;&lt;/EndNote&gt;</w:instrText>
      </w:r>
      <w:r w:rsidR="00EA3787">
        <w:fldChar w:fldCharType="separate"/>
      </w:r>
      <w:r w:rsidR="00EA3787">
        <w:rPr>
          <w:noProof/>
        </w:rPr>
        <w:t>(Santini et al., 2007)</w:t>
      </w:r>
      <w:r w:rsidR="00EA3787">
        <w:fldChar w:fldCharType="end"/>
      </w:r>
      <w:r w:rsidR="000E4312" w:rsidRPr="00CB05EE">
        <w:t>.</w:t>
      </w:r>
      <w:r w:rsidR="00130F59">
        <w:t xml:space="preserve"> </w:t>
      </w:r>
      <w:r w:rsidR="002D7788" w:rsidRPr="00CB05EE">
        <w:t>They include patients with genetically determined structural cardiomyopathies</w:t>
      </w:r>
      <w:r w:rsidR="00CB3D0E">
        <w:t xml:space="preserve"> such as </w:t>
      </w:r>
      <w:r w:rsidR="002D7788" w:rsidRPr="00CB05EE">
        <w:t>hypertrophic and dilated cardiomyopathy</w:t>
      </w:r>
      <w:r w:rsidR="00CB3D0E">
        <w:t xml:space="preserve"> and</w:t>
      </w:r>
      <w:r w:rsidR="002D7788" w:rsidRPr="00CB05EE">
        <w:t xml:space="preserve"> </w:t>
      </w:r>
      <w:r w:rsidR="001C4751">
        <w:t>ARVC,</w:t>
      </w:r>
      <w:r w:rsidR="002D7788" w:rsidRPr="00CB05EE">
        <w:t xml:space="preserve"> a</w:t>
      </w:r>
      <w:r w:rsidR="00231EDB">
        <w:t xml:space="preserve">s well as </w:t>
      </w:r>
      <w:r w:rsidR="00EA5CAF">
        <w:t>patients</w:t>
      </w:r>
      <w:r w:rsidR="002D7788" w:rsidRPr="00CB05EE">
        <w:t xml:space="preserve"> with channelopathies, such as long QT syndrome, short QT syndrome and Brugada syndrome</w:t>
      </w:r>
      <w:r w:rsidR="005846B7" w:rsidRPr="00CB05EE">
        <w:t xml:space="preserve"> </w:t>
      </w:r>
      <w:r w:rsidR="00EA3787">
        <w:fldChar w:fldCharType="begin"/>
      </w:r>
      <w:r w:rsidR="002B1C7F">
        <w:instrText xml:space="preserve"> ADDIN EN.CITE &lt;EndNote&gt;&lt;Cite&gt;&lt;Author&gt;Santini&lt;/Author&gt;&lt;Year&gt;2007&lt;/Year&gt;&lt;RecNum&gt;27&lt;/RecNum&gt;&lt;DisplayText&gt;(Santini et al., 2007)&lt;/DisplayText&gt;&lt;record&gt;&lt;rec-number&gt;27&lt;/rec-number&gt;&lt;foreign-keys&gt;&lt;key app="EN" db-id="dxwp9sr0q2tvaketzr1ptspxe55xeavas9tv" timestamp="1655951142"&gt;27&lt;/key&gt;&lt;/foreign-keys&gt;&lt;ref-type name="Journal Article"&gt;17&lt;/ref-type&gt;&lt;contributors&gt;&lt;authors&gt;&lt;author&gt;Santini, M.&lt;/author&gt;&lt;author&gt;Lavalle, C.&lt;/author&gt;&lt;author&gt;Ricci, R. P.&lt;/author&gt;&lt;/authors&gt;&lt;/contributors&gt;&lt;auth-address&gt;Department of Cardiology San Filippo Neri Hospital, Rome, Italy. m.santini@rmnet.it&lt;/auth-address&gt;&lt;titles&gt;&lt;title&gt;Primary and secondary prevention of sudden cardiac death: who should get an ICD?&lt;/title&gt;&lt;secondary-title&gt;Heart&lt;/secondary-title&gt;&lt;/titles&gt;&lt;periodical&gt;&lt;full-title&gt;Heart&lt;/full-title&gt;&lt;/periodical&gt;&lt;pages&gt;1478-83&lt;/pages&gt;&lt;volume&gt;93&lt;/volume&gt;&lt;number&gt;11&lt;/number&gt;&lt;edition&gt;2007/10/16&lt;/edition&gt;&lt;keywords&gt;&lt;keyword&gt;Arrhythmias, Cardiac/genetics/therapy&lt;/keyword&gt;&lt;keyword&gt;Cause of Death&lt;/keyword&gt;&lt;keyword&gt;Death, Sudden, Cardiac/*prevention &amp;amp; control&lt;/keyword&gt;&lt;keyword&gt;*Defibrillators, Implantable&lt;/keyword&gt;&lt;keyword&gt;Humans&lt;/keyword&gt;&lt;keyword&gt;Patient Selection&lt;/keyword&gt;&lt;keyword&gt;Randomized Controlled Trials as Topic&lt;/keyword&gt;&lt;/keywords&gt;&lt;dates&gt;&lt;year&gt;2007&lt;/year&gt;&lt;pub-dates&gt;&lt;date&gt;Nov&lt;/date&gt;&lt;/pub-dates&gt;&lt;/dates&gt;&lt;isbn&gt;1355-6037 (Print)&amp;#xD;1355-6037&lt;/isbn&gt;&lt;accession-num&gt;17934011&lt;/accession-num&gt;&lt;urls&gt;&lt;/urls&gt;&lt;custom2&gt;PMC2016897 in Heart have disclosed potential conflicts of interest that might cause a bias in the article&lt;/custom2&gt;&lt;electronic-resource-num&gt;10.1136/hrt.2006.095190&lt;/electronic-resource-num&gt;&lt;remote-database-provider&gt;NLM&lt;/remote-database-provider&gt;&lt;language&gt;eng&lt;/language&gt;&lt;/record&gt;&lt;/Cite&gt;&lt;/EndNote&gt;</w:instrText>
      </w:r>
      <w:r w:rsidR="00EA3787">
        <w:fldChar w:fldCharType="separate"/>
      </w:r>
      <w:r w:rsidR="00EA3787">
        <w:rPr>
          <w:noProof/>
        </w:rPr>
        <w:t>(Santini et al., 2007)</w:t>
      </w:r>
      <w:r w:rsidR="00EA3787">
        <w:fldChar w:fldCharType="end"/>
      </w:r>
      <w:r w:rsidR="00231EDB">
        <w:t xml:space="preserve">. </w:t>
      </w:r>
      <w:r w:rsidR="0095451C">
        <w:t xml:space="preserve">In these patients, SCD often occurs at a young age </w:t>
      </w:r>
      <w:r w:rsidR="00EA3787">
        <w:fldChar w:fldCharType="begin"/>
      </w:r>
      <w:r w:rsidR="002B1C7F">
        <w:instrText xml:space="preserve"> ADDIN EN.CITE &lt;EndNote&gt;&lt;Cite&gt;&lt;Author&gt;Santini&lt;/Author&gt;&lt;Year&gt;2007&lt;/Year&gt;&lt;RecNum&gt;27&lt;/RecNum&gt;&lt;DisplayText&gt;(Santini et al., 2007)&lt;/DisplayText&gt;&lt;record&gt;&lt;rec-number&gt;27&lt;/rec-number&gt;&lt;foreign-keys&gt;&lt;key app="EN" db-id="dxwp9sr0q2tvaketzr1ptspxe55xeavas9tv" timestamp="1655951142"&gt;27&lt;/key&gt;&lt;/foreign-keys&gt;&lt;ref-type name="Journal Article"&gt;17&lt;/ref-type&gt;&lt;contributors&gt;&lt;authors&gt;&lt;author&gt;Santini, M.&lt;/author&gt;&lt;author&gt;Lavalle, C.&lt;/author&gt;&lt;author&gt;Ricci, R. P.&lt;/author&gt;&lt;/authors&gt;&lt;/contributors&gt;&lt;auth-address&gt;Department of Cardiology San Filippo Neri Hospital, Rome, Italy. m.santini@rmnet.it&lt;/auth-address&gt;&lt;titles&gt;&lt;title&gt;Primary and secondary prevention of sudden cardiac death: who should get an ICD?&lt;/title&gt;&lt;secondary-title&gt;Heart&lt;/secondary-title&gt;&lt;/titles&gt;&lt;periodical&gt;&lt;full-title&gt;Heart&lt;/full-title&gt;&lt;/periodical&gt;&lt;pages&gt;1478-83&lt;/pages&gt;&lt;volume&gt;93&lt;/volume&gt;&lt;number&gt;11&lt;/number&gt;&lt;edition&gt;2007/10/16&lt;/edition&gt;&lt;keywords&gt;&lt;keyword&gt;Arrhythmias, Cardiac/genetics/therapy&lt;/keyword&gt;&lt;keyword&gt;Cause of Death&lt;/keyword&gt;&lt;keyword&gt;Death, Sudden, Cardiac/*prevention &amp;amp; control&lt;/keyword&gt;&lt;keyword&gt;*Defibrillators, Implantable&lt;/keyword&gt;&lt;keyword&gt;Humans&lt;/keyword&gt;&lt;keyword&gt;Patient Selection&lt;/keyword&gt;&lt;keyword&gt;Randomized Controlled Trials as Topic&lt;/keyword&gt;&lt;/keywords&gt;&lt;dates&gt;&lt;year&gt;2007&lt;/year&gt;&lt;pub-dates&gt;&lt;date&gt;Nov&lt;/date&gt;&lt;/pub-dates&gt;&lt;/dates&gt;&lt;isbn&gt;1355-6037 (Print)&amp;#xD;1355-6037&lt;/isbn&gt;&lt;accession-num&gt;17934011&lt;/accession-num&gt;&lt;urls&gt;&lt;/urls&gt;&lt;custom2&gt;PMC2016897 in Heart have disclosed potential conflicts of interest that might cause a bias in the article&lt;/custom2&gt;&lt;electronic-resource-num&gt;10.1136/hrt.2006.095190&lt;/electronic-resource-num&gt;&lt;remote-database-provider&gt;NLM&lt;/remote-database-provider&gt;&lt;language&gt;eng&lt;/language&gt;&lt;/record&gt;&lt;/Cite&gt;&lt;/EndNote&gt;</w:instrText>
      </w:r>
      <w:r w:rsidR="00EA3787">
        <w:fldChar w:fldCharType="separate"/>
      </w:r>
      <w:r w:rsidR="00EA3787">
        <w:rPr>
          <w:noProof/>
        </w:rPr>
        <w:t>(Santini et al., 2007)</w:t>
      </w:r>
      <w:r w:rsidR="00EA3787">
        <w:fldChar w:fldCharType="end"/>
      </w:r>
      <w:r w:rsidR="0095451C">
        <w:t>.</w:t>
      </w:r>
      <w:r w:rsidR="00F56535" w:rsidRPr="00F56535">
        <w:t xml:space="preserve"> </w:t>
      </w:r>
    </w:p>
    <w:p w14:paraId="7E4AF1A5" w14:textId="62D52437" w:rsidR="00302222" w:rsidRPr="00302222" w:rsidRDefault="004F4869" w:rsidP="0020461C">
      <w:pPr>
        <w:jc w:val="both"/>
      </w:pPr>
      <w:r>
        <w:t>S</w:t>
      </w:r>
      <w:r w:rsidR="00637926" w:rsidRPr="00CC27BA">
        <w:t>ignificant association</w:t>
      </w:r>
      <w:r w:rsidR="008C31E4">
        <w:t>s</w:t>
      </w:r>
      <w:r w:rsidR="00637926" w:rsidRPr="00CC27BA">
        <w:t xml:space="preserve"> between</w:t>
      </w:r>
      <w:r w:rsidR="008C31E4">
        <w:t xml:space="preserve"> </w:t>
      </w:r>
      <w:r>
        <w:t>a number of</w:t>
      </w:r>
      <w:r w:rsidR="008C31E4">
        <w:t xml:space="preserve"> </w:t>
      </w:r>
      <w:r w:rsidR="00046B19">
        <w:t xml:space="preserve">other </w:t>
      </w:r>
      <w:r w:rsidR="008C31E4">
        <w:t>conditions</w:t>
      </w:r>
      <w:r w:rsidR="00637926" w:rsidRPr="00CC27BA">
        <w:t xml:space="preserve"> </w:t>
      </w:r>
      <w:r>
        <w:t xml:space="preserve">and an </w:t>
      </w:r>
      <w:r w:rsidR="00637926" w:rsidRPr="00CC27BA">
        <w:t xml:space="preserve">increased risk of VA </w:t>
      </w:r>
      <w:r>
        <w:t xml:space="preserve">have been reported, </w:t>
      </w:r>
      <w:r w:rsidR="00046B19">
        <w:t>including</w:t>
      </w:r>
      <w:r w:rsidR="00637926" w:rsidRPr="00CC27BA">
        <w:t xml:space="preserve"> cardiac sarcoidosis</w:t>
      </w:r>
      <w:r w:rsidR="00BE3936">
        <w:t xml:space="preserve"> </w:t>
      </w:r>
      <w:r w:rsidR="006F4A7E">
        <w:fldChar w:fldCharType="begin"/>
      </w:r>
      <w:r w:rsidR="006F4A7E">
        <w:instrText xml:space="preserve"> ADDIN EN.CITE &lt;EndNote&gt;&lt;Cite&gt;&lt;Author&gt;Yodogawa&lt;/Author&gt;&lt;Year&gt;2011&lt;/Year&gt;&lt;RecNum&gt;44&lt;/RecNum&gt;&lt;DisplayText&gt;(Yodogawa et al., 2011)&lt;/DisplayText&gt;&lt;record&gt;&lt;rec-number&gt;44&lt;/rec-number&gt;&lt;foreign-keys&gt;&lt;key app="EN" db-id="dxwp9sr0q2tvaketzr1ptspxe55xeavas9tv" timestamp="1656045491"&gt;44&lt;/key&gt;&lt;/foreign-keys&gt;&lt;ref-type name="Journal Article"&gt;17&lt;/ref-type&gt;&lt;contributors&gt;&lt;authors&gt;&lt;author&gt;Yodogawa, K.&lt;/author&gt;&lt;author&gt;Seino, Y.&lt;/author&gt;&lt;author&gt;Ohara, T.&lt;/author&gt;&lt;author&gt;Takayama, H.&lt;/author&gt;&lt;author&gt;Katoh, T.&lt;/author&gt;&lt;author&gt;Mizuno, K.&lt;/author&gt;&lt;/authors&gt;&lt;/contributors&gt;&lt;auth-address&gt;Division of Cardiology, Department of Internal Medicine, Nippon Medical School Chiba Hokusoh Hospital, Chiba, Japan. yodo@nms.ac.jp&lt;/auth-address&gt;&lt;titles&gt;&lt;title&gt;Effect of corticosteroid therapy on ventricular arrhythmias in patients with cardiac sarcoidosis&lt;/title&gt;&lt;secondary-title&gt;Ann Noninvasive Electrocardiol&lt;/secondary-title&gt;&lt;/titles&gt;&lt;periodical&gt;&lt;full-title&gt;Ann Noninvasive Electrocardiol&lt;/full-title&gt;&lt;/periodical&gt;&lt;pages&gt;140-7&lt;/pages&gt;&lt;volume&gt;16&lt;/volume&gt;&lt;number&gt;2&lt;/number&gt;&lt;edition&gt;2011/04/19&lt;/edition&gt;&lt;keywords&gt;&lt;keyword&gt;Adrenal Cortex Hormones/*therapeutic use&lt;/keyword&gt;&lt;keyword&gt;Biomarkers/blood&lt;/keyword&gt;&lt;keyword&gt;*Electrocardiography, Ambulatory&lt;/keyword&gt;&lt;keyword&gt;Female&lt;/keyword&gt;&lt;keyword&gt;Humans&lt;/keyword&gt;&lt;keyword&gt;Male&lt;/keyword&gt;&lt;keyword&gt;Middle Aged&lt;/keyword&gt;&lt;keyword&gt;Retrospective Studies&lt;/keyword&gt;&lt;keyword&gt;Sarcoidosis/*complications/*drug therapy/physiopathology&lt;/keyword&gt;&lt;keyword&gt;Tachycardia, Ventricular/*etiology/physiopathology&lt;/keyword&gt;&lt;keyword&gt;Treatment Outcome&lt;/keyword&gt;&lt;keyword&gt;Ventricular Premature Complexes/*etiology/physiopathology&lt;/keyword&gt;&lt;/keywords&gt;&lt;dates&gt;&lt;year&gt;2011&lt;/year&gt;&lt;pub-dates&gt;&lt;date&gt;Apr&lt;/date&gt;&lt;/pub-dates&gt;&lt;/dates&gt;&lt;isbn&gt;1082-720X (Print)&amp;#xD;1082-720x&lt;/isbn&gt;&lt;accession-num&gt;21496164&lt;/accession-num&gt;&lt;urls&gt;&lt;/urls&gt;&lt;custom2&gt;PMC6932647&lt;/custom2&gt;&lt;electronic-resource-num&gt;10.1111/j.1542-474X.2011.00418.x&lt;/electronic-resource-num&gt;&lt;remote-database-provider&gt;NLM&lt;/remote-database-provider&gt;&lt;language&gt;eng&lt;/language&gt;&lt;/record&gt;&lt;/Cite&gt;&lt;/EndNote&gt;</w:instrText>
      </w:r>
      <w:r w:rsidR="006F4A7E">
        <w:fldChar w:fldCharType="separate"/>
      </w:r>
      <w:r w:rsidR="006F4A7E">
        <w:rPr>
          <w:noProof/>
        </w:rPr>
        <w:t>(Yodogawa et al., 2011)</w:t>
      </w:r>
      <w:r w:rsidR="006F4A7E">
        <w:fldChar w:fldCharType="end"/>
      </w:r>
      <w:r w:rsidR="00637926" w:rsidRPr="00CC27BA">
        <w:t>,</w:t>
      </w:r>
      <w:r w:rsidR="00BE3936">
        <w:t xml:space="preserve"> </w:t>
      </w:r>
      <w:r w:rsidR="00637926" w:rsidRPr="00CC27BA">
        <w:t xml:space="preserve">chronic kidney disease </w:t>
      </w:r>
      <w:r w:rsidR="006F4A7E">
        <w:fldChar w:fldCharType="begin">
          <w:fldData xml:space="preserve">PEVuZE5vdGU+PENpdGU+PEF1dGhvcj5Cb25hdG88L0F1dGhvcj48WWVhcj4yMDE3PC9ZZWFyPjxS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</w:fldData>
        </w:fldChar>
      </w:r>
      <w:r w:rsidR="006F4A7E">
        <w:instrText xml:space="preserve"> ADDIN EN.CITE </w:instrText>
      </w:r>
      <w:r w:rsidR="006F4A7E">
        <w:fldChar w:fldCharType="begin">
          <w:fldData xml:space="preserve">PEVuZE5vdGU+PENpdGU+PEF1dGhvcj5Cb25hdG88L0F1dGhvcj48WWVhcj4yMDE3PC9ZZWFyPjxS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</w:fldData>
        </w:fldChar>
      </w:r>
      <w:r w:rsidR="006F4A7E">
        <w:instrText xml:space="preserve"> ADDIN EN.CITE.DATA </w:instrText>
      </w:r>
      <w:r w:rsidR="006F4A7E">
        <w:fldChar w:fldCharType="end"/>
      </w:r>
      <w:r w:rsidR="006F4A7E">
        <w:fldChar w:fldCharType="separate"/>
      </w:r>
      <w:r w:rsidR="006F4A7E">
        <w:rPr>
          <w:noProof/>
        </w:rPr>
        <w:t>(Bonato and Canziani, 2017; Kreuz et al., 2011)</w:t>
      </w:r>
      <w:r w:rsidR="006F4A7E">
        <w:fldChar w:fldCharType="end"/>
      </w:r>
      <w:r w:rsidR="00637926">
        <w:t xml:space="preserve">, systemic sclerosis </w:t>
      </w:r>
      <w:r w:rsidR="006F4A7E">
        <w:fldChar w:fldCharType="begin">
          <w:fldData xml:space="preserve">PEVuZE5vdGU+PENpdGU+PEF1dGhvcj5TZWJlc3R5w6luPC9BdXRob3I+PFllYXI+MjAyMDwvWWVh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</w:fldData>
        </w:fldChar>
      </w:r>
      <w:r w:rsidR="006F4A7E">
        <w:instrText xml:space="preserve"> ADDIN EN.CITE </w:instrText>
      </w:r>
      <w:r w:rsidR="006F4A7E">
        <w:fldChar w:fldCharType="begin">
          <w:fldData xml:space="preserve">PEVuZE5vdGU+PENpdGU+PEF1dGhvcj5TZWJlc3R5w6luPC9BdXRob3I+PFllYXI+MjAyMDwvWWVh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</w:fldData>
        </w:fldChar>
      </w:r>
      <w:r w:rsidR="006F4A7E">
        <w:instrText xml:space="preserve"> ADDIN EN.CITE.DATA </w:instrText>
      </w:r>
      <w:r w:rsidR="006F4A7E">
        <w:fldChar w:fldCharType="end"/>
      </w:r>
      <w:r w:rsidR="006F4A7E">
        <w:fldChar w:fldCharType="separate"/>
      </w:r>
      <w:r w:rsidR="006F4A7E">
        <w:rPr>
          <w:noProof/>
        </w:rPr>
        <w:t>(Sebestyén et al., 2020)</w:t>
      </w:r>
      <w:r w:rsidR="006F4A7E">
        <w:fldChar w:fldCharType="end"/>
      </w:r>
      <w:r w:rsidR="00637926" w:rsidRPr="00CC27BA">
        <w:t xml:space="preserve">, left ventricular hypertrophy </w:t>
      </w:r>
      <w:r w:rsidR="006F4A7E">
        <w:fldChar w:fldCharType="begin"/>
      </w:r>
      <w:r w:rsidR="006F4A7E">
        <w:instrText xml:space="preserve"> ADDIN EN.CITE &lt;EndNote&gt;&lt;Cite&gt;&lt;Author&gt;Wolk&lt;/Author&gt;&lt;Year&gt;2000&lt;/Year&gt;&lt;RecNum&gt;48&lt;/RecNum&gt;&lt;DisplayText&gt;(Wolk, 2000)&lt;/DisplayText&gt;&lt;record&gt;&lt;rec-number&gt;48&lt;/rec-number&gt;&lt;foreign-keys&gt;&lt;key app="EN" db-id="dxwp9sr0q2tvaketzr1ptspxe55xeavas9tv" timestamp="1656045660"&gt;48&lt;/key&gt;&lt;/foreign-keys&gt;&lt;ref-type name="Journal Article"&gt;17&lt;/ref-type&gt;&lt;contributors&gt;&lt;authors&gt;&lt;author&gt;Wolk, R.&lt;/author&gt;&lt;/authors&gt;&lt;/contributors&gt;&lt;auth-address&gt;Department of Cardiology, Medical Centre for Postgraduate Education, Warsaw, Poland.&lt;/auth-address&gt;&lt;titles&gt;&lt;title&gt;Arrhythmogenic mechanisms in left ventricular hypertrophy&lt;/title&gt;&lt;secondary-title&gt;Europace&lt;/secondary-title&gt;&lt;/titles&gt;&lt;periodical&gt;&lt;full-title&gt;Europace&lt;/full-title&gt;&lt;/periodical&gt;&lt;pages&gt;216-23&lt;/pages&gt;&lt;volume&gt;2&lt;/volume&gt;&lt;number&gt;3&lt;/number&gt;&lt;edition&gt;2001/03/03&lt;/edition&gt;&lt;keywords&gt;&lt;keyword&gt;Arrhythmias, Cardiac/*etiology&lt;/keyword&gt;&lt;keyword&gt;Humans&lt;/keyword&gt;&lt;keyword&gt;Hypertrophy, Left Ventricular/*complications&lt;/keyword&gt;&lt;/keywords&gt;&lt;dates&gt;&lt;year&gt;2000&lt;/year&gt;&lt;pub-dates&gt;&lt;date&gt;Jul&lt;/date&gt;&lt;/pub-dates&gt;&lt;/dates&gt;&lt;isbn&gt;1099-5129 (Print)&amp;#xD;1099-5129&lt;/isbn&gt;&lt;accession-num&gt;11227591&lt;/accession-num&gt;&lt;urls&gt;&lt;/urls&gt;&lt;electronic-resource-num&gt;10.1053/eupc.2000.0110&lt;/electronic-resource-num&gt;&lt;remote-database-provider&gt;NLM&lt;/remote-database-provider&gt;&lt;language&gt;eng&lt;/language&gt;&lt;/record&gt;&lt;/Cite&gt;&lt;/EndNote&gt;</w:instrText>
      </w:r>
      <w:r w:rsidR="006F4A7E">
        <w:fldChar w:fldCharType="separate"/>
      </w:r>
      <w:r w:rsidR="006F4A7E">
        <w:rPr>
          <w:noProof/>
        </w:rPr>
        <w:t>(Wolk, 2000)</w:t>
      </w:r>
      <w:r w:rsidR="006F4A7E">
        <w:fldChar w:fldCharType="end"/>
      </w:r>
      <w:r w:rsidR="00637926" w:rsidRPr="00CC27BA">
        <w:t xml:space="preserve"> and </w:t>
      </w:r>
      <w:bookmarkStart w:id="13" w:name="OLE_LINK16"/>
      <w:r w:rsidR="00637926" w:rsidRPr="00CC27BA">
        <w:t xml:space="preserve">diabetes </w:t>
      </w:r>
      <w:bookmarkEnd w:id="13"/>
      <w:r w:rsidR="006F4A7E">
        <w:fldChar w:fldCharType="begin"/>
      </w:r>
      <w:r w:rsidR="006F4A7E">
        <w:instrText xml:space="preserve"> ADDIN EN.CITE &lt;EndNote&gt;&lt;Cite&gt;&lt;Author&gt;Agarwal&lt;/Author&gt;&lt;Year&gt;2017&lt;/Year&gt;&lt;RecNum&gt;49&lt;/RecNum&gt;&lt;DisplayText&gt;(Agarwal and Singh, 2017)&lt;/DisplayText&gt;&lt;record&gt;&lt;rec-number&gt;49&lt;/rec-number&gt;&lt;foreign-keys&gt;&lt;key app="EN" db-id="dxwp9sr0q2tvaketzr1ptspxe55xeavas9tv" timestamp="1656045692"&gt;49&lt;/key&gt;&lt;/foreign-keys&gt;&lt;ref-type name="Journal Article"&gt;17&lt;/ref-type&gt;&lt;contributors&gt;&lt;authors&gt;&lt;author&gt;Agarwal, G.&lt;/author&gt;&lt;author&gt;Singh, S. K.&lt;/author&gt;&lt;/authors&gt;&lt;/contributors&gt;&lt;auth-address&gt;Department of Medicine, Nalanda Medical College Hospital, Patna, Bihar, India.&lt;/auth-address&gt;&lt;titles&gt;&lt;title&gt;Arrhythmias in Type 2 Diabetes Mellitus&lt;/title&gt;&lt;secondary-title&gt;Indian J Endocrinol Metab&lt;/secondary-title&gt;&lt;/titles&gt;&lt;periodical&gt;&lt;full-title&gt;Indian J Endocrinol Metab&lt;/full-title&gt;&lt;/periodical&gt;&lt;pages&gt;715-718&lt;/pages&gt;&lt;volume&gt;21&lt;/volume&gt;&lt;number&gt;5&lt;/number&gt;&lt;edition&gt;2017/10/11&lt;/edition&gt;&lt;keywords&gt;&lt;keyword&gt;Arrythmias&lt;/keyword&gt;&lt;keyword&gt;QTc interval&lt;/keyword&gt;&lt;keyword&gt;cardiac autonomic neuropathy&lt;/keyword&gt;&lt;keyword&gt;type 2 diabetes mellitus&lt;/keyword&gt;&lt;/keywords&gt;&lt;dates&gt;&lt;year&gt;2017&lt;/year&gt;&lt;pub-dates&gt;&lt;date&gt;Sep-Oct&lt;/date&gt;&lt;/pub-dates&gt;&lt;/dates&gt;&lt;isbn&gt;2230-8210 (Print)&amp;#xD;2230-9500&lt;/isbn&gt;&lt;accession-num&gt;28989880&lt;/accession-num&gt;&lt;urls&gt;&lt;/urls&gt;&lt;custom2&gt;PMC5628542&lt;/custom2&gt;&lt;electronic-resource-num&gt;10.4103/ijem.IJEM_448_16&lt;/electronic-resource-num&gt;&lt;remote-database-provider&gt;NLM&lt;/remote-database-provider&gt;&lt;language&gt;eng&lt;/language&gt;&lt;/record&gt;&lt;/Cite&gt;&lt;/EndNote&gt;</w:instrText>
      </w:r>
      <w:r w:rsidR="006F4A7E">
        <w:fldChar w:fldCharType="separate"/>
      </w:r>
      <w:r w:rsidR="006F4A7E">
        <w:rPr>
          <w:noProof/>
        </w:rPr>
        <w:t>(Agarwal and Singh, 2017)</w:t>
      </w:r>
      <w:r w:rsidR="006F4A7E">
        <w:fldChar w:fldCharType="end"/>
      </w:r>
      <w:r w:rsidR="00637926" w:rsidRPr="00CC27BA">
        <w:t>. Peopl</w:t>
      </w:r>
      <w:r w:rsidR="00637926" w:rsidRPr="11D51FF7">
        <w:t>e with an electrolyte imbalance that can be due to dehydration</w:t>
      </w:r>
      <w:r w:rsidR="003D3B64">
        <w:t>,</w:t>
      </w:r>
      <w:r w:rsidR="00637926" w:rsidRPr="11D51FF7">
        <w:t xml:space="preserve"> extreme exercise or dieting </w:t>
      </w:r>
      <w:r w:rsidR="00637926">
        <w:t>are</w:t>
      </w:r>
      <w:r w:rsidR="00637926" w:rsidRPr="11D51FF7">
        <w:t xml:space="preserve"> </w:t>
      </w:r>
      <w:r w:rsidR="00637926">
        <w:t xml:space="preserve">also </w:t>
      </w:r>
      <w:r w:rsidR="00637926" w:rsidRPr="11D51FF7">
        <w:t xml:space="preserve">at risk of </w:t>
      </w:r>
      <w:r w:rsidR="00637926" w:rsidRPr="00F54230">
        <w:t>VAs</w:t>
      </w:r>
      <w:r w:rsidR="00591468" w:rsidRPr="00F54230">
        <w:t xml:space="preserve"> </w:t>
      </w:r>
      <w:r w:rsidR="006F4A7E">
        <w:fldChar w:fldCharType="begin">
          <w:fldData xml:space="preserve">PEVuZE5vdGU+PENpdGU+PEF1dGhvcj5MYXNsZXR0PC9BdXRob3I+PFllYXI+MjAyMDwvWWVhcj48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</w:fldData>
        </w:fldChar>
      </w:r>
      <w:r w:rsidR="006F4A7E">
        <w:instrText xml:space="preserve"> ADDIN EN.CITE </w:instrText>
      </w:r>
      <w:r w:rsidR="006F4A7E">
        <w:fldChar w:fldCharType="begin">
          <w:fldData xml:space="preserve">PEVuZE5vdGU+PENpdGU+PEF1dGhvcj5MYXNsZXR0PC9BdXRob3I+PFllYXI+MjAyMDwvWWVhcj48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</w:fldData>
        </w:fldChar>
      </w:r>
      <w:r w:rsidR="006F4A7E">
        <w:instrText xml:space="preserve"> ADDIN EN.CITE.DATA </w:instrText>
      </w:r>
      <w:r w:rsidR="006F4A7E">
        <w:fldChar w:fldCharType="end"/>
      </w:r>
      <w:r w:rsidR="006F4A7E">
        <w:fldChar w:fldCharType="separate"/>
      </w:r>
      <w:r w:rsidR="006F4A7E">
        <w:rPr>
          <w:noProof/>
        </w:rPr>
        <w:t>(Laslett et al., 2020; Pourmoghaddas et al., 2012)</w:t>
      </w:r>
      <w:r w:rsidR="006F4A7E">
        <w:fldChar w:fldCharType="end"/>
      </w:r>
      <w:r w:rsidR="00637926">
        <w:t>.</w:t>
      </w:r>
      <w:r w:rsidR="00C23B17" w:rsidRPr="00302222">
        <w:t xml:space="preserve"> </w:t>
      </w:r>
      <w:r w:rsidR="00F56535" w:rsidRPr="00F56535">
        <w:t xml:space="preserve">Triggers such as electrolyte abnormalities, particularly hypokalaemia and hypomagnesaemia </w:t>
      </w:r>
      <w:r w:rsidR="006F4A7E">
        <w:fldChar w:fldCharType="begin">
          <w:fldData xml:space="preserve">PEVuZE5vdGU+PENpdGU+PEF1dGhvcj5MYXNsZXR0PC9BdXRob3I+PFllYXI+MjAyMDwvWWVhcj48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</w:fldData>
        </w:fldChar>
      </w:r>
      <w:r w:rsidR="006F4A7E">
        <w:instrText xml:space="preserve"> ADDIN EN.CITE </w:instrText>
      </w:r>
      <w:r w:rsidR="006F4A7E">
        <w:fldChar w:fldCharType="begin">
          <w:fldData xml:space="preserve">PEVuZE5vdGU+PENpdGU+PEF1dGhvcj5MYXNsZXR0PC9BdXRob3I+PFllYXI+MjAyMDwvWWVhcj48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</w:fldData>
        </w:fldChar>
      </w:r>
      <w:r w:rsidR="006F4A7E">
        <w:instrText xml:space="preserve"> ADDIN EN.CITE.DATA </w:instrText>
      </w:r>
      <w:r w:rsidR="006F4A7E">
        <w:fldChar w:fldCharType="end"/>
      </w:r>
      <w:r w:rsidR="006F4A7E">
        <w:fldChar w:fldCharType="separate"/>
      </w:r>
      <w:r w:rsidR="006F4A7E">
        <w:rPr>
          <w:noProof/>
        </w:rPr>
        <w:t>(Laslett et al., 2020; Pourmoghaddas et al., 2012)</w:t>
      </w:r>
      <w:r w:rsidR="006F4A7E">
        <w:fldChar w:fldCharType="end"/>
      </w:r>
      <w:r w:rsidR="00F56535" w:rsidRPr="00F56535">
        <w:t xml:space="preserve">, acute worsening of heart failure and </w:t>
      </w:r>
      <w:r w:rsidR="007F05A9">
        <w:t xml:space="preserve">medication-induced </w:t>
      </w:r>
      <w:r w:rsidR="000445BD">
        <w:t>pro</w:t>
      </w:r>
      <w:r w:rsidR="00FA5111">
        <w:t>-</w:t>
      </w:r>
      <w:r w:rsidR="007F05A9">
        <w:t>arrhy</w:t>
      </w:r>
      <w:r w:rsidR="00B427F0">
        <w:t>thmia</w:t>
      </w:r>
      <w:r w:rsidR="00991DA1">
        <w:t xml:space="preserve"> (i.e. the aggravation of arrhythmias </w:t>
      </w:r>
      <w:r w:rsidR="000D39AE">
        <w:t>by anti-arrhythmic drugs)</w:t>
      </w:r>
      <w:r w:rsidR="00F56535" w:rsidRPr="00F56535">
        <w:t xml:space="preserve"> have been identified as potential triggers in some cases. </w:t>
      </w:r>
      <w:r w:rsidR="00C10059">
        <w:t xml:space="preserve">Consequently, known risk factors can assist in distinguishing </w:t>
      </w:r>
      <w:r w:rsidR="00C10059" w:rsidRPr="00E06BC7">
        <w:t>susceptible</w:t>
      </w:r>
      <w:r w:rsidR="00C10059">
        <w:t xml:space="preserve"> populations.</w:t>
      </w:r>
    </w:p>
    <w:p w14:paraId="3A7A4040" w14:textId="441C44B1" w:rsidR="00386FB5" w:rsidRPr="00DD1788" w:rsidRDefault="00022B49" w:rsidP="0020461C">
      <w:pPr>
        <w:jc w:val="both"/>
      </w:pPr>
      <w:r>
        <w:t xml:space="preserve">In </w:t>
      </w:r>
      <w:r w:rsidR="0012043F">
        <w:t>most</w:t>
      </w:r>
      <w:r>
        <w:t xml:space="preserve"> cases, no clear cause can be identified for the development of VA. </w:t>
      </w:r>
    </w:p>
    <w:p w14:paraId="5D497455" w14:textId="77777777" w:rsidR="0000072A" w:rsidRDefault="0000072A" w:rsidP="0020461C">
      <w:pPr>
        <w:pStyle w:val="Heading4"/>
        <w:jc w:val="both"/>
      </w:pPr>
      <w:r w:rsidRPr="00DA212F">
        <w:t>Prevalence and</w:t>
      </w:r>
      <w:r>
        <w:t xml:space="preserve"> i</w:t>
      </w:r>
      <w:r w:rsidRPr="00DA212F">
        <w:t>ncidence</w:t>
      </w:r>
    </w:p>
    <w:p w14:paraId="6600B5D8" w14:textId="07EB5770" w:rsidR="0000072A" w:rsidRDefault="0000072A" w:rsidP="0020461C">
      <w:pPr>
        <w:jc w:val="both"/>
        <w:rPr>
          <w:rFonts w:eastAsia="SimSun"/>
          <w:lang w:eastAsia="zh-CN"/>
        </w:rPr>
      </w:pPr>
      <w:r>
        <w:t>Great variability in the incidence of VA has been reported in various studies, based on the indications</w:t>
      </w:r>
      <w:r w:rsidRPr="00A82341">
        <w:t xml:space="preserve"> and in the</w:t>
      </w:r>
      <w:r>
        <w:t xml:space="preserve"> </w:t>
      </w:r>
      <w:r w:rsidRPr="00A82341">
        <w:t xml:space="preserve">populations </w:t>
      </w:r>
      <w:r w:rsidRPr="005436FD">
        <w:t>assessed. An early study suggested an approximate 68% prevalence</w:t>
      </w:r>
      <w:r>
        <w:t xml:space="preserve"> of VA</w:t>
      </w:r>
      <w:r w:rsidRPr="005436FD">
        <w:t xml:space="preserve"> in older patients with </w:t>
      </w:r>
      <w:r>
        <w:t xml:space="preserve">CAD </w:t>
      </w:r>
      <w:r w:rsidRPr="00722B08">
        <w:t>worldwid</w:t>
      </w:r>
      <w:r>
        <w:t xml:space="preserve">e </w:t>
      </w:r>
      <w:r w:rsidR="00EA3787">
        <w:fldChar w:fldCharType="begin">
          <w:fldData xml:space="preserve">PEVuZE5vdGU+PENpdGU+PEF1dGhvcj5Bcm9ub3c8L0F1dGhvcj48WWVhcj4yMDAyPC9ZZWFyPjxS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</w:fldData>
        </w:fldChar>
      </w:r>
      <w:r w:rsidR="002B1C7F">
        <w:instrText xml:space="preserve"> ADDIN EN.CITE </w:instrText>
      </w:r>
      <w:r w:rsidR="002B1C7F">
        <w:fldChar w:fldCharType="begin">
          <w:fldData xml:space="preserve">PEVuZE5vdGU+PENpdGU+PEF1dGhvcj5Bcm9ub3c8L0F1dGhvcj48WWVhcj4yMDAyPC9ZZWFyPjxS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</w:fldData>
        </w:fldChar>
      </w:r>
      <w:r w:rsidR="002B1C7F">
        <w:instrText xml:space="preserve"> ADDIN EN.CITE.DATA </w:instrText>
      </w:r>
      <w:r w:rsidR="002B1C7F">
        <w:fldChar w:fldCharType="end"/>
      </w:r>
      <w:r w:rsidR="00EA3787">
        <w:fldChar w:fldCharType="separate"/>
      </w:r>
      <w:r w:rsidR="00EA3787">
        <w:rPr>
          <w:noProof/>
        </w:rPr>
        <w:t>(Aronow et al., 2002)</w:t>
      </w:r>
      <w:r w:rsidR="00EA3787">
        <w:fldChar w:fldCharType="end"/>
      </w:r>
      <w:r>
        <w:t>. A</w:t>
      </w:r>
      <w:r w:rsidRPr="00B221E1">
        <w:t xml:space="preserve"> </w:t>
      </w:r>
      <w:r>
        <w:t>p</w:t>
      </w:r>
      <w:r w:rsidRPr="00A12D90">
        <w:t>opulation</w:t>
      </w:r>
      <w:r w:rsidR="003E2204">
        <w:t>-</w:t>
      </w:r>
      <w:r>
        <w:t>b</w:t>
      </w:r>
      <w:r w:rsidRPr="00A12D90">
        <w:t xml:space="preserve">ased </w:t>
      </w:r>
      <w:r>
        <w:t>s</w:t>
      </w:r>
      <w:r w:rsidRPr="00A12D90">
        <w:t>tudy</w:t>
      </w:r>
      <w:r>
        <w:t xml:space="preserve"> from the United States reported an incidence of </w:t>
      </w:r>
      <w:r w:rsidRPr="006124C7">
        <w:t xml:space="preserve">idiopathic </w:t>
      </w:r>
      <w:r>
        <w:t>VA</w:t>
      </w:r>
      <w:r w:rsidR="001128E4">
        <w:t xml:space="preserve"> (i.e. VA in the absence of structural heart disease)</w:t>
      </w:r>
      <w:r>
        <w:t xml:space="preserve"> of 51.86 </w:t>
      </w:r>
      <w:r w:rsidRPr="00F26313">
        <w:t>per 100,000 (95% CI 47.72</w:t>
      </w:r>
      <w:r w:rsidR="001172F0">
        <w:t xml:space="preserve"> to </w:t>
      </w:r>
      <w:r w:rsidRPr="00F26313">
        <w:t>56.01)</w:t>
      </w:r>
      <w:r>
        <w:t xml:space="preserve"> </w:t>
      </w:r>
      <w:r w:rsidR="00EA3787">
        <w:fldChar w:fldCharType="begin">
          <w:fldData xml:space="preserve">PEVuZE5vdGU+PENpdGU+PEF1dGhvcj5TaXJpY2hhbmQ8L0F1dGhvcj48WWVhcj4yMDE3PC9ZZWFy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==
</w:fldData>
        </w:fldChar>
      </w:r>
      <w:r w:rsidR="002B1C7F">
        <w:instrText xml:space="preserve"> ADDIN EN.CITE </w:instrText>
      </w:r>
      <w:r w:rsidR="002B1C7F">
        <w:fldChar w:fldCharType="begin">
          <w:fldData xml:space="preserve">PEVuZE5vdGU+PENpdGU+PEF1dGhvcj5TaXJpY2hhbmQ8L0F1dGhvcj48WWVhcj4yMDE3PC9ZZWFy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Sirichand et al., 2017)</w:t>
      </w:r>
      <w:r w:rsidR="00EA3787">
        <w:fldChar w:fldCharType="end"/>
      </w:r>
      <w:r>
        <w:t xml:space="preserve">. </w:t>
      </w:r>
      <w:r w:rsidRPr="00FA1BB5">
        <w:t>The author also noted that the incidence is on the rise and increases with age</w:t>
      </w:r>
      <w:r>
        <w:t xml:space="preserve"> </w:t>
      </w:r>
      <w:r w:rsidR="00EA3787">
        <w:fldChar w:fldCharType="begin">
          <w:fldData xml:space="preserve">PEVuZE5vdGU+PENpdGU+PEF1dGhvcj5TaXJpY2hhbmQ8L0F1dGhvcj48WWVhcj4yMDE3PC9ZZWFy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==
</w:fldData>
        </w:fldChar>
      </w:r>
      <w:r w:rsidR="002B1C7F">
        <w:instrText xml:space="preserve"> ADDIN EN.CITE </w:instrText>
      </w:r>
      <w:r w:rsidR="002B1C7F">
        <w:fldChar w:fldCharType="begin">
          <w:fldData xml:space="preserve">PEVuZE5vdGU+PENpdGU+PEF1dGhvcj5TaXJpY2hhbmQ8L0F1dGhvcj48WWVhcj4yMDE3PC9ZZWFy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Sirichand et al., 2017)</w:t>
      </w:r>
      <w:r w:rsidR="00EA3787">
        <w:fldChar w:fldCharType="end"/>
      </w:r>
      <w:r>
        <w:rPr>
          <w:rFonts w:eastAsia="SimSun"/>
          <w:lang w:eastAsia="zh-CN"/>
        </w:rPr>
        <w:t>.</w:t>
      </w:r>
    </w:p>
    <w:p w14:paraId="7841DD7E" w14:textId="77777777" w:rsidR="00FC7F19" w:rsidRDefault="00FC7F19" w:rsidP="0020461C">
      <w:pPr>
        <w:pStyle w:val="Heading4"/>
        <w:jc w:val="both"/>
      </w:pPr>
      <w:r>
        <w:t>Current management</w:t>
      </w:r>
    </w:p>
    <w:p w14:paraId="35332874" w14:textId="112508BB" w:rsidR="005221D2" w:rsidRPr="005221D2" w:rsidRDefault="005221D2" w:rsidP="005221D2">
      <w:pPr>
        <w:pStyle w:val="Instructionaltext"/>
        <w:jc w:val="both"/>
        <w:rPr>
          <w:rFonts w:eastAsiaTheme="minorEastAsia"/>
          <w:color w:val="auto"/>
        </w:rPr>
      </w:pPr>
      <w:r w:rsidRPr="0006468B">
        <w:rPr>
          <w:rFonts w:eastAsiaTheme="minorEastAsia"/>
          <w:color w:val="auto"/>
        </w:rPr>
        <w:t xml:space="preserve">In the clinic setting, a cardiologist or </w:t>
      </w:r>
      <w:bookmarkStart w:id="14" w:name="OLE_LINK32"/>
      <w:r w:rsidRPr="0006468B">
        <w:rPr>
          <w:rFonts w:eastAsiaTheme="minorEastAsia"/>
          <w:color w:val="auto"/>
        </w:rPr>
        <w:t xml:space="preserve">cardiac specialist will assess </w:t>
      </w:r>
      <w:bookmarkEnd w:id="14"/>
      <w:r w:rsidRPr="0006468B">
        <w:rPr>
          <w:rFonts w:eastAsiaTheme="minorEastAsia"/>
          <w:color w:val="auto"/>
        </w:rPr>
        <w:t>each patient’s need for an ICD, the necessary functions of the system (i.e. defibrillation, pacing, resynch</w:t>
      </w:r>
      <w:r>
        <w:rPr>
          <w:rFonts w:eastAsiaTheme="minorEastAsia"/>
          <w:color w:val="auto"/>
        </w:rPr>
        <w:t>ro</w:t>
      </w:r>
      <w:r w:rsidRPr="0006468B">
        <w:rPr>
          <w:rFonts w:eastAsiaTheme="minorEastAsia"/>
          <w:color w:val="auto"/>
        </w:rPr>
        <w:t>nisation)</w:t>
      </w:r>
      <w:r>
        <w:rPr>
          <w:rFonts w:eastAsiaTheme="minorEastAsia"/>
          <w:color w:val="auto"/>
        </w:rPr>
        <w:t xml:space="preserve"> </w:t>
      </w:r>
      <w:r w:rsidRPr="0006468B">
        <w:rPr>
          <w:rFonts w:eastAsiaTheme="minorEastAsia"/>
          <w:color w:val="auto"/>
        </w:rPr>
        <w:t>and the risks involved</w:t>
      </w:r>
      <w:r>
        <w:rPr>
          <w:rFonts w:eastAsiaTheme="minorEastAsia"/>
          <w:color w:val="auto"/>
        </w:rPr>
        <w:t xml:space="preserve"> </w:t>
      </w:r>
      <w:r w:rsidR="00EA3787">
        <w:rPr>
          <w:rFonts w:eastAsiaTheme="minorEastAsia"/>
          <w:color w:val="auto"/>
        </w:rPr>
        <w:fldChar w:fldCharType="begin"/>
      </w:r>
      <w:r w:rsidR="002B1C7F">
        <w:rPr>
          <w:rFonts w:eastAsiaTheme="minorEastAsia"/>
          <w:color w:val="auto"/>
        </w:rPr>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rPr>
          <w:rFonts w:eastAsiaTheme="minorEastAsia"/>
          <w:color w:val="auto"/>
        </w:rPr>
        <w:fldChar w:fldCharType="separate"/>
      </w:r>
      <w:r w:rsidR="00EA3787">
        <w:rPr>
          <w:rFonts w:eastAsiaTheme="minorEastAsia"/>
          <w:noProof/>
          <w:color w:val="auto"/>
        </w:rPr>
        <w:t>(Applicant, 2022b)</w:t>
      </w:r>
      <w:r w:rsidR="00EA3787">
        <w:rPr>
          <w:rFonts w:eastAsiaTheme="minorEastAsia"/>
          <w:color w:val="auto"/>
        </w:rPr>
        <w:fldChar w:fldCharType="end"/>
      </w:r>
      <w:r>
        <w:rPr>
          <w:rFonts w:eastAsiaTheme="minorEastAsia"/>
          <w:color w:val="auto"/>
        </w:rPr>
        <w:t>.</w:t>
      </w:r>
    </w:p>
    <w:p w14:paraId="6431C5A3" w14:textId="1FC4E81E" w:rsidR="002D6393" w:rsidRDefault="005221D2" w:rsidP="00B174EB">
      <w:pPr>
        <w:pStyle w:val="Heading5"/>
      </w:pPr>
      <w:r>
        <w:lastRenderedPageBreak/>
        <w:t>Diagnosing the under</w:t>
      </w:r>
      <w:r w:rsidR="0019397C">
        <w:t xml:space="preserve">lying </w:t>
      </w:r>
      <w:r w:rsidR="005927CE">
        <w:t>heart disease</w:t>
      </w:r>
    </w:p>
    <w:p w14:paraId="39FA2A97" w14:textId="14AB6DEA" w:rsidR="005927CE" w:rsidRPr="005927CE" w:rsidRDefault="00FC7F19" w:rsidP="00B174EB">
      <w:r>
        <w:rPr>
          <w:rFonts w:cs="Arial"/>
        </w:rPr>
        <w:t>Tests prior to ICD implantation may include</w:t>
      </w:r>
      <w:r w:rsidR="008359D1">
        <w:rPr>
          <w:rFonts w:cs="Arial"/>
        </w:rPr>
        <w:t xml:space="preserve"> </w:t>
      </w:r>
      <w:r w:rsidR="00711BDB">
        <w:rPr>
          <w:rFonts w:cs="Arial"/>
        </w:rPr>
        <w:t xml:space="preserve">(but are not limited to) </w:t>
      </w:r>
      <w:r w:rsidR="00CE7E71">
        <w:rPr>
          <w:rFonts w:cs="Arial"/>
        </w:rPr>
        <w:t xml:space="preserve">electrocardiogram (ECG), cardiac echocardiogram, cardiac </w:t>
      </w:r>
      <w:r w:rsidR="00CE7E71" w:rsidRPr="00795A7E">
        <w:t xml:space="preserve">catheterisation, cardiac </w:t>
      </w:r>
      <w:r w:rsidR="00AA0FC8">
        <w:t xml:space="preserve">magnetic resonance imaging (MRI) </w:t>
      </w:r>
      <w:r w:rsidR="00795A7E" w:rsidRPr="00795A7E">
        <w:t>and/or cardiac biopsy</w:t>
      </w:r>
      <w:r w:rsidRPr="00795A7E">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795A7E" w:rsidRPr="00795A7E">
        <w:t>.</w:t>
      </w:r>
      <w:r w:rsidRPr="00795A7E">
        <w:t xml:space="preserve"> </w:t>
      </w:r>
      <w:r w:rsidR="005927CE" w:rsidRPr="00795A7E">
        <w:t xml:space="preserve">The applicant advises that these tests are the same prior to both the proposed intervention and the comparator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5927CE" w:rsidRPr="00795A7E">
        <w:t>.</w:t>
      </w:r>
    </w:p>
    <w:p w14:paraId="681BEDD5" w14:textId="339E0849" w:rsidR="00E13213" w:rsidRDefault="00E13213" w:rsidP="00795A7E">
      <w:r>
        <w:t>In patie</w:t>
      </w:r>
      <w:r w:rsidR="007341E0">
        <w:t xml:space="preserve">nts presenting with wide </w:t>
      </w:r>
      <w:r w:rsidR="003E3E72">
        <w:t xml:space="preserve">QRS complex tachycardia, </w:t>
      </w:r>
      <w:r w:rsidR="0085365E">
        <w:t>12</w:t>
      </w:r>
      <w:r w:rsidR="004A1F53">
        <w:t>-</w:t>
      </w:r>
      <w:r w:rsidR="0085365E">
        <w:t>lead ECG</w:t>
      </w:r>
      <w:r w:rsidR="004A1F53">
        <w:t xml:space="preserve"> is the most reliable means of differentiating </w:t>
      </w:r>
      <w:r w:rsidR="00AB429A">
        <w:t>VT from supraventricular tachycardia</w:t>
      </w:r>
      <w:r w:rsidR="00136279">
        <w:t xml:space="preserve"> with </w:t>
      </w:r>
      <w:r w:rsidR="00656DC8">
        <w:t>aberration</w:t>
      </w:r>
      <w:r w:rsidR="002C3EBB">
        <w:fldChar w:fldCharType="begin">
          <w:fldData xml:space="preserve">PEVuZE5vdGU+PENpdGU+PEF1dGhvcj5Sb2JlcnRzLVRob21zb248L0F1dGhvcj48WWVhcj4yMDEx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</w:fldData>
        </w:fldChar>
      </w:r>
      <w:r w:rsidR="002C3EBB">
        <w:instrText xml:space="preserve"> ADDIN EN.CITE </w:instrText>
      </w:r>
      <w:r w:rsidR="002C3EBB">
        <w:fldChar w:fldCharType="begin">
          <w:fldData xml:space="preserve">PEVuZE5vdGU+PENpdGU+PEF1dGhvcj5Sb2JlcnRzLVRob21zb248L0F1dGhvcj48WWVhcj4yMDEx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</w:fldData>
        </w:fldChar>
      </w:r>
      <w:r w:rsidR="002C3EBB">
        <w:instrText xml:space="preserve"> ADDIN EN.CITE.DATA </w:instrText>
      </w:r>
      <w:r w:rsidR="002C3EBB">
        <w:fldChar w:fldCharType="end"/>
      </w:r>
      <w:r w:rsidR="002C3EBB">
        <w:fldChar w:fldCharType="separate"/>
      </w:r>
      <w:r w:rsidR="002C3EBB">
        <w:rPr>
          <w:noProof/>
        </w:rPr>
        <w:t>(Garner and Miller, 2013; Roberts-Thomson et al., 2011)</w:t>
      </w:r>
      <w:r w:rsidR="002C3EBB">
        <w:fldChar w:fldCharType="end"/>
      </w:r>
      <w:r w:rsidR="002C4E28">
        <w:t>.</w:t>
      </w:r>
      <w:r w:rsidR="004F3460">
        <w:t xml:space="preserve"> Once a diagnosis of VT is made, </w:t>
      </w:r>
      <w:r w:rsidR="00AA47DE">
        <w:t>the type of underlying heart disease informs the prognosis and management strategy</w:t>
      </w:r>
      <w:r w:rsidR="00A37152">
        <w:t xml:space="preserve">. </w:t>
      </w:r>
      <w:r w:rsidR="000B3695">
        <w:t>Typically, pat</w:t>
      </w:r>
      <w:r w:rsidR="0018406F">
        <w:t>i</w:t>
      </w:r>
      <w:r w:rsidR="000B3695">
        <w:t>ents with structurally normal hearts have a benign prog</w:t>
      </w:r>
      <w:r w:rsidR="001D2B74">
        <w:t>nosis and treatment will be aimed at reducing symptoms</w:t>
      </w:r>
      <w:r w:rsidR="002F4A56">
        <w:t>,</w:t>
      </w:r>
      <w:r w:rsidR="0018406F">
        <w:t xml:space="preserve"> while an ICD </w:t>
      </w:r>
      <w:r w:rsidR="00765323">
        <w:t>will be</w:t>
      </w:r>
      <w:r w:rsidR="0018406F">
        <w:t xml:space="preserve"> indicated for </w:t>
      </w:r>
      <w:r w:rsidR="00BD7D59">
        <w:t>most</w:t>
      </w:r>
      <w:r w:rsidR="0018406F">
        <w:t xml:space="preserve"> patients with structural heart disease and sustained VT </w:t>
      </w:r>
      <w:r w:rsidR="00EA3787">
        <w:fldChar w:fldCharType="begin">
          <w:fldData xml:space="preserve">PEVuZE5vdGU+PENpdGU+PEF1dGhvcj5Sb2JlcnRzLVRob21zb248L0F1dGhvcj48WWVhcj4yMDEx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</w:fldData>
        </w:fldChar>
      </w:r>
      <w:r w:rsidR="002B1C7F">
        <w:instrText xml:space="preserve"> ADDIN EN.CITE </w:instrText>
      </w:r>
      <w:r w:rsidR="002B1C7F">
        <w:fldChar w:fldCharType="begin">
          <w:fldData xml:space="preserve">PEVuZE5vdGU+PENpdGU+PEF1dGhvcj5Sb2JlcnRzLVRob21zb248L0F1dGhvcj48WWVhcj4yMDEx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</w:fldData>
        </w:fldChar>
      </w:r>
      <w:r w:rsidR="002B1C7F">
        <w:instrText xml:space="preserve"> ADDIN EN.CITE.DATA </w:instrText>
      </w:r>
      <w:r w:rsidR="002B1C7F">
        <w:fldChar w:fldCharType="end"/>
      </w:r>
      <w:r w:rsidR="00EA3787">
        <w:fldChar w:fldCharType="separate"/>
      </w:r>
      <w:r w:rsidR="00EA3787">
        <w:rPr>
          <w:noProof/>
        </w:rPr>
        <w:t>(Pedersen et al., 2014; Roberts-Thomson et al., 2011)</w:t>
      </w:r>
      <w:r w:rsidR="00EA3787">
        <w:fldChar w:fldCharType="end"/>
      </w:r>
      <w:r w:rsidR="0018406F">
        <w:t>.</w:t>
      </w:r>
    </w:p>
    <w:p w14:paraId="3EB39676" w14:textId="525DC44A" w:rsidR="003E5DB1" w:rsidRDefault="003E5DB1" w:rsidP="0020461C">
      <w:pPr>
        <w:jc w:val="both"/>
      </w:pPr>
      <w:r>
        <w:t>A t</w:t>
      </w:r>
      <w:r w:rsidR="00716E18">
        <w:t xml:space="preserve">ransthoracic echocardiogram provides </w:t>
      </w:r>
      <w:r w:rsidR="00462847">
        <w:t xml:space="preserve">assessment of right and left ventricular </w:t>
      </w:r>
      <w:r w:rsidR="005F2BCF">
        <w:t>structure and function</w:t>
      </w:r>
      <w:r w:rsidR="0055354A">
        <w:t>, including LVEF</w:t>
      </w:r>
      <w:r w:rsidR="00227AFF">
        <w:t xml:space="preserve"> </w:t>
      </w:r>
      <w:r w:rsidR="00EA3787">
        <w:fldChar w:fldCharType="begin"/>
      </w:r>
      <w:r w:rsidR="002B1C7F">
        <w:instrText xml:space="preserve"> ADDIN EN.CITE &lt;EndNote&gt;&lt;Cite&gt;&lt;Author&gt;Roberts-Thomson&lt;/Author&gt;&lt;Year&gt;2011&lt;/Year&gt;&lt;RecNum&gt;73&lt;/RecNum&gt;&lt;DisplayText&gt;(Roberts-Thomson et al., 2011)&lt;/DisplayText&gt;&lt;record&gt;&lt;rec-number&gt;73&lt;/rec-number&gt;&lt;foreign-keys&gt;&lt;key app="EN" db-id="dxwp9sr0q2tvaketzr1ptspxe55xeavas9tv" timestamp="1656484534"&gt;73&lt;/key&gt;&lt;/foreign-keys&gt;&lt;ref-type name="Journal Article"&gt;17&lt;/ref-type&gt;&lt;contributors&gt;&lt;authors&gt;&lt;author&gt;Roberts-Thomson, K. C.&lt;/author&gt;&lt;author&gt;Lau, D. H.&lt;/author&gt;&lt;author&gt;Sanders, P.&lt;/author&gt;&lt;/authors&gt;&lt;/contributors&gt;&lt;auth-address&gt;Cardiovascular Research Center, Department of Cardiology, Royal Adelaide Hospital, North Terrace, Adelaide, SA 5000, Australia.&lt;/auth-address&gt;&lt;titles&gt;&lt;title&gt;The diagnosis and management of ventricular arrhythmias&lt;/title&gt;&lt;secondary-title&gt;Nat Rev Cardiol&lt;/secondary-title&gt;&lt;/titles&gt;&lt;periodical&gt;&lt;full-title&gt;Nat Rev Cardiol&lt;/full-title&gt;&lt;/periodical&gt;&lt;pages&gt;311-21&lt;/pages&gt;&lt;volume&gt;8&lt;/volume&gt;&lt;number&gt;6&lt;/number&gt;&lt;edition&gt;2011/02/24&lt;/edition&gt;&lt;keywords&gt;&lt;keyword&gt;Death, Sudden, Cardiac/etiology/prevention &amp;amp; control&lt;/keyword&gt;&lt;keyword&gt;Heart Function Tests&lt;/keyword&gt;&lt;keyword&gt;Humans&lt;/keyword&gt;&lt;keyword&gt;Predictive Value of Tests&lt;/keyword&gt;&lt;keyword&gt;Tachycardia, Ventricular/complications/*diagnosis/mortality/*therapy&lt;/keyword&gt;&lt;keyword&gt;Treatment Outcome&lt;/keyword&gt;&lt;keyword&gt;Ventricular Fibrillation/complications/*diagnosis/mortality/*therapy&lt;/keyword&gt;&lt;/keywords&gt;&lt;dates&gt;&lt;year&gt;2011&lt;/year&gt;&lt;pub-dates&gt;&lt;date&gt;Jun&lt;/date&gt;&lt;/pub-dates&gt;&lt;/dates&gt;&lt;isbn&gt;1759-5002&lt;/isbn&gt;&lt;accession-num&gt;21343901&lt;/accession-num&gt;&lt;urls&gt;&lt;/urls&gt;&lt;electronic-resource-num&gt;10.1038/nrcardio.2011.15&lt;/electronic-resource-num&gt;&lt;remote-database-provider&gt;NLM&lt;/remote-database-provider&gt;&lt;language&gt;eng&lt;/language&gt;&lt;/record&gt;&lt;/Cite&gt;&lt;/EndNote&gt;</w:instrText>
      </w:r>
      <w:r w:rsidR="00EA3787">
        <w:fldChar w:fldCharType="separate"/>
      </w:r>
      <w:r w:rsidR="00EA3787">
        <w:rPr>
          <w:noProof/>
        </w:rPr>
        <w:t>(Roberts-Thomson et al., 2011)</w:t>
      </w:r>
      <w:r w:rsidR="00EA3787">
        <w:fldChar w:fldCharType="end"/>
      </w:r>
      <w:r w:rsidR="005F2BCF">
        <w:t>. Cardiac MRI provides detailed structu</w:t>
      </w:r>
      <w:r w:rsidR="002612FE">
        <w:t>ral and functional information</w:t>
      </w:r>
      <w:r w:rsidR="00B92583">
        <w:t xml:space="preserve"> and can confirm the presence or absence of myocardial scar or wall abnormalities</w:t>
      </w:r>
      <w:r w:rsidR="004F16A6">
        <w:t xml:space="preserve"> when structural heart disease is suspected but cannot be definitively diagnosed with an echocardiogram </w:t>
      </w:r>
      <w:r w:rsidR="00EA3787">
        <w:fldChar w:fldCharType="begin">
          <w:fldData xml:space="preserve">PEVuZE5vdGU+PENpdGU+PEF1dGhvcj5Sb2JlcnRzLVRob21zb248L0F1dGhvcj48WWVhcj4yMDEx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</w:fldData>
        </w:fldChar>
      </w:r>
      <w:r w:rsidR="002B1C7F">
        <w:instrText xml:space="preserve"> ADDIN EN.CITE </w:instrText>
      </w:r>
      <w:r w:rsidR="002B1C7F">
        <w:fldChar w:fldCharType="begin">
          <w:fldData xml:space="preserve">PEVuZE5vdGU+PENpdGU+PEF1dGhvcj5Sb2JlcnRzLVRob21zb248L0F1dGhvcj48WWVhcj4yMDEx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</w:fldData>
        </w:fldChar>
      </w:r>
      <w:r w:rsidR="002B1C7F">
        <w:instrText xml:space="preserve"> ADDIN EN.CITE.DATA </w:instrText>
      </w:r>
      <w:r w:rsidR="002B1C7F">
        <w:fldChar w:fldCharType="end"/>
      </w:r>
      <w:r w:rsidR="00EA3787">
        <w:fldChar w:fldCharType="separate"/>
      </w:r>
      <w:r w:rsidR="00EA3787">
        <w:rPr>
          <w:noProof/>
        </w:rPr>
        <w:t>(Pedersen et al., 2014; Roberts-Thomson et al., 2011)</w:t>
      </w:r>
      <w:r w:rsidR="00EA3787">
        <w:fldChar w:fldCharType="end"/>
      </w:r>
      <w:r w:rsidR="003A7DB4">
        <w:t>.</w:t>
      </w:r>
      <w:r w:rsidR="00C67FFA">
        <w:t xml:space="preserve"> </w:t>
      </w:r>
      <w:r w:rsidR="00921735" w:rsidRPr="00921735">
        <w:t xml:space="preserve">In patients with symptoms associated with exertion, suspected </w:t>
      </w:r>
      <w:r w:rsidR="00A62A0A">
        <w:t>CAD</w:t>
      </w:r>
      <w:r w:rsidR="00B80C23">
        <w:t xml:space="preserve"> or </w:t>
      </w:r>
      <w:r w:rsidR="00A62A0A" w:rsidRPr="00A62A0A">
        <w:t xml:space="preserve">catecholaminergic polymorphic </w:t>
      </w:r>
      <w:r w:rsidR="00A62A0A">
        <w:t>VT</w:t>
      </w:r>
      <w:r w:rsidR="00A62A0A" w:rsidRPr="00A62A0A">
        <w:t>, exercise testing is useful to assess for</w:t>
      </w:r>
      <w:r w:rsidR="00DD3B0B">
        <w:t xml:space="preserve"> exercise</w:t>
      </w:r>
      <w:r w:rsidR="00EE143B">
        <w:t>-</w:t>
      </w:r>
      <w:r w:rsidR="00DD3B0B">
        <w:t xml:space="preserve">induced VA </w:t>
      </w:r>
      <w:r w:rsidR="00EA3787">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 </w:instrText>
      </w:r>
      <w:r w:rsidR="002B1C7F">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DATA </w:instrText>
      </w:r>
      <w:r w:rsidR="002B1C7F">
        <w:fldChar w:fldCharType="end"/>
      </w:r>
      <w:r w:rsidR="00EA3787">
        <w:fldChar w:fldCharType="separate"/>
      </w:r>
      <w:r w:rsidR="00EA3787">
        <w:rPr>
          <w:noProof/>
        </w:rPr>
        <w:t>(Al-Khatib et al., 2018)</w:t>
      </w:r>
      <w:r w:rsidR="00EA3787">
        <w:fldChar w:fldCharType="end"/>
      </w:r>
      <w:r w:rsidR="00DD3B0B">
        <w:t>.</w:t>
      </w:r>
      <w:r w:rsidR="00BA7D73" w:rsidRPr="00BA7D73">
        <w:t xml:space="preserve"> </w:t>
      </w:r>
      <w:r w:rsidR="00BA7D73">
        <w:t>I</w:t>
      </w:r>
      <w:r w:rsidR="00BA7D73" w:rsidRPr="00BA7D73">
        <w:t xml:space="preserve">n patients who have recovered from unexplained SCA, coronary angiography is useful to conﬁrm the presence or absence of </w:t>
      </w:r>
      <w:r w:rsidR="00CA5EBB">
        <w:t>CAD</w:t>
      </w:r>
      <w:r w:rsidR="00BA7D73" w:rsidRPr="00BA7D73">
        <w:t xml:space="preserve"> and guide decisions for myocardial revasculari</w:t>
      </w:r>
      <w:r w:rsidR="00726EE7">
        <w:t>s</w:t>
      </w:r>
      <w:r w:rsidR="00BA7D73" w:rsidRPr="00BA7D73">
        <w:t>ation</w:t>
      </w:r>
      <w:r w:rsidR="000226F0">
        <w:t xml:space="preserve"> </w:t>
      </w:r>
      <w:r w:rsidR="00EA3787">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 </w:instrText>
      </w:r>
      <w:r w:rsidR="002B1C7F">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DATA </w:instrText>
      </w:r>
      <w:r w:rsidR="002B1C7F">
        <w:fldChar w:fldCharType="end"/>
      </w:r>
      <w:r w:rsidR="00EA3787">
        <w:fldChar w:fldCharType="separate"/>
      </w:r>
      <w:r w:rsidR="00EA3787">
        <w:rPr>
          <w:noProof/>
        </w:rPr>
        <w:t>(Al-Khatib et al., 2018)</w:t>
      </w:r>
      <w:r w:rsidR="00EA3787">
        <w:fldChar w:fldCharType="end"/>
      </w:r>
      <w:r w:rsidR="00BA7D73" w:rsidRPr="00BA7D73">
        <w:t>.</w:t>
      </w:r>
      <w:r w:rsidR="001F3BA5">
        <w:t xml:space="preserve"> Myocardial biopsy </w:t>
      </w:r>
      <w:r w:rsidR="001F7EDB">
        <w:t xml:space="preserve">can assist </w:t>
      </w:r>
      <w:r w:rsidR="001D0489">
        <w:t xml:space="preserve">in </w:t>
      </w:r>
      <w:r w:rsidR="00566D4A">
        <w:t xml:space="preserve">the diagnosis of ARVC or myocarditis </w:t>
      </w:r>
      <w:r w:rsidR="00EA3787">
        <w:fldChar w:fldCharType="begin">
          <w:fldData xml:space="preserve">PEVuZE5vdGU+PENpdGU+PEF1dGhvcj5Sb2JlcnRzLVRob21zb248L0F1dGhvcj48WWVhcj4yMDEx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wvRW5kTm90ZT5=
</w:fldData>
        </w:fldChar>
      </w:r>
      <w:r w:rsidR="002B1C7F">
        <w:instrText xml:space="preserve"> ADDIN EN.CITE </w:instrText>
      </w:r>
      <w:r w:rsidR="002B1C7F">
        <w:fldChar w:fldCharType="begin">
          <w:fldData xml:space="preserve">PEVuZE5vdGU+PENpdGU+PEF1dGhvcj5Sb2JlcnRzLVRob21zb248L0F1dGhvcj48WWVhcj4yMDEx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wvRW5kTm90ZT5=
</w:fldData>
        </w:fldChar>
      </w:r>
      <w:r w:rsidR="002B1C7F">
        <w:instrText xml:space="preserve"> ADDIN EN.CITE.DATA </w:instrText>
      </w:r>
      <w:r w:rsidR="002B1C7F">
        <w:fldChar w:fldCharType="end"/>
      </w:r>
      <w:r w:rsidR="00EA3787">
        <w:fldChar w:fldCharType="separate"/>
      </w:r>
      <w:r w:rsidR="00EA3787">
        <w:rPr>
          <w:noProof/>
        </w:rPr>
        <w:t>(Priori et al., 2015; Roberts-Thomson et al., 2011)</w:t>
      </w:r>
      <w:r w:rsidR="00EA3787">
        <w:fldChar w:fldCharType="end"/>
      </w:r>
      <w:r w:rsidR="00566D4A">
        <w:t>.</w:t>
      </w:r>
    </w:p>
    <w:p w14:paraId="5CF98E98" w14:textId="77777777" w:rsidR="00CB4DB7" w:rsidRPr="00BA572D" w:rsidRDefault="00CB4DB7" w:rsidP="00CB4DB7">
      <w:pPr>
        <w:pStyle w:val="Heading5"/>
      </w:pPr>
      <w:r w:rsidRPr="00BA572D">
        <w:t>Indications for</w:t>
      </w:r>
      <w:r>
        <w:t xml:space="preserve"> the</w:t>
      </w:r>
      <w:r w:rsidRPr="00BA572D">
        <w:t xml:space="preserve"> implantation of an ICD</w:t>
      </w:r>
    </w:p>
    <w:p w14:paraId="001A43CC" w14:textId="633D28DB" w:rsidR="003420DC" w:rsidRDefault="00CB4DB7" w:rsidP="00CB4DB7">
      <w:pPr>
        <w:pStyle w:val="Instructionaltext"/>
        <w:jc w:val="both"/>
        <w:rPr>
          <w:rFonts w:eastAsia="Calibri" w:cs="Arial"/>
          <w:color w:val="auto"/>
        </w:rPr>
      </w:pPr>
      <w:r w:rsidRPr="00706F85">
        <w:rPr>
          <w:rFonts w:eastAsia="Calibri" w:cs="Arial"/>
          <w:color w:val="auto"/>
        </w:rPr>
        <w:t>An ICD may be indicate</w:t>
      </w:r>
      <w:r>
        <w:rPr>
          <w:rFonts w:eastAsia="Calibri" w:cs="Arial"/>
          <w:color w:val="auto"/>
        </w:rPr>
        <w:t xml:space="preserve">d for </w:t>
      </w:r>
      <w:r w:rsidR="003420DC">
        <w:rPr>
          <w:rFonts w:eastAsia="Calibri" w:cs="Arial"/>
          <w:color w:val="auto"/>
        </w:rPr>
        <w:t>secondary prevention in patients who have survived a prior SCA</w:t>
      </w:r>
      <w:r w:rsidR="00C9729F">
        <w:rPr>
          <w:rFonts w:eastAsia="Calibri" w:cs="Arial"/>
          <w:color w:val="auto"/>
        </w:rPr>
        <w:t xml:space="preserve">, </w:t>
      </w:r>
      <w:r w:rsidR="003420DC">
        <w:rPr>
          <w:rFonts w:eastAsia="Calibri" w:cs="Arial"/>
          <w:color w:val="auto"/>
        </w:rPr>
        <w:t>sustained VT</w:t>
      </w:r>
      <w:r w:rsidR="000472B2">
        <w:rPr>
          <w:rFonts w:eastAsia="Calibri" w:cs="Arial"/>
          <w:color w:val="auto"/>
        </w:rPr>
        <w:t xml:space="preserve">, or </w:t>
      </w:r>
      <w:r w:rsidR="00C9729F">
        <w:rPr>
          <w:rFonts w:eastAsia="Calibri" w:cs="Arial"/>
          <w:color w:val="auto"/>
        </w:rPr>
        <w:t>syncope caused by VA</w:t>
      </w:r>
      <w:r w:rsidR="00CB31B7">
        <w:rPr>
          <w:rFonts w:eastAsia="Calibri" w:cs="Arial"/>
          <w:color w:val="auto"/>
        </w:rPr>
        <w:t xml:space="preserve"> or for primary prevention</w:t>
      </w:r>
      <w:r w:rsidR="003D44E2">
        <w:rPr>
          <w:rFonts w:eastAsia="Calibri" w:cs="Arial"/>
          <w:color w:val="auto"/>
        </w:rPr>
        <w:t xml:space="preserve"> in patients who</w:t>
      </w:r>
      <w:r w:rsidR="0032021C">
        <w:rPr>
          <w:rFonts w:eastAsia="Calibri" w:cs="Arial"/>
          <w:color w:val="auto"/>
        </w:rPr>
        <w:t xml:space="preserve"> are at increased risk for but have not yet had an episode </w:t>
      </w:r>
      <w:r w:rsidR="009F78EA">
        <w:rPr>
          <w:rFonts w:eastAsia="Calibri" w:cs="Arial"/>
          <w:color w:val="auto"/>
        </w:rPr>
        <w:t xml:space="preserve">of sustained VT, VF or </w:t>
      </w:r>
      <w:r w:rsidR="00EF3471">
        <w:rPr>
          <w:rFonts w:eastAsia="Calibri" w:cs="Arial"/>
          <w:color w:val="auto"/>
        </w:rPr>
        <w:t>SCA</w:t>
      </w:r>
      <w:r w:rsidR="00F54932">
        <w:rPr>
          <w:rFonts w:eastAsia="Calibri" w:cs="Arial"/>
          <w:color w:val="auto"/>
        </w:rPr>
        <w:t xml:space="preserve"> </w:t>
      </w:r>
      <w:r w:rsidR="00687BFF">
        <w:rPr>
          <w:rFonts w:eastAsia="Calibri" w:cs="Arial"/>
          <w:color w:val="auto"/>
        </w:rPr>
        <w:fldChar w:fldCharType="begin">
          <w:fldData xml:space="preserve">PEVuZE5vdGU+PENpdGU+PEF1dGhvcj5BbC1LaGF0aWI8L0F1dGhvcj48WWVhcj4yMDE4PC9ZZWFy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</w:fldData>
        </w:fldChar>
      </w:r>
      <w:r w:rsidR="002B1C7F">
        <w:rPr>
          <w:rFonts w:eastAsia="Calibri" w:cs="Arial"/>
          <w:color w:val="auto"/>
        </w:rPr>
        <w:instrText xml:space="preserve"> ADDIN EN.CITE </w:instrText>
      </w:r>
      <w:r w:rsidR="002B1C7F">
        <w:rPr>
          <w:rFonts w:eastAsia="Calibri" w:cs="Arial"/>
          <w:color w:val="auto"/>
        </w:rPr>
        <w:fldChar w:fldCharType="begin">
          <w:fldData xml:space="preserve">PEVuZE5vdGU+PENpdGU+PEF1dGhvcj5BbC1LaGF0aWI8L0F1dGhvcj48WWVhcj4yMDE4PC9ZZWFy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</w:fldData>
        </w:fldChar>
      </w:r>
      <w:r w:rsidR="002B1C7F">
        <w:rPr>
          <w:rFonts w:eastAsia="Calibri" w:cs="Arial"/>
          <w:color w:val="auto"/>
        </w:rPr>
        <w:instrText xml:space="preserve"> ADDIN EN.CITE.DATA </w:instrText>
      </w:r>
      <w:r w:rsidR="002B1C7F">
        <w:rPr>
          <w:rFonts w:eastAsia="Calibri" w:cs="Arial"/>
          <w:color w:val="auto"/>
        </w:rPr>
      </w:r>
      <w:r w:rsidR="002B1C7F">
        <w:rPr>
          <w:rFonts w:eastAsia="Calibri" w:cs="Arial"/>
          <w:color w:val="auto"/>
        </w:rPr>
        <w:fldChar w:fldCharType="end"/>
      </w:r>
      <w:r w:rsidR="00687BFF">
        <w:rPr>
          <w:rFonts w:eastAsia="Calibri" w:cs="Arial"/>
          <w:color w:val="auto"/>
        </w:rPr>
      </w:r>
      <w:r w:rsidR="00687BFF">
        <w:rPr>
          <w:rFonts w:eastAsia="Calibri" w:cs="Arial"/>
          <w:color w:val="auto"/>
        </w:rPr>
        <w:fldChar w:fldCharType="separate"/>
      </w:r>
      <w:r w:rsidR="00687BFF">
        <w:rPr>
          <w:rFonts w:eastAsia="Calibri" w:cs="Arial"/>
          <w:noProof/>
          <w:color w:val="auto"/>
        </w:rPr>
        <w:t>(Al-Khatib et al., 2018; Priori et al., 2015)</w:t>
      </w:r>
      <w:r w:rsidR="00687BFF">
        <w:rPr>
          <w:rFonts w:eastAsia="Calibri" w:cs="Arial"/>
          <w:color w:val="auto"/>
        </w:rPr>
        <w:fldChar w:fldCharType="end"/>
      </w:r>
      <w:r w:rsidR="00687BFF">
        <w:rPr>
          <w:rFonts w:eastAsia="Calibri" w:cs="Arial"/>
          <w:color w:val="auto"/>
        </w:rPr>
        <w:t>.</w:t>
      </w:r>
    </w:p>
    <w:p w14:paraId="6CE03209" w14:textId="5032CC09" w:rsidR="00CB4DB7" w:rsidRDefault="00CB4DB7" w:rsidP="00CB4DB7">
      <w:pPr>
        <w:pStyle w:val="Instructionaltext"/>
        <w:jc w:val="both"/>
        <w:rPr>
          <w:rFonts w:eastAsia="Calibri" w:cs="Arial"/>
          <w:color w:val="auto"/>
        </w:rPr>
      </w:pPr>
      <w:r>
        <w:rPr>
          <w:rFonts w:eastAsia="Calibri" w:cs="Arial"/>
          <w:color w:val="auto"/>
        </w:rPr>
        <w:t xml:space="preserve">Australian </w:t>
      </w:r>
      <w:r w:rsidR="00D156C5">
        <w:rPr>
          <w:rFonts w:eastAsia="Calibri" w:cs="Arial"/>
          <w:color w:val="auto"/>
        </w:rPr>
        <w:t>h</w:t>
      </w:r>
      <w:r>
        <w:rPr>
          <w:rFonts w:eastAsia="Calibri" w:cs="Arial"/>
          <w:color w:val="auto"/>
        </w:rPr>
        <w:t xml:space="preserve">eart </w:t>
      </w:r>
      <w:r w:rsidR="00D156C5">
        <w:rPr>
          <w:rFonts w:eastAsia="Calibri" w:cs="Arial"/>
          <w:color w:val="auto"/>
        </w:rPr>
        <w:t>f</w:t>
      </w:r>
      <w:r>
        <w:rPr>
          <w:rFonts w:eastAsia="Calibri" w:cs="Arial"/>
          <w:color w:val="auto"/>
        </w:rPr>
        <w:t xml:space="preserve">ailure </w:t>
      </w:r>
      <w:r w:rsidR="00D156C5">
        <w:rPr>
          <w:rFonts w:eastAsia="Calibri" w:cs="Arial"/>
          <w:color w:val="auto"/>
        </w:rPr>
        <w:t>g</w:t>
      </w:r>
      <w:r>
        <w:rPr>
          <w:rFonts w:eastAsia="Calibri" w:cs="Arial"/>
          <w:color w:val="auto"/>
        </w:rPr>
        <w:t xml:space="preserve">uidelines outline the following indications for ICD implantation </w:t>
      </w:r>
      <w:r w:rsidR="00EA3787">
        <w:rPr>
          <w:rFonts w:eastAsia="Calibri" w:cs="Arial"/>
          <w:color w:val="auto"/>
        </w:rPr>
        <w:fldChar w:fldCharType="begin">
          <w:fldData xml:space="preserve">PEVuZE5vdGU+PENpdGU+PEF1dGhvcj5BdGhlcnRvbjwvQXV0aG9yPjxZZWFyPjIwMTg8L1llYXI+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</w:fldData>
        </w:fldChar>
      </w:r>
      <w:r w:rsidR="002B1C7F">
        <w:rPr>
          <w:rFonts w:eastAsia="Calibri" w:cs="Arial"/>
          <w:color w:val="auto"/>
        </w:rPr>
        <w:instrText xml:space="preserve"> ADDIN EN.CITE </w:instrText>
      </w:r>
      <w:r w:rsidR="002B1C7F">
        <w:rPr>
          <w:rFonts w:eastAsia="Calibri" w:cs="Arial"/>
          <w:color w:val="auto"/>
        </w:rPr>
        <w:fldChar w:fldCharType="begin">
          <w:fldData xml:space="preserve">PEVuZE5vdGU+PENpdGU+PEF1dGhvcj5BdGhlcnRvbjwvQXV0aG9yPjxZZWFyPjIwMTg8L1llYXI+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</w:fldData>
        </w:fldChar>
      </w:r>
      <w:r w:rsidR="002B1C7F">
        <w:rPr>
          <w:rFonts w:eastAsia="Calibri" w:cs="Arial"/>
          <w:color w:val="auto"/>
        </w:rPr>
        <w:instrText xml:space="preserve"> ADDIN EN.CITE.DATA </w:instrText>
      </w:r>
      <w:r w:rsidR="002B1C7F">
        <w:rPr>
          <w:rFonts w:eastAsia="Calibri" w:cs="Arial"/>
          <w:color w:val="auto"/>
        </w:rPr>
      </w:r>
      <w:r w:rsidR="002B1C7F">
        <w:rPr>
          <w:rFonts w:eastAsia="Calibri" w:cs="Arial"/>
          <w:color w:val="auto"/>
        </w:rPr>
        <w:fldChar w:fldCharType="end"/>
      </w:r>
      <w:r w:rsidR="00EA3787">
        <w:rPr>
          <w:rFonts w:eastAsia="Calibri" w:cs="Arial"/>
          <w:color w:val="auto"/>
        </w:rPr>
      </w:r>
      <w:r w:rsidR="00EA3787">
        <w:rPr>
          <w:rFonts w:eastAsia="Calibri" w:cs="Arial"/>
          <w:color w:val="auto"/>
        </w:rPr>
        <w:fldChar w:fldCharType="separate"/>
      </w:r>
      <w:r w:rsidR="00EA3787">
        <w:rPr>
          <w:rFonts w:eastAsia="Calibri" w:cs="Arial"/>
          <w:noProof/>
          <w:color w:val="auto"/>
        </w:rPr>
        <w:t>(Atherton et al., 2018)</w:t>
      </w:r>
      <w:r w:rsidR="00EA3787">
        <w:rPr>
          <w:rFonts w:eastAsia="Calibri" w:cs="Arial"/>
          <w:color w:val="auto"/>
        </w:rPr>
        <w:fldChar w:fldCharType="end"/>
      </w:r>
      <w:r>
        <w:rPr>
          <w:rFonts w:eastAsia="Calibri" w:cs="Arial"/>
          <w:color w:val="auto"/>
        </w:rPr>
        <w:t>:</w:t>
      </w:r>
    </w:p>
    <w:p w14:paraId="5D49240D" w14:textId="5DB26D25" w:rsidR="00CB4DB7" w:rsidRDefault="00CB4DB7" w:rsidP="00CB4DB7">
      <w:pPr>
        <w:pStyle w:val="Instructionaltext"/>
        <w:numPr>
          <w:ilvl w:val="0"/>
          <w:numId w:val="32"/>
        </w:numPr>
        <w:jc w:val="both"/>
        <w:rPr>
          <w:rFonts w:eastAsia="Calibri" w:cs="Arial"/>
          <w:color w:val="auto"/>
        </w:rPr>
      </w:pPr>
      <w:r>
        <w:rPr>
          <w:rFonts w:eastAsia="Calibri" w:cs="Arial"/>
          <w:color w:val="auto"/>
        </w:rPr>
        <w:t>s</w:t>
      </w:r>
      <w:r w:rsidRPr="002A681B">
        <w:rPr>
          <w:rFonts w:eastAsia="Calibri" w:cs="Arial"/>
          <w:color w:val="auto"/>
        </w:rPr>
        <w:t>econdary prevention in patients following a resuscitated cardiac arrest, sustained VT in the presence of haemodynamic compromise, and VT associated with syncope and an LVEF &lt;40</w:t>
      </w:r>
      <w:r>
        <w:rPr>
          <w:rFonts w:eastAsia="Calibri" w:cs="Arial"/>
          <w:color w:val="auto"/>
        </w:rPr>
        <w:t>%</w:t>
      </w:r>
    </w:p>
    <w:p w14:paraId="2160ED27" w14:textId="6C23717C" w:rsidR="00A36C24" w:rsidRPr="00AB6ED9" w:rsidRDefault="008B2577" w:rsidP="00AB6ED9">
      <w:pPr>
        <w:pStyle w:val="Instructionaltext"/>
        <w:numPr>
          <w:ilvl w:val="0"/>
          <w:numId w:val="32"/>
        </w:numPr>
        <w:jc w:val="both"/>
        <w:rPr>
          <w:rFonts w:eastAsia="Calibri" w:cs="Arial"/>
          <w:color w:val="auto"/>
        </w:rPr>
      </w:pPr>
      <w:r>
        <w:rPr>
          <w:rFonts w:eastAsia="Calibri" w:cs="Arial"/>
          <w:color w:val="auto"/>
        </w:rPr>
        <w:t xml:space="preserve">primary prevention measure in patients </w:t>
      </w:r>
      <w:r w:rsidR="00AB6ED9">
        <w:rPr>
          <w:rFonts w:eastAsia="Calibri" w:cs="Arial"/>
          <w:color w:val="auto"/>
        </w:rPr>
        <w:t xml:space="preserve">at least one month after MI and </w:t>
      </w:r>
      <w:r w:rsidRPr="00AB6ED9">
        <w:rPr>
          <w:rFonts w:eastAsia="Calibri" w:cs="Arial"/>
          <w:color w:val="auto"/>
        </w:rPr>
        <w:t xml:space="preserve">with an LVEF </w:t>
      </w:r>
      <w:r w:rsidRPr="00AB6ED9">
        <w:rPr>
          <w:rFonts w:eastAsia="Calibri" w:cs="Calibri"/>
          <w:color w:val="auto"/>
        </w:rPr>
        <w:t>≤</w:t>
      </w:r>
      <w:r w:rsidRPr="00AB6ED9">
        <w:rPr>
          <w:rFonts w:eastAsia="Calibri" w:cs="Arial"/>
          <w:color w:val="auto"/>
        </w:rPr>
        <w:t xml:space="preserve">30% </w:t>
      </w:r>
    </w:p>
    <w:p w14:paraId="3D5BCDD9" w14:textId="33CB3D1E" w:rsidR="008B2577" w:rsidRPr="008B2577" w:rsidRDefault="00A36C24" w:rsidP="008B2577">
      <w:pPr>
        <w:pStyle w:val="Instructionaltext"/>
        <w:numPr>
          <w:ilvl w:val="0"/>
          <w:numId w:val="32"/>
        </w:numPr>
        <w:jc w:val="both"/>
        <w:rPr>
          <w:rFonts w:eastAsia="Calibri" w:cs="Arial"/>
          <w:color w:val="auto"/>
        </w:rPr>
      </w:pPr>
      <w:r>
        <w:rPr>
          <w:rFonts w:eastAsia="Calibri" w:cs="Arial"/>
          <w:color w:val="auto"/>
        </w:rPr>
        <w:t>primary prevention measure in</w:t>
      </w:r>
      <w:r w:rsidR="008B2577">
        <w:rPr>
          <w:rFonts w:eastAsia="Calibri" w:cs="Arial"/>
          <w:color w:val="auto"/>
        </w:rPr>
        <w:t xml:space="preserve"> patients with heart failure with reduced ejection fraction (HFrEF) associated with ischaemic heart disease and an LVEF </w:t>
      </w:r>
      <w:r w:rsidR="008B2577">
        <w:rPr>
          <w:rFonts w:eastAsia="Calibri" w:cs="Calibri"/>
          <w:color w:val="auto"/>
        </w:rPr>
        <w:t>≤</w:t>
      </w:r>
      <w:r w:rsidR="008B2577">
        <w:rPr>
          <w:rFonts w:eastAsia="Calibri" w:cs="Arial"/>
          <w:color w:val="auto"/>
        </w:rPr>
        <w:t>35%.</w:t>
      </w:r>
    </w:p>
    <w:p w14:paraId="4006D93E" w14:textId="77777777" w:rsidR="006F0D4C" w:rsidRDefault="00803E2F" w:rsidP="006F0D4C">
      <w:r>
        <w:t xml:space="preserve">Genetic causes have been identified for </w:t>
      </w:r>
      <w:r w:rsidR="00182DCF">
        <w:t>several</w:t>
      </w:r>
      <w:r>
        <w:t xml:space="preserve"> cardiac disorders</w:t>
      </w:r>
      <w:r w:rsidR="0034780B">
        <w:t xml:space="preserve"> that </w:t>
      </w:r>
      <w:r w:rsidR="00846DE6">
        <w:t xml:space="preserve">can </w:t>
      </w:r>
      <w:r w:rsidR="0034780B">
        <w:t xml:space="preserve">cause </w:t>
      </w:r>
      <w:r w:rsidR="00846DE6">
        <w:t>VAs</w:t>
      </w:r>
      <w:r w:rsidR="0034780B">
        <w:t xml:space="preserve"> and SCD</w:t>
      </w:r>
      <w:r w:rsidR="001E4913">
        <w:t xml:space="preserve"> </w:t>
      </w:r>
      <w:r w:rsidR="00BE4420">
        <w:rPr>
          <w:rFonts w:eastAsiaTheme="minorHAnsi"/>
          <w:color w:val="258221"/>
        </w:rPr>
        <w:fldChar w:fldCharType="begin">
          <w:fldData xml:space="preserve">PEVuZE5vdGU+PENpdGU+PEF1dGhvcj5ab2RnZWthcjwvQXV0aG9yPjxZZWFyPjIwMTE8L1llYXI+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</w:fldData>
        </w:fldChar>
      </w:r>
      <w:r w:rsidR="00BE4420">
        <w:instrText xml:space="preserve"> ADDIN EN.CITE </w:instrText>
      </w:r>
      <w:r w:rsidR="00BE4420">
        <w:rPr>
          <w:rFonts w:eastAsiaTheme="minorHAnsi"/>
          <w:color w:val="258221"/>
        </w:rPr>
        <w:fldChar w:fldCharType="begin">
          <w:fldData xml:space="preserve">PEVuZE5vdGU+PENpdGU+PEF1dGhvcj5ab2RnZWthcjwvQXV0aG9yPjxZZWFyPjIwMTE8L1llYXI+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</w:fldData>
        </w:fldChar>
      </w:r>
      <w:r w:rsidR="00BE4420">
        <w:instrText xml:space="preserve"> ADDIN EN.CITE.DATA </w:instrText>
      </w:r>
      <w:r w:rsidR="00BE4420">
        <w:rPr>
          <w:rFonts w:eastAsiaTheme="minorHAnsi"/>
          <w:color w:val="258221"/>
        </w:rPr>
      </w:r>
      <w:r w:rsidR="00BE4420">
        <w:rPr>
          <w:rFonts w:eastAsiaTheme="minorHAnsi"/>
          <w:color w:val="258221"/>
        </w:rPr>
        <w:fldChar w:fldCharType="end"/>
      </w:r>
      <w:r w:rsidR="00BE4420">
        <w:rPr>
          <w:rFonts w:eastAsiaTheme="minorHAnsi"/>
          <w:color w:val="258221"/>
        </w:rPr>
      </w:r>
      <w:r w:rsidR="00BE4420">
        <w:rPr>
          <w:rFonts w:eastAsiaTheme="minorHAnsi"/>
          <w:color w:val="258221"/>
        </w:rPr>
        <w:fldChar w:fldCharType="separate"/>
      </w:r>
      <w:r w:rsidR="00BE4420">
        <w:rPr>
          <w:noProof/>
        </w:rPr>
        <w:t>(John et al., 2012; Zodgekar et al., 2011)</w:t>
      </w:r>
      <w:r w:rsidR="00BE4420">
        <w:rPr>
          <w:rFonts w:eastAsiaTheme="minorHAnsi"/>
          <w:color w:val="258221"/>
        </w:rPr>
        <w:fldChar w:fldCharType="end"/>
      </w:r>
      <w:r w:rsidR="00B47B2F">
        <w:t>.</w:t>
      </w:r>
      <w:r w:rsidR="002D0D53">
        <w:t xml:space="preserve"> </w:t>
      </w:r>
      <w:r w:rsidR="00F95841">
        <w:t xml:space="preserve">For patients with an inherited cardiac condition, </w:t>
      </w:r>
      <w:r w:rsidR="001D0C7D">
        <w:t xml:space="preserve">secondary prevention ICD therapy is </w:t>
      </w:r>
      <w:r w:rsidR="00984B9A">
        <w:t xml:space="preserve">typically </w:t>
      </w:r>
      <w:r w:rsidR="001D0C7D">
        <w:t xml:space="preserve">indicated </w:t>
      </w:r>
      <w:r w:rsidR="00BE4420">
        <w:rPr>
          <w:rFonts w:eastAsiaTheme="minorHAnsi"/>
          <w:color w:val="258221"/>
        </w:rPr>
        <w:fldChar w:fldCharType="begin">
          <w:fldData xml:space="preserve">PEVuZE5vdGU+PENpdGU+PEF1dGhvcj5Qcmlvcmk8L0F1dGhvcj48WWVhcj4yMDE1PC9ZZWFyPjxS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</w:fldData>
        </w:fldChar>
      </w:r>
      <w:r w:rsidR="00BE4420">
        <w:instrText xml:space="preserve"> ADDIN EN.CITE </w:instrText>
      </w:r>
      <w:r w:rsidR="00BE4420">
        <w:rPr>
          <w:rFonts w:eastAsiaTheme="minorHAnsi"/>
          <w:color w:val="258221"/>
        </w:rPr>
        <w:fldChar w:fldCharType="begin">
          <w:fldData xml:space="preserve">PEVuZE5vdGU+PENpdGU+PEF1dGhvcj5Qcmlvcmk8L0F1dGhvcj48WWVhcj4yMDE1PC9ZZWFyPjxS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</w:fldData>
        </w:fldChar>
      </w:r>
      <w:r w:rsidR="00BE4420">
        <w:instrText xml:space="preserve"> ADDIN EN.CITE.DATA </w:instrText>
      </w:r>
      <w:r w:rsidR="00BE4420">
        <w:rPr>
          <w:rFonts w:eastAsiaTheme="minorHAnsi"/>
          <w:color w:val="258221"/>
        </w:rPr>
      </w:r>
      <w:r w:rsidR="00BE4420">
        <w:rPr>
          <w:rFonts w:eastAsiaTheme="minorHAnsi"/>
          <w:color w:val="258221"/>
        </w:rPr>
        <w:fldChar w:fldCharType="end"/>
      </w:r>
      <w:r w:rsidR="00BE4420">
        <w:rPr>
          <w:rFonts w:eastAsiaTheme="minorHAnsi"/>
          <w:color w:val="258221"/>
        </w:rPr>
      </w:r>
      <w:r w:rsidR="00BE4420">
        <w:rPr>
          <w:rFonts w:eastAsiaTheme="minorHAnsi"/>
          <w:color w:val="258221"/>
        </w:rPr>
        <w:fldChar w:fldCharType="separate"/>
      </w:r>
      <w:r w:rsidR="00BE4420">
        <w:rPr>
          <w:noProof/>
        </w:rPr>
        <w:t>(Al-Khatib et al., 2018; Epstein et al., 2008; Priori et al., 2015)</w:t>
      </w:r>
      <w:r w:rsidR="00BE4420">
        <w:rPr>
          <w:rFonts w:eastAsiaTheme="minorHAnsi"/>
          <w:color w:val="258221"/>
        </w:rPr>
        <w:fldChar w:fldCharType="end"/>
      </w:r>
      <w:r w:rsidR="00DD6352">
        <w:t xml:space="preserve"> </w:t>
      </w:r>
      <w:r w:rsidR="00A166C4">
        <w:t xml:space="preserve">In some conditions, a positive family history of SCD may </w:t>
      </w:r>
      <w:r w:rsidR="00092D56">
        <w:t xml:space="preserve">be an indication for primary prevention </w:t>
      </w:r>
      <w:r w:rsidR="0088277A">
        <w:t>implantation</w:t>
      </w:r>
      <w:r w:rsidR="00A166C4">
        <w:t>.</w:t>
      </w:r>
      <w:r w:rsidR="00FD687E">
        <w:t xml:space="preserve"> </w:t>
      </w:r>
      <w:r w:rsidR="002D0D53">
        <w:t xml:space="preserve">For example, in hypertrophic cardiomyopathy an ICD may be </w:t>
      </w:r>
      <w:r w:rsidR="00AC7EA4">
        <w:t>recommended</w:t>
      </w:r>
      <w:r w:rsidR="002D0D53">
        <w:t xml:space="preserve"> if any one major risk facto</w:t>
      </w:r>
      <w:r w:rsidR="009B06F6">
        <w:t>r</w:t>
      </w:r>
      <w:r w:rsidR="009B06F6" w:rsidRPr="009B06F6">
        <w:t>—</w:t>
      </w:r>
      <w:r w:rsidR="002D0D53">
        <w:t xml:space="preserve">previous cardiac arrest/VT, family history of premature SCD, left ventricular wall thickness </w:t>
      </w:r>
      <w:r w:rsidR="002D0D53">
        <w:rPr>
          <w:rFonts w:cs="Calibri"/>
        </w:rPr>
        <w:t>≥</w:t>
      </w:r>
      <w:r w:rsidR="002D0D53">
        <w:t xml:space="preserve">30mm, previous episodes of documented </w:t>
      </w:r>
      <w:r w:rsidR="001A0483">
        <w:t>non-sustained</w:t>
      </w:r>
      <w:r w:rsidR="004E2315">
        <w:t xml:space="preserve"> ventricular tachycardia</w:t>
      </w:r>
      <w:r w:rsidR="001A0483">
        <w:t xml:space="preserve"> </w:t>
      </w:r>
      <w:r w:rsidR="004E2315">
        <w:t>(</w:t>
      </w:r>
      <w:r w:rsidR="002D0D53">
        <w:t>NSVT</w:t>
      </w:r>
      <w:r w:rsidR="004E2315">
        <w:t>)</w:t>
      </w:r>
      <w:r w:rsidR="002D0D53">
        <w:t xml:space="preserve"> or unexplained syncope</w:t>
      </w:r>
      <w:r w:rsidR="009B06F6" w:rsidRPr="009B06F6">
        <w:t>—</w:t>
      </w:r>
      <w:r w:rsidR="00CF0CC1">
        <w:t>is present</w:t>
      </w:r>
      <w:r w:rsidR="003056E8">
        <w:t xml:space="preserve"> </w:t>
      </w:r>
      <w:r w:rsidR="000629EA">
        <w:rPr>
          <w:rFonts w:eastAsiaTheme="minorHAnsi"/>
          <w:color w:val="258221"/>
        </w:rPr>
        <w:fldChar w:fldCharType="begin"/>
      </w:r>
      <w:r w:rsidR="000629EA">
        <w:instrText xml:space="preserve"> ADDIN EN.CITE &lt;EndNote&gt;&lt;Cite&gt;&lt;Author&gt;Cardiovascular Genetics Working Group&lt;/Author&gt;&lt;Year&gt;2016&lt;/Year&gt;&lt;RecNum&gt;84&lt;/RecNum&gt;&lt;DisplayText&gt;(Cardiovascular Genetics Working Group, 2016)&lt;/DisplayText&gt;&lt;record&gt;&lt;rec-number&gt;84&lt;/rec-number&gt;&lt;foreign-keys&gt;&lt;key app="EN" db-id="dxwp9sr0q2tvaketzr1ptspxe55xeavas9tv" timestamp="1656651116"&gt;84&lt;/key&gt;&lt;/foreign-keys&gt;&lt;ref-type name="Report"&gt;27&lt;/ref-type&gt;&lt;contributors&gt;&lt;authors&gt;&lt;author&gt;Cardiovascular Genetics Working Group,&lt;/author&gt;&lt;/authors&gt;&lt;/contributors&gt;&lt;titles&gt;&lt;title&gt;Diagnosis and Management of Hypertrophic Cardiomyopathy - Position Statement&lt;/title&gt;&lt;/titles&gt;&lt;dates&gt;&lt;year&gt;2016&lt;/year&gt;&lt;/dates&gt;&lt;publisher&gt;The Cardiac Society of Australia and New Zealand&lt;/publisher&gt;&lt;urls&gt;&lt;/urls&gt;&lt;/record&gt;&lt;/Cite&gt;&lt;/EndNote&gt;</w:instrText>
      </w:r>
      <w:r w:rsidR="000629EA">
        <w:rPr>
          <w:rFonts w:eastAsiaTheme="minorHAnsi"/>
          <w:color w:val="258221"/>
        </w:rPr>
        <w:fldChar w:fldCharType="separate"/>
      </w:r>
      <w:r w:rsidR="000629EA">
        <w:rPr>
          <w:noProof/>
        </w:rPr>
        <w:t>(Cardiovascular Genetics Working Group, 2016)</w:t>
      </w:r>
      <w:r w:rsidR="000629EA">
        <w:rPr>
          <w:rFonts w:eastAsiaTheme="minorHAnsi"/>
          <w:color w:val="258221"/>
        </w:rPr>
        <w:fldChar w:fldCharType="end"/>
      </w:r>
      <w:r w:rsidR="007C0192">
        <w:t>.</w:t>
      </w:r>
      <w:r w:rsidR="001C5D34">
        <w:t xml:space="preserve"> </w:t>
      </w:r>
      <w:r w:rsidR="00FB4A3D">
        <w:t xml:space="preserve">Further indications for primary prevention implantation are emerging. </w:t>
      </w:r>
      <w:r w:rsidR="00613CA8">
        <w:t>For example, i</w:t>
      </w:r>
      <w:r w:rsidR="001C5D34">
        <w:t xml:space="preserve">n </w:t>
      </w:r>
      <w:r w:rsidR="000F6A02">
        <w:t>long QT syndrome</w:t>
      </w:r>
      <w:r w:rsidR="00160A79">
        <w:t xml:space="preserve"> </w:t>
      </w:r>
      <w:r w:rsidR="005F33B4">
        <w:t>there is</w:t>
      </w:r>
      <w:r w:rsidR="00A32A7D">
        <w:t xml:space="preserve"> an emerging</w:t>
      </w:r>
      <w:r w:rsidR="006E2682">
        <w:t xml:space="preserve"> indication for</w:t>
      </w:r>
      <w:r w:rsidR="00A32A7D">
        <w:t xml:space="preserve"> primary </w:t>
      </w:r>
      <w:r w:rsidR="006E2682">
        <w:t xml:space="preserve">prevention ICD therapy for </w:t>
      </w:r>
      <w:r w:rsidR="00A32A7D">
        <w:t xml:space="preserve">post pubertal women with long QT </w:t>
      </w:r>
      <w:r w:rsidR="004E2315">
        <w:t xml:space="preserve">syndrome </w:t>
      </w:r>
      <w:r w:rsidR="00A32A7D">
        <w:t xml:space="preserve">type 2 and a </w:t>
      </w:r>
      <w:r w:rsidR="00A07BCE">
        <w:t xml:space="preserve">very long QT interval </w:t>
      </w:r>
      <w:r w:rsidR="0043717E">
        <w:lastRenderedPageBreak/>
        <w:t>(&gt;0.55 seconds)</w:t>
      </w:r>
      <w:r w:rsidR="004D4110">
        <w:t xml:space="preserve"> </w:t>
      </w:r>
      <w:r w:rsidR="00BE4420">
        <w:rPr>
          <w:rFonts w:eastAsiaTheme="minorHAnsi"/>
          <w:color w:val="258221"/>
        </w:rPr>
        <w:fldChar w:fldCharType="begin">
          <w:fldData xml:space="preserve">PEVuZE5vdGU+PENpdGU+PEF1dGhvcj5XYWRkZWxsLVNtaXRoPC9BdXRob3I+PFllYXI+MjAxNjwv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</w:fldData>
        </w:fldChar>
      </w:r>
      <w:r w:rsidR="00BE4420">
        <w:instrText xml:space="preserve"> ADDIN EN.CITE </w:instrText>
      </w:r>
      <w:r w:rsidR="00BE4420">
        <w:rPr>
          <w:rFonts w:eastAsiaTheme="minorHAnsi"/>
          <w:color w:val="258221"/>
        </w:rPr>
        <w:fldChar w:fldCharType="begin">
          <w:fldData xml:space="preserve">PEVuZE5vdGU+PENpdGU+PEF1dGhvcj5XYWRkZWxsLVNtaXRoPC9BdXRob3I+PFllYXI+MjAxNjwv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</w:fldData>
        </w:fldChar>
      </w:r>
      <w:r w:rsidR="00BE4420">
        <w:instrText xml:space="preserve"> ADDIN EN.CITE.DATA </w:instrText>
      </w:r>
      <w:r w:rsidR="00BE4420">
        <w:rPr>
          <w:rFonts w:eastAsiaTheme="minorHAnsi"/>
          <w:color w:val="258221"/>
        </w:rPr>
      </w:r>
      <w:r w:rsidR="00BE4420">
        <w:rPr>
          <w:rFonts w:eastAsiaTheme="minorHAnsi"/>
          <w:color w:val="258221"/>
        </w:rPr>
        <w:fldChar w:fldCharType="end"/>
      </w:r>
      <w:r w:rsidR="00BE4420">
        <w:rPr>
          <w:rFonts w:eastAsiaTheme="minorHAnsi"/>
          <w:color w:val="258221"/>
        </w:rPr>
      </w:r>
      <w:r w:rsidR="00BE4420">
        <w:rPr>
          <w:rFonts w:eastAsiaTheme="minorHAnsi"/>
          <w:color w:val="258221"/>
        </w:rPr>
        <w:fldChar w:fldCharType="separate"/>
      </w:r>
      <w:r w:rsidR="00BE4420">
        <w:rPr>
          <w:noProof/>
        </w:rPr>
        <w:t>(Waddell-Smith and Skinner, 2016)</w:t>
      </w:r>
      <w:r w:rsidR="00BE4420">
        <w:rPr>
          <w:rFonts w:eastAsiaTheme="minorHAnsi"/>
          <w:color w:val="258221"/>
        </w:rPr>
        <w:fldChar w:fldCharType="end"/>
      </w:r>
      <w:r w:rsidR="0043717E">
        <w:t>.</w:t>
      </w:r>
      <w:r w:rsidR="001C3BB6">
        <w:t xml:space="preserve"> In dilated cardio</w:t>
      </w:r>
      <w:r w:rsidR="00A1657F">
        <w:t>myopathy, there is an emerging indication for ICD therapy in patients with</w:t>
      </w:r>
      <w:r w:rsidR="00F57C5F">
        <w:t xml:space="preserve"> a</w:t>
      </w:r>
      <w:r w:rsidR="00A1657F">
        <w:t xml:space="preserve"> disease</w:t>
      </w:r>
      <w:r w:rsidR="00363A77">
        <w:t>-causing</w:t>
      </w:r>
      <w:r w:rsidR="00765C5E">
        <w:t xml:space="preserve"> </w:t>
      </w:r>
      <w:r w:rsidR="006C7984">
        <w:t xml:space="preserve">mutation </w:t>
      </w:r>
      <w:r w:rsidR="00765C5E">
        <w:t xml:space="preserve">of the Lamin A/C gene </w:t>
      </w:r>
      <w:r w:rsidR="006C7984">
        <w:t>and clinical risk factors</w:t>
      </w:r>
      <w:r w:rsidR="00E92404">
        <w:t xml:space="preserve"> </w:t>
      </w:r>
      <w:r w:rsidR="00E92404">
        <w:rPr>
          <w:rFonts w:eastAsiaTheme="minorHAnsi"/>
          <w:color w:val="258221"/>
        </w:rPr>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E92404">
        <w:instrText xml:space="preserve"> ADDIN EN.CITE </w:instrText>
      </w:r>
      <w:r w:rsidR="00E92404">
        <w:rPr>
          <w:rFonts w:eastAsiaTheme="minorHAnsi"/>
          <w:color w:val="258221"/>
        </w:rPr>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E92404">
        <w:instrText xml:space="preserve"> ADDIN EN.CITE.DATA </w:instrText>
      </w:r>
      <w:r w:rsidR="00E92404">
        <w:rPr>
          <w:rFonts w:eastAsiaTheme="minorHAnsi"/>
          <w:color w:val="258221"/>
        </w:rPr>
      </w:r>
      <w:r w:rsidR="00E92404">
        <w:rPr>
          <w:rFonts w:eastAsiaTheme="minorHAnsi"/>
          <w:color w:val="258221"/>
        </w:rPr>
        <w:fldChar w:fldCharType="end"/>
      </w:r>
      <w:r w:rsidR="00E92404">
        <w:rPr>
          <w:rFonts w:eastAsiaTheme="minorHAnsi"/>
          <w:color w:val="258221"/>
        </w:rPr>
      </w:r>
      <w:r w:rsidR="00E92404">
        <w:rPr>
          <w:rFonts w:eastAsiaTheme="minorHAnsi"/>
          <w:color w:val="258221"/>
        </w:rPr>
        <w:fldChar w:fldCharType="separate"/>
      </w:r>
      <w:r w:rsidR="00E92404">
        <w:rPr>
          <w:noProof/>
        </w:rPr>
        <w:t>(Priori et al., 2015)</w:t>
      </w:r>
      <w:r w:rsidR="00E92404">
        <w:rPr>
          <w:rFonts w:eastAsiaTheme="minorHAnsi"/>
          <w:color w:val="258221"/>
        </w:rPr>
        <w:fldChar w:fldCharType="end"/>
      </w:r>
      <w:r w:rsidR="006C7984">
        <w:t>.</w:t>
      </w:r>
    </w:p>
    <w:p w14:paraId="275F9466" w14:textId="5D91DE37" w:rsidR="00CB4DB7" w:rsidRDefault="00CB4DB7" w:rsidP="00B174EB">
      <w:pPr>
        <w:pStyle w:val="Heading5"/>
      </w:pPr>
      <w:r>
        <w:t>Follow-up</w:t>
      </w:r>
    </w:p>
    <w:p w14:paraId="70E55481" w14:textId="78FDE277" w:rsidR="00F24755" w:rsidRDefault="00D33ED7" w:rsidP="00CB4DB7">
      <w:pPr>
        <w:jc w:val="both"/>
      </w:pPr>
      <w:r>
        <w:t>For</w:t>
      </w:r>
      <w:r w:rsidR="00075643">
        <w:t xml:space="preserve"> patients with a </w:t>
      </w:r>
      <w:r w:rsidR="00BB7217">
        <w:t xml:space="preserve">cardiovascular implantable </w:t>
      </w:r>
      <w:r w:rsidR="007A2A57">
        <w:t>electronic device (CIED)</w:t>
      </w:r>
      <w:r>
        <w:t>, period</w:t>
      </w:r>
      <w:r w:rsidR="004250FA">
        <w:t>ic</w:t>
      </w:r>
      <w:r>
        <w:t xml:space="preserve"> assessment of device function, retrieval of stored health and technical data, and adjustment of the device’s programmed settings is essential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t>.</w:t>
      </w:r>
      <w:r w:rsidR="00075643">
        <w:t xml:space="preserve"> </w:t>
      </w:r>
      <w:r w:rsidR="00CB4DB7">
        <w:t xml:space="preserve">According to the applicant, specialist follow-up with ECG is required every 6 months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CB4DB7">
        <w:t xml:space="preserve">. </w:t>
      </w:r>
    </w:p>
    <w:p w14:paraId="4CBBD30F" w14:textId="3949E5BF" w:rsidR="00CB4DB7" w:rsidRDefault="00CB4DB7" w:rsidP="00CB4DB7">
      <w:pPr>
        <w:jc w:val="both"/>
      </w:pPr>
      <w:r>
        <w:t>This</w:t>
      </w:r>
      <w:r w:rsidR="00733B7E">
        <w:t xml:space="preserve"> frequency of follow-up</w:t>
      </w:r>
      <w:r>
        <w:t xml:space="preserve"> is reflected in a recent Cardiac Society of Australia and New Zealand (CSANZ) </w:t>
      </w:r>
      <w:r w:rsidR="00927C80">
        <w:t>p</w:t>
      </w:r>
      <w:r>
        <w:t xml:space="preserve">osition </w:t>
      </w:r>
      <w:r w:rsidR="00927C80">
        <w:t>s</w:t>
      </w:r>
      <w:r>
        <w:t xml:space="preserve">tatement on the follow-up of </w:t>
      </w:r>
      <w:r w:rsidRPr="00072AF2">
        <w:t>CIEDs</w:t>
      </w:r>
      <w:r>
        <w:t xml:space="preserve">, which </w:t>
      </w:r>
      <w:r w:rsidRPr="00072AF2">
        <w:t xml:space="preserve">recommends scheduled in-person or remote transmission review checks at least every </w:t>
      </w:r>
      <w:r>
        <w:t>6</w:t>
      </w:r>
      <w:r w:rsidRPr="00072AF2">
        <w:t xml:space="preserve"> months for ICDs, in addition to an in-person post</w:t>
      </w:r>
      <w:r>
        <w:t>-implant</w:t>
      </w:r>
      <w:r w:rsidRPr="00072AF2">
        <w:t xml:space="preserve"> check at 2</w:t>
      </w:r>
      <w:r>
        <w:t>–</w:t>
      </w:r>
      <w:r w:rsidRPr="00072AF2">
        <w:t xml:space="preserve">12 weeks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rsidRPr="00072AF2">
        <w:t>.</w:t>
      </w:r>
      <w:r w:rsidR="00400A7B">
        <w:t xml:space="preserve"> Additional checks may be needed </w:t>
      </w:r>
      <w:r w:rsidR="00F6379D">
        <w:t xml:space="preserve">in certain circumstances, </w:t>
      </w:r>
      <w:r w:rsidR="0097293B">
        <w:t xml:space="preserve">such as </w:t>
      </w:r>
      <w:r w:rsidR="00FE7E8C">
        <w:t>pre- and post-MRI,</w:t>
      </w:r>
      <w:r w:rsidR="00DF0886">
        <w:t xml:space="preserve"> over the period of radiation therapy</w:t>
      </w:r>
      <w:r w:rsidR="001474CD">
        <w:t xml:space="preserve">, </w:t>
      </w:r>
      <w:r w:rsidR="00253007">
        <w:t>prior to a surgical procedure</w:t>
      </w:r>
      <w:r w:rsidR="001474CD">
        <w:t>,</w:t>
      </w:r>
      <w:r w:rsidR="00064395">
        <w:t xml:space="preserve"> when triggered by a home monitoring alert</w:t>
      </w:r>
      <w:r w:rsidR="001474CD">
        <w:t xml:space="preserve"> or in other specific circumstances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rsidR="00253007">
        <w:t>.</w:t>
      </w:r>
      <w:r w:rsidR="00C42AFA">
        <w:t xml:space="preserve"> </w:t>
      </w:r>
      <w:r w:rsidR="00DE0F13">
        <w:t xml:space="preserve">Periodic in-person review </w:t>
      </w:r>
      <w:r w:rsidR="00B22D7D">
        <w:t>of the</w:t>
      </w:r>
      <w:r w:rsidR="005920E7">
        <w:t xml:space="preserve"> underlying cardiac condition</w:t>
      </w:r>
      <w:r w:rsidR="00B22D7D">
        <w:t xml:space="preserve"> is also essential</w:t>
      </w:r>
      <w:r w:rsidR="00DF36D9">
        <w:t xml:space="preserve"> and</w:t>
      </w:r>
      <w:r w:rsidR="00EB2C03">
        <w:t xml:space="preserve"> may occur simultaneously with the scheduled device check </w:t>
      </w:r>
      <w:r w:rsidR="007765FE">
        <w:t>or separately</w:t>
      </w:r>
      <w:r w:rsidR="00DF36D9">
        <w:t xml:space="preserve"> </w:t>
      </w:r>
      <w:r w:rsidR="002B1C7F">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2B1C7F">
        <w:fldChar w:fldCharType="separate"/>
      </w:r>
      <w:r w:rsidR="002B1C7F">
        <w:rPr>
          <w:noProof/>
        </w:rPr>
        <w:t>(Leitch et al., 2022)</w:t>
      </w:r>
      <w:r w:rsidR="002B1C7F">
        <w:fldChar w:fldCharType="end"/>
      </w:r>
      <w:r w:rsidR="007765FE">
        <w:t>.</w:t>
      </w:r>
      <w:r w:rsidR="005D00BF">
        <w:t xml:space="preserve"> </w:t>
      </w:r>
      <w:r w:rsidR="003C084C">
        <w:t>According to the position statement, a</w:t>
      </w:r>
      <w:r w:rsidR="005D00BF">
        <w:t>ncillary tests such as a 12-lead ECG</w:t>
      </w:r>
      <w:r w:rsidR="00FD34AC">
        <w:t xml:space="preserve"> </w:t>
      </w:r>
      <w:r w:rsidR="00E613D3">
        <w:t>are</w:t>
      </w:r>
      <w:r w:rsidR="00FD34AC">
        <w:t xml:space="preserve"> </w:t>
      </w:r>
      <w:r w:rsidR="00927C80">
        <w:t xml:space="preserve">only </w:t>
      </w:r>
      <w:r w:rsidR="00BB7217">
        <w:t xml:space="preserve">a </w:t>
      </w:r>
      <w:r w:rsidR="00FD34AC">
        <w:t xml:space="preserve">required </w:t>
      </w:r>
      <w:r w:rsidR="00BB7217">
        <w:t>part of patient follow-up in certain circumstances</w:t>
      </w:r>
      <w:r w:rsidR="004E38B4">
        <w:t xml:space="preserve">, such as annually </w:t>
      </w:r>
      <w:r w:rsidR="00CF7721">
        <w:t>in paediatric patients</w:t>
      </w:r>
      <w:r w:rsidR="004E38B4">
        <w:t xml:space="preserve">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rsidR="00BB7217">
        <w:t>.</w:t>
      </w:r>
    </w:p>
    <w:p w14:paraId="4C076A2F" w14:textId="4FCBB705" w:rsidR="00DC3035" w:rsidRDefault="00DC3035" w:rsidP="00602DF5">
      <w:pPr>
        <w:pStyle w:val="Heading4"/>
      </w:pPr>
      <w:r>
        <w:t>Proposed population for this PICO</w:t>
      </w:r>
    </w:p>
    <w:p w14:paraId="43E15A4E" w14:textId="5DBC0EF9" w:rsidR="00C437F0" w:rsidRDefault="00724E83" w:rsidP="00724E83">
      <w:pPr>
        <w:jc w:val="both"/>
      </w:pPr>
      <w:r>
        <w:t xml:space="preserve">The proposed population is patients at risk of VA who are indicated for ICD therapy for the primary or secondary prevention of VA and consequent SCD. </w:t>
      </w:r>
    </w:p>
    <w:p w14:paraId="285EEF29" w14:textId="4CB7D7DF" w:rsidR="00724E83" w:rsidRDefault="00724E83" w:rsidP="00724E83">
      <w:pPr>
        <w:jc w:val="both"/>
      </w:pPr>
      <w:r>
        <w:t xml:space="preserve">Specifically, patients who have one of the following are included in the proposed population </w:t>
      </w:r>
      <w:r>
        <w:fldChar w:fldCharType="begin"/>
      </w:r>
      <w:r>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fldChar w:fldCharType="separate"/>
      </w:r>
      <w:r>
        <w:rPr>
          <w:noProof/>
        </w:rPr>
        <w:t>(Applicant, 2022b)</w:t>
      </w:r>
      <w:r>
        <w:fldChar w:fldCharType="end"/>
      </w:r>
      <w:r>
        <w:t>:</w:t>
      </w:r>
    </w:p>
    <w:p w14:paraId="5D09BF00" w14:textId="77777777" w:rsidR="00724E83" w:rsidRPr="00982A08" w:rsidRDefault="00724E83" w:rsidP="00724E83">
      <w:pPr>
        <w:pStyle w:val="Instructionaltext"/>
        <w:numPr>
          <w:ilvl w:val="0"/>
          <w:numId w:val="11"/>
        </w:numPr>
        <w:jc w:val="both"/>
        <w:rPr>
          <w:rFonts w:eastAsiaTheme="minorEastAsia"/>
          <w:color w:val="auto"/>
        </w:rPr>
      </w:pPr>
      <w:r w:rsidRPr="00982A08">
        <w:rPr>
          <w:rFonts w:eastAsiaTheme="minorEastAsia"/>
          <w:color w:val="auto"/>
        </w:rPr>
        <w:t xml:space="preserve">history of haemodynamically significant </w:t>
      </w:r>
      <w:r>
        <w:rPr>
          <w:rFonts w:eastAsiaTheme="minorEastAsia"/>
          <w:color w:val="auto"/>
        </w:rPr>
        <w:t>VAs</w:t>
      </w:r>
      <w:r w:rsidRPr="00982A08">
        <w:rPr>
          <w:rFonts w:eastAsiaTheme="minorEastAsia"/>
          <w:color w:val="auto"/>
        </w:rPr>
        <w:t xml:space="preserve"> in the presence of structural heart disease</w:t>
      </w:r>
    </w:p>
    <w:p w14:paraId="59F14B4D" w14:textId="77777777" w:rsidR="00724E83" w:rsidRPr="00982A08" w:rsidRDefault="00724E83" w:rsidP="00724E83">
      <w:pPr>
        <w:pStyle w:val="Instructionaltext"/>
        <w:numPr>
          <w:ilvl w:val="0"/>
          <w:numId w:val="11"/>
        </w:numPr>
        <w:jc w:val="both"/>
        <w:rPr>
          <w:rFonts w:eastAsiaTheme="minorEastAsia"/>
          <w:color w:val="auto"/>
        </w:rPr>
      </w:pPr>
      <w:r w:rsidRPr="00982A08">
        <w:rPr>
          <w:rFonts w:eastAsiaTheme="minorEastAsia"/>
          <w:color w:val="auto"/>
        </w:rPr>
        <w:t>documented high-risk genetic cardiac disease</w:t>
      </w:r>
    </w:p>
    <w:p w14:paraId="18E29CD2" w14:textId="77777777" w:rsidR="00724E83" w:rsidRPr="00982A08" w:rsidRDefault="00724E83" w:rsidP="00724E83">
      <w:pPr>
        <w:pStyle w:val="Instructionaltext"/>
        <w:numPr>
          <w:ilvl w:val="0"/>
          <w:numId w:val="11"/>
        </w:numPr>
        <w:jc w:val="both"/>
        <w:rPr>
          <w:rFonts w:eastAsiaTheme="minorEastAsia"/>
          <w:color w:val="auto"/>
        </w:rPr>
      </w:pPr>
      <w:r w:rsidRPr="00982A08">
        <w:rPr>
          <w:rFonts w:eastAsiaTheme="minorEastAsia"/>
          <w:color w:val="auto"/>
        </w:rPr>
        <w:t xml:space="preserve">ischaemic heart disease, with a left ventricular ejection fraction </w:t>
      </w:r>
      <w:r>
        <w:rPr>
          <w:rFonts w:eastAsiaTheme="minorEastAsia"/>
          <w:color w:val="auto"/>
        </w:rPr>
        <w:t xml:space="preserve">(LVEF) </w:t>
      </w:r>
      <w:r w:rsidRPr="00982A08">
        <w:rPr>
          <w:rFonts w:eastAsiaTheme="minorEastAsia"/>
          <w:color w:val="auto"/>
        </w:rPr>
        <w:t>of less than 30% at least one month after experiencing a myocardial infarction</w:t>
      </w:r>
      <w:r>
        <w:rPr>
          <w:rFonts w:eastAsiaTheme="minorEastAsia"/>
          <w:color w:val="auto"/>
        </w:rPr>
        <w:t xml:space="preserve"> (MI)</w:t>
      </w:r>
      <w:r w:rsidRPr="00982A08">
        <w:rPr>
          <w:rFonts w:eastAsiaTheme="minorEastAsia"/>
          <w:color w:val="auto"/>
        </w:rPr>
        <w:t xml:space="preserve"> and while on optimised medical therapy</w:t>
      </w:r>
    </w:p>
    <w:p w14:paraId="48A6E195" w14:textId="77777777" w:rsidR="00724E83" w:rsidRDefault="00724E83" w:rsidP="00724E83">
      <w:pPr>
        <w:pStyle w:val="Instructionaltext"/>
        <w:numPr>
          <w:ilvl w:val="0"/>
          <w:numId w:val="11"/>
        </w:numPr>
        <w:jc w:val="both"/>
        <w:rPr>
          <w:rFonts w:eastAsiaTheme="minorEastAsia"/>
          <w:color w:val="auto"/>
        </w:rPr>
      </w:pPr>
      <w:r w:rsidRPr="00982A08">
        <w:rPr>
          <w:rFonts w:eastAsiaTheme="minorEastAsia"/>
          <w:color w:val="auto"/>
        </w:rPr>
        <w:t xml:space="preserve">chronic heart failure, classified as New York Heart Association (NYHA) class II or III, with a </w:t>
      </w:r>
      <w:r>
        <w:rPr>
          <w:rFonts w:eastAsiaTheme="minorEastAsia"/>
          <w:color w:val="auto"/>
        </w:rPr>
        <w:t>LVEF</w:t>
      </w:r>
      <w:r w:rsidRPr="00982A08">
        <w:rPr>
          <w:rFonts w:eastAsiaTheme="minorEastAsia"/>
          <w:color w:val="auto"/>
        </w:rPr>
        <w:t xml:space="preserve"> of less than 35% (despite optimised medical therapy).</w:t>
      </w:r>
    </w:p>
    <w:p w14:paraId="4B63D971" w14:textId="77777777" w:rsidR="00724E83" w:rsidRDefault="00724E83" w:rsidP="00724E83">
      <w:r>
        <w:t xml:space="preserve">Patients within the overarching population may, according to the applicant, be classified into one of the following three groups </w:t>
      </w:r>
      <w:r>
        <w:fldChar w:fldCharType="begin"/>
      </w:r>
      <w:r>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fldChar w:fldCharType="separate"/>
      </w:r>
      <w:r>
        <w:rPr>
          <w:noProof/>
        </w:rPr>
        <w:t>(Applicant, 2022a)</w:t>
      </w:r>
      <w:r>
        <w:fldChar w:fldCharType="end"/>
      </w:r>
      <w:r>
        <w:t>:</w:t>
      </w:r>
    </w:p>
    <w:p w14:paraId="50999CFD" w14:textId="77777777" w:rsidR="00724E83" w:rsidRDefault="00724E83" w:rsidP="00724E83">
      <w:pPr>
        <w:pStyle w:val="ListParagraph"/>
        <w:numPr>
          <w:ilvl w:val="0"/>
          <w:numId w:val="41"/>
        </w:numPr>
        <w:spacing w:before="120" w:after="120" w:line="240" w:lineRule="auto"/>
        <w:contextualSpacing w:val="0"/>
        <w:jc w:val="both"/>
        <w:rPr>
          <w:rFonts w:cs="Calibri"/>
        </w:rPr>
      </w:pPr>
      <w:r w:rsidRPr="00C3330A">
        <w:rPr>
          <w:rFonts w:cs="Calibri"/>
        </w:rPr>
        <w:t>Patients who do not have an ICD and who are suitable for</w:t>
      </w:r>
      <w:r>
        <w:rPr>
          <w:rFonts w:cs="Calibri"/>
        </w:rPr>
        <w:t xml:space="preserve"> a</w:t>
      </w:r>
      <w:r w:rsidRPr="00C3330A">
        <w:rPr>
          <w:rFonts w:cs="Calibri"/>
        </w:rPr>
        <w:t xml:space="preserve"> </w:t>
      </w:r>
      <w:r>
        <w:rPr>
          <w:rFonts w:cs="Calibri"/>
        </w:rPr>
        <w:t>TV-ICD or an EV-ICD</w:t>
      </w:r>
    </w:p>
    <w:p w14:paraId="3028870E" w14:textId="77777777" w:rsidR="00724E83" w:rsidRDefault="00724E83" w:rsidP="00724E83">
      <w:pPr>
        <w:pStyle w:val="ListParagraph"/>
        <w:numPr>
          <w:ilvl w:val="0"/>
          <w:numId w:val="41"/>
        </w:numPr>
        <w:spacing w:before="120" w:after="120" w:line="240" w:lineRule="auto"/>
        <w:ind w:left="714" w:hanging="357"/>
        <w:contextualSpacing w:val="0"/>
        <w:jc w:val="both"/>
        <w:rPr>
          <w:rFonts w:cs="Calibri"/>
        </w:rPr>
      </w:pPr>
      <w:r w:rsidRPr="00C3330A">
        <w:rPr>
          <w:rFonts w:cs="Calibri"/>
        </w:rPr>
        <w:t>Patients who do not have an ICD but who are not suitable for</w:t>
      </w:r>
      <w:r>
        <w:rPr>
          <w:rFonts w:cs="Calibri"/>
        </w:rPr>
        <w:t xml:space="preserve"> a</w:t>
      </w:r>
      <w:r w:rsidRPr="00C3330A">
        <w:rPr>
          <w:rFonts w:cs="Calibri"/>
        </w:rPr>
        <w:t xml:space="preserve"> TV-ICD</w:t>
      </w:r>
    </w:p>
    <w:p w14:paraId="1DD1E234" w14:textId="77777777" w:rsidR="00724E83" w:rsidRDefault="00724E83" w:rsidP="00724E83">
      <w:pPr>
        <w:pStyle w:val="ListParagraph"/>
        <w:numPr>
          <w:ilvl w:val="0"/>
          <w:numId w:val="41"/>
        </w:numPr>
        <w:spacing w:before="120" w:after="120" w:line="240" w:lineRule="auto"/>
        <w:ind w:left="714" w:hanging="357"/>
        <w:contextualSpacing w:val="0"/>
        <w:jc w:val="both"/>
        <w:rPr>
          <w:rFonts w:cs="Calibri"/>
        </w:rPr>
      </w:pPr>
      <w:r w:rsidRPr="00977724">
        <w:rPr>
          <w:rFonts w:cs="Calibri"/>
        </w:rPr>
        <w:t xml:space="preserve">Patients with an existing TV-ICD who demonstrate a clinical need </w:t>
      </w:r>
      <w:r>
        <w:rPr>
          <w:rFonts w:cs="Calibri"/>
        </w:rPr>
        <w:t xml:space="preserve">for removal of the TV-ICD </w:t>
      </w:r>
      <w:r w:rsidRPr="00CA55A2">
        <w:rPr>
          <w:rFonts w:cs="Calibri"/>
        </w:rPr>
        <w:t>and replacement with an EV-ICD or other extravascular device</w:t>
      </w:r>
    </w:p>
    <w:p w14:paraId="17DFAE9F" w14:textId="289D3D18" w:rsidR="00724E83" w:rsidRPr="000A06A3" w:rsidRDefault="00724E83" w:rsidP="00724E83">
      <w:pPr>
        <w:spacing w:before="120" w:after="120" w:line="240" w:lineRule="auto"/>
        <w:jc w:val="both"/>
        <w:rPr>
          <w:rFonts w:cs="Calibri"/>
        </w:rPr>
      </w:pPr>
      <w:r>
        <w:rPr>
          <w:rFonts w:cs="Calibri"/>
        </w:rPr>
        <w:t>Further detail on these three subpopulations</w:t>
      </w:r>
      <w:r w:rsidR="002C53E7">
        <w:rPr>
          <w:rFonts w:cs="Calibri"/>
        </w:rPr>
        <w:t xml:space="preserve"> </w:t>
      </w:r>
      <w:r>
        <w:rPr>
          <w:rFonts w:cs="Calibri"/>
        </w:rPr>
        <w:t>is provided below</w:t>
      </w:r>
      <w:r w:rsidR="002C53E7">
        <w:rPr>
          <w:rFonts w:cs="Calibri"/>
        </w:rPr>
        <w:t>.</w:t>
      </w:r>
    </w:p>
    <w:p w14:paraId="6A8FA956" w14:textId="6E7DB4BE" w:rsidR="00BD5359" w:rsidRDefault="00001214" w:rsidP="00602DF5">
      <w:pPr>
        <w:pStyle w:val="Heading5"/>
      </w:pPr>
      <w:r>
        <w:t>Patient</w:t>
      </w:r>
      <w:r w:rsidR="00ED3606">
        <w:t xml:space="preserve">s suitable for a TV-ICD or an EV-ICD </w:t>
      </w:r>
    </w:p>
    <w:p w14:paraId="0FADF284" w14:textId="0E30781F" w:rsidR="006F2E38" w:rsidRDefault="002D7DC4" w:rsidP="00BD5359">
      <w:pPr>
        <w:pStyle w:val="Instructionaltext"/>
        <w:jc w:val="both"/>
        <w:rPr>
          <w:rFonts w:eastAsia="Calibri" w:cs="Arial"/>
          <w:color w:val="auto"/>
        </w:rPr>
      </w:pPr>
      <w:r>
        <w:rPr>
          <w:rFonts w:eastAsia="Calibri" w:cs="Arial"/>
          <w:color w:val="auto"/>
        </w:rPr>
        <w:t xml:space="preserve">Theoretically, </w:t>
      </w:r>
      <w:r w:rsidR="001F21B7">
        <w:rPr>
          <w:rFonts w:eastAsia="Calibri" w:cs="Arial"/>
          <w:color w:val="auto"/>
        </w:rPr>
        <w:t>an EV-ICD could be considered for any</w:t>
      </w:r>
      <w:r w:rsidR="0048125E">
        <w:rPr>
          <w:rFonts w:eastAsia="Calibri" w:cs="Arial"/>
          <w:color w:val="auto"/>
        </w:rPr>
        <w:t xml:space="preserve"> patient </w:t>
      </w:r>
      <w:r w:rsidR="00652829">
        <w:rPr>
          <w:rFonts w:eastAsia="Calibri" w:cs="Arial"/>
          <w:color w:val="auto"/>
        </w:rPr>
        <w:t>who is</w:t>
      </w:r>
      <w:r w:rsidR="0048125E">
        <w:rPr>
          <w:rFonts w:eastAsia="Calibri" w:cs="Arial"/>
          <w:color w:val="auto"/>
        </w:rPr>
        <w:t xml:space="preserve"> </w:t>
      </w:r>
      <w:r w:rsidR="00652829">
        <w:rPr>
          <w:rFonts w:eastAsia="Calibri" w:cs="Arial"/>
          <w:color w:val="auto"/>
        </w:rPr>
        <w:t xml:space="preserve">suitable for a TV-ICD and does not </w:t>
      </w:r>
      <w:r w:rsidR="001F21B7">
        <w:rPr>
          <w:rFonts w:eastAsia="Calibri" w:cs="Arial"/>
          <w:color w:val="auto"/>
        </w:rPr>
        <w:t>require</w:t>
      </w:r>
      <w:r w:rsidR="00652829">
        <w:rPr>
          <w:rFonts w:eastAsia="Calibri" w:cs="Arial"/>
          <w:color w:val="auto"/>
        </w:rPr>
        <w:t xml:space="preserve"> long-term </w:t>
      </w:r>
      <w:r w:rsidR="00070EF4">
        <w:rPr>
          <w:rFonts w:eastAsia="Calibri" w:cs="Arial"/>
          <w:color w:val="auto"/>
        </w:rPr>
        <w:t>bradycardia pacing or CRT</w:t>
      </w:r>
      <w:r w:rsidR="00337B4C">
        <w:rPr>
          <w:rFonts w:eastAsia="Calibri" w:cs="Arial"/>
          <w:color w:val="auto"/>
        </w:rPr>
        <w:t xml:space="preserve">. </w:t>
      </w:r>
      <w:r w:rsidR="00002BDD">
        <w:rPr>
          <w:rFonts w:eastAsia="Calibri" w:cs="Arial"/>
          <w:color w:val="auto"/>
        </w:rPr>
        <w:t xml:space="preserve">However, it remains unclear whether the proposed intervention is at least non-inferior to </w:t>
      </w:r>
      <w:r w:rsidR="003F746D">
        <w:rPr>
          <w:rFonts w:eastAsia="Calibri" w:cs="Arial"/>
          <w:color w:val="auto"/>
        </w:rPr>
        <w:t>the TV-ICD in these patients</w:t>
      </w:r>
      <w:r w:rsidR="00BE4D53">
        <w:rPr>
          <w:rFonts w:eastAsia="Calibri" w:cs="Arial"/>
          <w:color w:val="auto"/>
        </w:rPr>
        <w:t xml:space="preserve"> and thereby whether implantation of an EV-ICD is justified. The assessment</w:t>
      </w:r>
      <w:r w:rsidR="005A0BD2">
        <w:rPr>
          <w:rFonts w:eastAsia="Calibri" w:cs="Arial"/>
          <w:color w:val="auto"/>
        </w:rPr>
        <w:t xml:space="preserve"> will </w:t>
      </w:r>
      <w:r w:rsidR="00650D24">
        <w:rPr>
          <w:rFonts w:eastAsia="Calibri" w:cs="Arial"/>
          <w:color w:val="auto"/>
        </w:rPr>
        <w:t>assess whether EV-ICD is non-inferior to the TV-ICD in this subpopulation</w:t>
      </w:r>
      <w:r w:rsidR="005A0BD2">
        <w:rPr>
          <w:rFonts w:eastAsia="Calibri" w:cs="Arial"/>
          <w:color w:val="auto"/>
        </w:rPr>
        <w:t>.</w:t>
      </w:r>
      <w:r w:rsidR="00AE3234">
        <w:rPr>
          <w:rFonts w:eastAsia="Calibri" w:cs="Arial"/>
          <w:color w:val="auto"/>
        </w:rPr>
        <w:t xml:space="preserve"> </w:t>
      </w:r>
    </w:p>
    <w:p w14:paraId="16506410" w14:textId="01767C59" w:rsidR="00793579" w:rsidRPr="006C7984" w:rsidRDefault="00AE3234" w:rsidP="00BD5359">
      <w:pPr>
        <w:pStyle w:val="Instructionaltext"/>
        <w:jc w:val="both"/>
        <w:rPr>
          <w:rFonts w:eastAsia="Calibri" w:cs="Arial"/>
          <w:color w:val="auto"/>
        </w:rPr>
      </w:pPr>
      <w:r>
        <w:rPr>
          <w:rFonts w:eastAsia="Calibri" w:cs="Arial"/>
          <w:color w:val="auto"/>
        </w:rPr>
        <w:lastRenderedPageBreak/>
        <w:t>If the EV-ICD</w:t>
      </w:r>
      <w:r w:rsidR="006F2E38">
        <w:rPr>
          <w:rFonts w:eastAsia="Calibri" w:cs="Arial"/>
          <w:color w:val="auto"/>
        </w:rPr>
        <w:t xml:space="preserve"> is listed, uptake of the device in this subpopulation would be driven by clinician and patient preference.</w:t>
      </w:r>
      <w:r>
        <w:rPr>
          <w:rFonts w:eastAsia="Calibri" w:cs="Arial"/>
          <w:color w:val="auto"/>
        </w:rPr>
        <w:t xml:space="preserve"> </w:t>
      </w:r>
      <w:r w:rsidR="00793579">
        <w:rPr>
          <w:rFonts w:eastAsia="Calibri" w:cs="Arial"/>
          <w:color w:val="auto"/>
        </w:rPr>
        <w:t xml:space="preserve">The applicant </w:t>
      </w:r>
      <w:r w:rsidR="00E20603">
        <w:rPr>
          <w:rFonts w:eastAsia="Calibri" w:cs="Arial"/>
          <w:color w:val="auto"/>
        </w:rPr>
        <w:t>estimated that</w:t>
      </w:r>
      <w:r w:rsidR="00650D24">
        <w:rPr>
          <w:rFonts w:eastAsia="Calibri" w:cs="Arial"/>
          <w:color w:val="auto"/>
        </w:rPr>
        <w:t>, should the service be included on the MBS,</w:t>
      </w:r>
      <w:r w:rsidR="00E20603">
        <w:rPr>
          <w:rFonts w:eastAsia="Calibri" w:cs="Arial"/>
          <w:color w:val="auto"/>
        </w:rPr>
        <w:t xml:space="preserve"> as many as 20% of patients suitable </w:t>
      </w:r>
      <w:r w:rsidR="007E49A8">
        <w:rPr>
          <w:rFonts w:eastAsia="Calibri" w:cs="Arial"/>
          <w:color w:val="auto"/>
        </w:rPr>
        <w:t xml:space="preserve">for a TV-ICD may instead </w:t>
      </w:r>
      <w:r w:rsidR="00792DD4">
        <w:rPr>
          <w:rFonts w:eastAsia="Calibri" w:cs="Arial"/>
          <w:color w:val="auto"/>
        </w:rPr>
        <w:t>access</w:t>
      </w:r>
      <w:r w:rsidR="007E49A8">
        <w:rPr>
          <w:rFonts w:eastAsia="Calibri" w:cs="Arial"/>
          <w:color w:val="auto"/>
        </w:rPr>
        <w:t xml:space="preserve"> the EV-ICD</w:t>
      </w:r>
      <w:r w:rsidR="00792DD4">
        <w:rPr>
          <w:rFonts w:eastAsia="Calibri" w:cs="Arial"/>
          <w:color w:val="auto"/>
        </w:rPr>
        <w:t xml:space="preserve"> in the first year of listing</w:t>
      </w:r>
      <w:r w:rsidR="00650D24">
        <w:rPr>
          <w:rFonts w:eastAsia="Calibri" w:cs="Arial"/>
          <w:color w:val="auto"/>
        </w:rPr>
        <w:t>, increasing</w:t>
      </w:r>
      <w:r w:rsidR="00792DD4">
        <w:rPr>
          <w:rFonts w:eastAsia="Calibri" w:cs="Arial"/>
          <w:color w:val="auto"/>
        </w:rPr>
        <w:t xml:space="preserve"> to 30% </w:t>
      </w:r>
      <w:r w:rsidR="00460426">
        <w:rPr>
          <w:rFonts w:eastAsia="Calibri" w:cs="Arial"/>
          <w:color w:val="auto"/>
        </w:rPr>
        <w:t xml:space="preserve">in the third year </w:t>
      </w:r>
      <w:r w:rsidR="00A541D1">
        <w:rPr>
          <w:rFonts w:eastAsia="Calibri" w:cs="Arial"/>
          <w:color w:val="auto"/>
        </w:rPr>
        <w:fldChar w:fldCharType="begin"/>
      </w:r>
      <w:r w:rsidR="00A541D1">
        <w:rPr>
          <w:rFonts w:eastAsia="Calibri" w:cs="Arial"/>
          <w:color w:val="auto"/>
        </w:rPr>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A541D1">
        <w:rPr>
          <w:rFonts w:eastAsia="Calibri" w:cs="Arial"/>
          <w:color w:val="auto"/>
        </w:rPr>
        <w:fldChar w:fldCharType="separate"/>
      </w:r>
      <w:r w:rsidR="00A541D1">
        <w:rPr>
          <w:rFonts w:eastAsia="Calibri" w:cs="Arial"/>
          <w:noProof/>
          <w:color w:val="auto"/>
        </w:rPr>
        <w:t>(Applicant, 2022b)</w:t>
      </w:r>
      <w:r w:rsidR="00A541D1">
        <w:rPr>
          <w:rFonts w:eastAsia="Calibri" w:cs="Arial"/>
          <w:color w:val="auto"/>
        </w:rPr>
        <w:fldChar w:fldCharType="end"/>
      </w:r>
      <w:r w:rsidR="00792DD4">
        <w:rPr>
          <w:rFonts w:eastAsia="Calibri" w:cs="Arial"/>
          <w:color w:val="auto"/>
        </w:rPr>
        <w:t>.</w:t>
      </w:r>
    </w:p>
    <w:p w14:paraId="24603F88" w14:textId="678BC9D1" w:rsidR="00BD5359" w:rsidRDefault="00BD5359" w:rsidP="00BD5359">
      <w:pPr>
        <w:pStyle w:val="Heading5"/>
      </w:pPr>
      <w:bookmarkStart w:id="15" w:name="_Ref108734694"/>
      <w:r>
        <w:t>Patients unsuitable for a TV-ICD</w:t>
      </w:r>
      <w:bookmarkEnd w:id="15"/>
      <w:r>
        <w:t xml:space="preserve"> </w:t>
      </w:r>
    </w:p>
    <w:p w14:paraId="1B71FE7A" w14:textId="24D17EB7" w:rsidR="00BD5359" w:rsidRDefault="00BD5359" w:rsidP="00BD5359">
      <w:pPr>
        <w:jc w:val="both"/>
      </w:pPr>
      <w:r w:rsidDel="00233BF9">
        <w:t xml:space="preserve">There are some patients who </w:t>
      </w:r>
      <w:r>
        <w:t>are in clinical need of</w:t>
      </w:r>
      <w:r w:rsidDel="00233BF9">
        <w:t xml:space="preserve"> an ICD but who are not candidates for </w:t>
      </w:r>
      <w:r>
        <w:t xml:space="preserve">a </w:t>
      </w:r>
      <w:r w:rsidDel="00233BF9">
        <w:t>TV-ICD or for whom TV-ICD implantation is not ideal</w:t>
      </w:r>
      <w:r>
        <w:t xml:space="preserve"> due to significant risk of ICD-related morbidity</w:t>
      </w:r>
      <w:r w:rsidDel="00233BF9">
        <w:t>.</w:t>
      </w:r>
      <w:r>
        <w:t xml:space="preserve"> According to the applicant, patients who are not suitable for TV-ICD include those who have a high risk of infection, venous occlusions, structural abnormalities or difficult venous anatomy </w:t>
      </w:r>
      <w:r>
        <w:fldChar w:fldCharType="begin"/>
      </w:r>
      <w:r>
        <w:instrText xml:space="preserve"> ADDIN EN.CITE &lt;EndNote&gt;&lt;Cite&gt;&lt;Author&gt;Applicant&lt;/Author&gt;&lt;Year&gt;2022&lt;/Year&gt;&lt;RecNum&gt;19&lt;/RecNum&gt;&lt;DisplayText&gt;(Applicant, 2022a; 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Cite&gt;&lt;Author&gt;Applicant&lt;/Author&gt;&lt;Year&gt;2022&lt;/Year&gt;&lt;RecNum&gt;32&lt;/RecNum&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fldChar w:fldCharType="separate"/>
      </w:r>
      <w:r>
        <w:rPr>
          <w:noProof/>
        </w:rPr>
        <w:t>(Applicant, 2022a; Applicant, 2022b)</w:t>
      </w:r>
      <w:r>
        <w:fldChar w:fldCharType="end"/>
      </w:r>
      <w:r>
        <w:t xml:space="preserve">. In addition, the applicant proposes that patients who are reluctant to attempt or reattempt ICD therapy with a transvenous system can be considered unsuitable for TV-ICD therapy </w:t>
      </w:r>
      <w:r>
        <w:fldChar w:fldCharType="begin"/>
      </w:r>
      <w:r>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fldChar w:fldCharType="separate"/>
      </w:r>
      <w:r>
        <w:rPr>
          <w:noProof/>
        </w:rPr>
        <w:t>(Applicant, 2022a)</w:t>
      </w:r>
      <w:r>
        <w:fldChar w:fldCharType="end"/>
      </w:r>
      <w:r>
        <w:t xml:space="preserve">. These include younger patients, patients with comorbidities, and patients who have undergone a previous ICD explant </w:t>
      </w:r>
      <w:r>
        <w:fldChar w:fldCharType="begin"/>
      </w:r>
      <w:r>
        <w:instrText xml:space="preserve"> ADDIN EN.CITE &lt;EndNote&gt;&lt;Cite&gt;&lt;Author&gt;Applicant&lt;/Author&gt;&lt;Year&gt;2022&lt;/Year&gt;&lt;RecNum&gt;19&lt;/RecNum&gt;&lt;DisplayText&gt;(Applicant, 2022a; 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Cite&gt;&lt;Author&gt;Applicant&lt;/Author&gt;&lt;Year&gt;2022&lt;/Year&gt;&lt;RecNum&gt;32&lt;/RecNum&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fldChar w:fldCharType="separate"/>
      </w:r>
      <w:r>
        <w:rPr>
          <w:noProof/>
        </w:rPr>
        <w:t>(Applicant, 2022a; Applicant, 2022b)</w:t>
      </w:r>
      <w:r>
        <w:fldChar w:fldCharType="end"/>
      </w:r>
      <w:r>
        <w:t>.</w:t>
      </w:r>
    </w:p>
    <w:p w14:paraId="7F3C5F64" w14:textId="0E68B556" w:rsidR="00BD5359" w:rsidRDefault="00BD5359" w:rsidP="00BD5359">
      <w:pPr>
        <w:jc w:val="both"/>
      </w:pPr>
      <w:r>
        <w:t>International literature defining patient selection for another extravascular ICD system—the subcutaneous ICD (S-ICD)</w:t>
      </w:r>
      <w:r w:rsidRPr="00900029">
        <w:t>—</w:t>
      </w:r>
      <w:r>
        <w:t>provides some detail on patients who may be unsuitable for a transvenous system or in whom an extravascular system may be preferred</w:t>
      </w:r>
      <w:r w:rsidRPr="00FA6FC9">
        <w:t>. According to international guidelines, the S-ICD may be a useful alternative when venous access is difficult, in patients at high risk for infection</w:t>
      </w:r>
      <w:r w:rsidR="007563DB">
        <w:t xml:space="preserve"> (e.g. patients with a prior device infection, end stage renal disease, diabetes mellitus or </w:t>
      </w:r>
      <w:r w:rsidR="002F7A2B">
        <w:t>who are chronically immunosuppressed)</w:t>
      </w:r>
      <w:r w:rsidRPr="00FA6FC9">
        <w:t>, after the removal of a transvenous ICD for infections</w:t>
      </w:r>
      <w:r>
        <w:t>,</w:t>
      </w:r>
      <w:r w:rsidRPr="00FA6FC9">
        <w:t xml:space="preserve"> or in young patients with a long-term need for ICD therapy </w:t>
      </w:r>
      <w:r w:rsidRPr="00FA6FC9">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Pr="00FA6FC9">
        <w:instrText xml:space="preserve"> ADDIN EN.CITE </w:instrText>
      </w:r>
      <w:r w:rsidRPr="00FA6FC9">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Pr="00FA6FC9">
        <w:instrText xml:space="preserve"> ADDIN EN.CITE.DATA </w:instrText>
      </w:r>
      <w:r w:rsidRPr="00FA6FC9">
        <w:fldChar w:fldCharType="end"/>
      </w:r>
      <w:r w:rsidRPr="00FA6FC9">
        <w:fldChar w:fldCharType="separate"/>
      </w:r>
      <w:r w:rsidRPr="00106681">
        <w:t>(Al-Khatib et al., 2018; Priori et al., 2015)</w:t>
      </w:r>
      <w:r w:rsidRPr="00FA6FC9">
        <w:fldChar w:fldCharType="end"/>
      </w:r>
      <w:r w:rsidRPr="00FA6FC9">
        <w:t>.</w:t>
      </w:r>
    </w:p>
    <w:p w14:paraId="61D102D1" w14:textId="5AD09ADF" w:rsidR="00E83F05" w:rsidRDefault="00BD5359" w:rsidP="00BD5359">
      <w:pPr>
        <w:jc w:val="both"/>
      </w:pPr>
      <w:r>
        <w:t xml:space="preserve">Transvenous lead placement may be made difficult or impossible due to congenital anomalies precluding venous access or acquired stenosis or obstruction of the central veins </w:t>
      </w:r>
      <w:r>
        <w:fldChar w:fldCharType="begin"/>
      </w:r>
      <w:r>
        <w:instrText xml:space="preserve"> ADDIN EN.CITE &lt;EndNote&gt;&lt;Cite&gt;&lt;Author&gt;Cappelli&lt;/Author&gt;&lt;Year&gt;2014&lt;/Year&gt;&lt;RecNum&gt;95&lt;/RecNum&gt;&lt;DisplayText&gt;(Cappelli et al., 2014)&lt;/DisplayText&gt;&lt;record&gt;&lt;rec-number&gt;95&lt;/rec-number&gt;&lt;foreign-keys&gt;&lt;key app="EN" db-id="dxwp9sr0q2tvaketzr1ptspxe55xeavas9tv" timestamp="1657846606"&gt;95&lt;/key&gt;&lt;/foreign-keys&gt;&lt;ref-type name="Electronic Article"&gt;43&lt;/ref-type&gt;&lt;contributors&gt;&lt;authors&gt;&lt;author&gt;Cappelli, S.&lt;/author&gt;&lt;author&gt;Olaru, A.&lt;/author&gt;&lt;author&gt;De Maria, E.&lt;/author&gt;&lt;/authors&gt;&lt;/contributors&gt;&lt;titles&gt;&lt;title&gt;The subcutaneous defibrillator: who stands to benefit. An article from the e-journal of the ESC Council for Cardiology Practice&lt;/title&gt;&lt;/titles&gt;&lt;volume&gt;12&lt;/volume&gt;&lt;num-vols&gt;17&lt;/num-vols&gt;&lt;dates&gt;&lt;year&gt;2014&lt;/year&gt;&lt;/dates&gt;&lt;publisher&gt;European Society of Cardiology&lt;/publisher&gt;&lt;urls&gt;&lt;related-urls&gt;&lt;url&gt;https://www.escardio.org/Journals/E-Journal-of-Cardiology-Practice/Volume-12/The-subcutaneous-defibrillator-who-stands-to-benefit&lt;/url&gt;&lt;/related-urls&gt;&lt;/urls&gt;&lt;/record&gt;&lt;/Cite&gt;&lt;/EndNote&gt;</w:instrText>
      </w:r>
      <w:r>
        <w:fldChar w:fldCharType="separate"/>
      </w:r>
      <w:r>
        <w:rPr>
          <w:noProof/>
        </w:rPr>
        <w:t>(Cappelli et al., 2014)</w:t>
      </w:r>
      <w:r>
        <w:fldChar w:fldCharType="end"/>
      </w:r>
      <w:r>
        <w:t>. For patients with a history of</w:t>
      </w:r>
      <w:r w:rsidRPr="00B3160E">
        <w:t xml:space="preserve"> device infections</w:t>
      </w:r>
      <w:r>
        <w:t>,</w:t>
      </w:r>
      <w:r w:rsidRPr="00B3160E">
        <w:t xml:space="preserve"> the risk of relapse is very high</w:t>
      </w:r>
      <w:r>
        <w:t xml:space="preserve"> </w:t>
      </w:r>
      <w:r>
        <w:fldChar w:fldCharType="begin"/>
      </w:r>
      <w:r>
        <w:instrText xml:space="preserve"> ADDIN EN.CITE &lt;EndNote&gt;&lt;Cite&gt;&lt;Author&gt;Cappelli&lt;/Author&gt;&lt;Year&gt;2014&lt;/Year&gt;&lt;RecNum&gt;95&lt;/RecNum&gt;&lt;DisplayText&gt;(Cappelli et al., 2014)&lt;/DisplayText&gt;&lt;record&gt;&lt;rec-number&gt;95&lt;/rec-number&gt;&lt;foreign-keys&gt;&lt;key app="EN" db-id="dxwp9sr0q2tvaketzr1ptspxe55xeavas9tv" timestamp="1657846606"&gt;95&lt;/key&gt;&lt;/foreign-keys&gt;&lt;ref-type name="Electronic Article"&gt;43&lt;/ref-type&gt;&lt;contributors&gt;&lt;authors&gt;&lt;author&gt;Cappelli, S.&lt;/author&gt;&lt;author&gt;Olaru, A.&lt;/author&gt;&lt;author&gt;De Maria, E.&lt;/author&gt;&lt;/authors&gt;&lt;/contributors&gt;&lt;titles&gt;&lt;title&gt;The subcutaneous defibrillator: who stands to benefit. An article from the e-journal of the ESC Council for Cardiology Practice&lt;/title&gt;&lt;/titles&gt;&lt;volume&gt;12&lt;/volume&gt;&lt;num-vols&gt;17&lt;/num-vols&gt;&lt;dates&gt;&lt;year&gt;2014&lt;/year&gt;&lt;/dates&gt;&lt;publisher&gt;European Society of Cardiology&lt;/publisher&gt;&lt;urls&gt;&lt;related-urls&gt;&lt;url&gt;https://www.escardio.org/Journals/E-Journal-of-Cardiology-Practice/Volume-12/The-subcutaneous-defibrillator-who-stands-to-benefit&lt;/url&gt;&lt;/related-urls&gt;&lt;/urls&gt;&lt;/record&gt;&lt;/Cite&gt;&lt;/EndNote&gt;</w:instrText>
      </w:r>
      <w:r>
        <w:fldChar w:fldCharType="separate"/>
      </w:r>
      <w:r>
        <w:rPr>
          <w:noProof/>
        </w:rPr>
        <w:t>(Cappelli et al., 2014)</w:t>
      </w:r>
      <w:r>
        <w:fldChar w:fldCharType="end"/>
      </w:r>
      <w:r>
        <w:t>, therefore an extravascular system may be preferred.</w:t>
      </w:r>
      <w:r w:rsidR="00E83F05">
        <w:t xml:space="preserve"> </w:t>
      </w:r>
      <w:r>
        <w:t xml:space="preserve">In younger patients with preserved venous access, an extravascular device may be preferred owing to the </w:t>
      </w:r>
      <w:r w:rsidRPr="00FA6FC9">
        <w:t>effect of growth on endocardial leads and the possibility of saving venous vasculature</w:t>
      </w:r>
      <w:r>
        <w:t xml:space="preserve"> </w:t>
      </w:r>
      <w:r>
        <w:fldChar w:fldCharType="begin"/>
      </w:r>
      <w:r>
        <w:instrText xml:space="preserve"> ADDIN EN.CITE &lt;EndNote&gt;&lt;Cite&gt;&lt;Author&gt;Cappelli&lt;/Author&gt;&lt;Year&gt;2014&lt;/Year&gt;&lt;RecNum&gt;95&lt;/RecNum&gt;&lt;DisplayText&gt;(Cappelli et al., 2014)&lt;/DisplayText&gt;&lt;record&gt;&lt;rec-number&gt;95&lt;/rec-number&gt;&lt;foreign-keys&gt;&lt;key app="EN" db-id="dxwp9sr0q2tvaketzr1ptspxe55xeavas9tv" timestamp="1657846606"&gt;95&lt;/key&gt;&lt;/foreign-keys&gt;&lt;ref-type name="Electronic Article"&gt;43&lt;/ref-type&gt;&lt;contributors&gt;&lt;authors&gt;&lt;author&gt;Cappelli, S.&lt;/author&gt;&lt;author&gt;Olaru, A.&lt;/author&gt;&lt;author&gt;De Maria, E.&lt;/author&gt;&lt;/authors&gt;&lt;/contributors&gt;&lt;titles&gt;&lt;title&gt;The subcutaneous defibrillator: who stands to benefit. An article from the e-journal of the ESC Council for Cardiology Practice&lt;/title&gt;&lt;/titles&gt;&lt;volume&gt;12&lt;/volume&gt;&lt;num-vols&gt;17&lt;/num-vols&gt;&lt;dates&gt;&lt;year&gt;2014&lt;/year&gt;&lt;/dates&gt;&lt;publisher&gt;European Society of Cardiology&lt;/publisher&gt;&lt;urls&gt;&lt;related-urls&gt;&lt;url&gt;https://www.escardio.org/Journals/E-Journal-of-Cardiology-Practice/Volume-12/The-subcutaneous-defibrillator-who-stands-to-benefit&lt;/url&gt;&lt;/related-urls&gt;&lt;/urls&gt;&lt;/record&gt;&lt;/Cite&gt;&lt;/EndNote&gt;</w:instrText>
      </w:r>
      <w:r>
        <w:fldChar w:fldCharType="separate"/>
      </w:r>
      <w:r>
        <w:rPr>
          <w:noProof/>
        </w:rPr>
        <w:t>(Cappelli et al., 2014)</w:t>
      </w:r>
      <w:r>
        <w:fldChar w:fldCharType="end"/>
      </w:r>
      <w:r>
        <w:t xml:space="preserve">. </w:t>
      </w:r>
    </w:p>
    <w:p w14:paraId="2D91FDE2" w14:textId="0131C9AE" w:rsidR="00804941" w:rsidRDefault="00483A5C" w:rsidP="00BD5359">
      <w:pPr>
        <w:jc w:val="both"/>
      </w:pPr>
      <w:r>
        <w:t>Lead failure</w:t>
      </w:r>
      <w:r w:rsidR="002B1D5B">
        <w:t>,</w:t>
      </w:r>
      <w:r>
        <w:t xml:space="preserve"> vascular problems</w:t>
      </w:r>
      <w:r w:rsidR="002B1D5B">
        <w:t xml:space="preserve"> and </w:t>
      </w:r>
      <w:r>
        <w:t xml:space="preserve">infection are more </w:t>
      </w:r>
      <w:r w:rsidR="00A95CCF">
        <w:t>common</w:t>
      </w:r>
      <w:r>
        <w:t xml:space="preserve"> in the paed</w:t>
      </w:r>
      <w:r w:rsidR="00A95CCF">
        <w:t xml:space="preserve">iatric population than in adults, likely due to their higher activity level, smaller body size, and growth </w:t>
      </w:r>
      <w:r w:rsidR="00A541D1">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A541D1">
        <w:instrText xml:space="preserve"> ADDIN EN.CITE </w:instrText>
      </w:r>
      <w:r w:rsidR="00A541D1">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A541D1">
        <w:instrText xml:space="preserve"> ADDIN EN.CITE.DATA </w:instrText>
      </w:r>
      <w:r w:rsidR="00A541D1">
        <w:fldChar w:fldCharType="end"/>
      </w:r>
      <w:r w:rsidR="00A541D1">
        <w:fldChar w:fldCharType="separate"/>
      </w:r>
      <w:r w:rsidR="00A541D1">
        <w:rPr>
          <w:noProof/>
        </w:rPr>
        <w:t>(Priori et al., 2015)</w:t>
      </w:r>
      <w:r w:rsidR="00A541D1">
        <w:fldChar w:fldCharType="end"/>
      </w:r>
      <w:r w:rsidR="00A95CCF">
        <w:t>.</w:t>
      </w:r>
      <w:r w:rsidR="009E204F">
        <w:t xml:space="preserve"> </w:t>
      </w:r>
      <w:r w:rsidR="00BD5359">
        <w:t>Lead failure</w:t>
      </w:r>
      <w:r w:rsidR="00B6539A">
        <w:t xml:space="preserve"> </w:t>
      </w:r>
      <w:r w:rsidR="00BD5359">
        <w:t xml:space="preserve">is more often seen in patients who are younger, have better preserved left ventricular function and are female </w:t>
      </w:r>
      <w:r w:rsidR="00BD5359">
        <w:fldChar w:fldCharType="begin">
          <w:fldData xml:space="preserve">PEVuZE5vdGU+PENpdGU+PEF1dGhvcj5LbGVlbWFubjwvQXV0aG9yPjxZZWFyPjIwMDc8L1llYXI+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5UaW1lIEZhY3RvcnM8L2tleXdvcmQ+PGtleXdvcmQ+VHJl
YXRtZW50IE91dGNvbWU8L2tleXdvcmQ+PGtleXdvcmQ+VmVudHJpY3VsYXIgRmlicmlsbGF0aW9u
L2NvbXBsaWNhdGlvbnMvdGhlcmFweTwva2V5d29yZD48L2tleXdvcmRzPjxkYXRlcz48eWVhcj4y
MDA3PC95ZWFyPjxwdWItZGF0ZXM+PGRhdGU+TWF5IDE1PC9kYXRlPjwvcHViLWRhdGVzPjwvZGF0
ZXM+PGlzYm4+MDAwOS03MzIyPC9pc2JuPjxhY2Nlc3Npb24tbnVtPjE3NDcwNjk2PC9hY2Nlc3Np
b24tbnVtPjx1cmxzPjwvdXJscz48ZWxlY3Ryb25pYy1yZXNvdXJjZS1udW0+MTAuMTE2MS9jaXJj
dWxhdGlvbmFoYS4xMDYuNjYzODA3PC9lbGVjdHJvbmljLXJlc291cmNlLW51bT48cmVtb3RlLWRh
dGFiYXNlLXByb3ZpZGVyPk5MTTwvcmVtb3RlLWRhdGFiYXNlLXByb3ZpZGVyPjxsYW5ndWFnZT5l
bmc8L2xhbmd1YWdlPjwvcmVjb3JkPjwvQ2l0ZT48L0VuZE5vdGU+AG==
</w:fldData>
        </w:fldChar>
      </w:r>
      <w:r w:rsidR="00BD5359">
        <w:instrText xml:space="preserve"> ADDIN EN.CITE </w:instrText>
      </w:r>
      <w:r w:rsidR="00BD5359">
        <w:fldChar w:fldCharType="begin">
          <w:fldData xml:space="preserve">PEVuZE5vdGU+PENpdGU+PEF1dGhvcj5LbGVlbWFubjwvQXV0aG9yPjxZZWFyPjIwMDc8L1llYXI+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5UaW1lIEZhY3RvcnM8L2tleXdvcmQ+PGtleXdvcmQ+VHJl
YXRtZW50IE91dGNvbWU8L2tleXdvcmQ+PGtleXdvcmQ+VmVudHJpY3VsYXIgRmlicmlsbGF0aW9u
L2NvbXBsaWNhdGlvbnMvdGhlcmFweTwva2V5d29yZD48L2tleXdvcmRzPjxkYXRlcz48eWVhcj4y
MDA3PC95ZWFyPjxwdWItZGF0ZXM+PGRhdGU+TWF5IDE1PC9kYXRlPjwvcHViLWRhdGVzPjwvZGF0
ZXM+PGlzYm4+MDAwOS03MzIyPC9pc2JuPjxhY2Nlc3Npb24tbnVtPjE3NDcwNjk2PC9hY2Nlc3Np
b24tbnVtPjx1cmxzPjwvdXJscz48ZWxlY3Ryb25pYy1yZXNvdXJjZS1udW0+MTAuMTE2MS9jaXJj
dWxhdGlvbmFoYS4xMDYuNjYzODA3PC9lbGVjdHJvbmljLXJlc291cmNlLW51bT48cmVtb3RlLWRh
dGFiYXNlLXByb3ZpZGVyPk5MTTwvcmVtb3RlLWRhdGFiYXNlLXByb3ZpZGVyPjxsYW5ndWFnZT5l
bmc8L2xhbmd1YWdlPjwvcmVjb3JkPjwvQ2l0ZT48L0VuZE5vdGU+AG==
</w:fldData>
        </w:fldChar>
      </w:r>
      <w:r w:rsidR="00BD5359">
        <w:instrText xml:space="preserve"> ADDIN EN.CITE.DATA </w:instrText>
      </w:r>
      <w:r w:rsidR="00BD5359">
        <w:fldChar w:fldCharType="end"/>
      </w:r>
      <w:r w:rsidR="00BD5359">
        <w:fldChar w:fldCharType="separate"/>
      </w:r>
      <w:r w:rsidR="00BD5359">
        <w:rPr>
          <w:noProof/>
        </w:rPr>
        <w:t>(Kleemann et al., 2007)</w:t>
      </w:r>
      <w:r w:rsidR="00BD5359">
        <w:fldChar w:fldCharType="end"/>
      </w:r>
      <w:r w:rsidR="00BD5359">
        <w:t xml:space="preserve">. </w:t>
      </w:r>
      <w:r w:rsidR="003F02D9">
        <w:t xml:space="preserve">A </w:t>
      </w:r>
      <w:r w:rsidR="005A1E44">
        <w:t>major cause of lead failure is insulation failure</w:t>
      </w:r>
      <w:r w:rsidR="0049015A">
        <w:t xml:space="preserve">, the risk of which increases with time after </w:t>
      </w:r>
      <w:r w:rsidR="000B06DF">
        <w:t>implantation,</w:t>
      </w:r>
      <w:r w:rsidR="002F479D">
        <w:t xml:space="preserve"> </w:t>
      </w:r>
      <w:r w:rsidR="00DB019E">
        <w:t>and which is therefore</w:t>
      </w:r>
      <w:r w:rsidR="00B923D0">
        <w:t xml:space="preserve"> more common in patients with longer life expectancy</w:t>
      </w:r>
      <w:r w:rsidR="00581287">
        <w:t xml:space="preserve"> </w:t>
      </w:r>
      <w:r w:rsidR="00A541D1">
        <w:fldChar w:fldCharType="begin">
          <w:fldData xml:space="preserve">PEVuZE5vdGU+PENpdGU+PEF1dGhvcj5LbGVlbWFubjwvQXV0aG9yPjxZZWFyPjIwMDc8L1llYXI+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5UaW1lIEZhY3RvcnM8L2tleXdvcmQ+PGtleXdvcmQ+VHJl
YXRtZW50IE91dGNvbWU8L2tleXdvcmQ+PGtleXdvcmQ+VmVudHJpY3VsYXIgRmlicmlsbGF0aW9u
L2NvbXBsaWNhdGlvbnMvdGhlcmFweTwva2V5d29yZD48L2tleXdvcmRzPjxkYXRlcz48eWVhcj4y
MDA3PC95ZWFyPjxwdWItZGF0ZXM+PGRhdGU+TWF5IDE1PC9kYXRlPjwvcHViLWRhdGVzPjwvZGF0
ZXM+PGlzYm4+MDAwOS03MzIyPC9pc2JuPjxhY2Nlc3Npb24tbnVtPjE3NDcwNjk2PC9hY2Nlc3Np
b24tbnVtPjx1cmxzPjwvdXJscz48ZWxlY3Ryb25pYy1yZXNvdXJjZS1udW0+MTAuMTE2MS9jaXJj
dWxhdGlvbmFoYS4xMDYuNjYzODA3PC9lbGVjdHJvbmljLXJlc291cmNlLW51bT48cmVtb3RlLWRh
dGFiYXNlLXByb3ZpZGVyPk5MTTwvcmVtb3RlLWRhdGFiYXNlLXByb3ZpZGVyPjxsYW5ndWFnZT5l
bmc8L2xhbmd1YWdlPjwvcmVjb3JkPjwvQ2l0ZT48L0VuZE5vdGU+AG==
</w:fldData>
        </w:fldChar>
      </w:r>
      <w:r w:rsidR="00A541D1">
        <w:instrText xml:space="preserve"> ADDIN EN.CITE </w:instrText>
      </w:r>
      <w:r w:rsidR="00A541D1">
        <w:fldChar w:fldCharType="begin">
          <w:fldData xml:space="preserve">PEVuZE5vdGU+PENpdGU+PEF1dGhvcj5LbGVlbWFubjwvQXV0aG9yPjxZZWFyPjIwMDc8L1llYXI+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5UaW1lIEZhY3RvcnM8L2tleXdvcmQ+PGtleXdvcmQ+VHJl
YXRtZW50IE91dGNvbWU8L2tleXdvcmQ+PGtleXdvcmQ+VmVudHJpY3VsYXIgRmlicmlsbGF0aW9u
L2NvbXBsaWNhdGlvbnMvdGhlcmFweTwva2V5d29yZD48L2tleXdvcmRzPjxkYXRlcz48eWVhcj4y
MDA3PC95ZWFyPjxwdWItZGF0ZXM+PGRhdGU+TWF5IDE1PC9kYXRlPjwvcHViLWRhdGVzPjwvZGF0
ZXM+PGlzYm4+MDAwOS03MzIyPC9pc2JuPjxhY2Nlc3Npb24tbnVtPjE3NDcwNjk2PC9hY2Nlc3Np
b24tbnVtPjx1cmxzPjwvdXJscz48ZWxlY3Ryb25pYy1yZXNvdXJjZS1udW0+MTAuMTE2MS9jaXJj
dWxhdGlvbmFoYS4xMDYuNjYzODA3PC9lbGVjdHJvbmljLXJlc291cmNlLW51bT48cmVtb3RlLWRh
dGFiYXNlLXByb3ZpZGVyPk5MTTwvcmVtb3RlLWRhdGFiYXNlLXByb3ZpZGVyPjxsYW5ndWFnZT5l
bmc8L2xhbmd1YWdlPjwvcmVjb3JkPjwvQ2l0ZT48L0VuZE5vdGU+AG==
</w:fldData>
        </w:fldChar>
      </w:r>
      <w:r w:rsidR="00A541D1">
        <w:instrText xml:space="preserve"> ADDIN EN.CITE.DATA </w:instrText>
      </w:r>
      <w:r w:rsidR="00A541D1">
        <w:fldChar w:fldCharType="end"/>
      </w:r>
      <w:r w:rsidR="00A541D1">
        <w:fldChar w:fldCharType="separate"/>
      </w:r>
      <w:r w:rsidR="00A541D1">
        <w:rPr>
          <w:noProof/>
        </w:rPr>
        <w:t>(Kleemann et al., 2007)</w:t>
      </w:r>
      <w:r w:rsidR="00A541D1">
        <w:fldChar w:fldCharType="end"/>
      </w:r>
      <w:r w:rsidR="004C1A83">
        <w:t>.</w:t>
      </w:r>
      <w:r w:rsidR="00D15060">
        <w:t xml:space="preserve"> Higher activity in younger patients</w:t>
      </w:r>
      <w:r w:rsidR="00BD4BF5">
        <w:t xml:space="preserve"> and restricted </w:t>
      </w:r>
      <w:r w:rsidR="00572420">
        <w:t>anatomy</w:t>
      </w:r>
      <w:r w:rsidR="00C45638">
        <w:t xml:space="preserve"> in female patients</w:t>
      </w:r>
      <w:r w:rsidR="00D15060">
        <w:t xml:space="preserve"> </w:t>
      </w:r>
      <w:r w:rsidR="00476339">
        <w:t>may</w:t>
      </w:r>
      <w:r w:rsidR="00D15060">
        <w:t xml:space="preserve"> also increase the risk of insulation failure </w:t>
      </w:r>
      <w:r w:rsidR="00A541D1">
        <w:fldChar w:fldCharType="begin">
          <w:fldData xml:space="preserve">PEVuZE5vdGU+PENpdGU+PEF1dGhvcj5LbGVlbWFubjwvQXV0aG9yPjxZZWFyPjIwMDc8L1llYXI+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5UaW1lIEZhY3RvcnM8L2tleXdvcmQ+PGtleXdvcmQ+VHJl
YXRtZW50IE91dGNvbWU8L2tleXdvcmQ+PGtleXdvcmQ+VmVudHJpY3VsYXIgRmlicmlsbGF0aW9u
L2NvbXBsaWNhdGlvbnMvdGhlcmFweTwva2V5d29yZD48L2tleXdvcmRzPjxkYXRlcz48eWVhcj4y
MDA3PC95ZWFyPjxwdWItZGF0ZXM+PGRhdGU+TWF5IDE1PC9kYXRlPjwvcHViLWRhdGVzPjwvZGF0
ZXM+PGlzYm4+MDAwOS03MzIyPC9pc2JuPjxhY2Nlc3Npb24tbnVtPjE3NDcwNjk2PC9hY2Nlc3Np
b24tbnVtPjx1cmxzPjwvdXJscz48ZWxlY3Ryb25pYy1yZXNvdXJjZS1udW0+MTAuMTE2MS9jaXJj
dWxhdGlvbmFoYS4xMDYuNjYzODA3PC9lbGVjdHJvbmljLXJlc291cmNlLW51bT48cmVtb3RlLWRh
dGFiYXNlLXByb3ZpZGVyPk5MTTwvcmVtb3RlLWRhdGFiYXNlLXByb3ZpZGVyPjxsYW5ndWFnZT5l
bmc8L2xhbmd1YWdlPjwvcmVjb3JkPjwvQ2l0ZT48L0VuZE5vdGU+AG==
</w:fldData>
        </w:fldChar>
      </w:r>
      <w:r w:rsidR="00A541D1">
        <w:instrText xml:space="preserve"> ADDIN EN.CITE </w:instrText>
      </w:r>
      <w:r w:rsidR="00A541D1">
        <w:fldChar w:fldCharType="begin">
          <w:fldData xml:space="preserve">PEVuZE5vdGU+PENpdGU+PEF1dGhvcj5LbGVlbWFubjwvQXV0aG9yPjxZZWFyPjIwMDc8L1llYXI+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5UaW1lIEZhY3RvcnM8L2tleXdvcmQ+PGtleXdvcmQ+VHJl
YXRtZW50IE91dGNvbWU8L2tleXdvcmQ+PGtleXdvcmQ+VmVudHJpY3VsYXIgRmlicmlsbGF0aW9u
L2NvbXBsaWNhdGlvbnMvdGhlcmFweTwva2V5d29yZD48L2tleXdvcmRzPjxkYXRlcz48eWVhcj4y
MDA3PC95ZWFyPjxwdWItZGF0ZXM+PGRhdGU+TWF5IDE1PC9kYXRlPjwvcHViLWRhdGVzPjwvZGF0
ZXM+PGlzYm4+MDAwOS03MzIyPC9pc2JuPjxhY2Nlc3Npb24tbnVtPjE3NDcwNjk2PC9hY2Nlc3Np
b24tbnVtPjx1cmxzPjwvdXJscz48ZWxlY3Ryb25pYy1yZXNvdXJjZS1udW0+MTAuMTE2MS9jaXJj
dWxhdGlvbmFoYS4xMDYuNjYzODA3PC9lbGVjdHJvbmljLXJlc291cmNlLW51bT48cmVtb3RlLWRh
dGFiYXNlLXByb3ZpZGVyPk5MTTwvcmVtb3RlLWRhdGFiYXNlLXByb3ZpZGVyPjxsYW5ndWFnZT5l
bmc8L2xhbmd1YWdlPjwvcmVjb3JkPjwvQ2l0ZT48L0VuZE5vdGU+AG==
</w:fldData>
        </w:fldChar>
      </w:r>
      <w:r w:rsidR="00A541D1">
        <w:instrText xml:space="preserve"> ADDIN EN.CITE.DATA </w:instrText>
      </w:r>
      <w:r w:rsidR="00A541D1">
        <w:fldChar w:fldCharType="end"/>
      </w:r>
      <w:r w:rsidR="00A541D1">
        <w:fldChar w:fldCharType="separate"/>
      </w:r>
      <w:r w:rsidR="00A541D1">
        <w:rPr>
          <w:noProof/>
        </w:rPr>
        <w:t>(Kleemann et al., 2007)</w:t>
      </w:r>
      <w:r w:rsidR="00A541D1">
        <w:fldChar w:fldCharType="end"/>
      </w:r>
      <w:r w:rsidR="00D15060">
        <w:t>.</w:t>
      </w:r>
      <w:r w:rsidR="00A90773">
        <w:t xml:space="preserve"> </w:t>
      </w:r>
      <w:r w:rsidR="0086436D">
        <w:t>In</w:t>
      </w:r>
      <w:r w:rsidR="008E63F3">
        <w:t xml:space="preserve"> children, growth can cause complications such as infection and lead malfunction </w:t>
      </w:r>
      <w:r w:rsidR="00A541D1">
        <w:fldChar w:fldCharType="begin"/>
      </w:r>
      <w:r w:rsidR="00A541D1">
        <w:instrText xml:space="preserve"> ADDIN EN.CITE &lt;EndNote&gt;&lt;Cite&gt;&lt;Author&gt;Hata&lt;/Author&gt;&lt;Year&gt;2017&lt;/Year&gt;&lt;RecNum&gt;99&lt;/RecNum&gt;&lt;DisplayText&gt;(Hata et al., 2017)&lt;/DisplayText&gt;&lt;record&gt;&lt;rec-number&gt;99&lt;/rec-number&gt;&lt;foreign-keys&gt;&lt;key app="EN" db-id="dxwp9sr0q2tvaketzr1ptspxe55xeavas9tv" timestamp="1658194032"&gt;99&lt;/key&gt;&lt;/foreign-keys&gt;&lt;ref-type name="Journal Article"&gt;17&lt;/ref-type&gt;&lt;contributors&gt;&lt;authors&gt;&lt;author&gt;Hata, H.&lt;/author&gt;&lt;author&gt;Sumitomo, N.&lt;/author&gt;&lt;author&gt;Nakai, T.&lt;/author&gt;&lt;author&gt;Amano, A.&lt;/author&gt;&lt;/authors&gt;&lt;/contributors&gt;&lt;auth-address&gt;Department of Cardiovascular Surgery, Juntendo University School of Medicine, Tokyo, Japan. Electronic address: h-hata@juntendo.ac.jp.&amp;#xD;Department of Pediatric Cardiology, Saitama Medical University International Medical Center, Saitama, Japan.&amp;#xD;Department of Cardiology, Nihon University School of Medicine, Tokyo, Japan.&amp;#xD;Department of Cardiovascular Surgery, Juntendo University School of Medicine, Tokyo, Japan.&lt;/auth-address&gt;&lt;titles&gt;&lt;title&gt;Retrosternal Implantation of the Cardioverter-Defibrillator Lead in an Infant&lt;/title&gt;&lt;secondary-title&gt;Ann Thorac Surg&lt;/secondary-title&gt;&lt;/titles&gt;&lt;periodical&gt;&lt;full-title&gt;Ann Thorac Surg&lt;/full-title&gt;&lt;/periodical&gt;&lt;pages&gt;e449-e451&lt;/pages&gt;&lt;volume&gt;103&lt;/volume&gt;&lt;number&gt;5&lt;/number&gt;&lt;edition&gt;2017/04/23&lt;/edition&gt;&lt;keywords&gt;&lt;keyword&gt;Brugada Syndrome/complications/*therapy&lt;/keyword&gt;&lt;keyword&gt;Child, Preschool&lt;/keyword&gt;&lt;keyword&gt;*Defibrillators, Implantable&lt;/keyword&gt;&lt;keyword&gt;Female&lt;/keyword&gt;&lt;keyword&gt;Humans&lt;/keyword&gt;&lt;keyword&gt;Radiography, Thoracic&lt;/keyword&gt;&lt;keyword&gt;Sick Sinus Syndrome/complications/*therapy&lt;/keyword&gt;&lt;/keywords&gt;&lt;dates&gt;&lt;year&gt;2017&lt;/year&gt;&lt;pub-dates&gt;&lt;date&gt;May&lt;/date&gt;&lt;/pub-dates&gt;&lt;/dates&gt;&lt;isbn&gt;0003-4975&lt;/isbn&gt;&lt;accession-num&gt;28431724&lt;/accession-num&gt;&lt;urls&gt;&lt;/urls&gt;&lt;electronic-resource-num&gt;10.1016/j.athoracsur.2016.10.063&lt;/electronic-resource-num&gt;&lt;remote-database-provider&gt;NLM&lt;/remote-database-provider&gt;&lt;language&gt;eng&lt;/language&gt;&lt;/record&gt;&lt;/Cite&gt;&lt;/EndNote&gt;</w:instrText>
      </w:r>
      <w:r w:rsidR="00A541D1">
        <w:fldChar w:fldCharType="separate"/>
      </w:r>
      <w:r w:rsidR="00A541D1">
        <w:rPr>
          <w:noProof/>
        </w:rPr>
        <w:t>(Hata et al., 2017)</w:t>
      </w:r>
      <w:r w:rsidR="00A541D1">
        <w:fldChar w:fldCharType="end"/>
      </w:r>
      <w:r w:rsidR="008E63F3">
        <w:t>.</w:t>
      </w:r>
    </w:p>
    <w:p w14:paraId="729134EE" w14:textId="0DB2F030" w:rsidR="00BD5359" w:rsidRDefault="00BD5359" w:rsidP="00BD5359">
      <w:pPr>
        <w:jc w:val="both"/>
      </w:pPr>
      <w:r>
        <w:t>In patients with inherited cardiac diseases,</w:t>
      </w:r>
      <w:r w:rsidR="00CC154F">
        <w:t xml:space="preserve"> the risk of</w:t>
      </w:r>
      <w:r>
        <w:t xml:space="preserve"> inappropriate shocks and ICD-related complications such as lead failure and/or fracture </w:t>
      </w:r>
      <w:r w:rsidR="000A424D">
        <w:t>has</w:t>
      </w:r>
      <w:r w:rsidR="00572420">
        <w:t xml:space="preserve"> been </w:t>
      </w:r>
      <w:r w:rsidR="00CC154F">
        <w:t>found</w:t>
      </w:r>
      <w:r>
        <w:t xml:space="preserve"> </w:t>
      </w:r>
      <w:r w:rsidR="00CC154F">
        <w:t>to increase</w:t>
      </w:r>
      <w:r w:rsidR="006C4F9B">
        <w:t xml:space="preserve"> concordantly with the number of device replacements</w:t>
      </w:r>
      <w:r>
        <w:t xml:space="preserve"> </w:t>
      </w:r>
      <w:r>
        <w:fldChar w:fldCharType="begin">
          <w:fldData xml:space="preserve">PEVuZE5vdGU+PENpdGU+PEF1dGhvcj5PbGRlIE5vcmRrYW1wPC9BdXRob3I+PFllYXI+MjAxMzwv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PbGRlIE5vcmRrYW1wPC9BdXRob3I+PFllYXI+MjAxMzwv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Olde Nordkamp et al., 2013)</w:t>
      </w:r>
      <w:r>
        <w:fldChar w:fldCharType="end"/>
      </w:r>
      <w:r>
        <w:t>.</w:t>
      </w:r>
      <w:r w:rsidR="00E03E78">
        <w:t xml:space="preserve"> </w:t>
      </w:r>
      <w:r w:rsidR="001419F8">
        <w:t xml:space="preserve">Patients with a high life expectancy may face multiple lead and device </w:t>
      </w:r>
      <w:r w:rsidR="009406D5">
        <w:t xml:space="preserve">replacements and </w:t>
      </w:r>
      <w:r w:rsidR="000A424D">
        <w:t xml:space="preserve">thus, a </w:t>
      </w:r>
      <w:r w:rsidR="002634AC">
        <w:t xml:space="preserve">substantial risk </w:t>
      </w:r>
      <w:r w:rsidR="009E204F">
        <w:t>of</w:t>
      </w:r>
      <w:r w:rsidR="002634AC">
        <w:t xml:space="preserve"> future ICD-rela</w:t>
      </w:r>
      <w:r w:rsidR="009406D5">
        <w:t xml:space="preserve">ted morbidity </w:t>
      </w:r>
      <w:r w:rsidR="00A541D1">
        <w:fldChar w:fldCharType="begin">
          <w:fldData xml:space="preserve">PEVuZE5vdGU+PENpdGU+PEF1dGhvcj5PbGRlIE5vcmRrYW1wPC9BdXRob3I+PFllYXI+MjAxMzwv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</w:fldData>
        </w:fldChar>
      </w:r>
      <w:r w:rsidR="00A541D1">
        <w:instrText xml:space="preserve"> ADDIN EN.CITE </w:instrText>
      </w:r>
      <w:r w:rsidR="00A541D1">
        <w:fldChar w:fldCharType="begin">
          <w:fldData xml:space="preserve">PEVuZE5vdGU+PENpdGU+PEF1dGhvcj5PbGRlIE5vcmRrYW1wPC9BdXRob3I+PFllYXI+MjAxMzwv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</w:fldData>
        </w:fldChar>
      </w:r>
      <w:r w:rsidR="00A541D1">
        <w:instrText xml:space="preserve"> ADDIN EN.CITE.DATA </w:instrText>
      </w:r>
      <w:r w:rsidR="00A541D1">
        <w:fldChar w:fldCharType="end"/>
      </w:r>
      <w:r w:rsidR="00A541D1">
        <w:fldChar w:fldCharType="separate"/>
      </w:r>
      <w:r w:rsidR="00A541D1">
        <w:rPr>
          <w:noProof/>
        </w:rPr>
        <w:t>(Olde Nordkamp et al., 2013)</w:t>
      </w:r>
      <w:r w:rsidR="00A541D1">
        <w:fldChar w:fldCharType="end"/>
      </w:r>
      <w:r w:rsidR="001419F8">
        <w:t>.</w:t>
      </w:r>
      <w:r w:rsidR="007167D4">
        <w:t xml:space="preserve"> </w:t>
      </w:r>
    </w:p>
    <w:p w14:paraId="47A8848C" w14:textId="77777777" w:rsidR="00BD5359" w:rsidRDefault="00BD5359" w:rsidP="00BD5359">
      <w:pPr>
        <w:jc w:val="both"/>
      </w:pPr>
      <w:r>
        <w:t>According to the applicant, u</w:t>
      </w:r>
      <w:r w:rsidDel="00233BF9">
        <w:t xml:space="preserve">nsuitability for TV-ICD </w:t>
      </w:r>
      <w:r>
        <w:t xml:space="preserve">(due to TV-ICD being not feasible or not ideal) </w:t>
      </w:r>
      <w:r w:rsidDel="00233BF9">
        <w:t xml:space="preserve">is a rare occurrence and may affect between 5–8% of patients with an indication for ICD implantation </w:t>
      </w:r>
      <w:r>
        <w:fldChar w:fldCharType="begin"/>
      </w:r>
      <w:r>
        <w:instrText xml:space="preserve"> ADDIN EN.CITE &lt;EndNote&gt;&lt;Cite&gt;&lt;Author&gt;Applicant&lt;/Author&gt;&lt;Year&gt;2022&lt;/Year&gt;&lt;RecNum&gt;19&lt;/RecNum&gt;&lt;DisplayText&gt;(Applicant, 2022b; Applicant, 2022c)&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Cite&gt;&lt;Author&gt;Applicant&lt;/Author&gt;&lt;Year&gt;2022&lt;/Year&gt;&lt;RecNum&gt;31&lt;/RecNum&gt;&lt;record&gt;&lt;rec-number&gt;31&lt;/rec-number&gt;&lt;foreign-keys&gt;&lt;key app="EN" db-id="dxwp9sr0q2tvaketzr1ptspxe55xeavas9tv" timestamp="1655959699"&gt;31&lt;/key&gt;&lt;/foreign-keys&gt;&lt;ref-type name="Personal Communication"&gt;26&lt;/ref-type&gt;&lt;contributors&gt;&lt;authors&gt;&lt;author&gt;Applicant&lt;/author&gt;&lt;/authors&gt;&lt;/contributors&gt;&lt;titles&gt;&lt;title&gt;Teleconference with Assessment Group, Department of Health and Applicants for 1717 on 21 June 2022&lt;/title&gt;&lt;/titles&gt;&lt;dates&gt;&lt;year&gt;2022&lt;/year&gt;&lt;/dates&gt;&lt;urls&gt;&lt;/urls&gt;&lt;/record&gt;&lt;/Cite&gt;&lt;/EndNote&gt;</w:instrText>
      </w:r>
      <w:r>
        <w:fldChar w:fldCharType="separate"/>
      </w:r>
      <w:r>
        <w:rPr>
          <w:noProof/>
        </w:rPr>
        <w:t>(Applicant, 2022b; Applicant, 2022c)</w:t>
      </w:r>
      <w:r>
        <w:fldChar w:fldCharType="end"/>
      </w:r>
      <w:r>
        <w:t>.</w:t>
      </w:r>
    </w:p>
    <w:p w14:paraId="26343B1D" w14:textId="13F6FB64" w:rsidR="00BD5359" w:rsidRDefault="00BD5359" w:rsidP="00BD5359">
      <w:pPr>
        <w:pStyle w:val="Heading5"/>
        <w:jc w:val="both"/>
      </w:pPr>
      <w:bookmarkStart w:id="16" w:name="_Ref108787092"/>
      <w:r>
        <w:lastRenderedPageBreak/>
        <w:t>Need for removal of a TV-ICD</w:t>
      </w:r>
      <w:bookmarkEnd w:id="16"/>
      <w:r>
        <w:t xml:space="preserve"> </w:t>
      </w:r>
    </w:p>
    <w:p w14:paraId="5991A26D" w14:textId="0516D4B1" w:rsidR="00724E83" w:rsidRDefault="00BD5359" w:rsidP="00CB4DB7">
      <w:pPr>
        <w:jc w:val="both"/>
      </w:pPr>
      <w:r>
        <w:t xml:space="preserve">According to the applicant, patients may demonstrate a need for </w:t>
      </w:r>
      <w:r>
        <w:rPr>
          <w:shd w:val="clear" w:color="auto" w:fill="FFFFFF"/>
        </w:rPr>
        <w:t xml:space="preserve">removal of a TV-ICD and replacement with an extravascular system when any of the following apply: development of a venous obstruction, transvenous lead failure or transvenous device/lead infection </w:t>
      </w:r>
      <w:r>
        <w:fldChar w:fldCharType="begin"/>
      </w:r>
      <w:r>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fldChar w:fldCharType="separate"/>
      </w:r>
      <w:r>
        <w:rPr>
          <w:noProof/>
        </w:rPr>
        <w:t>(Applicant, 2022a)</w:t>
      </w:r>
      <w:r>
        <w:fldChar w:fldCharType="end"/>
      </w:r>
      <w:r w:rsidRPr="00CA55A2">
        <w:t>.</w:t>
      </w:r>
      <w:r>
        <w:t xml:space="preserve"> Furthermore, patients may demonstrate a clinical need to switch to an extravascular system to avoid the need for chronic lead extraction </w:t>
      </w:r>
      <w:r>
        <w:fldChar w:fldCharType="begin"/>
      </w:r>
      <w:r>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fldChar w:fldCharType="separate"/>
      </w:r>
      <w:r>
        <w:rPr>
          <w:noProof/>
        </w:rPr>
        <w:t>(Applicant, 2022a)</w:t>
      </w:r>
      <w:r>
        <w:fldChar w:fldCharType="end"/>
      </w:r>
      <w:r>
        <w:t>.</w:t>
      </w:r>
    </w:p>
    <w:p w14:paraId="1C3AA27E" w14:textId="4A7A317C" w:rsidR="003F56F3" w:rsidRDefault="00767D3C" w:rsidP="000477A3">
      <w:pPr>
        <w:jc w:val="both"/>
      </w:pPr>
      <w:r>
        <w:t>Transvenous lead</w:t>
      </w:r>
      <w:r w:rsidR="00B66661">
        <w:t xml:space="preserve"> extraction</w:t>
      </w:r>
      <w:r>
        <w:t xml:space="preserve"> may </w:t>
      </w:r>
      <w:r w:rsidR="00B66661">
        <w:t>be needed</w:t>
      </w:r>
      <w:r>
        <w:t xml:space="preserve"> due to</w:t>
      </w:r>
      <w:r w:rsidR="008D2CFA">
        <w:t xml:space="preserve"> infection</w:t>
      </w:r>
      <w:r w:rsidR="000B6B9F">
        <w:t xml:space="preserve"> (</w:t>
      </w:r>
      <w:r w:rsidR="00B32557">
        <w:t xml:space="preserve">e.g. </w:t>
      </w:r>
      <w:r w:rsidR="000B6B9F">
        <w:t>isolated pocket infection</w:t>
      </w:r>
      <w:r w:rsidR="006942A7">
        <w:t>s</w:t>
      </w:r>
      <w:r w:rsidR="00B32557">
        <w:t>,</w:t>
      </w:r>
      <w:r w:rsidR="000B6B9F">
        <w:t xml:space="preserve"> bacteraemia</w:t>
      </w:r>
      <w:r w:rsidR="00B32557">
        <w:t>,</w:t>
      </w:r>
      <w:r w:rsidR="000B6B9F">
        <w:t xml:space="preserve"> </w:t>
      </w:r>
      <w:r w:rsidR="00B32557">
        <w:t>or</w:t>
      </w:r>
      <w:r w:rsidR="00B20BA1">
        <w:t xml:space="preserve"> </w:t>
      </w:r>
      <w:r w:rsidR="00445A67">
        <w:t>endocarditis)</w:t>
      </w:r>
      <w:r w:rsidR="00651364">
        <w:t>, lead dysfunction</w:t>
      </w:r>
      <w:r w:rsidR="007F43F5">
        <w:t>,</w:t>
      </w:r>
      <w:r w:rsidR="00B66661">
        <w:t xml:space="preserve"> </w:t>
      </w:r>
      <w:r w:rsidR="00D54AAB">
        <w:t>lead related complications (</w:t>
      </w:r>
      <w:r w:rsidR="000477A3">
        <w:t>e.g. thromboembolic events, superior vena cava syndrome, arrhythmias</w:t>
      </w:r>
      <w:r w:rsidR="00DD0366">
        <w:t xml:space="preserve"> or </w:t>
      </w:r>
      <w:r w:rsidR="000477A3">
        <w:t>perforation), venous access issues (</w:t>
      </w:r>
      <w:r w:rsidR="000438F9">
        <w:t>up to 25% of patients with transvenous leads develop some degree of stenosis), chronic pain</w:t>
      </w:r>
      <w:r w:rsidR="00400885">
        <w:t xml:space="preserve">, or for other reasons </w:t>
      </w:r>
      <w:r w:rsidR="00A541D1">
        <w:fldChar w:fldCharType="begin">
          <w:fldData xml:space="preserve">PEVuZE5vdGU+PENpdGU+PEF1dGhvcj5Cb25naW9ybmk8L0F1dGhvcj48WWVhcj4yMDE4PC9ZZWFy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=
</w:fldData>
        </w:fldChar>
      </w:r>
      <w:r w:rsidR="00A541D1">
        <w:instrText xml:space="preserve"> ADDIN EN.CITE </w:instrText>
      </w:r>
      <w:r w:rsidR="00A541D1">
        <w:fldChar w:fldCharType="begin">
          <w:fldData xml:space="preserve">PEVuZE5vdGU+PENpdGU+PEF1dGhvcj5Cb25naW9ybmk8L0F1dGhvcj48WWVhcj4yMDE4PC9ZZWFy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=
</w:fldData>
        </w:fldChar>
      </w:r>
      <w:r w:rsidR="00A541D1">
        <w:instrText xml:space="preserve"> ADDIN EN.CITE.DATA </w:instrText>
      </w:r>
      <w:r w:rsidR="00A541D1">
        <w:fldChar w:fldCharType="end"/>
      </w:r>
      <w:r w:rsidR="00A541D1">
        <w:fldChar w:fldCharType="separate"/>
      </w:r>
      <w:r w:rsidR="00A541D1">
        <w:rPr>
          <w:noProof/>
        </w:rPr>
        <w:t>(Bongiorni et al., 2018)</w:t>
      </w:r>
      <w:r w:rsidR="00A541D1">
        <w:fldChar w:fldCharType="end"/>
      </w:r>
      <w:r w:rsidR="000438F9">
        <w:t>.</w:t>
      </w:r>
    </w:p>
    <w:p w14:paraId="2C30352D" w14:textId="158E35ED" w:rsidR="00C12BE7" w:rsidRDefault="00647BA0" w:rsidP="000477A3">
      <w:pPr>
        <w:jc w:val="both"/>
      </w:pPr>
      <w:r>
        <w:t>Recently implanted leads may be explanted using simple traction techniques</w:t>
      </w:r>
      <w:r w:rsidR="006C46CD">
        <w:t>;</w:t>
      </w:r>
      <w:r>
        <w:t xml:space="preserve"> however</w:t>
      </w:r>
      <w:r w:rsidR="00462FDD">
        <w:t>,</w:t>
      </w:r>
      <w:r w:rsidR="003A2778">
        <w:t xml:space="preserve"> leads that have been implanted for longer durations </w:t>
      </w:r>
      <w:r w:rsidR="007B40D3">
        <w:t xml:space="preserve">(i.e. chronically implanted leads) </w:t>
      </w:r>
      <w:r w:rsidR="0081159F">
        <w:t xml:space="preserve">develop fibrous adhesions and require more complex extraction tools </w:t>
      </w:r>
      <w:r w:rsidR="00A541D1">
        <w:fldChar w:fldCharType="begin">
          <w:fldData xml:space="preserve">PEVuZE5vdGU+PENpdGU+PEF1dGhvcj5Cb25naW9ybmk8L0F1dGhvcj48WWVhcj4yMDE4PC9ZZWFy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</w:fldData>
        </w:fldChar>
      </w:r>
      <w:r w:rsidR="00A541D1">
        <w:instrText xml:space="preserve"> ADDIN EN.CITE </w:instrText>
      </w:r>
      <w:r w:rsidR="00A541D1">
        <w:fldChar w:fldCharType="begin">
          <w:fldData xml:space="preserve">PEVuZE5vdGU+PENpdGU+PEF1dGhvcj5Cb25naW9ybmk8L0F1dGhvcj48WWVhcj4yMDE4PC9ZZWFy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</w:fldData>
        </w:fldChar>
      </w:r>
      <w:r w:rsidR="00A541D1">
        <w:instrText xml:space="preserve"> ADDIN EN.CITE.DATA </w:instrText>
      </w:r>
      <w:r w:rsidR="00A541D1">
        <w:fldChar w:fldCharType="end"/>
      </w:r>
      <w:r w:rsidR="00A541D1">
        <w:fldChar w:fldCharType="separate"/>
      </w:r>
      <w:r w:rsidR="00A541D1">
        <w:rPr>
          <w:noProof/>
        </w:rPr>
        <w:t>(Bongiorni et al., 2018; Mazzone et al., 2013)</w:t>
      </w:r>
      <w:r w:rsidR="00A541D1">
        <w:fldChar w:fldCharType="end"/>
      </w:r>
      <w:r w:rsidR="00016A74">
        <w:t xml:space="preserve"> </w:t>
      </w:r>
      <w:r w:rsidR="00DE3E01">
        <w:t>Lead removal</w:t>
      </w:r>
      <w:r w:rsidR="006853C5">
        <w:t xml:space="preserve"> may be </w:t>
      </w:r>
      <w:r w:rsidR="00B32AAB">
        <w:t>defined as</w:t>
      </w:r>
      <w:r w:rsidR="006853C5">
        <w:t xml:space="preserve"> an extraction procedure when </w:t>
      </w:r>
      <w:r w:rsidR="00326137">
        <w:t xml:space="preserve">at least one of the leads being removed has been implanted for more than </w:t>
      </w:r>
      <w:r w:rsidR="00462FDD">
        <w:t>one</w:t>
      </w:r>
      <w:r w:rsidR="00326137">
        <w:t xml:space="preserve"> year or</w:t>
      </w:r>
      <w:r w:rsidR="00BF458A">
        <w:t xml:space="preserve"> if </w:t>
      </w:r>
      <w:r w:rsidR="00912645">
        <w:t>specialised equipment or removal via a route other than the implanted vein is required</w:t>
      </w:r>
      <w:r w:rsidR="00BF458A">
        <w:t>, regardless of implant time</w:t>
      </w:r>
      <w:r w:rsidR="00912645">
        <w:t xml:space="preserve"> </w:t>
      </w:r>
      <w:r w:rsidR="00A541D1">
        <w:fldChar w:fldCharType="begin">
          <w:fldData xml:space="preserve">PEVuZE5vdGU+PENpdGU+PEF1dGhvcj5Cb25naW9ybmk8L0F1dGhvcj48WWVhcj4yMDE4PC9ZZWFy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=
</w:fldData>
        </w:fldChar>
      </w:r>
      <w:r w:rsidR="00A541D1">
        <w:instrText xml:space="preserve"> ADDIN EN.CITE </w:instrText>
      </w:r>
      <w:r w:rsidR="00A541D1">
        <w:fldChar w:fldCharType="begin">
          <w:fldData xml:space="preserve">PEVuZE5vdGU+PENpdGU+PEF1dGhvcj5Cb25naW9ybmk8L0F1dGhvcj48WWVhcj4yMDE4PC9ZZWFy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=
</w:fldData>
        </w:fldChar>
      </w:r>
      <w:r w:rsidR="00A541D1">
        <w:instrText xml:space="preserve"> ADDIN EN.CITE.DATA </w:instrText>
      </w:r>
      <w:r w:rsidR="00A541D1">
        <w:fldChar w:fldCharType="end"/>
      </w:r>
      <w:r w:rsidR="00A541D1">
        <w:fldChar w:fldCharType="separate"/>
      </w:r>
      <w:r w:rsidR="00A541D1">
        <w:rPr>
          <w:noProof/>
        </w:rPr>
        <w:t>(Bongiorni et al., 2018)</w:t>
      </w:r>
      <w:r w:rsidR="00A541D1">
        <w:fldChar w:fldCharType="end"/>
      </w:r>
      <w:r w:rsidR="00912645">
        <w:t>.</w:t>
      </w:r>
    </w:p>
    <w:p w14:paraId="56C0FD36" w14:textId="01EBD133" w:rsidR="0010756E" w:rsidRDefault="00D446A8" w:rsidP="000477A3">
      <w:pPr>
        <w:jc w:val="both"/>
      </w:pPr>
      <w:r>
        <w:t>Among</w:t>
      </w:r>
      <w:r w:rsidR="0010756E">
        <w:t xml:space="preserve"> </w:t>
      </w:r>
      <w:r w:rsidR="003F5361">
        <w:t>3</w:t>
      </w:r>
      <w:r>
        <w:t>,</w:t>
      </w:r>
      <w:r w:rsidR="003F5361">
        <w:t>555</w:t>
      </w:r>
      <w:r w:rsidR="006B3585">
        <w:t xml:space="preserve"> consecutive European</w:t>
      </w:r>
      <w:r w:rsidR="003F5361">
        <w:t xml:space="preserve"> patients who underwent transvenous lead extraction</w:t>
      </w:r>
      <w:r w:rsidR="00206A23">
        <w:t xml:space="preserve"> between 2012 and 2014</w:t>
      </w:r>
      <w:r w:rsidR="003F5361">
        <w:t xml:space="preserve">, </w:t>
      </w:r>
      <w:r w:rsidR="00440B38">
        <w:t>an</w:t>
      </w:r>
      <w:r w:rsidR="001D3097">
        <w:t xml:space="preserve"> in-hospital </w:t>
      </w:r>
      <w:r w:rsidR="00783893">
        <w:t>procedure</w:t>
      </w:r>
      <w:r w:rsidR="001D3097">
        <w:t xml:space="preserve">-related major complication rate </w:t>
      </w:r>
      <w:r w:rsidR="00440B38">
        <w:t>of</w:t>
      </w:r>
      <w:r w:rsidR="001D3097">
        <w:t xml:space="preserve"> 1.7% </w:t>
      </w:r>
      <w:r w:rsidR="00783893">
        <w:t>(</w:t>
      </w:r>
      <w:r w:rsidR="001D3097">
        <w:t xml:space="preserve">95% </w:t>
      </w:r>
      <w:r w:rsidR="000E4AEF">
        <w:t>confidence interval [</w:t>
      </w:r>
      <w:r w:rsidR="001D3097">
        <w:t>CI</w:t>
      </w:r>
      <w:r w:rsidR="000E4AEF">
        <w:t>]:</w:t>
      </w:r>
      <w:r w:rsidR="001D3097">
        <w:t xml:space="preserve"> 1.3 to 2.1</w:t>
      </w:r>
      <w:r w:rsidR="000E4AEF">
        <w:t xml:space="preserve">) and </w:t>
      </w:r>
      <w:r w:rsidR="003638A8">
        <w:t>a procedure-related</w:t>
      </w:r>
      <w:r w:rsidR="001D3097">
        <w:t xml:space="preserve"> mortality</w:t>
      </w:r>
      <w:r w:rsidR="003638A8">
        <w:t xml:space="preserve"> rate</w:t>
      </w:r>
      <w:r w:rsidR="001D3097">
        <w:t xml:space="preserve"> of 0.5% [95% CI</w:t>
      </w:r>
      <w:r w:rsidR="003638A8">
        <w:t>:</w:t>
      </w:r>
      <w:r w:rsidR="001D3097">
        <w:t xml:space="preserve"> 0.3 to 0.8)</w:t>
      </w:r>
      <w:r w:rsidR="00993D8F">
        <w:t xml:space="preserve"> </w:t>
      </w:r>
      <w:r w:rsidR="00A541D1">
        <w:fldChar w:fldCharType="begin">
          <w:fldData xml:space="preserve">PEVuZE5vdGU+PENpdGU+PEF1dGhvcj5Cb25naW9ybmk8L0F1dGhvcj48WWVhcj4yMDE3PC9ZZWFy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=
</w:fldData>
        </w:fldChar>
      </w:r>
      <w:r w:rsidR="00A541D1">
        <w:instrText xml:space="preserve"> ADDIN EN.CITE </w:instrText>
      </w:r>
      <w:r w:rsidR="00A541D1">
        <w:fldChar w:fldCharType="begin">
          <w:fldData xml:space="preserve">PEVuZE5vdGU+PENpdGU+PEF1dGhvcj5Cb25naW9ybmk8L0F1dGhvcj48WWVhcj4yMDE3PC9ZZWFy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=
</w:fldData>
        </w:fldChar>
      </w:r>
      <w:r w:rsidR="00A541D1">
        <w:instrText xml:space="preserve"> ADDIN EN.CITE.DATA </w:instrText>
      </w:r>
      <w:r w:rsidR="00A541D1">
        <w:fldChar w:fldCharType="end"/>
      </w:r>
      <w:r w:rsidR="00A541D1">
        <w:fldChar w:fldCharType="separate"/>
      </w:r>
      <w:r w:rsidR="00A541D1">
        <w:rPr>
          <w:noProof/>
        </w:rPr>
        <w:t>(Bongiorni et al., 2017)</w:t>
      </w:r>
      <w:r w:rsidR="00A541D1">
        <w:fldChar w:fldCharType="end"/>
      </w:r>
      <w:r w:rsidR="00837A60">
        <w:t xml:space="preserve"> were reported</w:t>
      </w:r>
      <w:r w:rsidR="00512607">
        <w:t>.</w:t>
      </w:r>
      <w:r w:rsidR="00553FA1">
        <w:t xml:space="preserve"> Procedure-related complications and deaths were</w:t>
      </w:r>
      <w:r w:rsidR="00837A60">
        <w:t xml:space="preserve"> found to be</w:t>
      </w:r>
      <w:r w:rsidR="00553FA1">
        <w:t xml:space="preserve"> </w:t>
      </w:r>
      <w:r w:rsidR="00914343">
        <w:t>more common in female patients</w:t>
      </w:r>
      <w:r w:rsidR="00EF1E5D">
        <w:t xml:space="preserve"> and </w:t>
      </w:r>
      <w:r w:rsidR="00837A60">
        <w:t>for</w:t>
      </w:r>
      <w:r w:rsidR="00914343">
        <w:t xml:space="preserve"> leads that had been implanted for more than 10 years</w:t>
      </w:r>
      <w:r w:rsidR="00EF1E5D">
        <w:t xml:space="preserve"> </w:t>
      </w:r>
      <w:r w:rsidR="00A541D1">
        <w:fldChar w:fldCharType="begin">
          <w:fldData xml:space="preserve">PEVuZE5vdGU+PENpdGU+PEF1dGhvcj5Cb25naW9ybmk8L0F1dGhvcj48WWVhcj4yMDE3PC9ZZWFy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=
</w:fldData>
        </w:fldChar>
      </w:r>
      <w:r w:rsidR="00A541D1">
        <w:instrText xml:space="preserve"> ADDIN EN.CITE </w:instrText>
      </w:r>
      <w:r w:rsidR="00A541D1">
        <w:fldChar w:fldCharType="begin">
          <w:fldData xml:space="preserve">PEVuZE5vdGU+PENpdGU+PEF1dGhvcj5Cb25naW9ybmk8L0F1dGhvcj48WWVhcj4yMDE3PC9ZZWFy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=
</w:fldData>
        </w:fldChar>
      </w:r>
      <w:r w:rsidR="00A541D1">
        <w:instrText xml:space="preserve"> ADDIN EN.CITE.DATA </w:instrText>
      </w:r>
      <w:r w:rsidR="00A541D1">
        <w:fldChar w:fldCharType="end"/>
      </w:r>
      <w:r w:rsidR="00A541D1">
        <w:fldChar w:fldCharType="separate"/>
      </w:r>
      <w:r w:rsidR="00A541D1">
        <w:rPr>
          <w:noProof/>
        </w:rPr>
        <w:t>(Bongiorni et al., 2017)</w:t>
      </w:r>
      <w:r w:rsidR="00A541D1">
        <w:fldChar w:fldCharType="end"/>
      </w:r>
    </w:p>
    <w:p w14:paraId="58E1784F" w14:textId="77777777" w:rsidR="00826148" w:rsidRDefault="00826148" w:rsidP="003C084C">
      <w:pPr>
        <w:pStyle w:val="Heading4"/>
      </w:pPr>
      <w:r>
        <w:t>Volume of ICD implantations in Australia</w:t>
      </w:r>
    </w:p>
    <w:p w14:paraId="24287DCD" w14:textId="0DE0BE77" w:rsidR="001F70CB" w:rsidRDefault="00826148" w:rsidP="003C084C">
      <w:r>
        <w:t xml:space="preserve">The incidence of ICD insertion in the Australian private sector can be estimated from historic Medicare statistics. The applicant reported that in 2021 there was a total of 1,962 claims for the MBS items associated with TV-ICD lead services </w:t>
      </w:r>
      <w:r w:rsidR="00286091">
        <w:t>(</w:t>
      </w:r>
      <w:r w:rsidR="00FA016D">
        <w:t xml:space="preserve">former items 38384 and 38390 and </w:t>
      </w:r>
      <w:r w:rsidR="0007261F">
        <w:t>current item 38471)</w:t>
      </w:r>
      <w:r w:rsidR="001A167D">
        <w:t xml:space="preserve"> and </w:t>
      </w:r>
      <w:r>
        <w:t>1,828 claims for the MBS item</w:t>
      </w:r>
      <w:r w:rsidR="0007261F">
        <w:t>s</w:t>
      </w:r>
      <w:r>
        <w:t xml:space="preserve"> associated with TV-ICD generator implant/replacements/removals</w:t>
      </w:r>
      <w:r w:rsidR="0007261F">
        <w:t xml:space="preserve"> (for</w:t>
      </w:r>
      <w:r w:rsidR="003B748E">
        <w:t>mer</w:t>
      </w:r>
      <w:r w:rsidR="0007261F">
        <w:t xml:space="preserve"> items </w:t>
      </w:r>
      <w:r w:rsidR="008579C7">
        <w:t>38387 and 38393 and current item 39472)</w:t>
      </w:r>
      <w:r w:rsidR="00375851">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t>.</w:t>
      </w:r>
      <w:r w:rsidR="00740A5C">
        <w:t xml:space="preserve"> </w:t>
      </w:r>
      <w:r w:rsidR="00BD711F">
        <w:t xml:space="preserve">These figures were verified during drafting of the PICO confirmation </w:t>
      </w:r>
      <w:r w:rsidR="002B1C7F">
        <w:fldChar w:fldCharType="begin"/>
      </w:r>
      <w:r w:rsidR="002B1C7F">
        <w:instrText xml:space="preserve"> ADDIN EN.CITE &lt;EndNote&gt;&lt;Cite&gt;&lt;Author&gt;Australian Government Services Australia&lt;/Author&gt;&lt;Year&gt;2022&lt;/Year&gt;&lt;RecNum&gt;82&lt;/RecNum&gt;&lt;DisplayText&gt;(Australian Government Services Australia, 2022)&lt;/DisplayText&gt;&lt;record&gt;&lt;rec-number&gt;82&lt;/rec-number&gt;&lt;foreign-keys&gt;&lt;key app="EN" db-id="dxwp9sr0q2tvaketzr1ptspxe55xeavas9tv" timestamp="1656650502"&gt;82&lt;/key&gt;&lt;/foreign-keys&gt;&lt;ref-type name="Web Page"&gt;12&lt;/ref-type&gt;&lt;contributors&gt;&lt;authors&gt;&lt;author&gt;Australian Government Services Australia,&lt;/author&gt;&lt;/authors&gt;&lt;/contributors&gt;&lt;titles&gt;&lt;title&gt;Medicare Item Reports&lt;/title&gt;&lt;/titles&gt;&lt;volume&gt;2022&lt;/volume&gt;&lt;number&gt;01 July&lt;/number&gt;&lt;dates&gt;&lt;year&gt;2022&lt;/year&gt;&lt;/dates&gt;&lt;urls&gt;&lt;related-urls&gt;&lt;url&gt;http://medicarestatistics.humanservices.gov.au/statistics/mbs_item.jsp&lt;/url&gt;&lt;/related-urls&gt;&lt;/urls&gt;&lt;/record&gt;&lt;/Cite&gt;&lt;/EndNote&gt;</w:instrText>
      </w:r>
      <w:r w:rsidR="002B1C7F">
        <w:fldChar w:fldCharType="separate"/>
      </w:r>
      <w:r w:rsidR="002B1C7F">
        <w:rPr>
          <w:noProof/>
        </w:rPr>
        <w:t>(Australian Government Services Australia, 2022)</w:t>
      </w:r>
      <w:r w:rsidR="002B1C7F">
        <w:fldChar w:fldCharType="end"/>
      </w:r>
      <w:r w:rsidR="00BD711F">
        <w:t>.</w:t>
      </w:r>
    </w:p>
    <w:p w14:paraId="5E781539" w14:textId="16FD434E" w:rsidR="005928CF" w:rsidRPr="005928CF" w:rsidRDefault="00BA572D" w:rsidP="0020461C">
      <w:pPr>
        <w:pStyle w:val="Heading4"/>
        <w:jc w:val="both"/>
      </w:pPr>
      <w:r>
        <w:t xml:space="preserve">Trial </w:t>
      </w:r>
      <w:r w:rsidR="007A146D">
        <w:t>p</w:t>
      </w:r>
      <w:r>
        <w:t>opulations</w:t>
      </w:r>
    </w:p>
    <w:p w14:paraId="06F07018" w14:textId="3A78F372" w:rsidR="004F7EB1" w:rsidRDefault="00A17833" w:rsidP="0020461C">
      <w:pPr>
        <w:jc w:val="both"/>
      </w:pPr>
      <w:r w:rsidRPr="009E5910">
        <w:t xml:space="preserve">An important consideration </w:t>
      </w:r>
      <w:r w:rsidR="00D3053E" w:rsidRPr="009E5910">
        <w:t>is whether there is an evidence base to support the intervention for the intended population</w:t>
      </w:r>
      <w:r w:rsidR="00756942" w:rsidRPr="009E5910">
        <w:t>.</w:t>
      </w:r>
    </w:p>
    <w:p w14:paraId="569E074F" w14:textId="2FCDDB65" w:rsidR="00FB17FB" w:rsidRDefault="004F7EB1" w:rsidP="0020461C">
      <w:pPr>
        <w:jc w:val="both"/>
      </w:pPr>
      <w:r w:rsidRPr="006E04EC">
        <w:t xml:space="preserve">To date, data </w:t>
      </w:r>
      <w:r w:rsidR="00661BA6" w:rsidRPr="006E04EC">
        <w:t>pertainin</w:t>
      </w:r>
      <w:r w:rsidR="00661BA6">
        <w:t xml:space="preserve">g to the </w:t>
      </w:r>
      <w:r w:rsidR="00540FC6">
        <w:t>permanent</w:t>
      </w:r>
      <w:r w:rsidR="00661BA6">
        <w:t xml:space="preserve"> implantation of EV-ICD </w:t>
      </w:r>
      <w:r w:rsidR="000702BC">
        <w:t>are</w:t>
      </w:r>
      <w:r w:rsidR="00D17F7F">
        <w:t xml:space="preserve"> available</w:t>
      </w:r>
      <w:r w:rsidR="00661BA6">
        <w:t xml:space="preserve"> from </w:t>
      </w:r>
      <w:r w:rsidR="00FE7B08">
        <w:t>a single pilot</w:t>
      </w:r>
      <w:r w:rsidR="00661BA6">
        <w:t xml:space="preserve"> study</w:t>
      </w:r>
      <w:r w:rsidR="00743E98">
        <w:t xml:space="preserve">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rsidR="00D17F7F">
        <w:t>, w</w:t>
      </w:r>
      <w:r w:rsidR="00FE7B08">
        <w:t xml:space="preserve">ith data from </w:t>
      </w:r>
      <w:r w:rsidR="00FA786F">
        <w:t xml:space="preserve">a </w:t>
      </w:r>
      <w:r w:rsidR="007D083F">
        <w:t xml:space="preserve">second study (a </w:t>
      </w:r>
      <w:r w:rsidR="003F2C01">
        <w:t xml:space="preserve">prospective, multicentre, </w:t>
      </w:r>
      <w:r w:rsidR="00FA786F">
        <w:t>single-arm, premarket clinical study) expected to be available later this year</w:t>
      </w:r>
      <w:r w:rsidR="009941D4">
        <w:t>, according to the applicant</w:t>
      </w:r>
      <w:r w:rsidR="00FA786F">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84779D">
        <w:t>.</w:t>
      </w:r>
      <w:r w:rsidR="00036A30" w:rsidRPr="00036A30">
        <w:t xml:space="preserve"> </w:t>
      </w:r>
      <w:r w:rsidR="00036A30">
        <w:t xml:space="preserve">According to </w:t>
      </w:r>
      <w:r w:rsidR="00036A30">
        <w:rPr>
          <w:i/>
          <w:iCs/>
        </w:rPr>
        <w:t>ClinicalTrials.gov</w:t>
      </w:r>
      <w:r w:rsidR="00036A30">
        <w:t>,</w:t>
      </w:r>
      <w:r w:rsidR="00036A30">
        <w:rPr>
          <w:i/>
          <w:iCs/>
        </w:rPr>
        <w:t xml:space="preserve"> </w:t>
      </w:r>
      <w:r w:rsidR="00036A30">
        <w:t xml:space="preserve">the primary completion date was </w:t>
      </w:r>
      <w:r w:rsidR="00924796">
        <w:t xml:space="preserve">28 </w:t>
      </w:r>
      <w:r w:rsidR="00036A30">
        <w:t xml:space="preserve">April 2022 and the estimated study completion date is </w:t>
      </w:r>
      <w:r w:rsidR="006B0D7F">
        <w:t xml:space="preserve">31 </w:t>
      </w:r>
      <w:r w:rsidR="00036A30">
        <w:t xml:space="preserve">July 2023 </w:t>
      </w:r>
      <w:r w:rsidR="00EA3787">
        <w:fldChar w:fldCharType="begin"/>
      </w:r>
      <w:r w:rsidR="002B1C7F">
        <w:instrText xml:space="preserve"> ADDIN EN.CITE &lt;EndNote&gt;&lt;Cite&gt;&lt;Author&gt;ClinicalTrials.gov&lt;/Author&gt;&lt;Year&gt;2022&lt;/Year&gt;&lt;RecNum&gt;36&lt;/RecNum&gt;&lt;DisplayText&gt;(ClinicalTrials.gov, 2022)&lt;/DisplayText&gt;&lt;record&gt;&lt;rec-number&gt;36&lt;/rec-number&gt;&lt;foreign-keys&gt;&lt;key app="EN" db-id="dxwp9sr0q2tvaketzr1ptspxe55xeavas9tv" timestamp="1655966744"&gt;36&lt;/key&gt;&lt;/foreign-keys&gt;&lt;ref-type name="Web Page"&gt;12&lt;/ref-type&gt;&lt;contributors&gt;&lt;authors&gt;&lt;author&gt;ClinicalTrials.gov,&lt;/author&gt;&lt;/authors&gt;&lt;/contributors&gt;&lt;titles&gt;&lt;title&gt;Extravascular ICD Pivotal Study (EV-ICD)&lt;/title&gt;&lt;/titles&gt;&lt;volume&gt;2022&lt;/volume&gt;&lt;number&gt;23 June&lt;/number&gt;&lt;dates&gt;&lt;year&gt;2022&lt;/year&gt;&lt;/dates&gt;&lt;urls&gt;&lt;related-urls&gt;&lt;url&gt;https://clinicaltrials.gov/ct2/show/NCT04060680&lt;/url&gt;&lt;/related-urls&gt;&lt;/urls&gt;&lt;/record&gt;&lt;/Cite&gt;&lt;/EndNote&gt;</w:instrText>
      </w:r>
      <w:r w:rsidR="00EA3787">
        <w:fldChar w:fldCharType="separate"/>
      </w:r>
      <w:r w:rsidR="00EA3787">
        <w:rPr>
          <w:noProof/>
        </w:rPr>
        <w:t>(ClinicalTrials.gov, 2022)</w:t>
      </w:r>
      <w:r w:rsidR="00EA3787">
        <w:fldChar w:fldCharType="end"/>
      </w:r>
      <w:r w:rsidR="00036A30">
        <w:t>.</w:t>
      </w:r>
      <w:r w:rsidR="00E20630">
        <w:t xml:space="preserve"> </w:t>
      </w:r>
      <w:r w:rsidR="000070E2">
        <w:t xml:space="preserve">An additional study, </w:t>
      </w:r>
      <w:r w:rsidR="001255FA">
        <w:t xml:space="preserve">the EV-ICD </w:t>
      </w:r>
      <w:r w:rsidR="00021B7D">
        <w:t>c</w:t>
      </w:r>
      <w:r w:rsidR="001255FA">
        <w:t>ontinued access study</w:t>
      </w:r>
      <w:r w:rsidR="00F30367">
        <w:t>,</w:t>
      </w:r>
      <w:r w:rsidR="001255FA">
        <w:t xml:space="preserve"> is</w:t>
      </w:r>
      <w:r w:rsidR="00BB5EF4">
        <w:t xml:space="preserve"> also listed on </w:t>
      </w:r>
      <w:r w:rsidR="00BB5EF4">
        <w:rPr>
          <w:i/>
          <w:iCs/>
        </w:rPr>
        <w:t>ClinicalTrials.gov</w:t>
      </w:r>
      <w:r w:rsidR="00021B7D">
        <w:t>.</w:t>
      </w:r>
      <w:r w:rsidR="00DD4B5D">
        <w:t xml:space="preserve"> </w:t>
      </w:r>
      <w:r w:rsidR="00021B7D">
        <w:t>T</w:t>
      </w:r>
      <w:r w:rsidR="00DD4B5D">
        <w:t xml:space="preserve">his trial is </w:t>
      </w:r>
      <w:r w:rsidR="001255FA">
        <w:t>expected to begin in August 2022</w:t>
      </w:r>
      <w:r w:rsidR="00FB17FB">
        <w:t>, with an</w:t>
      </w:r>
      <w:r w:rsidR="008E654F">
        <w:t xml:space="preserve"> estimated primary complete data </w:t>
      </w:r>
      <w:r w:rsidR="00FB17FB">
        <w:t>of</w:t>
      </w:r>
      <w:r w:rsidR="008E654F">
        <w:t xml:space="preserve"> </w:t>
      </w:r>
      <w:r w:rsidR="00CE7465">
        <w:t>28 July 2023</w:t>
      </w:r>
      <w:r w:rsidR="00FB17FB">
        <w:t xml:space="preserve"> </w:t>
      </w:r>
      <w:r w:rsidR="00A541D1">
        <w:fldChar w:fldCharType="begin"/>
      </w:r>
      <w:r w:rsidR="00A541D1">
        <w:instrText xml:space="preserve"> ADDIN EN.CITE &lt;EndNote&gt;&lt;Cite&gt;&lt;Author&gt;ClinicalTrials.gov&lt;/Author&gt;&lt;Year&gt;2021&lt;/Year&gt;&lt;RecNum&gt;104&lt;/RecNum&gt;&lt;DisplayText&gt;(ClinicalTrials.gov, 2021)&lt;/DisplayText&gt;&lt;record&gt;&lt;rec-number&gt;104&lt;/rec-number&gt;&lt;foreign-keys&gt;&lt;key app="EN" db-id="dxwp9sr0q2tvaketzr1ptspxe55xeavas9tv" timestamp="1658206087"&gt;104&lt;/key&gt;&lt;/foreign-keys&gt;&lt;ref-type name="Web Page"&gt;12&lt;/ref-type&gt;&lt;contributors&gt;&lt;authors&gt;&lt;author&gt;ClinicalTrials.gov&lt;/author&gt;&lt;/authors&gt;&lt;/contributors&gt;&lt;titles&gt;&lt;title&gt;ExtraVascular Implantable Cardiac Defibrillator Continued Access Study (EV ICD CA)&lt;/title&gt;&lt;/titles&gt;&lt;volume&gt;2022&lt;/volume&gt;&lt;number&gt;19 July&lt;/number&gt;&lt;dates&gt;&lt;year&gt;2021&lt;/year&gt;&lt;/dates&gt;&lt;urls&gt;&lt;related-urls&gt;&lt;url&gt;https://clinicaltrials.gov/ct2/show/NCT05049720&lt;/url&gt;&lt;/related-urls&gt;&lt;/urls&gt;&lt;/record&gt;&lt;/Cite&gt;&lt;/EndNote&gt;</w:instrText>
      </w:r>
      <w:r w:rsidR="00A541D1">
        <w:fldChar w:fldCharType="separate"/>
      </w:r>
      <w:r w:rsidR="00A541D1">
        <w:rPr>
          <w:noProof/>
        </w:rPr>
        <w:t>(ClinicalTrials.gov, 2021)</w:t>
      </w:r>
      <w:r w:rsidR="00A541D1">
        <w:fldChar w:fldCharType="end"/>
      </w:r>
      <w:r w:rsidR="00CE7465">
        <w:t>.</w:t>
      </w:r>
      <w:r w:rsidR="00313B90">
        <w:t xml:space="preserve"> </w:t>
      </w:r>
    </w:p>
    <w:p w14:paraId="625249BA" w14:textId="23C1A32F" w:rsidR="004F7EB1" w:rsidRDefault="0024380B" w:rsidP="0020461C">
      <w:pPr>
        <w:jc w:val="both"/>
      </w:pPr>
      <w:r>
        <w:t>E</w:t>
      </w:r>
      <w:r w:rsidR="00AC2099">
        <w:t>arlier studies on the EV-ICD system</w:t>
      </w:r>
      <w:r>
        <w:t xml:space="preserve"> </w:t>
      </w:r>
      <w:r w:rsidR="00AC2099">
        <w:t>were</w:t>
      </w:r>
      <w:r w:rsidR="004F7EB1">
        <w:t xml:space="preserve"> acute feasibility studies in which an investigational system was implanted </w:t>
      </w:r>
      <w:r w:rsidR="00B9016A">
        <w:t>to test</w:t>
      </w:r>
      <w:r w:rsidR="004F7EB1">
        <w:t xml:space="preserve"> the feasibility of defibrillation, sensing and</w:t>
      </w:r>
      <w:r w:rsidR="00743E98">
        <w:t>/</w:t>
      </w:r>
      <w:r w:rsidR="004F7EB1">
        <w:t>or pacing from the substernal position, then removed</w:t>
      </w:r>
      <w:r w:rsidR="00743E98">
        <w:t xml:space="preserve"> </w:t>
      </w:r>
      <w:r w:rsidR="00EA3787">
        <w:fldChar w:fldCharType="begin">
          <w:fldData xml:space="preserve">PEVuZE5vdGU+PENpdGU+PEF1dGhvcj5DaGFuPC9BdXRob3I+PFllYXI+MjAxNzwvWWVhcj48UmVj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 </w:instrText>
      </w:r>
      <w:r w:rsidR="002B1C7F">
        <w:fldChar w:fldCharType="begin">
          <w:fldData xml:space="preserve">PEVuZE5vdGU+PENpdGU+PEF1dGhvcj5DaGFuPC9BdXRob3I+PFllYXI+MjAxNzwvWWVhcj48UmVj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</w:fldData>
        </w:fldChar>
      </w:r>
      <w:r w:rsidR="002B1C7F">
        <w:instrText xml:space="preserve"> ADDIN EN.CITE.DATA </w:instrText>
      </w:r>
      <w:r w:rsidR="002B1C7F">
        <w:fldChar w:fldCharType="end"/>
      </w:r>
      <w:r w:rsidR="00EA3787">
        <w:fldChar w:fldCharType="separate"/>
      </w:r>
      <w:r w:rsidR="00EA3787">
        <w:rPr>
          <w:noProof/>
        </w:rPr>
        <w:t>(Boersma et al., 2019; Chan et al., 2017; Sholevar et al., 2018)</w:t>
      </w:r>
      <w:r w:rsidR="00EA3787">
        <w:fldChar w:fldCharType="end"/>
      </w:r>
      <w:r w:rsidR="00743E98">
        <w:t>.</w:t>
      </w:r>
    </w:p>
    <w:p w14:paraId="5E5BA682" w14:textId="4557D2EA" w:rsidR="00FB0BC4" w:rsidRDefault="00756942" w:rsidP="0020461C">
      <w:pPr>
        <w:jc w:val="both"/>
      </w:pPr>
      <w:r>
        <w:t xml:space="preserve">The </w:t>
      </w:r>
      <w:r w:rsidR="00B01D2B">
        <w:t xml:space="preserve">EV-ICD </w:t>
      </w:r>
      <w:r w:rsidR="00B96ECA">
        <w:t>pilot study</w:t>
      </w:r>
      <w:r w:rsidR="00037529">
        <w:t xml:space="preserve"> </w:t>
      </w:r>
      <w:r w:rsidR="00E4448C">
        <w:t xml:space="preserve">enrolled 26 patients </w:t>
      </w:r>
      <w:r w:rsidR="009853F8">
        <w:t xml:space="preserve">with a class I or IIa indication for implantation of an ICD according </w:t>
      </w:r>
      <w:r w:rsidR="009853F8" w:rsidRPr="000D52EB">
        <w:t>to current</w:t>
      </w:r>
      <w:r w:rsidR="004C42FE">
        <w:t xml:space="preserve"> </w:t>
      </w:r>
      <w:r w:rsidR="00425A67">
        <w:t>international</w:t>
      </w:r>
      <w:r w:rsidR="00CE7EC1" w:rsidRPr="00CE7EC1">
        <w:t xml:space="preserve"> </w:t>
      </w:r>
      <w:r w:rsidR="00F94D94">
        <w:t xml:space="preserve">guidelines </w:t>
      </w:r>
      <w:r w:rsidR="00EA3787">
        <w:fldChar w:fldCharType="begin">
          <w:fldData xml:space="preserve">PEVuZE5vdGU+PENpdGU+PEF1dGhvcj5BbC1LaGF0aWI8L0F1dGhvcj48WWVhcj4yMDE4PC9ZZWFy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</w:fldData>
        </w:fldChar>
      </w:r>
      <w:r w:rsidR="002B1C7F">
        <w:instrText xml:space="preserve"> ADDIN EN.CITE </w:instrText>
      </w:r>
      <w:r w:rsidR="002B1C7F">
        <w:fldChar w:fldCharType="begin">
          <w:fldData xml:space="preserve">PEVuZE5vdGU+PENpdGU+PEF1dGhvcj5BbC1LaGF0aWI8L0F1dGhvcj48WWVhcj4yMDE4PC9ZZWFy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</w:fldData>
        </w:fldChar>
      </w:r>
      <w:r w:rsidR="002B1C7F">
        <w:instrText xml:space="preserve"> ADDIN EN.CITE.DATA </w:instrText>
      </w:r>
      <w:r w:rsidR="002B1C7F">
        <w:fldChar w:fldCharType="end"/>
      </w:r>
      <w:r w:rsidR="00EA3787">
        <w:fldChar w:fldCharType="separate"/>
      </w:r>
      <w:r w:rsidR="00EA3787">
        <w:rPr>
          <w:noProof/>
        </w:rPr>
        <w:t>(Al-Khatib et al., 2018; Priori et al., 2015)</w:t>
      </w:r>
      <w:r w:rsidR="00EA3787">
        <w:fldChar w:fldCharType="end"/>
      </w:r>
      <w:r w:rsidR="009853F8">
        <w:t xml:space="preserve"> and without an indication for </w:t>
      </w:r>
      <w:r w:rsidR="009853F8">
        <w:lastRenderedPageBreak/>
        <w:t>bradycardia pacing or cardiac resynchronisation</w:t>
      </w:r>
      <w:r w:rsidR="00795DC3">
        <w:t xml:space="preserve">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rsidR="009853F8">
        <w:t>.</w:t>
      </w:r>
      <w:r w:rsidR="00A12FD2">
        <w:t xml:space="preserve"> Implantation was attempted in 21 patients between 22 and 77 years of age</w:t>
      </w:r>
      <w:r w:rsidR="00357963">
        <w:t xml:space="preserve">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rsidR="00A12FD2">
        <w:t>.</w:t>
      </w:r>
      <w:r w:rsidR="0061127D">
        <w:t xml:space="preserve"> </w:t>
      </w:r>
    </w:p>
    <w:p w14:paraId="717B425F" w14:textId="4606413A" w:rsidR="00E82691" w:rsidRDefault="00147C83" w:rsidP="0020461C">
      <w:pPr>
        <w:jc w:val="both"/>
      </w:pPr>
      <w:r>
        <w:t>P</w:t>
      </w:r>
      <w:r w:rsidR="000E74E4">
        <w:t>atients with a class I or II</w:t>
      </w:r>
      <w:r w:rsidR="00795DC3">
        <w:t>a</w:t>
      </w:r>
      <w:r w:rsidR="000E74E4">
        <w:t xml:space="preserve"> indication for implantation of an ICD who were at least 18 years of age and who d</w:t>
      </w:r>
      <w:r w:rsidR="00446704">
        <w:t>id</w:t>
      </w:r>
      <w:r w:rsidR="000E74E4">
        <w:t xml:space="preserve"> not have an indication for bradycardia pacing or </w:t>
      </w:r>
      <w:r w:rsidR="002006A1">
        <w:t>cardiac resynchronisation</w:t>
      </w:r>
      <w:r w:rsidR="00EB7870">
        <w:t xml:space="preserve"> were eligible for enrolment in the EV-ICD </w:t>
      </w:r>
      <w:r w:rsidR="009C480C">
        <w:t>p</w:t>
      </w:r>
      <w:r w:rsidR="00EB7870">
        <w:t xml:space="preserve">ivotal </w:t>
      </w:r>
      <w:r w:rsidR="009C480C">
        <w:t>s</w:t>
      </w:r>
      <w:r w:rsidR="00EB7870">
        <w:t>tudy</w:t>
      </w:r>
      <w:r w:rsidR="00EF7A80">
        <w:t xml:space="preserve"> </w:t>
      </w:r>
      <w:r w:rsidR="00EA3787">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 </w:instrText>
      </w:r>
      <w:r w:rsidR="002B1C7F">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Crozier et al., 2021)</w:t>
      </w:r>
      <w:r w:rsidR="00EA3787">
        <w:fldChar w:fldCharType="end"/>
      </w:r>
      <w:r w:rsidR="00E82691">
        <w:t xml:space="preserve">. According to </w:t>
      </w:r>
      <w:r w:rsidR="00E82691">
        <w:rPr>
          <w:i/>
          <w:iCs/>
        </w:rPr>
        <w:t xml:space="preserve">ClinicalTrials.gov, </w:t>
      </w:r>
      <w:r w:rsidR="00E82691">
        <w:t>365 participants</w:t>
      </w:r>
      <w:r w:rsidR="00E4448C">
        <w:t xml:space="preserve"> were enrolled </w:t>
      </w:r>
      <w:r w:rsidR="00EA3787">
        <w:fldChar w:fldCharType="begin"/>
      </w:r>
      <w:r w:rsidR="002B1C7F">
        <w:instrText xml:space="preserve"> ADDIN EN.CITE &lt;EndNote&gt;&lt;Cite&gt;&lt;Author&gt;ClinicalTrials.gov&lt;/Author&gt;&lt;Year&gt;2022&lt;/Year&gt;&lt;RecNum&gt;36&lt;/RecNum&gt;&lt;DisplayText&gt;(ClinicalTrials.gov, 2022)&lt;/DisplayText&gt;&lt;record&gt;&lt;rec-number&gt;36&lt;/rec-number&gt;&lt;foreign-keys&gt;&lt;key app="EN" db-id="dxwp9sr0q2tvaketzr1ptspxe55xeavas9tv" timestamp="1655966744"&gt;36&lt;/key&gt;&lt;/foreign-keys&gt;&lt;ref-type name="Web Page"&gt;12&lt;/ref-type&gt;&lt;contributors&gt;&lt;authors&gt;&lt;author&gt;ClinicalTrials.gov,&lt;/author&gt;&lt;/authors&gt;&lt;/contributors&gt;&lt;titles&gt;&lt;title&gt;Extravascular ICD Pivotal Study (EV-ICD)&lt;/title&gt;&lt;/titles&gt;&lt;volume&gt;2022&lt;/volume&gt;&lt;number&gt;23 June&lt;/number&gt;&lt;dates&gt;&lt;year&gt;2022&lt;/year&gt;&lt;/dates&gt;&lt;urls&gt;&lt;related-urls&gt;&lt;url&gt;https://clinicaltrials.gov/ct2/show/NCT04060680&lt;/url&gt;&lt;/related-urls&gt;&lt;/urls&gt;&lt;/record&gt;&lt;/Cite&gt;&lt;/EndNote&gt;</w:instrText>
      </w:r>
      <w:r w:rsidR="00EA3787">
        <w:fldChar w:fldCharType="separate"/>
      </w:r>
      <w:r w:rsidR="00EA3787">
        <w:rPr>
          <w:noProof/>
        </w:rPr>
        <w:t>(ClinicalTrials.gov, 2022)</w:t>
      </w:r>
      <w:r w:rsidR="00EA3787">
        <w:fldChar w:fldCharType="end"/>
      </w:r>
      <w:r w:rsidR="00E4448C">
        <w:t>.</w:t>
      </w:r>
    </w:p>
    <w:p w14:paraId="2C15AF5C" w14:textId="424AC3AD" w:rsidR="00A70DB0" w:rsidRPr="009E5910" w:rsidRDefault="00BF1192" w:rsidP="0020461C">
      <w:pPr>
        <w:jc w:val="both"/>
      </w:pPr>
      <w:r>
        <w:t xml:space="preserve">The </w:t>
      </w:r>
      <w:r w:rsidR="005025E9">
        <w:t>trial population</w:t>
      </w:r>
      <w:r w:rsidR="005C165F">
        <w:t>s</w:t>
      </w:r>
      <w:r w:rsidR="005025E9">
        <w:t xml:space="preserve"> appear to be </w:t>
      </w:r>
      <w:r w:rsidR="00A70DB0">
        <w:t xml:space="preserve">relatively </w:t>
      </w:r>
      <w:r w:rsidR="005025E9">
        <w:t xml:space="preserve">consistent with the proposed population. </w:t>
      </w:r>
      <w:r w:rsidR="005025E9" w:rsidRPr="009E5910">
        <w:t xml:space="preserve">Upon the trial completion and </w:t>
      </w:r>
      <w:r w:rsidR="00D544E7" w:rsidRPr="009E5910">
        <w:t xml:space="preserve">study publication, the </w:t>
      </w:r>
      <w:r w:rsidR="009C480C" w:rsidRPr="009E5910">
        <w:t>EV-ICD pivotal study</w:t>
      </w:r>
      <w:r w:rsidR="00D544E7" w:rsidRPr="009E5910">
        <w:t xml:space="preserve"> </w:t>
      </w:r>
      <w:r w:rsidR="00F5314E" w:rsidRPr="009E5910">
        <w:t>will be able to provide more information and clinical data for the EV-ICD system.</w:t>
      </w:r>
      <w:r w:rsidR="00085F9B" w:rsidRPr="009E5910">
        <w:t xml:space="preserve"> Nevertheless, patients that may most benefit from an extravascular system may not be fully captured. The pivotal study was limited to patients at least 18 years of age, with</w:t>
      </w:r>
      <w:r w:rsidR="00AD7094" w:rsidRPr="009E5910">
        <w:t>out</w:t>
      </w:r>
      <w:r w:rsidR="00085F9B" w:rsidRPr="009E5910">
        <w:t xml:space="preserve"> an existing system</w:t>
      </w:r>
      <w:r w:rsidR="009622E5" w:rsidRPr="009E5910">
        <w:t xml:space="preserve">, </w:t>
      </w:r>
      <w:r w:rsidR="00085F9B" w:rsidRPr="009E5910">
        <w:t>medi</w:t>
      </w:r>
      <w:r w:rsidR="00790E47" w:rsidRPr="009E5910">
        <w:t>cal condition or abnormality which might increase procedure risk or infection risk</w:t>
      </w:r>
      <w:r w:rsidR="009622E5" w:rsidRPr="009E5910">
        <w:t>.</w:t>
      </w:r>
    </w:p>
    <w:p w14:paraId="12AD0C02" w14:textId="4083F679" w:rsidR="00BF1192" w:rsidRDefault="00A70DB0" w:rsidP="0020461C">
      <w:pPr>
        <w:jc w:val="both"/>
      </w:pPr>
      <w:r w:rsidRPr="009E5910">
        <w:t>A</w:t>
      </w:r>
      <w:r w:rsidR="00496669" w:rsidRPr="009E5910">
        <w:t xml:space="preserve">vailable data will remain limited to non-comparative </w:t>
      </w:r>
      <w:r w:rsidR="002B43C2" w:rsidRPr="009E5910">
        <w:t xml:space="preserve">data </w:t>
      </w:r>
      <w:r w:rsidR="0027232A" w:rsidRPr="009E5910">
        <w:t>collected over a relatively short follow-up period</w:t>
      </w:r>
      <w:r w:rsidR="00076F06" w:rsidRPr="009E5910">
        <w:t xml:space="preserve"> (up to</w:t>
      </w:r>
      <w:r w:rsidR="00870504" w:rsidRPr="009E5910">
        <w:t xml:space="preserve"> approximately</w:t>
      </w:r>
      <w:r w:rsidR="00076F06" w:rsidRPr="009E5910">
        <w:t xml:space="preserve"> 3.5 years</w:t>
      </w:r>
      <w:r w:rsidR="00870504" w:rsidRPr="009E5910">
        <w:t>, depending on the time of enrolment</w:t>
      </w:r>
      <w:r w:rsidR="00076F06" w:rsidRPr="009E5910">
        <w:t xml:space="preserve">) </w:t>
      </w:r>
      <w:r w:rsidR="00A541D1" w:rsidRPr="009E5910">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A541D1" w:rsidRPr="009E5910">
        <w:instrText xml:space="preserve"> ADDIN EN.CITE </w:instrText>
      </w:r>
      <w:r w:rsidR="00A541D1" w:rsidRPr="009E5910">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A541D1" w:rsidRPr="009E5910">
        <w:instrText xml:space="preserve"> ADDIN EN.CITE.DATA </w:instrText>
      </w:r>
      <w:r w:rsidR="00A541D1" w:rsidRPr="009E5910">
        <w:fldChar w:fldCharType="end"/>
      </w:r>
      <w:r w:rsidR="00A541D1" w:rsidRPr="009E5910">
        <w:fldChar w:fldCharType="separate"/>
      </w:r>
      <w:r w:rsidR="00A541D1" w:rsidRPr="009E5910">
        <w:rPr>
          <w:noProof/>
        </w:rPr>
        <w:t>(Crozier et al., 2021)</w:t>
      </w:r>
      <w:r w:rsidR="00A541D1" w:rsidRPr="009E5910">
        <w:fldChar w:fldCharType="end"/>
      </w:r>
      <w:r w:rsidR="00076F06" w:rsidRPr="009E5910">
        <w:t>.</w:t>
      </w:r>
    </w:p>
    <w:p w14:paraId="4D7C7B06" w14:textId="69A2B8A9" w:rsidR="00BA0812" w:rsidRPr="00BC021B" w:rsidRDefault="00BA0812" w:rsidP="00740D17">
      <w:pPr>
        <w:autoSpaceDE w:val="0"/>
        <w:autoSpaceDN w:val="0"/>
        <w:adjustRightInd w:val="0"/>
        <w:jc w:val="both"/>
        <w:rPr>
          <w:rFonts w:asciiTheme="minorHAnsi" w:hAnsiTheme="minorHAnsi" w:cstheme="minorHAnsi"/>
          <w:i/>
          <w:iCs/>
        </w:rPr>
      </w:pPr>
      <w:r w:rsidRPr="00BC021B">
        <w:rPr>
          <w:rFonts w:asciiTheme="minorHAnsi" w:hAnsiTheme="minorHAnsi" w:cstheme="minorHAnsi"/>
          <w:i/>
          <w:iCs/>
        </w:rPr>
        <w:t>PASC noted that subpopulation a should correspondingly be defined as: patients who do not have an ICD or who require replacement of an implanted ICD and who are suitable for a TV-ICD or an EV-ICD. PASC noted that the application does not suggest a change to the current indication for ICD therapy given that it proposes to utilise the existing item number for generator insertion.</w:t>
      </w:r>
    </w:p>
    <w:p w14:paraId="3B88722B" w14:textId="77777777" w:rsidR="00BA0812" w:rsidRPr="00BC021B" w:rsidRDefault="00BA0812" w:rsidP="00740D17">
      <w:pPr>
        <w:autoSpaceDE w:val="0"/>
        <w:autoSpaceDN w:val="0"/>
        <w:adjustRightInd w:val="0"/>
        <w:jc w:val="both"/>
        <w:rPr>
          <w:rFonts w:asciiTheme="minorHAnsi" w:hAnsiTheme="minorHAnsi" w:cstheme="minorHAnsi"/>
          <w:i/>
          <w:iCs/>
        </w:rPr>
      </w:pPr>
      <w:r w:rsidRPr="00BC021B">
        <w:rPr>
          <w:rFonts w:asciiTheme="minorHAnsi" w:hAnsiTheme="minorHAnsi" w:cstheme="minorHAnsi"/>
          <w:i/>
          <w:iCs/>
        </w:rPr>
        <w:t>PASC noted that subpopulations b and c could be combined into a single subpopulation, defined as: patients who are ineligible or unsuitable for a TV-ICD or who demonstrate a need for removal of a TV-ICD and replacement with an extravascular system.</w:t>
      </w:r>
    </w:p>
    <w:p w14:paraId="4567ED95" w14:textId="4C0E830A" w:rsidR="00DD6F32" w:rsidRPr="00E82691" w:rsidRDefault="00BA0812" w:rsidP="0020461C">
      <w:pPr>
        <w:jc w:val="both"/>
      </w:pPr>
      <w:r w:rsidRPr="00F20725">
        <w:rPr>
          <w:rFonts w:asciiTheme="minorHAnsi" w:hAnsiTheme="minorHAnsi" w:cstheme="minorHAnsi"/>
          <w:i/>
          <w:iCs/>
        </w:rPr>
        <w:t xml:space="preserve">PASC noted that subpopulations b and c, combined, represent quite a small and heterogeneous population, thus getting evidence on this small group of patients will be challenging. It was also noted that the study cohort in the larger pivotal trial may include some patients from this </w:t>
      </w:r>
      <w:proofErr w:type="gramStart"/>
      <w:r w:rsidR="006D2F6C" w:rsidRPr="00F20725">
        <w:rPr>
          <w:rFonts w:asciiTheme="minorHAnsi" w:hAnsiTheme="minorHAnsi" w:cstheme="minorHAnsi"/>
          <w:i/>
          <w:iCs/>
        </w:rPr>
        <w:t>sub</w:t>
      </w:r>
      <w:r w:rsidRPr="00F20725">
        <w:rPr>
          <w:rFonts w:asciiTheme="minorHAnsi" w:hAnsiTheme="minorHAnsi" w:cstheme="minorHAnsi"/>
          <w:i/>
          <w:iCs/>
        </w:rPr>
        <w:t>population</w:t>
      </w:r>
      <w:proofErr w:type="gramEnd"/>
      <w:r w:rsidRPr="00F20725">
        <w:rPr>
          <w:rFonts w:asciiTheme="minorHAnsi" w:hAnsiTheme="minorHAnsi" w:cstheme="minorHAnsi"/>
          <w:i/>
          <w:iCs/>
        </w:rPr>
        <w:t xml:space="preserve"> but data have not been published yet, and they may be considered as non-comparative data.</w:t>
      </w:r>
      <w:r w:rsidRPr="00BC021B">
        <w:rPr>
          <w:rFonts w:asciiTheme="minorHAnsi" w:hAnsiTheme="minorHAnsi" w:cstheme="minorHAnsi"/>
          <w:i/>
          <w:iCs/>
        </w:rPr>
        <w:t xml:space="preserve"> PASC further noted that, if this application was to be approved, it would be unlikely to significantly increase the total number of ICD implants</w:t>
      </w:r>
      <w:r w:rsidRPr="00BC021B">
        <w:rPr>
          <w:i/>
          <w:iCs/>
        </w:rPr>
        <w:t xml:space="preserve"> because</w:t>
      </w:r>
      <w:r w:rsidR="007F4306">
        <w:rPr>
          <w:i/>
          <w:iCs/>
        </w:rPr>
        <w:t xml:space="preserve"> only a small </w:t>
      </w:r>
      <w:r w:rsidR="000C6205">
        <w:rPr>
          <w:i/>
          <w:iCs/>
        </w:rPr>
        <w:t>number</w:t>
      </w:r>
      <w:r w:rsidR="007F4306">
        <w:rPr>
          <w:i/>
          <w:iCs/>
        </w:rPr>
        <w:t xml:space="preserve"> of patients belong to t</w:t>
      </w:r>
      <w:r w:rsidR="003212F3">
        <w:rPr>
          <w:i/>
          <w:iCs/>
        </w:rPr>
        <w:t xml:space="preserve">he second subpopulation (i.e. patients currently </w:t>
      </w:r>
      <w:r w:rsidR="00D123CE">
        <w:rPr>
          <w:i/>
          <w:iCs/>
        </w:rPr>
        <w:t>ineligible or unsuitable for a TV-ICD)</w:t>
      </w:r>
      <w:r w:rsidRPr="00BC021B">
        <w:rPr>
          <w:i/>
          <w:iCs/>
        </w:rPr>
        <w:t>, and the procedure is</w:t>
      </w:r>
      <w:r w:rsidRPr="00BC021B">
        <w:t xml:space="preserve"> </w:t>
      </w:r>
      <w:r w:rsidRPr="00BC021B">
        <w:rPr>
          <w:i/>
          <w:iCs/>
        </w:rPr>
        <w:t xml:space="preserve">provided by </w:t>
      </w:r>
      <w:r w:rsidRPr="00BC021B">
        <w:rPr>
          <w:rFonts w:asciiTheme="minorHAnsi" w:hAnsiTheme="minorHAnsi" w:cstheme="minorHAnsi"/>
          <w:i/>
          <w:iCs/>
        </w:rPr>
        <w:t>accredited</w:t>
      </w:r>
      <w:r w:rsidRPr="00BC021B">
        <w:rPr>
          <w:i/>
          <w:iCs/>
        </w:rPr>
        <w:t xml:space="preserve"> specialists</w:t>
      </w:r>
      <w:r w:rsidRPr="00BC021B">
        <w:rPr>
          <w:rFonts w:asciiTheme="minorHAnsi" w:hAnsiTheme="minorHAnsi" w:cstheme="minorHAnsi"/>
          <w:i/>
          <w:iCs/>
        </w:rPr>
        <w:t>. PASC considered that some of the second subpopulation may receive a S-ICD.</w:t>
      </w:r>
    </w:p>
    <w:p w14:paraId="0E38780D" w14:textId="2E05C6A3" w:rsidR="007A66C8" w:rsidRPr="008F1532" w:rsidRDefault="007A66C8" w:rsidP="6E46FFDD">
      <w:pPr>
        <w:pStyle w:val="Heading3"/>
      </w:pPr>
      <w:r w:rsidRPr="6E46FFDD">
        <w:t>Intervention</w:t>
      </w:r>
    </w:p>
    <w:p w14:paraId="4C2D3F81" w14:textId="03898C29" w:rsidR="00C65868" w:rsidRPr="00C65868" w:rsidRDefault="00C65868" w:rsidP="00E01349">
      <w:pPr>
        <w:pStyle w:val="Instructionaltext"/>
        <w:rPr>
          <w:rFonts w:eastAsia="Calibri"/>
          <w:color w:val="auto"/>
        </w:rPr>
      </w:pPr>
      <w:r w:rsidRPr="00C65868">
        <w:rPr>
          <w:rFonts w:eastAsia="Calibri"/>
          <w:color w:val="auto"/>
        </w:rPr>
        <w:t>The intervention for this application is EV-ICD therapy</w:t>
      </w:r>
      <w:r w:rsidR="005F7570">
        <w:rPr>
          <w:rFonts w:eastAsia="Calibri"/>
          <w:color w:val="auto"/>
        </w:rPr>
        <w:t xml:space="preserve">. </w:t>
      </w:r>
    </w:p>
    <w:p w14:paraId="64106F8E" w14:textId="37B87622" w:rsidR="00606768" w:rsidRDefault="004E71D4" w:rsidP="00AE34A5">
      <w:pPr>
        <w:pStyle w:val="Heading4"/>
        <w:jc w:val="both"/>
      </w:pPr>
      <w:r>
        <w:t>Overview</w:t>
      </w:r>
    </w:p>
    <w:p w14:paraId="106B2CC2" w14:textId="30FE72CE" w:rsidR="007608DF" w:rsidRDefault="009103F9" w:rsidP="00AE34A5">
      <w:pPr>
        <w:pStyle w:val="Instructionaltext"/>
        <w:jc w:val="both"/>
        <w:rPr>
          <w:rFonts w:eastAsia="Calibri"/>
          <w:color w:val="auto"/>
        </w:rPr>
      </w:pPr>
      <w:r w:rsidRPr="009103F9">
        <w:rPr>
          <w:rFonts w:eastAsia="Calibri"/>
          <w:color w:val="auto"/>
        </w:rPr>
        <w:t>An ICD is a small</w:t>
      </w:r>
      <w:r w:rsidR="00982BCA">
        <w:rPr>
          <w:rFonts w:eastAsia="Calibri"/>
          <w:color w:val="auto"/>
        </w:rPr>
        <w:t>,</w:t>
      </w:r>
      <w:r w:rsidRPr="009103F9">
        <w:rPr>
          <w:rFonts w:eastAsia="Calibri"/>
          <w:color w:val="auto"/>
        </w:rPr>
        <w:t xml:space="preserve"> battery-powered device placed in the chest to detect and stop </w:t>
      </w:r>
      <w:r w:rsidR="00487841">
        <w:rPr>
          <w:rFonts w:eastAsia="Calibri"/>
          <w:color w:val="auto"/>
        </w:rPr>
        <w:t xml:space="preserve">life-threatening </w:t>
      </w:r>
      <w:r w:rsidR="003D5553" w:rsidRPr="003D5553">
        <w:rPr>
          <w:rFonts w:eastAsia="Calibri" w:hint="eastAsia"/>
          <w:color w:val="auto"/>
        </w:rPr>
        <w:t>VA</w:t>
      </w:r>
      <w:r w:rsidR="003D5553" w:rsidRPr="003D5553">
        <w:rPr>
          <w:rFonts w:eastAsia="Calibri"/>
          <w:color w:val="auto"/>
        </w:rPr>
        <w:t>s</w:t>
      </w:r>
      <w:r w:rsidR="00CB77B2">
        <w:rPr>
          <w:rFonts w:eastAsia="Calibri"/>
          <w:color w:val="auto"/>
        </w:rPr>
        <w:t xml:space="preserve">. </w:t>
      </w:r>
      <w:r w:rsidR="009258C9" w:rsidRPr="00E94603">
        <w:rPr>
          <w:rFonts w:eastAsia="Calibri"/>
          <w:color w:val="auto"/>
        </w:rPr>
        <w:t>A defibrillator generator</w:t>
      </w:r>
      <w:r w:rsidR="00CB77B2" w:rsidRPr="00E94603">
        <w:rPr>
          <w:rFonts w:eastAsia="Calibri"/>
          <w:color w:val="auto"/>
        </w:rPr>
        <w:t xml:space="preserve"> is connected to one or more leads which relay information about the heart’s activity back to the defibrillator and </w:t>
      </w:r>
      <w:r w:rsidR="007D3AF6" w:rsidRPr="00E94603">
        <w:rPr>
          <w:rFonts w:eastAsia="Calibri"/>
          <w:color w:val="auto"/>
        </w:rPr>
        <w:t>carry electrical impulses</w:t>
      </w:r>
      <w:r w:rsidR="00CB77B2" w:rsidRPr="00E94603">
        <w:rPr>
          <w:rFonts w:eastAsia="Calibri"/>
          <w:color w:val="auto"/>
        </w:rPr>
        <w:t xml:space="preserve"> from the defibrillator</w:t>
      </w:r>
      <w:r w:rsidR="007D3AF6" w:rsidRPr="00E94603">
        <w:rPr>
          <w:rFonts w:eastAsia="Calibri"/>
          <w:color w:val="auto"/>
        </w:rPr>
        <w:t xml:space="preserve"> </w:t>
      </w:r>
      <w:r w:rsidR="00E96B21" w:rsidRPr="00E94603">
        <w:rPr>
          <w:rFonts w:eastAsia="Calibri"/>
          <w:color w:val="auto"/>
        </w:rPr>
        <w:t>to the heart</w:t>
      </w:r>
      <w:r w:rsidRPr="009103F9">
        <w:rPr>
          <w:rFonts w:eastAsia="Calibri"/>
          <w:color w:val="auto"/>
        </w:rPr>
        <w:t xml:space="preserve">. </w:t>
      </w:r>
      <w:r w:rsidR="00033F2C" w:rsidRPr="005F0468">
        <w:rPr>
          <w:rFonts w:eastAsia="Calibri"/>
          <w:color w:val="auto"/>
        </w:rPr>
        <w:t xml:space="preserve">Over several decades, </w:t>
      </w:r>
      <w:r w:rsidR="00E15D90">
        <w:rPr>
          <w:rFonts w:eastAsia="Calibri"/>
          <w:color w:val="auto"/>
        </w:rPr>
        <w:t>various</w:t>
      </w:r>
      <w:r w:rsidR="00DF5C4A">
        <w:rPr>
          <w:rFonts w:eastAsia="Calibri"/>
          <w:color w:val="auto"/>
        </w:rPr>
        <w:t xml:space="preserve"> </w:t>
      </w:r>
      <w:r w:rsidR="00033F2C" w:rsidRPr="005F0468">
        <w:rPr>
          <w:rFonts w:eastAsia="Calibri"/>
          <w:color w:val="auto"/>
        </w:rPr>
        <w:t>IC</w:t>
      </w:r>
      <w:r w:rsidR="007A2BA7">
        <w:rPr>
          <w:rFonts w:eastAsia="Calibri"/>
          <w:color w:val="auto"/>
        </w:rPr>
        <w:t>D</w:t>
      </w:r>
      <w:r w:rsidR="00033F2C" w:rsidRPr="005F0468">
        <w:rPr>
          <w:rFonts w:eastAsia="Calibri"/>
          <w:color w:val="auto"/>
        </w:rPr>
        <w:t xml:space="preserve"> </w:t>
      </w:r>
      <w:r w:rsidR="00DF5C4A">
        <w:rPr>
          <w:rFonts w:eastAsia="Calibri"/>
          <w:color w:val="auto"/>
        </w:rPr>
        <w:t>devices</w:t>
      </w:r>
      <w:r w:rsidR="00033F2C" w:rsidRPr="005F0468">
        <w:rPr>
          <w:rFonts w:eastAsia="Calibri"/>
          <w:color w:val="auto"/>
        </w:rPr>
        <w:t xml:space="preserve"> have been put forward with different implantation sites for both</w:t>
      </w:r>
      <w:r w:rsidR="00E15D90">
        <w:rPr>
          <w:rFonts w:eastAsia="Calibri"/>
          <w:color w:val="auto"/>
        </w:rPr>
        <w:t xml:space="preserve"> the</w:t>
      </w:r>
      <w:r w:rsidR="00033F2C" w:rsidRPr="005F0468">
        <w:rPr>
          <w:rFonts w:eastAsia="Calibri"/>
          <w:color w:val="auto"/>
        </w:rPr>
        <w:t xml:space="preserve"> leads and</w:t>
      </w:r>
      <w:r w:rsidR="00E15D90">
        <w:rPr>
          <w:rFonts w:eastAsia="Calibri"/>
          <w:color w:val="auto"/>
        </w:rPr>
        <w:t xml:space="preserve"> the</w:t>
      </w:r>
      <w:r w:rsidR="00033F2C" w:rsidRPr="005F0468">
        <w:rPr>
          <w:rFonts w:eastAsia="Calibri"/>
          <w:color w:val="auto"/>
        </w:rPr>
        <w:t xml:space="preserve"> </w:t>
      </w:r>
      <w:r w:rsidR="00652E0E">
        <w:rPr>
          <w:rFonts w:eastAsia="Calibri"/>
          <w:color w:val="auto"/>
        </w:rPr>
        <w:t>defib</w:t>
      </w:r>
      <w:r w:rsidR="00F131BE">
        <w:rPr>
          <w:rFonts w:eastAsia="Calibri"/>
          <w:color w:val="auto"/>
        </w:rPr>
        <w:t>ri</w:t>
      </w:r>
      <w:r w:rsidR="00652E0E">
        <w:rPr>
          <w:rFonts w:eastAsia="Calibri"/>
          <w:color w:val="auto"/>
        </w:rPr>
        <w:t>llator</w:t>
      </w:r>
      <w:r w:rsidR="00E15D90">
        <w:rPr>
          <w:rFonts w:eastAsia="Calibri"/>
          <w:color w:val="auto"/>
        </w:rPr>
        <w:t xml:space="preserve"> generator </w:t>
      </w:r>
      <w:r w:rsidR="00EA3787">
        <w:rPr>
          <w:rFonts w:eastAsia="Calibri"/>
          <w:color w:val="auto"/>
        </w:rPr>
        <w:fldChar w:fldCharType="begin"/>
      </w:r>
      <w:r w:rsidR="002B1C7F">
        <w:rPr>
          <w:rFonts w:eastAsia="Calibri"/>
          <w:color w:val="auto"/>
        </w:rPr>
        <w:instrText xml:space="preserve"> ADDIN EN.CITE &lt;EndNote&gt;&lt;Cite&gt;&lt;Author&gt;Gebran&lt;/Author&gt;&lt;Year&gt;2021&lt;/Year&gt;&lt;RecNum&gt;23&lt;/RecNum&gt;&lt;DisplayText&gt;(Gebran and Refaat, 2021)&lt;/DisplayText&gt;&lt;record&gt;&lt;rec-number&gt;23&lt;/rec-number&gt;&lt;foreign-keys&gt;&lt;key app="EN" db-id="dxwp9sr0q2tvaketzr1ptspxe55xeavas9tv" timestamp="1655878470"&gt;23&lt;/key&gt;&lt;/foreign-keys&gt;&lt;ref-type name="Journal Article"&gt;17&lt;/ref-type&gt;&lt;contributors&gt;&lt;authors&gt;&lt;author&gt;Gebran, A.&lt;/author&gt;&lt;author&gt;Refaat, M. M.&lt;/author&gt;&lt;/authors&gt;&lt;/contributors&gt;&lt;auth-address&gt;Division of Trauma Emergency Surgery and Surgical Critical Care, Massachusetts General Hospital, Boston, Massachusetts, USA.&amp;#xD;Division of Cardiology, Department of Internal Medicine, American University of Beirut Medical Center, Beirut, Lebanon.&lt;/auth-address&gt;&lt;titles&gt;&lt;title&gt;Long-term evaluation of a novel extravascular implantable cardioverter defibrillator&lt;/title&gt;&lt;secondary-title&gt;J Cardiovasc Electrophysiol&lt;/secondary-title&gt;&lt;/titles&gt;&lt;periodical&gt;&lt;full-title&gt;J Cardiovasc Electrophysiol&lt;/full-title&gt;&lt;/periodical&gt;&lt;pages&gt;2379-2380&lt;/pages&gt;&lt;volume&gt;32&lt;/volume&gt;&lt;number&gt;9&lt;/number&gt;&lt;edition&gt;2021/07/28&lt;/edition&gt;&lt;keywords&gt;&lt;keyword&gt;*Defibrillators, Implantable&lt;/keyword&gt;&lt;keyword&gt;Humans&lt;/keyword&gt;&lt;keyword&gt;*cardiac arrhythmias&lt;/keyword&gt;&lt;keyword&gt;*cardiovascular diseases&lt;/keyword&gt;&lt;keyword&gt;*heart diseases&lt;/keyword&gt;&lt;keyword&gt;*implantable cardioverter defibrillator&lt;/keyword&gt;&lt;keyword&gt;*substernal&lt;/keyword&gt;&lt;/keywords&gt;&lt;dates&gt;&lt;year&gt;2021&lt;/year&gt;&lt;pub-dates&gt;&lt;date&gt;Sep&lt;/date&gt;&lt;/pub-dates&gt;&lt;/dates&gt;&lt;isbn&gt;1045-3873&lt;/isbn&gt;&lt;accession-num&gt;34314084&lt;/accession-num&gt;&lt;urls&gt;&lt;/urls&gt;&lt;electronic-resource-num&gt;10.1111/jce.15184&lt;/electronic-resource-num&gt;&lt;remote-database-provider&gt;NLM&lt;/remote-database-provider&gt;&lt;language&gt;eng&lt;/language&gt;&lt;/record&gt;&lt;/Cite&gt;&lt;/EndNote&gt;</w:instrText>
      </w:r>
      <w:r w:rsidR="00EA3787">
        <w:rPr>
          <w:rFonts w:eastAsia="Calibri"/>
          <w:color w:val="auto"/>
        </w:rPr>
        <w:fldChar w:fldCharType="separate"/>
      </w:r>
      <w:r w:rsidR="00EA3787">
        <w:rPr>
          <w:rFonts w:eastAsia="Calibri"/>
          <w:noProof/>
          <w:color w:val="auto"/>
        </w:rPr>
        <w:t>(Gebran and Refaat, 2021)</w:t>
      </w:r>
      <w:r w:rsidR="00EA3787">
        <w:rPr>
          <w:rFonts w:eastAsia="Calibri"/>
          <w:color w:val="auto"/>
        </w:rPr>
        <w:fldChar w:fldCharType="end"/>
      </w:r>
      <w:r w:rsidR="00E15D90">
        <w:rPr>
          <w:rFonts w:eastAsia="Calibri"/>
          <w:color w:val="auto"/>
        </w:rPr>
        <w:t xml:space="preserve">. </w:t>
      </w:r>
    </w:p>
    <w:p w14:paraId="72389A6B" w14:textId="15F14688" w:rsidR="000E5DA8" w:rsidRDefault="00A11E2D" w:rsidP="00AE34A5">
      <w:pPr>
        <w:pStyle w:val="Instructionaltext"/>
        <w:jc w:val="both"/>
        <w:rPr>
          <w:rFonts w:eastAsia="Calibri"/>
          <w:color w:val="auto"/>
        </w:rPr>
      </w:pPr>
      <w:r w:rsidRPr="009A70FD">
        <w:rPr>
          <w:rFonts w:eastAsia="Calibri"/>
          <w:color w:val="auto"/>
        </w:rPr>
        <w:t>Despite the clinical efficacy of traditional transvenous ICD</w:t>
      </w:r>
      <w:r>
        <w:rPr>
          <w:rFonts w:eastAsia="Calibri"/>
          <w:color w:val="auto"/>
        </w:rPr>
        <w:t xml:space="preserve"> (TV-ICD)</w:t>
      </w:r>
      <w:r w:rsidR="00321F56">
        <w:rPr>
          <w:rFonts w:eastAsia="Calibri"/>
          <w:color w:val="auto"/>
        </w:rPr>
        <w:t xml:space="preserve"> systems</w:t>
      </w:r>
      <w:r w:rsidRPr="009A70FD">
        <w:rPr>
          <w:rFonts w:eastAsia="Calibri"/>
          <w:color w:val="auto"/>
        </w:rPr>
        <w:t xml:space="preserve">, </w:t>
      </w:r>
      <w:r w:rsidR="00321F56">
        <w:rPr>
          <w:rFonts w:eastAsia="Calibri"/>
          <w:color w:val="auto"/>
        </w:rPr>
        <w:t>they</w:t>
      </w:r>
      <w:r>
        <w:rPr>
          <w:rFonts w:eastAsia="Calibri"/>
          <w:color w:val="auto"/>
        </w:rPr>
        <w:t xml:space="preserve"> are associated with various</w:t>
      </w:r>
      <w:r w:rsidRPr="009A70FD">
        <w:rPr>
          <w:rFonts w:eastAsia="Calibri"/>
          <w:color w:val="auto"/>
        </w:rPr>
        <w:t xml:space="preserve"> lead-</w:t>
      </w:r>
      <w:r>
        <w:rPr>
          <w:rFonts w:eastAsia="Calibri"/>
          <w:color w:val="auto"/>
        </w:rPr>
        <w:t>related</w:t>
      </w:r>
      <w:r w:rsidRPr="009A70FD">
        <w:rPr>
          <w:rFonts w:eastAsia="Calibri"/>
          <w:color w:val="auto"/>
        </w:rPr>
        <w:t xml:space="preserve"> complications, such as device/lead infection, lead dislodgement and venous obstructio</w:t>
      </w:r>
      <w:r w:rsidR="00BE779C">
        <w:rPr>
          <w:rFonts w:eastAsia="Calibri"/>
          <w:color w:val="auto"/>
        </w:rPr>
        <w:t xml:space="preserve">n </w:t>
      </w:r>
      <w:r w:rsidR="00EA3787">
        <w:rPr>
          <w:rFonts w:eastAsia="Calibri"/>
          <w:color w:val="auto"/>
        </w:rPr>
        <w:fldChar w:fldCharType="begin">
          <w:fldData xml:space="preserve">PEVuZE5vdGU+PENpdGU+PEF1dGhvcj5CYWRkb3VyPC9BdXRob3I+PFllYXI+MjAxMjwvWWVhcj48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</w:fldData>
        </w:fldChar>
      </w:r>
      <w:r w:rsidR="002B1C7F">
        <w:rPr>
          <w:rFonts w:eastAsia="Calibri"/>
          <w:color w:val="auto"/>
        </w:rPr>
        <w:instrText xml:space="preserve"> ADDIN EN.CITE </w:instrText>
      </w:r>
      <w:r w:rsidR="002B1C7F">
        <w:rPr>
          <w:rFonts w:eastAsia="Calibri"/>
          <w:color w:val="auto"/>
        </w:rPr>
        <w:fldChar w:fldCharType="begin">
          <w:fldData xml:space="preserve">PEVuZE5vdGU+PENpdGU+PEF1dGhvcj5CYWRkb3VyPC9BdXRob3I+PFllYXI+MjAxMjwvWWVhcj48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</w:fldData>
        </w:fldChar>
      </w:r>
      <w:r w:rsidR="002B1C7F">
        <w:rPr>
          <w:rFonts w:eastAsia="Calibri"/>
          <w:color w:val="auto"/>
        </w:rPr>
        <w:instrText xml:space="preserve"> ADDIN EN.CITE.DATA </w:instrText>
      </w:r>
      <w:r w:rsidR="002B1C7F">
        <w:rPr>
          <w:rFonts w:eastAsia="Calibri"/>
          <w:color w:val="auto"/>
        </w:rPr>
      </w:r>
      <w:r w:rsidR="002B1C7F">
        <w:rPr>
          <w:rFonts w:eastAsia="Calibri"/>
          <w:color w:val="auto"/>
        </w:rPr>
        <w:fldChar w:fldCharType="end"/>
      </w:r>
      <w:r w:rsidR="00EA3787">
        <w:rPr>
          <w:rFonts w:eastAsia="Calibri"/>
          <w:color w:val="auto"/>
        </w:rPr>
      </w:r>
      <w:r w:rsidR="00EA3787">
        <w:rPr>
          <w:rFonts w:eastAsia="Calibri"/>
          <w:color w:val="auto"/>
        </w:rPr>
        <w:fldChar w:fldCharType="separate"/>
      </w:r>
      <w:r w:rsidR="00EA3787">
        <w:rPr>
          <w:rFonts w:eastAsia="Calibri"/>
          <w:noProof/>
          <w:color w:val="auto"/>
        </w:rPr>
        <w:t>(Baddour et al., 2012; Gebran and Refaat, 2021)</w:t>
      </w:r>
      <w:r w:rsidR="00EA3787">
        <w:rPr>
          <w:rFonts w:eastAsia="Calibri"/>
          <w:color w:val="auto"/>
        </w:rPr>
        <w:fldChar w:fldCharType="end"/>
      </w:r>
      <w:r w:rsidR="00BE779C">
        <w:rPr>
          <w:rFonts w:eastAsia="Calibri"/>
          <w:color w:val="auto"/>
        </w:rPr>
        <w:t>.</w:t>
      </w:r>
      <w:r w:rsidR="00BE779C">
        <w:rPr>
          <w:color w:val="auto"/>
        </w:rPr>
        <w:t xml:space="preserve"> </w:t>
      </w:r>
      <w:r w:rsidR="004E71D4">
        <w:rPr>
          <w:color w:val="auto"/>
        </w:rPr>
        <w:t xml:space="preserve">The </w:t>
      </w:r>
      <w:r w:rsidR="00CE00E2" w:rsidRPr="005F0468">
        <w:rPr>
          <w:rFonts w:eastAsia="Calibri"/>
          <w:color w:val="auto"/>
        </w:rPr>
        <w:t>EV-ICD</w:t>
      </w:r>
      <w:r w:rsidR="004E71D4">
        <w:rPr>
          <w:rFonts w:eastAsia="Calibri"/>
          <w:color w:val="auto"/>
        </w:rPr>
        <w:t xml:space="preserve"> system</w:t>
      </w:r>
      <w:r w:rsidR="00F62131">
        <w:rPr>
          <w:rFonts w:eastAsia="Calibri"/>
          <w:color w:val="auto"/>
        </w:rPr>
        <w:t>,</w:t>
      </w:r>
      <w:r w:rsidR="00CE00E2" w:rsidRPr="005F0468">
        <w:rPr>
          <w:rFonts w:eastAsia="Calibri"/>
          <w:color w:val="auto"/>
        </w:rPr>
        <w:t xml:space="preserve"> </w:t>
      </w:r>
      <w:r w:rsidR="00223371" w:rsidRPr="005F0468">
        <w:rPr>
          <w:rFonts w:eastAsia="Calibri"/>
          <w:color w:val="auto"/>
        </w:rPr>
        <w:t xml:space="preserve">with </w:t>
      </w:r>
      <w:r w:rsidR="00CA2943" w:rsidRPr="005F0468">
        <w:rPr>
          <w:rFonts w:eastAsia="Calibri"/>
          <w:color w:val="auto"/>
        </w:rPr>
        <w:t>its</w:t>
      </w:r>
      <w:r w:rsidR="00CA2943" w:rsidRPr="009A70FD">
        <w:rPr>
          <w:rFonts w:eastAsia="Calibri"/>
          <w:color w:val="auto"/>
        </w:rPr>
        <w:t xml:space="preserve"> lead </w:t>
      </w:r>
      <w:r w:rsidR="00D6722B" w:rsidRPr="009A70FD">
        <w:rPr>
          <w:rFonts w:eastAsia="Calibri"/>
          <w:color w:val="auto"/>
        </w:rPr>
        <w:t xml:space="preserve">implanted </w:t>
      </w:r>
      <w:r w:rsidR="001D3F90" w:rsidRPr="009A70FD">
        <w:rPr>
          <w:rFonts w:eastAsia="Calibri"/>
          <w:color w:val="auto"/>
        </w:rPr>
        <w:t>in</w:t>
      </w:r>
      <w:r w:rsidR="00D6722B" w:rsidRPr="009A70FD">
        <w:rPr>
          <w:rFonts w:eastAsia="Calibri"/>
          <w:color w:val="auto"/>
        </w:rPr>
        <w:t xml:space="preserve"> </w:t>
      </w:r>
      <w:r w:rsidR="00634137" w:rsidRPr="009A70FD">
        <w:rPr>
          <w:rFonts w:eastAsia="Calibri"/>
          <w:color w:val="auto"/>
        </w:rPr>
        <w:t xml:space="preserve">the </w:t>
      </w:r>
      <w:r w:rsidR="00B56554" w:rsidRPr="009A70FD">
        <w:rPr>
          <w:rFonts w:eastAsia="Calibri"/>
          <w:color w:val="auto"/>
        </w:rPr>
        <w:t>substernal area</w:t>
      </w:r>
      <w:r w:rsidR="00CD37FC">
        <w:rPr>
          <w:rFonts w:eastAsia="Calibri"/>
          <w:color w:val="auto"/>
        </w:rPr>
        <w:t>, offers an</w:t>
      </w:r>
      <w:r w:rsidR="00DB14DE" w:rsidRPr="009A70FD">
        <w:rPr>
          <w:rFonts w:eastAsia="Calibri"/>
          <w:color w:val="auto"/>
        </w:rPr>
        <w:t xml:space="preserve"> alternative</w:t>
      </w:r>
      <w:r w:rsidR="008F5CEF">
        <w:rPr>
          <w:rFonts w:eastAsia="Calibri"/>
          <w:color w:val="auto"/>
        </w:rPr>
        <w:t xml:space="preserve"> to the traditional </w:t>
      </w:r>
      <w:r w:rsidR="00914DE5">
        <w:rPr>
          <w:rFonts w:eastAsia="Calibri"/>
          <w:color w:val="auto"/>
        </w:rPr>
        <w:t>transvenous</w:t>
      </w:r>
      <w:r w:rsidR="008F5CEF">
        <w:rPr>
          <w:rFonts w:eastAsia="Calibri"/>
          <w:color w:val="auto"/>
        </w:rPr>
        <w:t xml:space="preserve"> system</w:t>
      </w:r>
      <w:r w:rsidR="008663D2">
        <w:rPr>
          <w:rFonts w:eastAsia="Calibri"/>
          <w:color w:val="auto"/>
        </w:rPr>
        <w:t xml:space="preserve"> </w:t>
      </w:r>
      <w:r w:rsidR="00EA3787">
        <w:rPr>
          <w:rFonts w:eastAsia="Calibri"/>
          <w:color w:val="auto"/>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rFonts w:eastAsia="Calibri"/>
          <w:color w:val="auto"/>
        </w:rPr>
        <w:instrText xml:space="preserve"> ADDIN EN.CITE </w:instrText>
      </w:r>
      <w:r w:rsidR="002B1C7F">
        <w:rPr>
          <w:rFonts w:eastAsia="Calibri"/>
          <w:color w:val="auto"/>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rFonts w:eastAsia="Calibri"/>
          <w:color w:val="auto"/>
        </w:rPr>
        <w:instrText xml:space="preserve"> ADDIN EN.CITE.DATA </w:instrText>
      </w:r>
      <w:r w:rsidR="002B1C7F">
        <w:rPr>
          <w:rFonts w:eastAsia="Calibri"/>
          <w:color w:val="auto"/>
        </w:rPr>
      </w:r>
      <w:r w:rsidR="002B1C7F">
        <w:rPr>
          <w:rFonts w:eastAsia="Calibri"/>
          <w:color w:val="auto"/>
        </w:rPr>
        <w:fldChar w:fldCharType="end"/>
      </w:r>
      <w:r w:rsidR="00EA3787">
        <w:rPr>
          <w:rFonts w:eastAsia="Calibri"/>
          <w:color w:val="auto"/>
        </w:rPr>
      </w:r>
      <w:r w:rsidR="00EA3787">
        <w:rPr>
          <w:rFonts w:eastAsia="Calibri"/>
          <w:color w:val="auto"/>
        </w:rPr>
        <w:fldChar w:fldCharType="separate"/>
      </w:r>
      <w:r w:rsidR="00EA3787">
        <w:rPr>
          <w:rFonts w:eastAsia="Calibri"/>
          <w:noProof/>
          <w:color w:val="auto"/>
        </w:rPr>
        <w:t>(Crozier et al., 2021)</w:t>
      </w:r>
      <w:r w:rsidR="00EA3787">
        <w:rPr>
          <w:rFonts w:eastAsia="Calibri"/>
          <w:color w:val="auto"/>
        </w:rPr>
        <w:fldChar w:fldCharType="end"/>
      </w:r>
      <w:r w:rsidR="008663D2">
        <w:rPr>
          <w:rFonts w:eastAsia="Calibri"/>
          <w:color w:val="auto"/>
        </w:rPr>
        <w:t>.</w:t>
      </w:r>
    </w:p>
    <w:p w14:paraId="7F3ABA09" w14:textId="77777777" w:rsidR="00606768" w:rsidRPr="008D4FE1" w:rsidRDefault="42EE61E1" w:rsidP="00324ECA">
      <w:pPr>
        <w:pStyle w:val="Heading4"/>
        <w:jc w:val="both"/>
      </w:pPr>
      <w:r w:rsidRPr="008D4FE1">
        <w:lastRenderedPageBreak/>
        <w:t>Function</w:t>
      </w:r>
    </w:p>
    <w:p w14:paraId="0CE5D335" w14:textId="0DE945A0" w:rsidR="001076CB" w:rsidRDefault="008D4FE1" w:rsidP="00324ECA">
      <w:pPr>
        <w:pStyle w:val="Instructionaltext"/>
        <w:jc w:val="both"/>
        <w:rPr>
          <w:rFonts w:eastAsia="Calibri"/>
          <w:color w:val="auto"/>
        </w:rPr>
      </w:pPr>
      <w:r w:rsidRPr="003F0117">
        <w:rPr>
          <w:rFonts w:eastAsia="Calibri"/>
          <w:color w:val="auto"/>
        </w:rPr>
        <w:t>EV-ICDs can help manage life-threatening arrhythmias, especially those that can lead to SCA.</w:t>
      </w:r>
      <w:r w:rsidR="00827A7C">
        <w:rPr>
          <w:rFonts w:eastAsia="Calibri"/>
          <w:color w:val="auto"/>
        </w:rPr>
        <w:t xml:space="preserve"> </w:t>
      </w:r>
      <w:r w:rsidR="005C0912">
        <w:rPr>
          <w:rFonts w:eastAsia="Calibri"/>
          <w:color w:val="auto"/>
        </w:rPr>
        <w:t>I</w:t>
      </w:r>
      <w:r w:rsidR="00827A7C" w:rsidRPr="00827A7C">
        <w:rPr>
          <w:rFonts w:eastAsia="Calibri"/>
          <w:color w:val="auto"/>
        </w:rPr>
        <w:t>f an abnormal heart rhythm is detected</w:t>
      </w:r>
      <w:r w:rsidR="003112EC">
        <w:rPr>
          <w:rFonts w:eastAsia="Calibri"/>
          <w:color w:val="auto"/>
        </w:rPr>
        <w:t>, the</w:t>
      </w:r>
      <w:r w:rsidR="00827A7C" w:rsidRPr="00827A7C">
        <w:rPr>
          <w:rFonts w:eastAsia="Calibri"/>
          <w:color w:val="auto"/>
        </w:rPr>
        <w:t xml:space="preserve"> </w:t>
      </w:r>
      <w:r w:rsidR="00F1166D">
        <w:rPr>
          <w:rFonts w:eastAsia="Calibri"/>
          <w:color w:val="auto"/>
        </w:rPr>
        <w:t>EV-</w:t>
      </w:r>
      <w:r w:rsidR="008959CA">
        <w:rPr>
          <w:rFonts w:eastAsia="Calibri"/>
          <w:color w:val="auto"/>
        </w:rPr>
        <w:t>ICD</w:t>
      </w:r>
      <w:r w:rsidR="003112EC">
        <w:rPr>
          <w:rFonts w:eastAsia="Calibri"/>
          <w:color w:val="auto"/>
        </w:rPr>
        <w:t xml:space="preserve"> device</w:t>
      </w:r>
      <w:r w:rsidR="00827A7C" w:rsidRPr="00827A7C">
        <w:rPr>
          <w:rFonts w:eastAsia="Calibri"/>
          <w:color w:val="auto"/>
        </w:rPr>
        <w:t xml:space="preserve"> will deliver an electric shock</w:t>
      </w:r>
      <w:r w:rsidR="00142D59">
        <w:rPr>
          <w:rFonts w:eastAsia="Calibri"/>
          <w:color w:val="auto"/>
        </w:rPr>
        <w:t xml:space="preserve"> (defibrillation)</w:t>
      </w:r>
      <w:r w:rsidR="00827A7C" w:rsidRPr="00827A7C">
        <w:rPr>
          <w:rFonts w:eastAsia="Calibri"/>
          <w:color w:val="auto"/>
        </w:rPr>
        <w:t xml:space="preserve"> to restore a normal heartbeat</w:t>
      </w:r>
      <w:r w:rsidR="00716648">
        <w:rPr>
          <w:rFonts w:eastAsia="Calibri"/>
          <w:color w:val="auto"/>
        </w:rPr>
        <w:t xml:space="preserve"> </w:t>
      </w:r>
      <w:r w:rsidR="00EA3787">
        <w:rPr>
          <w:rFonts w:eastAsia="Calibri"/>
          <w:color w:val="auto"/>
        </w:rPr>
        <w:fldChar w:fldCharType="begin"/>
      </w:r>
      <w:r w:rsidR="002B1C7F">
        <w:rPr>
          <w:rFonts w:eastAsia="Calibri"/>
          <w:color w:val="auto"/>
        </w:rPr>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rPr>
          <w:rFonts w:eastAsia="Calibri"/>
          <w:color w:val="auto"/>
        </w:rPr>
        <w:fldChar w:fldCharType="separate"/>
      </w:r>
      <w:r w:rsidR="00EA3787">
        <w:rPr>
          <w:rFonts w:eastAsia="Calibri"/>
          <w:noProof/>
          <w:color w:val="auto"/>
        </w:rPr>
        <w:t>(Applicant, 2022b)</w:t>
      </w:r>
      <w:r w:rsidR="00EA3787">
        <w:rPr>
          <w:rFonts w:eastAsia="Calibri"/>
          <w:color w:val="auto"/>
        </w:rPr>
        <w:fldChar w:fldCharType="end"/>
      </w:r>
      <w:r w:rsidR="00716648">
        <w:rPr>
          <w:rFonts w:eastAsia="Calibri"/>
          <w:color w:val="auto"/>
        </w:rPr>
        <w:t>.</w:t>
      </w:r>
      <w:r w:rsidR="003112EC">
        <w:rPr>
          <w:rFonts w:eastAsia="Calibri"/>
          <w:color w:val="auto"/>
        </w:rPr>
        <w:t xml:space="preserve"> </w:t>
      </w:r>
      <w:r w:rsidR="00C51E32">
        <w:rPr>
          <w:rFonts w:eastAsia="Calibri"/>
          <w:color w:val="auto"/>
        </w:rPr>
        <w:t>In addition to</w:t>
      </w:r>
      <w:r w:rsidR="00421061">
        <w:rPr>
          <w:rFonts w:eastAsia="Calibri"/>
          <w:color w:val="auto"/>
        </w:rPr>
        <w:t xml:space="preserve"> defibrillation,</w:t>
      </w:r>
      <w:r w:rsidR="00C51E32">
        <w:rPr>
          <w:rFonts w:eastAsia="Calibri"/>
          <w:color w:val="auto"/>
        </w:rPr>
        <w:t xml:space="preserve"> the EV-ICD system can provide</w:t>
      </w:r>
      <w:r w:rsidR="00421061">
        <w:rPr>
          <w:rFonts w:eastAsia="Calibri"/>
          <w:color w:val="auto"/>
        </w:rPr>
        <w:t xml:space="preserve"> anti-tach</w:t>
      </w:r>
      <w:r w:rsidR="005754E6">
        <w:rPr>
          <w:rFonts w:eastAsia="Calibri"/>
          <w:color w:val="auto"/>
        </w:rPr>
        <w:t>y</w:t>
      </w:r>
      <w:r w:rsidR="00421061">
        <w:rPr>
          <w:rFonts w:eastAsia="Calibri"/>
          <w:color w:val="auto"/>
        </w:rPr>
        <w:t>car</w:t>
      </w:r>
      <w:r w:rsidR="00B82497">
        <w:rPr>
          <w:rFonts w:eastAsia="Calibri"/>
          <w:color w:val="auto"/>
        </w:rPr>
        <w:t>di</w:t>
      </w:r>
      <w:r w:rsidR="00421061">
        <w:rPr>
          <w:rFonts w:eastAsia="Calibri"/>
          <w:color w:val="auto"/>
        </w:rPr>
        <w:t>a pacing</w:t>
      </w:r>
      <w:r w:rsidR="001076CB">
        <w:rPr>
          <w:rFonts w:eastAsia="Calibri"/>
          <w:color w:val="auto"/>
        </w:rPr>
        <w:t xml:space="preserve"> (ATP)</w:t>
      </w:r>
      <w:r w:rsidR="00195353">
        <w:rPr>
          <w:rFonts w:eastAsia="Calibri"/>
          <w:color w:val="auto"/>
        </w:rPr>
        <w:t xml:space="preserve">, </w:t>
      </w:r>
      <w:r w:rsidR="00D31CEB">
        <w:rPr>
          <w:rFonts w:eastAsia="Calibri"/>
          <w:color w:val="auto"/>
        </w:rPr>
        <w:t>post-shock</w:t>
      </w:r>
      <w:r w:rsidR="00EF0F90">
        <w:rPr>
          <w:rFonts w:eastAsia="Calibri"/>
          <w:color w:val="auto"/>
        </w:rPr>
        <w:t xml:space="preserve"> pacing</w:t>
      </w:r>
      <w:r w:rsidR="00195353">
        <w:rPr>
          <w:rFonts w:eastAsia="Calibri"/>
          <w:color w:val="auto"/>
        </w:rPr>
        <w:t xml:space="preserve"> and sho</w:t>
      </w:r>
      <w:r w:rsidR="003E3010">
        <w:rPr>
          <w:rFonts w:eastAsia="Calibri"/>
          <w:color w:val="auto"/>
        </w:rPr>
        <w:t>r</w:t>
      </w:r>
      <w:r w:rsidR="00195353">
        <w:rPr>
          <w:rFonts w:eastAsia="Calibri"/>
          <w:color w:val="auto"/>
        </w:rPr>
        <w:t xml:space="preserve">t-duration </w:t>
      </w:r>
      <w:r w:rsidR="00E53CE9">
        <w:rPr>
          <w:rFonts w:eastAsia="Calibri"/>
          <w:color w:val="auto"/>
        </w:rPr>
        <w:t>pause</w:t>
      </w:r>
      <w:r w:rsidR="00B82497">
        <w:rPr>
          <w:rFonts w:eastAsia="Calibri"/>
          <w:color w:val="auto"/>
        </w:rPr>
        <w:t>-</w:t>
      </w:r>
      <w:r w:rsidR="00E53CE9">
        <w:rPr>
          <w:rFonts w:eastAsia="Calibri"/>
          <w:color w:val="auto"/>
        </w:rPr>
        <w:t xml:space="preserve">prevention pacing </w:t>
      </w:r>
      <w:r w:rsidR="00EA3787">
        <w:rPr>
          <w:rFonts w:eastAsia="Calibri"/>
          <w:color w:val="auto"/>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rFonts w:eastAsia="Calibri"/>
          <w:color w:val="auto"/>
        </w:rPr>
        <w:instrText xml:space="preserve"> ADDIN EN.CITE </w:instrText>
      </w:r>
      <w:r w:rsidR="002B1C7F">
        <w:rPr>
          <w:rFonts w:eastAsia="Calibri"/>
          <w:color w:val="auto"/>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rFonts w:eastAsia="Calibri"/>
          <w:color w:val="auto"/>
        </w:rPr>
        <w:instrText xml:space="preserve"> ADDIN EN.CITE.DATA </w:instrText>
      </w:r>
      <w:r w:rsidR="002B1C7F">
        <w:rPr>
          <w:rFonts w:eastAsia="Calibri"/>
          <w:color w:val="auto"/>
        </w:rPr>
      </w:r>
      <w:r w:rsidR="002B1C7F">
        <w:rPr>
          <w:rFonts w:eastAsia="Calibri"/>
          <w:color w:val="auto"/>
        </w:rPr>
        <w:fldChar w:fldCharType="end"/>
      </w:r>
      <w:r w:rsidR="00EA3787">
        <w:rPr>
          <w:rFonts w:eastAsia="Calibri"/>
          <w:color w:val="auto"/>
        </w:rPr>
      </w:r>
      <w:r w:rsidR="00EA3787">
        <w:rPr>
          <w:rFonts w:eastAsia="Calibri"/>
          <w:color w:val="auto"/>
        </w:rPr>
        <w:fldChar w:fldCharType="separate"/>
      </w:r>
      <w:r w:rsidR="00EA3787">
        <w:rPr>
          <w:rFonts w:eastAsia="Calibri"/>
          <w:noProof/>
          <w:color w:val="auto"/>
        </w:rPr>
        <w:t>(Thompson et al., 2022)</w:t>
      </w:r>
      <w:r w:rsidR="00EA3787">
        <w:rPr>
          <w:rFonts w:eastAsia="Calibri"/>
          <w:color w:val="auto"/>
        </w:rPr>
        <w:fldChar w:fldCharType="end"/>
      </w:r>
      <w:r w:rsidR="006314A1">
        <w:rPr>
          <w:rFonts w:eastAsia="Calibri"/>
          <w:color w:val="auto"/>
        </w:rPr>
        <w:t>. These functions are described below</w:t>
      </w:r>
      <w:r w:rsidR="00213B40">
        <w:rPr>
          <w:rFonts w:eastAsia="Calibri"/>
          <w:color w:val="auto"/>
        </w:rPr>
        <w:t xml:space="preserve">. The EV-ICD system does not provide long-term bradycardia pacing </w:t>
      </w:r>
      <w:r w:rsidR="00EA3787">
        <w:rPr>
          <w:rFonts w:eastAsia="Calibri"/>
          <w:color w:val="auto"/>
        </w:rPr>
        <w:fldChar w:fldCharType="begin"/>
      </w:r>
      <w:r w:rsidR="002B1C7F">
        <w:rPr>
          <w:rFonts w:eastAsia="Calibri"/>
          <w:color w:val="auto"/>
        </w:rPr>
        <w:instrText xml:space="preserve"> ADDIN EN.CITE &lt;EndNote&gt;&lt;Cite&gt;&lt;Author&gt;Applicant&lt;/Author&gt;&lt;Year&gt;2022&lt;/Year&gt;&lt;RecNum&gt;31&lt;/RecNum&gt;&lt;DisplayText&gt;(Applicant, 2022c)&lt;/DisplayText&gt;&lt;record&gt;&lt;rec-number&gt;31&lt;/rec-number&gt;&lt;foreign-keys&gt;&lt;key app="EN" db-id="dxwp9sr0q2tvaketzr1ptspxe55xeavas9tv" timestamp="1655959699"&gt;31&lt;/key&gt;&lt;/foreign-keys&gt;&lt;ref-type name="Personal Communication"&gt;26&lt;/ref-type&gt;&lt;contributors&gt;&lt;authors&gt;&lt;author&gt;Applicant&lt;/author&gt;&lt;/authors&gt;&lt;/contributors&gt;&lt;titles&gt;&lt;title&gt;Teleconference with Assessment Group, Department of Health and Applicants for 1717 on 21 June 2022&lt;/title&gt;&lt;/titles&gt;&lt;dates&gt;&lt;year&gt;2022&lt;/year&gt;&lt;/dates&gt;&lt;urls&gt;&lt;/urls&gt;&lt;/record&gt;&lt;/Cite&gt;&lt;/EndNote&gt;</w:instrText>
      </w:r>
      <w:r w:rsidR="00EA3787">
        <w:rPr>
          <w:rFonts w:eastAsia="Calibri"/>
          <w:color w:val="auto"/>
        </w:rPr>
        <w:fldChar w:fldCharType="separate"/>
      </w:r>
      <w:r w:rsidR="00EA3787">
        <w:rPr>
          <w:rFonts w:eastAsia="Calibri"/>
          <w:noProof/>
          <w:color w:val="auto"/>
        </w:rPr>
        <w:t>(Applicant, 2022c)</w:t>
      </w:r>
      <w:r w:rsidR="00EA3787">
        <w:rPr>
          <w:rFonts w:eastAsia="Calibri"/>
          <w:color w:val="auto"/>
        </w:rPr>
        <w:fldChar w:fldCharType="end"/>
      </w:r>
      <w:r w:rsidR="00213B40">
        <w:rPr>
          <w:rFonts w:eastAsia="Calibri"/>
          <w:color w:val="auto"/>
        </w:rPr>
        <w:t>.</w:t>
      </w:r>
    </w:p>
    <w:p w14:paraId="5F83B718" w14:textId="42959EFD" w:rsidR="006314A1" w:rsidRPr="009938D7" w:rsidRDefault="006314A1" w:rsidP="0020461C">
      <w:pPr>
        <w:pStyle w:val="Instructionaltext"/>
        <w:numPr>
          <w:ilvl w:val="0"/>
          <w:numId w:val="30"/>
        </w:numPr>
        <w:jc w:val="both"/>
        <w:rPr>
          <w:rFonts w:eastAsia="Calibri"/>
          <w:color w:val="auto"/>
        </w:rPr>
      </w:pPr>
      <w:r>
        <w:rPr>
          <w:rFonts w:eastAsia="Calibri"/>
          <w:color w:val="auto"/>
        </w:rPr>
        <w:t>Defibril</w:t>
      </w:r>
      <w:r w:rsidR="0013423C">
        <w:rPr>
          <w:rFonts w:eastAsia="Calibri"/>
          <w:color w:val="auto"/>
        </w:rPr>
        <w:t>l</w:t>
      </w:r>
      <w:r>
        <w:rPr>
          <w:rFonts w:eastAsia="Calibri"/>
          <w:color w:val="auto"/>
        </w:rPr>
        <w:t xml:space="preserve">ation: an electric </w:t>
      </w:r>
      <w:r w:rsidRPr="001661EC">
        <w:rPr>
          <w:color w:val="auto"/>
        </w:rPr>
        <w:t xml:space="preserve">shock is delivered to restore normal heart rhythm in the event of life-threatening rapid </w:t>
      </w:r>
      <w:r w:rsidR="002804F4">
        <w:rPr>
          <w:color w:val="auto"/>
        </w:rPr>
        <w:t>VAs</w:t>
      </w:r>
      <w:r w:rsidRPr="001661EC">
        <w:rPr>
          <w:color w:val="auto"/>
        </w:rPr>
        <w:t xml:space="preserve"> (</w:t>
      </w:r>
      <w:r w:rsidR="002804F4">
        <w:rPr>
          <w:color w:val="auto"/>
        </w:rPr>
        <w:t>VF</w:t>
      </w:r>
      <w:r w:rsidRPr="001661EC">
        <w:rPr>
          <w:color w:val="auto"/>
        </w:rPr>
        <w:t xml:space="preserve">/fast </w:t>
      </w:r>
      <w:r w:rsidR="002804F4">
        <w:rPr>
          <w:color w:val="auto"/>
        </w:rPr>
        <w:t>VT</w:t>
      </w:r>
      <w:r w:rsidRPr="001661EC">
        <w:rPr>
          <w:color w:val="auto"/>
        </w:rPr>
        <w:t>)</w:t>
      </w:r>
      <w:r w:rsidR="009938D7">
        <w:rPr>
          <w:color w:val="auto"/>
        </w:rPr>
        <w:t xml:space="preserve"> </w:t>
      </w:r>
      <w:r w:rsidR="00EA3787">
        <w:rPr>
          <w:color w:val="auto"/>
        </w:rPr>
        <w:fldChar w:fldCharType="begin"/>
      </w:r>
      <w:r w:rsidR="002B1C7F">
        <w:rPr>
          <w:color w:val="auto"/>
        </w:rPr>
        <w:instrText xml:space="preserve"> ADDIN EN.CITE &lt;EndNote&gt;&lt;Cite&gt;&lt;Author&gt;Stevenson&lt;/Author&gt;&lt;Year&gt;2018&lt;/Year&gt;&lt;RecNum&gt;55&lt;/RecNum&gt;&lt;DisplayText&gt;(Stevenson and Voskoboinik, 2018)&lt;/DisplayText&gt;&lt;record&gt;&lt;rec-number&gt;55&lt;/rec-number&gt;&lt;foreign-keys&gt;&lt;key app="EN" db-id="dxwp9sr0q2tvaketzr1ptspxe55xeavas9tv" timestamp="1656051993"&gt;55&lt;/key&gt;&lt;/foreign-keys&gt;&lt;ref-type name="Journal Article"&gt;17&lt;/ref-type&gt;&lt;contributors&gt;&lt;authors&gt;&lt;author&gt;Stevenson, I.&lt;/author&gt;&lt;author&gt;Voskoboinik, A.&lt;/author&gt;&lt;/authors&gt;&lt;/contributors&gt;&lt;auth-address&gt;MBBS, FRACP, Consultant Cardiologist and Heart Rhythm Specialist, Royal Melbourne Hospital and Eastern Health, Melbourne, Vic. Irene.Stevenson@mh.org.au.&amp;#xD;MBBS, FRACP, Cardiologist and Electrophysiology Fellow, Royal Melbourne Hospital and Alfred Hospital, Melbourne, Vic.&lt;/auth-address&gt;&lt;titles&gt;&lt;title&gt;Cardiac rhythm management devices&lt;/title&gt;&lt;secondary-title&gt;Aust J Gen Pract&lt;/secondary-title&gt;&lt;/titles&gt;&lt;periodical&gt;&lt;full-title&gt;Aust J Gen Pract&lt;/full-title&gt;&lt;/periodical&gt;&lt;pages&gt;264-271&lt;/pages&gt;&lt;volume&gt;47&lt;/volume&gt;&lt;number&gt;5&lt;/number&gt;&lt;edition&gt;2018/05/21&lt;/edition&gt;&lt;keywords&gt;&lt;keyword&gt;Arrhythmias, Cardiac/*surgery&lt;/keyword&gt;&lt;keyword&gt;Cardiac Resynchronization Therapy/methods&lt;/keyword&gt;&lt;keyword&gt;Electric Countershock/instrumentation&lt;/keyword&gt;&lt;keyword&gt;Electrocardiography/instrumentation/methods&lt;/keyword&gt;&lt;keyword&gt;Equipment Design/*standards&lt;/keyword&gt;&lt;keyword&gt;Humans&lt;/keyword&gt;&lt;keyword&gt;Pacemaker, Artificial/adverse effects/*standards/trends&lt;/keyword&gt;&lt;/keywords&gt;&lt;dates&gt;&lt;year&gt;2018&lt;/year&gt;&lt;pub-dates&gt;&lt;date&gt;May&lt;/date&gt;&lt;/pub-dates&gt;&lt;/dates&gt;&lt;accession-num&gt;29779297&lt;/accession-num&gt;&lt;urls&gt;&lt;/urls&gt;&lt;electronic-resource-num&gt;10.31128/ajgp-12-17-4439&lt;/electronic-resource-num&gt;&lt;remote-database-provider&gt;NLM&lt;/remote-database-provider&gt;&lt;language&gt;eng&lt;/language&gt;&lt;/record&gt;&lt;/Cite&gt;&lt;/EndNote&gt;</w:instrText>
      </w:r>
      <w:r w:rsidR="00EA3787">
        <w:rPr>
          <w:color w:val="auto"/>
        </w:rPr>
        <w:fldChar w:fldCharType="separate"/>
      </w:r>
      <w:r w:rsidR="00EA3787">
        <w:rPr>
          <w:noProof/>
          <w:color w:val="auto"/>
        </w:rPr>
        <w:t>(Stevenson and Voskoboinik, 2018)</w:t>
      </w:r>
      <w:r w:rsidR="00EA3787">
        <w:rPr>
          <w:color w:val="auto"/>
        </w:rPr>
        <w:fldChar w:fldCharType="end"/>
      </w:r>
      <w:r w:rsidRPr="001661EC">
        <w:rPr>
          <w:color w:val="auto"/>
        </w:rPr>
        <w:t>.</w:t>
      </w:r>
    </w:p>
    <w:p w14:paraId="56D68DDF" w14:textId="3AAAA8C7" w:rsidR="009938D7" w:rsidRPr="00E21BDF" w:rsidRDefault="009938D7" w:rsidP="0020461C">
      <w:pPr>
        <w:pStyle w:val="Instructionaltext"/>
        <w:numPr>
          <w:ilvl w:val="0"/>
          <w:numId w:val="30"/>
        </w:numPr>
        <w:jc w:val="both"/>
        <w:rPr>
          <w:rFonts w:eastAsia="Calibri"/>
          <w:color w:val="auto"/>
        </w:rPr>
      </w:pPr>
      <w:r>
        <w:rPr>
          <w:color w:val="auto"/>
        </w:rPr>
        <w:t>ATP: pacing faster than the arr</w:t>
      </w:r>
      <w:r w:rsidR="00EB5783">
        <w:rPr>
          <w:color w:val="auto"/>
        </w:rPr>
        <w:t>h</w:t>
      </w:r>
      <w:r>
        <w:rPr>
          <w:color w:val="auto"/>
        </w:rPr>
        <w:t>ythmia, which can sometimes break the circuit and terminate the arr</w:t>
      </w:r>
      <w:r w:rsidR="000058BE">
        <w:rPr>
          <w:color w:val="auto"/>
        </w:rPr>
        <w:t>h</w:t>
      </w:r>
      <w:r>
        <w:rPr>
          <w:color w:val="auto"/>
        </w:rPr>
        <w:t xml:space="preserve">ythmia </w:t>
      </w:r>
      <w:r w:rsidR="00EA3787">
        <w:rPr>
          <w:color w:val="auto"/>
        </w:rPr>
        <w:fldChar w:fldCharType="begin"/>
      </w:r>
      <w:r w:rsidR="002B1C7F">
        <w:rPr>
          <w:color w:val="auto"/>
        </w:rPr>
        <w:instrText xml:space="preserve"> ADDIN EN.CITE &lt;EndNote&gt;&lt;Cite&gt;&lt;Author&gt;Stevenson&lt;/Author&gt;&lt;Year&gt;2018&lt;/Year&gt;&lt;RecNum&gt;55&lt;/RecNum&gt;&lt;DisplayText&gt;(Stevenson and Voskoboinik, 2018)&lt;/DisplayText&gt;&lt;record&gt;&lt;rec-number&gt;55&lt;/rec-number&gt;&lt;foreign-keys&gt;&lt;key app="EN" db-id="dxwp9sr0q2tvaketzr1ptspxe55xeavas9tv" timestamp="1656051993"&gt;55&lt;/key&gt;&lt;/foreign-keys&gt;&lt;ref-type name="Journal Article"&gt;17&lt;/ref-type&gt;&lt;contributors&gt;&lt;authors&gt;&lt;author&gt;Stevenson, I.&lt;/author&gt;&lt;author&gt;Voskoboinik, A.&lt;/author&gt;&lt;/authors&gt;&lt;/contributors&gt;&lt;auth-address&gt;MBBS, FRACP, Consultant Cardiologist and Heart Rhythm Specialist, Royal Melbourne Hospital and Eastern Health, Melbourne, Vic. Irene.Stevenson@mh.org.au.&amp;#xD;MBBS, FRACP, Cardiologist and Electrophysiology Fellow, Royal Melbourne Hospital and Alfred Hospital, Melbourne, Vic.&lt;/auth-address&gt;&lt;titles&gt;&lt;title&gt;Cardiac rhythm management devices&lt;/title&gt;&lt;secondary-title&gt;Aust J Gen Pract&lt;/secondary-title&gt;&lt;/titles&gt;&lt;periodical&gt;&lt;full-title&gt;Aust J Gen Pract&lt;/full-title&gt;&lt;/periodical&gt;&lt;pages&gt;264-271&lt;/pages&gt;&lt;volume&gt;47&lt;/volume&gt;&lt;number&gt;5&lt;/number&gt;&lt;edition&gt;2018/05/21&lt;/edition&gt;&lt;keywords&gt;&lt;keyword&gt;Arrhythmias, Cardiac/*surgery&lt;/keyword&gt;&lt;keyword&gt;Cardiac Resynchronization Therapy/methods&lt;/keyword&gt;&lt;keyword&gt;Electric Countershock/instrumentation&lt;/keyword&gt;&lt;keyword&gt;Electrocardiography/instrumentation/methods&lt;/keyword&gt;&lt;keyword&gt;Equipment Design/*standards&lt;/keyword&gt;&lt;keyword&gt;Humans&lt;/keyword&gt;&lt;keyword&gt;Pacemaker, Artificial/adverse effects/*standards/trends&lt;/keyword&gt;&lt;/keywords&gt;&lt;dates&gt;&lt;year&gt;2018&lt;/year&gt;&lt;pub-dates&gt;&lt;date&gt;May&lt;/date&gt;&lt;/pub-dates&gt;&lt;/dates&gt;&lt;accession-num&gt;29779297&lt;/accession-num&gt;&lt;urls&gt;&lt;/urls&gt;&lt;electronic-resource-num&gt;10.31128/ajgp-12-17-4439&lt;/electronic-resource-num&gt;&lt;remote-database-provider&gt;NLM&lt;/remote-database-provider&gt;&lt;language&gt;eng&lt;/language&gt;&lt;/record&gt;&lt;/Cite&gt;&lt;/EndNote&gt;</w:instrText>
      </w:r>
      <w:r w:rsidR="00EA3787">
        <w:rPr>
          <w:color w:val="auto"/>
        </w:rPr>
        <w:fldChar w:fldCharType="separate"/>
      </w:r>
      <w:r w:rsidR="00EA3787">
        <w:rPr>
          <w:noProof/>
          <w:color w:val="auto"/>
        </w:rPr>
        <w:t>(Stevenson and Voskoboinik, 2018)</w:t>
      </w:r>
      <w:r w:rsidR="00EA3787">
        <w:rPr>
          <w:color w:val="auto"/>
        </w:rPr>
        <w:fldChar w:fldCharType="end"/>
      </w:r>
      <w:r>
        <w:rPr>
          <w:color w:val="auto"/>
        </w:rPr>
        <w:t>, avoiding the need for</w:t>
      </w:r>
      <w:r w:rsidR="00EB336C">
        <w:rPr>
          <w:color w:val="auto"/>
        </w:rPr>
        <w:t xml:space="preserve"> </w:t>
      </w:r>
      <w:r w:rsidR="000133A3">
        <w:rPr>
          <w:color w:val="auto"/>
        </w:rPr>
        <w:t>a defibrillation shock</w:t>
      </w:r>
      <w:r w:rsidR="00E21BDF">
        <w:rPr>
          <w:color w:val="auto"/>
        </w:rPr>
        <w:t>.</w:t>
      </w:r>
    </w:p>
    <w:p w14:paraId="4E5A55A9" w14:textId="3425FB2F" w:rsidR="006457A2" w:rsidRPr="006457A2" w:rsidRDefault="00E53CE9" w:rsidP="0020461C">
      <w:pPr>
        <w:pStyle w:val="Instructionaltext"/>
        <w:numPr>
          <w:ilvl w:val="0"/>
          <w:numId w:val="30"/>
        </w:numPr>
        <w:jc w:val="both"/>
        <w:rPr>
          <w:rFonts w:eastAsia="Calibri"/>
          <w:color w:val="auto"/>
        </w:rPr>
      </w:pPr>
      <w:r>
        <w:rPr>
          <w:color w:val="auto"/>
        </w:rPr>
        <w:t>P</w:t>
      </w:r>
      <w:r w:rsidR="00082FDF">
        <w:rPr>
          <w:color w:val="auto"/>
        </w:rPr>
        <w:t xml:space="preserve">ost-shock </w:t>
      </w:r>
      <w:r w:rsidR="00E21BDF">
        <w:rPr>
          <w:color w:val="auto"/>
        </w:rPr>
        <w:t xml:space="preserve">bradycardia </w:t>
      </w:r>
      <w:proofErr w:type="gramStart"/>
      <w:r w:rsidR="00E21BDF">
        <w:rPr>
          <w:color w:val="auto"/>
        </w:rPr>
        <w:t>pacing:</w:t>
      </w:r>
      <w:proofErr w:type="gramEnd"/>
      <w:r w:rsidR="00E21BDF">
        <w:rPr>
          <w:color w:val="auto"/>
        </w:rPr>
        <w:t xml:space="preserve"> </w:t>
      </w:r>
      <w:r w:rsidR="00B401B5">
        <w:rPr>
          <w:color w:val="auto"/>
        </w:rPr>
        <w:t xml:space="preserve">provides </w:t>
      </w:r>
      <w:r w:rsidR="006457A2">
        <w:rPr>
          <w:color w:val="auto"/>
        </w:rPr>
        <w:t xml:space="preserve">haemodynamic support during bradycardia following a defibrillation shock </w:t>
      </w:r>
      <w:r w:rsidR="00EA3787">
        <w:rPr>
          <w:color w:val="auto"/>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color w:val="auto"/>
        </w:rPr>
        <w:instrText xml:space="preserve"> ADDIN EN.CITE </w:instrText>
      </w:r>
      <w:r w:rsidR="002B1C7F">
        <w:rPr>
          <w:color w:val="auto"/>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color w:val="auto"/>
        </w:rPr>
        <w:instrText xml:space="preserve"> ADDIN EN.CITE.DATA </w:instrText>
      </w:r>
      <w:r w:rsidR="002B1C7F">
        <w:rPr>
          <w:color w:val="auto"/>
        </w:rPr>
      </w:r>
      <w:r w:rsidR="002B1C7F">
        <w:rPr>
          <w:color w:val="auto"/>
        </w:rPr>
        <w:fldChar w:fldCharType="end"/>
      </w:r>
      <w:r w:rsidR="00EA3787">
        <w:rPr>
          <w:color w:val="auto"/>
        </w:rPr>
      </w:r>
      <w:r w:rsidR="00EA3787">
        <w:rPr>
          <w:color w:val="auto"/>
        </w:rPr>
        <w:fldChar w:fldCharType="separate"/>
      </w:r>
      <w:r w:rsidR="00EA3787">
        <w:rPr>
          <w:noProof/>
          <w:color w:val="auto"/>
        </w:rPr>
        <w:t>(Thompson et al., 2022)</w:t>
      </w:r>
      <w:r w:rsidR="00EA3787">
        <w:rPr>
          <w:color w:val="auto"/>
        </w:rPr>
        <w:fldChar w:fldCharType="end"/>
      </w:r>
      <w:r w:rsidR="001636DC">
        <w:rPr>
          <w:color w:val="auto"/>
        </w:rPr>
        <w:t>.</w:t>
      </w:r>
    </w:p>
    <w:p w14:paraId="3AB32832" w14:textId="5DECD565" w:rsidR="001076CB" w:rsidRPr="00116454" w:rsidRDefault="008768F5" w:rsidP="0020461C">
      <w:pPr>
        <w:pStyle w:val="Instructionaltext"/>
        <w:numPr>
          <w:ilvl w:val="0"/>
          <w:numId w:val="30"/>
        </w:numPr>
        <w:jc w:val="both"/>
        <w:rPr>
          <w:rFonts w:eastAsia="Calibri"/>
          <w:color w:val="auto"/>
        </w:rPr>
      </w:pPr>
      <w:r>
        <w:rPr>
          <w:color w:val="auto"/>
        </w:rPr>
        <w:t>S</w:t>
      </w:r>
      <w:r w:rsidR="006B7994">
        <w:rPr>
          <w:color w:val="auto"/>
        </w:rPr>
        <w:t xml:space="preserve">hort-duration </w:t>
      </w:r>
      <w:r w:rsidR="001514B5">
        <w:rPr>
          <w:color w:val="auto"/>
        </w:rPr>
        <w:t>pause</w:t>
      </w:r>
      <w:r w:rsidR="007E4B8D">
        <w:rPr>
          <w:color w:val="auto"/>
        </w:rPr>
        <w:t>-</w:t>
      </w:r>
      <w:r w:rsidR="006B7994">
        <w:rPr>
          <w:color w:val="auto"/>
        </w:rPr>
        <w:t xml:space="preserve">prevention pacing: </w:t>
      </w:r>
      <w:r w:rsidR="00943F95">
        <w:rPr>
          <w:color w:val="auto"/>
        </w:rPr>
        <w:t xml:space="preserve">prevents morbidity and mortality associated asystole </w:t>
      </w:r>
      <w:r w:rsidR="00EA3787">
        <w:rPr>
          <w:color w:val="auto"/>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color w:val="auto"/>
        </w:rPr>
        <w:instrText xml:space="preserve"> ADDIN EN.CITE </w:instrText>
      </w:r>
      <w:r w:rsidR="002B1C7F">
        <w:rPr>
          <w:color w:val="auto"/>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color w:val="auto"/>
        </w:rPr>
        <w:instrText xml:space="preserve"> ADDIN EN.CITE.DATA </w:instrText>
      </w:r>
      <w:r w:rsidR="002B1C7F">
        <w:rPr>
          <w:color w:val="auto"/>
        </w:rPr>
      </w:r>
      <w:r w:rsidR="002B1C7F">
        <w:rPr>
          <w:color w:val="auto"/>
        </w:rPr>
        <w:fldChar w:fldCharType="end"/>
      </w:r>
      <w:r w:rsidR="00EA3787">
        <w:rPr>
          <w:color w:val="auto"/>
        </w:rPr>
      </w:r>
      <w:r w:rsidR="00EA3787">
        <w:rPr>
          <w:color w:val="auto"/>
        </w:rPr>
        <w:fldChar w:fldCharType="separate"/>
      </w:r>
      <w:r w:rsidR="00EA3787">
        <w:rPr>
          <w:noProof/>
          <w:color w:val="auto"/>
        </w:rPr>
        <w:t>(Thompson et al., 2022)</w:t>
      </w:r>
      <w:r w:rsidR="00EA3787">
        <w:rPr>
          <w:color w:val="auto"/>
        </w:rPr>
        <w:fldChar w:fldCharType="end"/>
      </w:r>
      <w:r w:rsidR="00082FDF">
        <w:rPr>
          <w:color w:val="auto"/>
        </w:rPr>
        <w:t>.</w:t>
      </w:r>
    </w:p>
    <w:p w14:paraId="70EB01F9" w14:textId="7A34E868" w:rsidR="000E44FA" w:rsidRDefault="00EE4078" w:rsidP="0020461C">
      <w:pPr>
        <w:jc w:val="both"/>
      </w:pPr>
      <w:r>
        <w:t xml:space="preserve">The EV-ICD system also monitors the </w:t>
      </w:r>
      <w:r w:rsidR="00BD1CAE">
        <w:t>patient</w:t>
      </w:r>
      <w:r w:rsidR="00867CC9">
        <w:t>’</w:t>
      </w:r>
      <w:r w:rsidR="00BD1CAE">
        <w:t>s</w:t>
      </w:r>
      <w:r>
        <w:t xml:space="preserve"> heart rhythm </w:t>
      </w:r>
      <w:r w:rsidR="00440688">
        <w:t xml:space="preserve">to detect any disturbance. </w:t>
      </w:r>
      <w:r w:rsidR="00116454" w:rsidRPr="003F0117">
        <w:t xml:space="preserve">When </w:t>
      </w:r>
      <w:r w:rsidR="00116454">
        <w:t>a patient</w:t>
      </w:r>
      <w:r w:rsidR="00867CC9">
        <w:t>’</w:t>
      </w:r>
      <w:r w:rsidR="00116454">
        <w:t xml:space="preserve">s </w:t>
      </w:r>
      <w:r w:rsidR="00116454" w:rsidRPr="003F0117">
        <w:t>heartbeat is abnormal,</w:t>
      </w:r>
      <w:r w:rsidR="00116454">
        <w:t xml:space="preserve"> the</w:t>
      </w:r>
      <w:r w:rsidR="00116454" w:rsidRPr="003F0117">
        <w:t xml:space="preserve"> EV-ICD record</w:t>
      </w:r>
      <w:r w:rsidR="00116454">
        <w:t>s</w:t>
      </w:r>
      <w:r w:rsidR="00116454" w:rsidRPr="003F0117">
        <w:t xml:space="preserve"> the electrical patterns of the heart </w:t>
      </w:r>
      <w:r w:rsidR="00990043" w:rsidRPr="003F0117">
        <w:t>to</w:t>
      </w:r>
      <w:r w:rsidR="00116454" w:rsidRPr="003F0117">
        <w:t xml:space="preserve"> </w:t>
      </w:r>
      <w:r w:rsidR="00116454">
        <w:t>assist</w:t>
      </w:r>
      <w:r w:rsidR="00116454" w:rsidRPr="003F0117">
        <w:t xml:space="preserve"> doctors </w:t>
      </w:r>
      <w:r w:rsidR="00116454">
        <w:t>with</w:t>
      </w:r>
      <w:bookmarkStart w:id="17" w:name="OLE_LINK9"/>
      <w:r w:rsidR="00116454">
        <w:t xml:space="preserve"> </w:t>
      </w:r>
      <w:r w:rsidR="00116454" w:rsidRPr="003F0117">
        <w:t xml:space="preserve">future </w:t>
      </w:r>
      <w:r w:rsidR="00116454">
        <w:t>ma</w:t>
      </w:r>
      <w:bookmarkEnd w:id="17"/>
      <w:r w:rsidR="00116454">
        <w:t xml:space="preserve">nagement </w:t>
      </w:r>
      <w:r w:rsidR="00EA3787">
        <w:fldChar w:fldCharType="begin">
          <w:fldData xml:space="preserve">PEVuZE5vdGU+PENpdGU+PEF1dGhvcj5Td2VyZGxvdzwvQXV0aG9yPjxZZWFyPjIwMjE8L1llYXI+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==
</w:fldData>
        </w:fldChar>
      </w:r>
      <w:r w:rsidR="002B1C7F">
        <w:instrText xml:space="preserve"> ADDIN EN.CITE </w:instrText>
      </w:r>
      <w:r w:rsidR="002B1C7F">
        <w:fldChar w:fldCharType="begin">
          <w:fldData xml:space="preserve">PEVuZE5vdGU+PENpdGU+PEF1dGhvcj5Td2VyZGxvdzwvQXV0aG9yPjxZZWFyPjIwMjE8L1llYXI+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==
</w:fldData>
        </w:fldChar>
      </w:r>
      <w:r w:rsidR="002B1C7F">
        <w:instrText xml:space="preserve"> ADDIN EN.CITE.DATA </w:instrText>
      </w:r>
      <w:r w:rsidR="002B1C7F">
        <w:fldChar w:fldCharType="end"/>
      </w:r>
      <w:r w:rsidR="00EA3787">
        <w:fldChar w:fldCharType="separate"/>
      </w:r>
      <w:r w:rsidR="00EA3787">
        <w:rPr>
          <w:noProof/>
        </w:rPr>
        <w:t>(Swerdlow et al., 2021)</w:t>
      </w:r>
      <w:r w:rsidR="00EA3787">
        <w:fldChar w:fldCharType="end"/>
      </w:r>
      <w:r w:rsidR="00116454">
        <w:t xml:space="preserve">. </w:t>
      </w:r>
    </w:p>
    <w:p w14:paraId="59277342" w14:textId="74EF2B3C" w:rsidR="00116454" w:rsidRDefault="001313DF" w:rsidP="0020461C">
      <w:pPr>
        <w:jc w:val="both"/>
      </w:pPr>
      <w:r>
        <w:t>CSANZ recommend</w:t>
      </w:r>
      <w:r w:rsidR="00867CC9">
        <w:t>s</w:t>
      </w:r>
      <w:r>
        <w:t xml:space="preserve"> </w:t>
      </w:r>
      <w:r w:rsidR="00994EB2">
        <w:t>a hy</w:t>
      </w:r>
      <w:r w:rsidR="004C2000">
        <w:t>bri</w:t>
      </w:r>
      <w:r w:rsidR="00994EB2">
        <w:t>d of in</w:t>
      </w:r>
      <w:r w:rsidR="000431C4">
        <w:t>-</w:t>
      </w:r>
      <w:r w:rsidR="00994EB2">
        <w:t>person checks and remote monitoring</w:t>
      </w:r>
      <w:r w:rsidR="004C2000">
        <w:t xml:space="preserve"> for CIEDs</w:t>
      </w:r>
      <w:r w:rsidR="00951BEB">
        <w:t xml:space="preserve">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rsidR="00867CC9">
        <w:t>.</w:t>
      </w:r>
      <w:r>
        <w:t xml:space="preserve"> </w:t>
      </w:r>
      <w:r w:rsidR="00AF0B74">
        <w:t>Remote monitoring</w:t>
      </w:r>
      <w:r w:rsidR="00227A96">
        <w:t xml:space="preserve"> (i.e. </w:t>
      </w:r>
      <w:r w:rsidR="00724946">
        <w:t>ICD interrogations</w:t>
      </w:r>
      <w:r w:rsidR="00075E0D">
        <w:t xml:space="preserve"> </w:t>
      </w:r>
      <w:r w:rsidR="00227A96">
        <w:t xml:space="preserve">that </w:t>
      </w:r>
      <w:r w:rsidR="00724946">
        <w:t>occur outside of the physician’s office</w:t>
      </w:r>
      <w:r w:rsidR="00227A96">
        <w:t>)</w:t>
      </w:r>
      <w:r w:rsidR="00CB4DFE">
        <w:t xml:space="preserve"> </w:t>
      </w:r>
      <w:r w:rsidR="00BB3B1F">
        <w:t>reduces the number of in-person checks and may be particularly beneficial in rural and regional communities and in elderly patients with mobility issues</w:t>
      </w:r>
      <w:r w:rsidR="00B660FB">
        <w:t xml:space="preserve">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rsidR="00BB3B1F">
        <w:t>.</w:t>
      </w:r>
      <w:r w:rsidR="00B660FB">
        <w:t xml:space="preserve"> Both </w:t>
      </w:r>
      <w:r w:rsidR="00075E0D">
        <w:t xml:space="preserve">scheduled </w:t>
      </w:r>
      <w:r w:rsidR="005754E6">
        <w:t>transmissions</w:t>
      </w:r>
      <w:r w:rsidR="00075E0D">
        <w:t xml:space="preserve"> (i.e. interrogations at predetermined time intervals) and </w:t>
      </w:r>
      <w:r w:rsidR="009362E8">
        <w:t>alert</w:t>
      </w:r>
      <w:r w:rsidR="00075E0D">
        <w:t xml:space="preserve"> transmissions (</w:t>
      </w:r>
      <w:r w:rsidR="009362E8">
        <w:t xml:space="preserve">i.e. </w:t>
      </w:r>
      <w:r w:rsidR="004565E7">
        <w:t>in the case of abnormal lead parameters, arrhythmias, battery depletion)</w:t>
      </w:r>
      <w:r w:rsidR="00CC3FD9">
        <w:t xml:space="preserve"> </w:t>
      </w:r>
      <w:r w:rsidR="00B660FB">
        <w:t>can be sent</w:t>
      </w:r>
      <w:r w:rsidR="0063088A">
        <w:t xml:space="preserve"> to the physician</w:t>
      </w:r>
      <w:r w:rsidR="00B660FB">
        <w:t xml:space="preserve"> </w:t>
      </w:r>
      <w:r w:rsidR="00A673B6">
        <w:t>from a remote location</w:t>
      </w:r>
      <w:r w:rsidR="0063088A">
        <w:t xml:space="preserve">; however, programming changes </w:t>
      </w:r>
      <w:r w:rsidR="000E44FA">
        <w:t xml:space="preserve">cannot be made remotely </w:t>
      </w:r>
      <w:r w:rsidR="00EA3787">
        <w:fldChar w:fldCharType="begin"/>
      </w:r>
      <w:r w:rsidR="002B1C7F">
        <w:instrText xml:space="preserve"> ADDIN EN.CITE &lt;EndNote&gt;&lt;Cite&gt;&lt;Author&gt;Leitch&lt;/Author&gt;&lt;Year&gt;2022&lt;/Year&gt;&lt;RecNum&gt;65&lt;/RecNum&gt;&lt;DisplayText&gt;(Leitch et al., 2022)&lt;/DisplayText&gt;&lt;record&gt;&lt;rec-number&gt;65&lt;/rec-number&gt;&lt;foreign-keys&gt;&lt;key app="EN" db-id="dxwp9sr0q2tvaketzr1ptspxe55xeavas9tv" timestamp="1656287554"&gt;65&lt;/key&gt;&lt;/foreign-keys&gt;&lt;ref-type name="Journal Article"&gt;17&lt;/ref-type&gt;&lt;contributors&gt;&lt;authors&gt;&lt;author&gt;Leitch, James&lt;/author&gt;&lt;author&gt;Asakai, Hiroko&lt;/author&gt;&lt;author&gt;Dawson, Liane&lt;/author&gt;&lt;author&gt;Medi, Caroline&lt;/author&gt;&lt;author&gt;Norman, Miriam&lt;/author&gt;&lt;author&gt;Stevenson, Irene&lt;/author&gt;&lt;author&gt;Toal, Edward&lt;/author&gt;&lt;author&gt;Turnbull, Samual&lt;/author&gt;&lt;author&gt;Young, Glenn&lt;/author&gt;&lt;/authors&gt;&lt;/contributors&gt;&lt;titles&gt;&lt;title&gt;Cardiac Society of Australia and New Zealand (CSANZ) Position Statement on the Follow-Up of Cardiovascular Implantable Electronic Devices 2022&lt;/title&gt;&lt;secondary-title&gt;Heart, Lung and Circulation&lt;/secondary-title&gt;&lt;/titles&gt;&lt;periodical&gt;&lt;full-title&gt;Heart, Lung and Circulation&lt;/full-title&gt;&lt;/periodical&gt;&lt;dates&gt;&lt;year&gt;2022&lt;/year&gt;&lt;/dates&gt;&lt;publisher&gt;Elsevier&lt;/publisher&gt;&lt;isbn&gt;1443-9506&lt;/isbn&gt;&lt;urls&gt;&lt;related-urls&gt;&lt;url&gt;https://doi.org/10.1016/j.hlc.2022.05.001&lt;/url&gt;&lt;/related-urls&gt;&lt;/urls&gt;&lt;electronic-resource-num&gt;10.1016/j.hlc.2022.05.001&lt;/electronic-resource-num&gt;&lt;access-date&gt;2022/06/26&lt;/access-date&gt;&lt;/record&gt;&lt;/Cite&gt;&lt;/EndNote&gt;</w:instrText>
      </w:r>
      <w:r w:rsidR="00EA3787">
        <w:fldChar w:fldCharType="separate"/>
      </w:r>
      <w:r w:rsidR="00EA3787">
        <w:rPr>
          <w:noProof/>
        </w:rPr>
        <w:t>(Leitch et al., 2022)</w:t>
      </w:r>
      <w:r w:rsidR="00EA3787">
        <w:fldChar w:fldCharType="end"/>
      </w:r>
      <w:r w:rsidR="000E44FA">
        <w:t>.</w:t>
      </w:r>
      <w:r w:rsidR="00C2032B">
        <w:t xml:space="preserve"> The EV-ICD does not currently have remote monitoring capabilities</w:t>
      </w:r>
      <w:r w:rsidR="00375AB1">
        <w:t>, however the applicant has advised that when the product is made available commercially, it will have remote monitoring</w:t>
      </w:r>
      <w:r w:rsidR="00AC70D1">
        <w:t xml:space="preserve"> capabilities</w:t>
      </w:r>
      <w:r w:rsidR="00C2032B">
        <w:t xml:space="preserve"> </w:t>
      </w:r>
      <w:r w:rsidR="00EA3787">
        <w:fldChar w:fldCharType="begin"/>
      </w:r>
      <w:r w:rsidR="002B1C7F">
        <w:instrText xml:space="preserve"> ADDIN EN.CITE &lt;EndNote&gt;&lt;Cite&gt;&lt;Author&gt;Applicant&lt;/Author&gt;&lt;Year&gt;2022&lt;/Year&gt;&lt;RecNum&gt;31&lt;/RecNum&gt;&lt;DisplayText&gt;(Applicant, 2022c)&lt;/DisplayText&gt;&lt;record&gt;&lt;rec-number&gt;31&lt;/rec-number&gt;&lt;foreign-keys&gt;&lt;key app="EN" db-id="dxwp9sr0q2tvaketzr1ptspxe55xeavas9tv" timestamp="1655959699"&gt;31&lt;/key&gt;&lt;/foreign-keys&gt;&lt;ref-type name="Personal Communication"&gt;26&lt;/ref-type&gt;&lt;contributors&gt;&lt;authors&gt;&lt;author&gt;Applicant&lt;/author&gt;&lt;/authors&gt;&lt;/contributors&gt;&lt;titles&gt;&lt;title&gt;Teleconference with Assessment Group, Department of Health and Applicants for 1717 on 21 June 2022&lt;/title&gt;&lt;/titles&gt;&lt;dates&gt;&lt;year&gt;2022&lt;/year&gt;&lt;/dates&gt;&lt;urls&gt;&lt;/urls&gt;&lt;/record&gt;&lt;/Cite&gt;&lt;/EndNote&gt;</w:instrText>
      </w:r>
      <w:r w:rsidR="00EA3787">
        <w:fldChar w:fldCharType="separate"/>
      </w:r>
      <w:r w:rsidR="00EA3787">
        <w:rPr>
          <w:noProof/>
        </w:rPr>
        <w:t>(Applicant, 2022c)</w:t>
      </w:r>
      <w:r w:rsidR="00EA3787">
        <w:fldChar w:fldCharType="end"/>
      </w:r>
      <w:r w:rsidR="00C2032B">
        <w:t xml:space="preserve">. </w:t>
      </w:r>
    </w:p>
    <w:p w14:paraId="71165AD6" w14:textId="49A7E5C8" w:rsidR="32305EDD" w:rsidRPr="008D4FE1" w:rsidRDefault="00AA5843" w:rsidP="0020461C">
      <w:pPr>
        <w:pStyle w:val="Heading4"/>
        <w:jc w:val="both"/>
      </w:pPr>
      <w:r>
        <w:t>Device features</w:t>
      </w:r>
    </w:p>
    <w:p w14:paraId="7EF1CA8D" w14:textId="7C3EB190" w:rsidR="00277113" w:rsidRDefault="00856F30" w:rsidP="002E4FAF">
      <w:pPr>
        <w:spacing w:after="120"/>
        <w:jc w:val="both"/>
        <w:rPr>
          <w:lang w:eastAsia="zh-CN"/>
        </w:rPr>
      </w:pPr>
      <w:r w:rsidRPr="00856F30">
        <w:rPr>
          <w:lang w:eastAsia="zh-CN"/>
        </w:rPr>
        <w:t>The EV</w:t>
      </w:r>
      <w:r w:rsidR="008E6E0B">
        <w:rPr>
          <w:lang w:eastAsia="zh-CN"/>
        </w:rPr>
        <w:t>-</w:t>
      </w:r>
      <w:r w:rsidRPr="00856F30">
        <w:rPr>
          <w:lang w:eastAsia="zh-CN"/>
        </w:rPr>
        <w:t xml:space="preserve">ICD system is </w:t>
      </w:r>
      <w:r w:rsidR="004B1774">
        <w:rPr>
          <w:lang w:eastAsia="zh-CN"/>
        </w:rPr>
        <w:t>the</w:t>
      </w:r>
      <w:r w:rsidRPr="00856F30">
        <w:rPr>
          <w:lang w:eastAsia="zh-CN"/>
        </w:rPr>
        <w:t xml:space="preserve"> product of a development program initiated by Medtronic </w:t>
      </w:r>
      <w:r w:rsidR="000A1A63">
        <w:rPr>
          <w:lang w:eastAsia="zh-CN"/>
        </w:rPr>
        <w:t>in 2012</w:t>
      </w:r>
      <w:r w:rsidR="002A3A09">
        <w:rPr>
          <w:lang w:eastAsia="zh-CN"/>
        </w:rPr>
        <w:t xml:space="preserve"> </w:t>
      </w:r>
      <w:r w:rsidR="00EA3787">
        <w:rPr>
          <w:lang w:eastAsia="zh-CN"/>
        </w:rPr>
        <w:fldChar w:fldCharType="begin">
          <w:fldData xml:space="preserve">PEVuZE5vdGU+PENpdGU+PEF1dGhvcj52YW4gRGlqazwvQXV0aG9yPjxZZWFyPjIwMjE8L1llYXI+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</w:fldData>
        </w:fldChar>
      </w:r>
      <w:r w:rsidR="002B1C7F">
        <w:rPr>
          <w:lang w:eastAsia="zh-CN"/>
        </w:rPr>
        <w:instrText xml:space="preserve"> ADDIN EN.CITE </w:instrText>
      </w:r>
      <w:r w:rsidR="002B1C7F">
        <w:rPr>
          <w:lang w:eastAsia="zh-CN"/>
        </w:rPr>
        <w:fldChar w:fldCharType="begin">
          <w:fldData xml:space="preserve">PEVuZE5vdGU+PENpdGU+PEF1dGhvcj52YW4gRGlqazwvQXV0aG9yPjxZZWFyPjIwMjE8L1llYXI+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</w:fldData>
        </w:fldChar>
      </w:r>
      <w:r w:rsidR="002B1C7F">
        <w:rPr>
          <w:lang w:eastAsia="zh-CN"/>
        </w:rPr>
        <w:instrText xml:space="preserve"> ADDIN EN.CITE.DATA </w:instrText>
      </w:r>
      <w:r w:rsidR="002B1C7F">
        <w:rPr>
          <w:lang w:eastAsia="zh-CN"/>
        </w:rPr>
      </w:r>
      <w:r w:rsidR="002B1C7F">
        <w:rPr>
          <w:lang w:eastAsia="zh-CN"/>
        </w:rPr>
        <w:fldChar w:fldCharType="end"/>
      </w:r>
      <w:r w:rsidR="00EA3787">
        <w:rPr>
          <w:lang w:eastAsia="zh-CN"/>
        </w:rPr>
      </w:r>
      <w:r w:rsidR="00EA3787">
        <w:rPr>
          <w:lang w:eastAsia="zh-CN"/>
        </w:rPr>
        <w:fldChar w:fldCharType="separate"/>
      </w:r>
      <w:r w:rsidR="00EA3787">
        <w:rPr>
          <w:noProof/>
          <w:lang w:eastAsia="zh-CN"/>
        </w:rPr>
        <w:t>(Thompson et al., 2022; van Dijk and Boersma, 2021)</w:t>
      </w:r>
      <w:r w:rsidR="00EA3787">
        <w:rPr>
          <w:lang w:eastAsia="zh-CN"/>
        </w:rPr>
        <w:fldChar w:fldCharType="end"/>
      </w:r>
      <w:r w:rsidR="00781E08">
        <w:rPr>
          <w:lang w:eastAsia="zh-CN"/>
        </w:rPr>
        <w:t>. The system</w:t>
      </w:r>
      <w:r w:rsidR="00B77ACF">
        <w:rPr>
          <w:lang w:eastAsia="zh-CN"/>
        </w:rPr>
        <w:t xml:space="preserve"> </w:t>
      </w:r>
      <w:r w:rsidR="00BC2FC0" w:rsidRPr="00BC2FC0">
        <w:rPr>
          <w:lang w:eastAsia="zh-CN"/>
        </w:rPr>
        <w:t>compris</w:t>
      </w:r>
      <w:r w:rsidR="00781E08">
        <w:rPr>
          <w:lang w:eastAsia="zh-CN"/>
        </w:rPr>
        <w:t>es</w:t>
      </w:r>
      <w:r w:rsidR="00BC2FC0" w:rsidRPr="00BC2FC0">
        <w:rPr>
          <w:lang w:eastAsia="zh-CN"/>
        </w:rPr>
        <w:t xml:space="preserve"> a defibrillator generator and an extravascular</w:t>
      </w:r>
      <w:r w:rsidR="00A67E6B">
        <w:rPr>
          <w:lang w:eastAsia="zh-CN"/>
        </w:rPr>
        <w:t xml:space="preserve"> high voltage</w:t>
      </w:r>
      <w:r w:rsidR="00BC2FC0" w:rsidRPr="00BC2FC0">
        <w:rPr>
          <w:lang w:eastAsia="zh-CN"/>
        </w:rPr>
        <w:t xml:space="preserve"> </w:t>
      </w:r>
      <w:r w:rsidR="00BC2FC0" w:rsidRPr="00DE39F4">
        <w:rPr>
          <w:lang w:eastAsia="zh-CN"/>
        </w:rPr>
        <w:t>lea</w:t>
      </w:r>
      <w:r w:rsidR="006E402F">
        <w:rPr>
          <w:lang w:eastAsia="zh-CN"/>
        </w:rPr>
        <w:t xml:space="preserve">d, as </w:t>
      </w:r>
      <w:r w:rsidR="006E402F" w:rsidRPr="00153B16">
        <w:t>depicted in</w:t>
      </w:r>
      <w:r w:rsidR="00153B16" w:rsidRPr="00153B16">
        <w:t xml:space="preserve"> </w:t>
      </w:r>
      <w:r w:rsidR="00153B16" w:rsidRPr="00153B16">
        <w:fldChar w:fldCharType="begin"/>
      </w:r>
      <w:r w:rsidR="00153B16" w:rsidRPr="00153B16">
        <w:instrText xml:space="preserve"> REF _Ref107217837 \h </w:instrText>
      </w:r>
      <w:r w:rsidR="00153B16">
        <w:instrText xml:space="preserve"> \* MERGEFORMAT </w:instrText>
      </w:r>
      <w:r w:rsidR="00153B16" w:rsidRPr="00153B16">
        <w:fldChar w:fldCharType="separate"/>
      </w:r>
      <w:r w:rsidR="00B71DE4">
        <w:t>Figure 1</w:t>
      </w:r>
      <w:r w:rsidR="00153B16" w:rsidRPr="00153B16">
        <w:fldChar w:fldCharType="end"/>
      </w:r>
      <w:r w:rsidR="00A67E6B" w:rsidRPr="00153B16">
        <w:t>.</w:t>
      </w:r>
      <w:r w:rsidR="009A3C4D" w:rsidRPr="00DE39F4">
        <w:rPr>
          <w:lang w:eastAsia="zh-CN"/>
        </w:rPr>
        <w:t xml:space="preserve"> </w:t>
      </w:r>
    </w:p>
    <w:p w14:paraId="00A467E4" w14:textId="7F4E2F41" w:rsidR="00AE2D02" w:rsidRDefault="002E4FAF" w:rsidP="002E4FAF">
      <w:pPr>
        <w:pStyle w:val="Caption"/>
        <w:spacing w:before="120"/>
      </w:pPr>
      <w:bookmarkStart w:id="18" w:name="_Ref107217837"/>
      <w:r>
        <w:rPr>
          <w:noProof/>
        </w:rPr>
        <w:drawing>
          <wp:anchor distT="0" distB="0" distL="114300" distR="114300" simplePos="0" relativeHeight="251658240" behindDoc="1" locked="0" layoutInCell="1" allowOverlap="1" wp14:anchorId="37801D34" wp14:editId="1105AE81">
            <wp:simplePos x="0" y="0"/>
            <wp:positionH relativeFrom="column">
              <wp:posOffset>98425</wp:posOffset>
            </wp:positionH>
            <wp:positionV relativeFrom="paragraph">
              <wp:posOffset>213360</wp:posOffset>
            </wp:positionV>
            <wp:extent cx="1828800" cy="153860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538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2D02">
        <w:t xml:space="preserve">Figure </w:t>
      </w:r>
      <w:r w:rsidR="00AE2D02">
        <w:fldChar w:fldCharType="begin"/>
      </w:r>
      <w:r w:rsidR="00AE2D02">
        <w:instrText xml:space="preserve"> SEQ Figure \* ARABIC </w:instrText>
      </w:r>
      <w:r w:rsidR="00AE2D02">
        <w:fldChar w:fldCharType="separate"/>
      </w:r>
      <w:r w:rsidR="00B71DE4">
        <w:rPr>
          <w:noProof/>
        </w:rPr>
        <w:t>1</w:t>
      </w:r>
      <w:r w:rsidR="00AE2D02">
        <w:fldChar w:fldCharType="end"/>
      </w:r>
      <w:bookmarkEnd w:id="18"/>
      <w:r w:rsidR="00AE2D02">
        <w:tab/>
      </w:r>
      <w:r w:rsidR="00153B16">
        <w:rPr>
          <w:rFonts w:eastAsia="Calibri"/>
        </w:rPr>
        <w:t>EV-ICD</w:t>
      </w:r>
      <w:r w:rsidR="00AE2D02" w:rsidRPr="00B031C7">
        <w:rPr>
          <w:rFonts w:eastAsia="Calibri"/>
        </w:rPr>
        <w:t xml:space="preserve"> defibrillator</w:t>
      </w:r>
      <w:r w:rsidR="00153B16">
        <w:rPr>
          <w:rFonts w:eastAsia="Calibri"/>
        </w:rPr>
        <w:t xml:space="preserve"> generator</w:t>
      </w:r>
      <w:r w:rsidR="00AE2D02" w:rsidRPr="00B031C7">
        <w:rPr>
          <w:rFonts w:eastAsia="Calibri"/>
        </w:rPr>
        <w:t xml:space="preserve"> and</w:t>
      </w:r>
      <w:r w:rsidR="00DD6824">
        <w:rPr>
          <w:rFonts w:eastAsia="Calibri"/>
        </w:rPr>
        <w:t xml:space="preserve"> </w:t>
      </w:r>
      <w:r w:rsidR="00AE2D02" w:rsidRPr="00B031C7">
        <w:rPr>
          <w:rFonts w:eastAsia="Calibri"/>
        </w:rPr>
        <w:t>quadripolar lead with passive fixation</w:t>
      </w:r>
    </w:p>
    <w:p w14:paraId="44136B7E" w14:textId="718E688F" w:rsidR="00C538D6" w:rsidRDefault="00C538D6" w:rsidP="00C538D6">
      <w:pPr>
        <w:pStyle w:val="Tablenotes"/>
        <w:jc w:val="left"/>
        <w:rPr>
          <w:rFonts w:eastAsia="Calibri"/>
          <w:noProof/>
          <w:lang w:val="en-GB" w:eastAsia="en-GB"/>
        </w:rPr>
      </w:pPr>
    </w:p>
    <w:p w14:paraId="150E88C9" w14:textId="0BC41A57" w:rsidR="002E4FAF" w:rsidRDefault="002E4FAF" w:rsidP="00C538D6">
      <w:pPr>
        <w:pStyle w:val="Tablenotes"/>
        <w:jc w:val="left"/>
        <w:rPr>
          <w:rFonts w:eastAsia="Calibri"/>
          <w:noProof/>
          <w:lang w:val="en-GB" w:eastAsia="en-GB"/>
        </w:rPr>
      </w:pPr>
    </w:p>
    <w:p w14:paraId="7D3431A7" w14:textId="53318B89" w:rsidR="002E4FAF" w:rsidRDefault="002E4FAF" w:rsidP="00C538D6">
      <w:pPr>
        <w:pStyle w:val="Tablenotes"/>
        <w:jc w:val="left"/>
        <w:rPr>
          <w:rFonts w:eastAsia="Calibri"/>
          <w:noProof/>
          <w:lang w:val="en-GB" w:eastAsia="en-GB"/>
        </w:rPr>
      </w:pPr>
    </w:p>
    <w:p w14:paraId="01E48585" w14:textId="37C21DFF" w:rsidR="002E4FAF" w:rsidRDefault="002E4FAF" w:rsidP="00C538D6">
      <w:pPr>
        <w:pStyle w:val="Tablenotes"/>
        <w:jc w:val="left"/>
        <w:rPr>
          <w:rFonts w:eastAsia="Calibri"/>
          <w:noProof/>
          <w:lang w:val="en-GB" w:eastAsia="en-GB"/>
        </w:rPr>
      </w:pPr>
      <w:bookmarkStart w:id="19" w:name="_GoBack"/>
      <w:bookmarkEnd w:id="19"/>
    </w:p>
    <w:p w14:paraId="3A16581B" w14:textId="0E57F7DF" w:rsidR="002E4FAF" w:rsidRPr="00C538D6" w:rsidRDefault="002E4FAF" w:rsidP="00C538D6">
      <w:pPr>
        <w:pStyle w:val="Tablenotes"/>
        <w:jc w:val="left"/>
        <w:rPr>
          <w:rFonts w:eastAsia="Calibri"/>
          <w:noProof/>
          <w:lang w:val="en-GB" w:eastAsia="en-GB"/>
        </w:rPr>
      </w:pPr>
    </w:p>
    <w:p w14:paraId="5D4C886F" w14:textId="77777777" w:rsidR="002E4FAF" w:rsidRDefault="002E4FAF" w:rsidP="00AA1959">
      <w:pPr>
        <w:pStyle w:val="Tablenotes"/>
        <w:spacing w:after="0"/>
        <w:rPr>
          <w:b/>
          <w:bCs/>
          <w:u w:val="single"/>
          <w:lang w:val="fr-FR" w:eastAsia="ja-JP"/>
        </w:rPr>
      </w:pPr>
    </w:p>
    <w:p w14:paraId="1386D931" w14:textId="77777777" w:rsidR="002E4FAF" w:rsidRDefault="002E4FAF" w:rsidP="00AA1959">
      <w:pPr>
        <w:pStyle w:val="Tablenotes"/>
        <w:spacing w:after="0"/>
        <w:rPr>
          <w:b/>
          <w:bCs/>
          <w:u w:val="single"/>
          <w:lang w:val="fr-FR" w:eastAsia="ja-JP"/>
        </w:rPr>
      </w:pPr>
    </w:p>
    <w:p w14:paraId="1D89C3D0" w14:textId="77777777" w:rsidR="002E4FAF" w:rsidRDefault="002E4FAF" w:rsidP="00AA1959">
      <w:pPr>
        <w:pStyle w:val="Tablenotes"/>
        <w:spacing w:after="0"/>
        <w:rPr>
          <w:b/>
          <w:bCs/>
          <w:u w:val="single"/>
          <w:lang w:val="fr-FR" w:eastAsia="ja-JP"/>
        </w:rPr>
      </w:pPr>
    </w:p>
    <w:p w14:paraId="7251A817" w14:textId="77777777" w:rsidR="002E4FAF" w:rsidRDefault="002E4FAF" w:rsidP="00AA1959">
      <w:pPr>
        <w:pStyle w:val="Tablenotes"/>
        <w:spacing w:after="0"/>
        <w:rPr>
          <w:b/>
          <w:bCs/>
          <w:u w:val="single"/>
          <w:lang w:val="fr-FR" w:eastAsia="ja-JP"/>
        </w:rPr>
      </w:pPr>
    </w:p>
    <w:p w14:paraId="1550593E" w14:textId="7AA3A082" w:rsidR="00811A1D" w:rsidRPr="00F04FFF" w:rsidRDefault="00811A1D" w:rsidP="00AA1959">
      <w:pPr>
        <w:pStyle w:val="Tablenotes"/>
        <w:spacing w:after="0"/>
        <w:rPr>
          <w:lang w:val="fr-FR" w:eastAsia="ja-JP"/>
        </w:rPr>
      </w:pPr>
      <w:proofErr w:type="spellStart"/>
      <w:r w:rsidRPr="00F04FFF">
        <w:rPr>
          <w:b/>
          <w:bCs/>
          <w:u w:val="single"/>
          <w:lang w:val="fr-FR" w:eastAsia="ja-JP"/>
        </w:rPr>
        <w:t>Abbreviations</w:t>
      </w:r>
      <w:proofErr w:type="spellEnd"/>
      <w:r w:rsidR="003C58F0" w:rsidRPr="00F04FFF">
        <w:rPr>
          <w:b/>
          <w:bCs/>
          <w:lang w:val="fr-FR" w:eastAsia="ja-JP"/>
        </w:rPr>
        <w:br/>
      </w:r>
      <w:r w:rsidRPr="00F04FFF">
        <w:rPr>
          <w:b/>
          <w:bCs/>
          <w:lang w:val="fr-FR" w:eastAsia="ja-JP"/>
        </w:rPr>
        <w:t>EV-ICD</w:t>
      </w:r>
      <w:r w:rsidRPr="00F04FFF">
        <w:rPr>
          <w:lang w:val="fr-FR" w:eastAsia="ja-JP"/>
        </w:rPr>
        <w:t xml:space="preserve"> = </w:t>
      </w:r>
      <w:proofErr w:type="spellStart"/>
      <w:r w:rsidRPr="00F04FFF">
        <w:rPr>
          <w:lang w:val="fr-FR" w:eastAsia="ja-JP"/>
        </w:rPr>
        <w:t>extravascular</w:t>
      </w:r>
      <w:proofErr w:type="spellEnd"/>
      <w:r w:rsidRPr="00F04FFF">
        <w:rPr>
          <w:lang w:val="fr-FR" w:eastAsia="ja-JP"/>
        </w:rPr>
        <w:t xml:space="preserve"> implantable </w:t>
      </w:r>
      <w:proofErr w:type="spellStart"/>
      <w:r w:rsidRPr="00F04FFF">
        <w:rPr>
          <w:lang w:val="fr-FR" w:eastAsia="ja-JP"/>
        </w:rPr>
        <w:t>cardioverter</w:t>
      </w:r>
      <w:proofErr w:type="spellEnd"/>
      <w:r w:rsidRPr="00F04FFF">
        <w:rPr>
          <w:lang w:val="fr-FR" w:eastAsia="ja-JP"/>
        </w:rPr>
        <w:t xml:space="preserve"> </w:t>
      </w:r>
      <w:proofErr w:type="spellStart"/>
      <w:r w:rsidRPr="00F04FFF">
        <w:rPr>
          <w:lang w:val="fr-FR" w:eastAsia="ja-JP"/>
        </w:rPr>
        <w:t>defibrillator</w:t>
      </w:r>
      <w:proofErr w:type="spellEnd"/>
    </w:p>
    <w:p w14:paraId="2F77AE93" w14:textId="05D444EC" w:rsidR="002E4FAF" w:rsidRPr="002E4FAF" w:rsidRDefault="00D15514" w:rsidP="002E4FAF">
      <w:pPr>
        <w:pStyle w:val="Tablenotes"/>
        <w:spacing w:after="0"/>
        <w:rPr>
          <w:rFonts w:eastAsia="Calibri"/>
          <w:lang w:val="fr-FR" w:eastAsia="ja-JP"/>
        </w:rPr>
      </w:pPr>
      <w:proofErr w:type="gramStart"/>
      <w:r w:rsidRPr="00F04FFF">
        <w:rPr>
          <w:b/>
          <w:bCs/>
          <w:u w:val="single"/>
          <w:lang w:val="fr-FR" w:eastAsia="ja-JP"/>
        </w:rPr>
        <w:t>Sourc</w:t>
      </w:r>
      <w:r w:rsidR="00C538D6">
        <w:rPr>
          <w:b/>
          <w:bCs/>
          <w:u w:val="single"/>
          <w:lang w:val="fr-FR" w:eastAsia="ja-JP"/>
        </w:rPr>
        <w:t>e:</w:t>
      </w:r>
      <w:proofErr w:type="gramEnd"/>
      <w:r w:rsidR="007F61CB" w:rsidRPr="00F04FFF">
        <w:rPr>
          <w:lang w:val="fr-FR" w:eastAsia="ja-JP"/>
        </w:rPr>
        <w:br/>
      </w:r>
      <w:r w:rsidR="00EA3787">
        <w:rPr>
          <w:lang w:val="en-GB" w:eastAsia="ja-JP"/>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sidRPr="00F04FFF">
        <w:rPr>
          <w:lang w:val="fr-FR" w:eastAsia="ja-JP"/>
        </w:rPr>
        <w:instrText xml:space="preserve"> ADDIN EN.CITE </w:instrText>
      </w:r>
      <w:r w:rsidR="002B1C7F">
        <w:rPr>
          <w:lang w:val="en-GB" w:eastAsia="ja-JP"/>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sidRPr="00F04FFF">
        <w:rPr>
          <w:lang w:val="fr-FR" w:eastAsia="ja-JP"/>
        </w:rPr>
        <w:instrText xml:space="preserve"> ADDIN EN.CITE.DATA </w:instrText>
      </w:r>
      <w:r w:rsidR="002B1C7F">
        <w:rPr>
          <w:lang w:val="en-GB" w:eastAsia="ja-JP"/>
        </w:rPr>
      </w:r>
      <w:r w:rsidR="002B1C7F">
        <w:rPr>
          <w:lang w:val="en-GB" w:eastAsia="ja-JP"/>
        </w:rPr>
        <w:fldChar w:fldCharType="end"/>
      </w:r>
      <w:r w:rsidR="00EA3787">
        <w:rPr>
          <w:lang w:val="en-GB" w:eastAsia="ja-JP"/>
        </w:rPr>
      </w:r>
      <w:r w:rsidR="00EA3787">
        <w:rPr>
          <w:lang w:val="en-GB" w:eastAsia="ja-JP"/>
        </w:rPr>
        <w:fldChar w:fldCharType="separate"/>
      </w:r>
      <w:r w:rsidR="00EA3787" w:rsidRPr="00F04FFF">
        <w:rPr>
          <w:noProof/>
          <w:lang w:val="fr-FR" w:eastAsia="ja-JP"/>
        </w:rPr>
        <w:t>(Crozier et al., 2021)</w:t>
      </w:r>
      <w:r w:rsidR="00EA3787">
        <w:rPr>
          <w:lang w:val="en-GB" w:eastAsia="ja-JP"/>
        </w:rPr>
        <w:fldChar w:fldCharType="end"/>
      </w:r>
    </w:p>
    <w:p w14:paraId="21E631B3" w14:textId="77777777" w:rsidR="002E4FAF" w:rsidRDefault="002E4FAF">
      <w:pPr>
        <w:spacing w:after="160" w:line="259" w:lineRule="auto"/>
      </w:pPr>
      <w:r>
        <w:br w:type="page"/>
      </w:r>
    </w:p>
    <w:p w14:paraId="3D93FA87" w14:textId="3B64B7A6" w:rsidR="00B7403B" w:rsidRPr="00FB6E4B" w:rsidRDefault="00B7403B" w:rsidP="0020461C">
      <w:pPr>
        <w:jc w:val="both"/>
      </w:pPr>
      <w:r w:rsidRPr="00FB6E4B">
        <w:lastRenderedPageBreak/>
        <w:t>The EV-ICD defibrillator generator is a small device (33</w:t>
      </w:r>
      <w:r w:rsidR="00AC039F">
        <w:t> </w:t>
      </w:r>
      <w:r w:rsidRPr="00FB6E4B">
        <w:t>cm</w:t>
      </w:r>
      <w:r w:rsidRPr="00733139">
        <w:rPr>
          <w:vertAlign w:val="superscript"/>
        </w:rPr>
        <w:t>3</w:t>
      </w:r>
      <w:r w:rsidRPr="00FB6E4B">
        <w:t>) about the size of a TV-ICD defibrillator and capable of delivering up to 40</w:t>
      </w:r>
      <w:r w:rsidR="00C24CC3">
        <w:t> </w:t>
      </w:r>
      <w:r w:rsidRPr="00FB6E4B">
        <w:t xml:space="preserve">J of defibrillation energy </w:t>
      </w:r>
      <w:r w:rsidR="00EA3787">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 </w:instrText>
      </w:r>
      <w:r w:rsidR="002B1C7F">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Crozier et al., 2021)</w:t>
      </w:r>
      <w:r w:rsidR="00EA3787">
        <w:fldChar w:fldCharType="end"/>
      </w:r>
      <w:r w:rsidRPr="00FB6E4B">
        <w:t>.</w:t>
      </w:r>
      <w:r w:rsidR="00FB6E4B" w:rsidRPr="00FB6E4B">
        <w:t xml:space="preserve"> It is implanted in a pouch under the skin near the serratus</w:t>
      </w:r>
      <w:r w:rsidR="00AF6185">
        <w:t xml:space="preserve"> anterior musc</w:t>
      </w:r>
      <w:r w:rsidR="003F7C7C">
        <w:t>le</w:t>
      </w:r>
      <w:r w:rsidR="00FB6E4B" w:rsidRPr="00FB6E4B">
        <w:t xml:space="preserve"> </w:t>
      </w:r>
      <w:r w:rsidR="003F7C7C">
        <w:t>i</w:t>
      </w:r>
      <w:r w:rsidR="00FB6E4B" w:rsidRPr="00FB6E4B">
        <w:t xml:space="preserve">n the left </w:t>
      </w:r>
      <w:r w:rsidR="003F7C7C">
        <w:t>midaxillary line</w:t>
      </w:r>
      <w:r w:rsidR="00521733">
        <w:t xml:space="preserve"> </w:t>
      </w:r>
      <w:r w:rsidR="00EA3787">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 </w:instrText>
      </w:r>
      <w:r w:rsidR="002B1C7F">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Crozier et al., 2021)</w:t>
      </w:r>
      <w:r w:rsidR="00EA3787">
        <w:fldChar w:fldCharType="end"/>
      </w:r>
      <w:r w:rsidR="00FB6E4B" w:rsidRPr="00FB6E4B">
        <w:t xml:space="preserve">. </w:t>
      </w:r>
      <w:r w:rsidR="00DA40B0" w:rsidRPr="00FB6E4B">
        <w:t xml:space="preserve">The applicant advises that the generator is similar in function </w:t>
      </w:r>
      <w:r w:rsidR="00DA40B0" w:rsidRPr="00733139">
        <w:t>and design to the TV-ICD generator</w:t>
      </w:r>
      <w:r w:rsidR="00D4033F" w:rsidRPr="00733139">
        <w:t xml:space="preserve"> such that the creation of a new MBS item for the insertion of the generator</w:t>
      </w:r>
      <w:r w:rsidR="00D4033F" w:rsidRPr="00733139">
        <w:rPr>
          <w:lang w:eastAsia="zh-CN"/>
        </w:rPr>
        <w:t xml:space="preserve"> component of the EV-ICD is not necessary </w:t>
      </w:r>
      <w:r w:rsidR="00EA3787">
        <w:rPr>
          <w:lang w:eastAsia="zh-CN"/>
        </w:rPr>
        <w:fldChar w:fldCharType="begin"/>
      </w:r>
      <w:r w:rsidR="002B1C7F">
        <w:rPr>
          <w:lang w:eastAsia="zh-CN"/>
        </w:rPr>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rPr>
          <w:lang w:eastAsia="zh-CN"/>
        </w:rPr>
        <w:fldChar w:fldCharType="separate"/>
      </w:r>
      <w:r w:rsidR="00EA3787">
        <w:rPr>
          <w:noProof/>
          <w:lang w:eastAsia="zh-CN"/>
        </w:rPr>
        <w:t>(Applicant, 2022b)</w:t>
      </w:r>
      <w:r w:rsidR="00EA3787">
        <w:rPr>
          <w:lang w:eastAsia="zh-CN"/>
        </w:rPr>
        <w:fldChar w:fldCharType="end"/>
      </w:r>
      <w:r w:rsidR="00D4033F" w:rsidRPr="00733139">
        <w:rPr>
          <w:lang w:eastAsia="zh-CN"/>
        </w:rPr>
        <w:t>.</w:t>
      </w:r>
      <w:r w:rsidR="00AD5A66" w:rsidRPr="00733139">
        <w:rPr>
          <w:lang w:eastAsia="zh-CN"/>
        </w:rPr>
        <w:t xml:space="preserve"> </w:t>
      </w:r>
      <w:r w:rsidR="00A21AAF" w:rsidRPr="00733139">
        <w:rPr>
          <w:lang w:eastAsia="zh-CN"/>
        </w:rPr>
        <w:t>There is a difference in implant location (</w:t>
      </w:r>
      <w:r w:rsidR="00A21AAF" w:rsidRPr="00733139">
        <w:t xml:space="preserve">further discussed in the </w:t>
      </w:r>
      <w:r w:rsidR="00A21AAF" w:rsidRPr="00733139">
        <w:fldChar w:fldCharType="begin"/>
      </w:r>
      <w:r w:rsidR="00A21AAF" w:rsidRPr="00733139">
        <w:instrText xml:space="preserve"> REF _Ref107225263 \h  \* MERGEFORMAT </w:instrText>
      </w:r>
      <w:r w:rsidR="00A21AAF" w:rsidRPr="00733139">
        <w:fldChar w:fldCharType="separate"/>
      </w:r>
      <w:r w:rsidR="00B71DE4" w:rsidRPr="008F1532">
        <w:t>Comparator</w:t>
      </w:r>
      <w:r w:rsidR="00B71DE4">
        <w:t>(s)</w:t>
      </w:r>
      <w:r w:rsidR="00A21AAF" w:rsidRPr="00733139">
        <w:fldChar w:fldCharType="end"/>
      </w:r>
      <w:r w:rsidR="00A21AAF" w:rsidRPr="00733139">
        <w:t xml:space="preserve"> section); however, MBS item 3</w:t>
      </w:r>
      <w:r w:rsidR="00AE26CB">
        <w:t>8</w:t>
      </w:r>
      <w:r w:rsidR="00A21AAF" w:rsidRPr="00733139">
        <w:t xml:space="preserve">472 is applicable for the insertion, </w:t>
      </w:r>
      <w:proofErr w:type="gramStart"/>
      <w:r w:rsidR="00A21AAF" w:rsidRPr="00733139">
        <w:t>replacement</w:t>
      </w:r>
      <w:proofErr w:type="gramEnd"/>
      <w:r w:rsidR="00A21AAF" w:rsidRPr="00733139">
        <w:t xml:space="preserve"> or removal of an implantable defibrillator generator irrespective of the generator location.</w:t>
      </w:r>
    </w:p>
    <w:p w14:paraId="7323F2EB" w14:textId="3F8A14D4" w:rsidR="00E93D7A" w:rsidRDefault="00B7403B" w:rsidP="0020461C">
      <w:pPr>
        <w:jc w:val="both"/>
        <w:rPr>
          <w:lang w:eastAsia="zh-CN"/>
        </w:rPr>
      </w:pPr>
      <w:r>
        <w:rPr>
          <w:lang w:eastAsia="zh-CN"/>
        </w:rPr>
        <w:t xml:space="preserve">The EV-ICD lead is positioned in the substernal space (i.e. between the sternum and the pericardium), remaining outside the heart and vasculature </w:t>
      </w:r>
      <w:r w:rsidR="00EA3787">
        <w:rPr>
          <w:lang w:eastAsia="zh-CN"/>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lang w:eastAsia="zh-CN"/>
        </w:rPr>
        <w:instrText xml:space="preserve"> ADDIN EN.CITE </w:instrText>
      </w:r>
      <w:r w:rsidR="002B1C7F">
        <w:rPr>
          <w:lang w:eastAsia="zh-CN"/>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lang w:eastAsia="zh-CN"/>
        </w:rPr>
        <w:instrText xml:space="preserve"> ADDIN EN.CITE.DATA </w:instrText>
      </w:r>
      <w:r w:rsidR="002B1C7F">
        <w:rPr>
          <w:lang w:eastAsia="zh-CN"/>
        </w:rPr>
      </w:r>
      <w:r w:rsidR="002B1C7F">
        <w:rPr>
          <w:lang w:eastAsia="zh-CN"/>
        </w:rPr>
        <w:fldChar w:fldCharType="end"/>
      </w:r>
      <w:r w:rsidR="00EA3787">
        <w:rPr>
          <w:lang w:eastAsia="zh-CN"/>
        </w:rPr>
      </w:r>
      <w:r w:rsidR="00EA3787">
        <w:rPr>
          <w:lang w:eastAsia="zh-CN"/>
        </w:rPr>
        <w:fldChar w:fldCharType="separate"/>
      </w:r>
      <w:r w:rsidR="00EA3787">
        <w:rPr>
          <w:noProof/>
          <w:lang w:eastAsia="zh-CN"/>
        </w:rPr>
        <w:t>(Crozier et al., 2021)</w:t>
      </w:r>
      <w:r w:rsidR="00EA3787">
        <w:rPr>
          <w:lang w:eastAsia="zh-CN"/>
        </w:rPr>
        <w:fldChar w:fldCharType="end"/>
      </w:r>
      <w:r>
        <w:rPr>
          <w:lang w:eastAsia="zh-CN"/>
        </w:rPr>
        <w:t>.</w:t>
      </w:r>
      <w:r w:rsidR="00E93D7A">
        <w:rPr>
          <w:lang w:eastAsia="zh-CN"/>
        </w:rPr>
        <w:t xml:space="preserve"> </w:t>
      </w:r>
      <w:r w:rsidR="00E93D7A">
        <w:rPr>
          <w:iCs/>
        </w:rPr>
        <w:t xml:space="preserve">The lead is positioned just over the right ventricle, facilitating </w:t>
      </w:r>
      <w:r w:rsidR="002641B5">
        <w:rPr>
          <w:iCs/>
        </w:rPr>
        <w:t>sensation,</w:t>
      </w:r>
      <w:r w:rsidR="009732AA">
        <w:rPr>
          <w:iCs/>
        </w:rPr>
        <w:t xml:space="preserve"> short-term</w:t>
      </w:r>
      <w:r w:rsidR="002641B5">
        <w:rPr>
          <w:iCs/>
        </w:rPr>
        <w:t xml:space="preserve"> </w:t>
      </w:r>
      <w:proofErr w:type="gramStart"/>
      <w:r w:rsidR="00E93D7A">
        <w:rPr>
          <w:iCs/>
        </w:rPr>
        <w:t>pacing</w:t>
      </w:r>
      <w:proofErr w:type="gramEnd"/>
      <w:r w:rsidR="002641B5">
        <w:rPr>
          <w:iCs/>
        </w:rPr>
        <w:t xml:space="preserve"> and defibrillation</w:t>
      </w:r>
      <w:r w:rsidR="00E93D7A">
        <w:rPr>
          <w:iCs/>
        </w:rPr>
        <w:t xml:space="preserve"> of the heart </w:t>
      </w:r>
      <w:r w:rsidR="00EA3787">
        <w:rPr>
          <w:iCs/>
        </w:rPr>
        <w:fldChar w:fldCharType="begin">
          <w:fldData xml:space="preserve">PEVuZE5vdGU+PENpdGU+PEF1dGhvcj52YW4gRGlqazwvQXV0aG9yPjxZZWFyPjIwMjE8L1llYXI+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==
</w:fldData>
        </w:fldChar>
      </w:r>
      <w:r w:rsidR="002B1C7F">
        <w:rPr>
          <w:iCs/>
        </w:rPr>
        <w:instrText xml:space="preserve"> ADDIN EN.CITE </w:instrText>
      </w:r>
      <w:r w:rsidR="002B1C7F">
        <w:rPr>
          <w:iCs/>
        </w:rPr>
        <w:fldChar w:fldCharType="begin">
          <w:fldData xml:space="preserve">PEVuZE5vdGU+PENpdGU+PEF1dGhvcj52YW4gRGlqazwvQXV0aG9yPjxZZWFyPjIwMjE8L1llYXI+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==
</w:fldData>
        </w:fldChar>
      </w:r>
      <w:r w:rsidR="002B1C7F">
        <w:rPr>
          <w:iCs/>
        </w:rPr>
        <w:instrText xml:space="preserve"> ADDIN EN.CITE.DATA </w:instrText>
      </w:r>
      <w:r w:rsidR="002B1C7F">
        <w:rPr>
          <w:iCs/>
        </w:rPr>
      </w:r>
      <w:r w:rsidR="002B1C7F">
        <w:rPr>
          <w:iCs/>
        </w:rPr>
        <w:fldChar w:fldCharType="end"/>
      </w:r>
      <w:r w:rsidR="00EA3787">
        <w:rPr>
          <w:iCs/>
        </w:rPr>
      </w:r>
      <w:r w:rsidR="00EA3787">
        <w:rPr>
          <w:iCs/>
        </w:rPr>
        <w:fldChar w:fldCharType="separate"/>
      </w:r>
      <w:r w:rsidR="00EA3787">
        <w:rPr>
          <w:iCs/>
          <w:noProof/>
        </w:rPr>
        <w:t>(van Dijk and Boersma, 2021)</w:t>
      </w:r>
      <w:r w:rsidR="00EA3787">
        <w:rPr>
          <w:iCs/>
        </w:rPr>
        <w:fldChar w:fldCharType="end"/>
      </w:r>
      <w:r w:rsidR="00E93D7A">
        <w:rPr>
          <w:iCs/>
        </w:rPr>
        <w:t>.</w:t>
      </w:r>
      <w:r>
        <w:rPr>
          <w:lang w:eastAsia="zh-CN"/>
        </w:rPr>
        <w:t xml:space="preserve"> It has an epsilon shape</w:t>
      </w:r>
      <w:r w:rsidR="00DF0728">
        <w:rPr>
          <w:lang w:eastAsia="zh-CN"/>
        </w:rPr>
        <w:t xml:space="preserve"> allowing for passive fixation</w:t>
      </w:r>
      <w:r w:rsidR="0003766E">
        <w:rPr>
          <w:lang w:eastAsia="zh-CN"/>
        </w:rPr>
        <w:t xml:space="preserve"> </w:t>
      </w:r>
      <w:r w:rsidR="00EA3787">
        <w:rPr>
          <w:lang w:eastAsia="zh-CN"/>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lang w:eastAsia="zh-CN"/>
        </w:rPr>
        <w:instrText xml:space="preserve"> ADDIN EN.CITE </w:instrText>
      </w:r>
      <w:r w:rsidR="002B1C7F">
        <w:rPr>
          <w:lang w:eastAsia="zh-CN"/>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lang w:eastAsia="zh-CN"/>
        </w:rPr>
        <w:instrText xml:space="preserve"> ADDIN EN.CITE.DATA </w:instrText>
      </w:r>
      <w:r w:rsidR="002B1C7F">
        <w:rPr>
          <w:lang w:eastAsia="zh-CN"/>
        </w:rPr>
      </w:r>
      <w:r w:rsidR="002B1C7F">
        <w:rPr>
          <w:lang w:eastAsia="zh-CN"/>
        </w:rPr>
        <w:fldChar w:fldCharType="end"/>
      </w:r>
      <w:r w:rsidR="00EA3787">
        <w:rPr>
          <w:lang w:eastAsia="zh-CN"/>
        </w:rPr>
      </w:r>
      <w:r w:rsidR="00EA3787">
        <w:rPr>
          <w:lang w:eastAsia="zh-CN"/>
        </w:rPr>
        <w:fldChar w:fldCharType="separate"/>
      </w:r>
      <w:r w:rsidR="00EA3787">
        <w:rPr>
          <w:noProof/>
          <w:lang w:eastAsia="zh-CN"/>
        </w:rPr>
        <w:t>(Crozier et al., 2021)</w:t>
      </w:r>
      <w:r w:rsidR="00EA3787">
        <w:rPr>
          <w:lang w:eastAsia="zh-CN"/>
        </w:rPr>
        <w:fldChar w:fldCharType="end"/>
      </w:r>
      <w:r w:rsidR="00686460">
        <w:rPr>
          <w:lang w:eastAsia="zh-CN"/>
        </w:rPr>
        <w:t>.</w:t>
      </w:r>
      <w:r w:rsidR="00EB04D2">
        <w:rPr>
          <w:lang w:eastAsia="zh-CN"/>
        </w:rPr>
        <w:t xml:space="preserve"> </w:t>
      </w:r>
      <w:r w:rsidR="00342C0C">
        <w:rPr>
          <w:lang w:eastAsia="zh-CN"/>
        </w:rPr>
        <w:t>The lead is secured to the rectus fascia using an anchoring sleeve a</w:t>
      </w:r>
      <w:r w:rsidR="00083FCA">
        <w:rPr>
          <w:lang w:eastAsia="zh-CN"/>
        </w:rPr>
        <w:t>nd</w:t>
      </w:r>
      <w:r w:rsidR="00342C0C">
        <w:rPr>
          <w:lang w:eastAsia="zh-CN"/>
        </w:rPr>
        <w:t xml:space="preserve"> sutures </w:t>
      </w:r>
      <w:r w:rsidR="002C3EBB">
        <w:rPr>
          <w:lang w:eastAsia="zh-CN"/>
        </w:rPr>
        <w:fldChar w:fldCharType="begin">
          <w:fldData xml:space="preserve">PEVuZE5vdGU+PENpdGU+PEF1dGhvcj5Dcm96aWVyPC9BdXRob3I+PFllYXI+MjAyMDwvWWVhcj48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</w:fldData>
        </w:fldChar>
      </w:r>
      <w:r w:rsidR="002C3EBB">
        <w:rPr>
          <w:lang w:eastAsia="zh-CN"/>
        </w:rPr>
        <w:instrText xml:space="preserve"> ADDIN EN.CITE </w:instrText>
      </w:r>
      <w:r w:rsidR="002C3EBB">
        <w:rPr>
          <w:lang w:eastAsia="zh-CN"/>
        </w:rPr>
        <w:fldChar w:fldCharType="begin">
          <w:fldData xml:space="preserve">PEVuZE5vdGU+PENpdGU+PEF1dGhvcj5Dcm96aWVyPC9BdXRob3I+PFllYXI+MjAyMDwvWWVhcj48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</w:fldData>
        </w:fldChar>
      </w:r>
      <w:r w:rsidR="002C3EBB">
        <w:rPr>
          <w:lang w:eastAsia="zh-CN"/>
        </w:rPr>
        <w:instrText xml:space="preserve"> ADDIN EN.CITE.DATA </w:instrText>
      </w:r>
      <w:r w:rsidR="002C3EBB">
        <w:rPr>
          <w:lang w:eastAsia="zh-CN"/>
        </w:rPr>
      </w:r>
      <w:r w:rsidR="002C3EBB">
        <w:rPr>
          <w:lang w:eastAsia="zh-CN"/>
        </w:rPr>
        <w:fldChar w:fldCharType="end"/>
      </w:r>
      <w:r w:rsidR="002C3EBB">
        <w:rPr>
          <w:lang w:eastAsia="zh-CN"/>
        </w:rPr>
      </w:r>
      <w:r w:rsidR="002C3EBB">
        <w:rPr>
          <w:lang w:eastAsia="zh-CN"/>
        </w:rPr>
        <w:fldChar w:fldCharType="separate"/>
      </w:r>
      <w:r w:rsidR="002C3EBB">
        <w:rPr>
          <w:noProof/>
          <w:lang w:eastAsia="zh-CN"/>
        </w:rPr>
        <w:t>(Crozier et al., 2020; Thompson et al., 2022)</w:t>
      </w:r>
      <w:r w:rsidR="002C3EBB">
        <w:rPr>
          <w:lang w:eastAsia="zh-CN"/>
        </w:rPr>
        <w:fldChar w:fldCharType="end"/>
      </w:r>
      <w:r w:rsidR="00044B63">
        <w:rPr>
          <w:lang w:eastAsia="zh-CN"/>
        </w:rPr>
        <w:t>.</w:t>
      </w:r>
    </w:p>
    <w:p w14:paraId="2808D125" w14:textId="63AF4F45" w:rsidR="00542009" w:rsidRPr="00435956" w:rsidRDefault="00135ED1" w:rsidP="0020461C">
      <w:pPr>
        <w:jc w:val="both"/>
      </w:pPr>
      <w:r>
        <w:rPr>
          <w:lang w:eastAsia="zh-CN"/>
        </w:rPr>
        <w:t xml:space="preserve">As shown in </w:t>
      </w:r>
      <w:r>
        <w:rPr>
          <w:lang w:eastAsia="zh-CN"/>
        </w:rPr>
        <w:fldChar w:fldCharType="begin"/>
      </w:r>
      <w:r>
        <w:rPr>
          <w:lang w:eastAsia="zh-CN"/>
        </w:rPr>
        <w:instrText xml:space="preserve"> REF _Ref107231586 \h </w:instrText>
      </w:r>
      <w:r w:rsidR="0020461C">
        <w:rPr>
          <w:lang w:eastAsia="zh-CN"/>
        </w:rPr>
        <w:instrText xml:space="preserve"> \* MERGEFORMAT </w:instrText>
      </w:r>
      <w:r>
        <w:rPr>
          <w:lang w:eastAsia="zh-CN"/>
        </w:rPr>
      </w:r>
      <w:r>
        <w:rPr>
          <w:lang w:eastAsia="zh-CN"/>
        </w:rPr>
        <w:fldChar w:fldCharType="separate"/>
      </w:r>
      <w:r w:rsidR="00B71DE4" w:rsidRPr="00153B16">
        <w:t xml:space="preserve">Figure </w:t>
      </w:r>
      <w:r w:rsidR="00B71DE4">
        <w:rPr>
          <w:noProof/>
        </w:rPr>
        <w:t>2</w:t>
      </w:r>
      <w:r>
        <w:rPr>
          <w:lang w:eastAsia="zh-CN"/>
        </w:rPr>
        <w:fldChar w:fldCharType="end"/>
      </w:r>
      <w:r>
        <w:rPr>
          <w:lang w:eastAsia="zh-CN"/>
        </w:rPr>
        <w:t>,</w:t>
      </w:r>
      <w:r w:rsidR="008D0DDF">
        <w:rPr>
          <w:lang w:eastAsia="zh-CN"/>
        </w:rPr>
        <w:t xml:space="preserve"> </w:t>
      </w:r>
      <w:r>
        <w:rPr>
          <w:lang w:eastAsia="zh-CN"/>
        </w:rPr>
        <w:t>t</w:t>
      </w:r>
      <w:r w:rsidR="00686460">
        <w:rPr>
          <w:lang w:eastAsia="zh-CN"/>
        </w:rPr>
        <w:t>he EV lead</w:t>
      </w:r>
      <w:r w:rsidR="00B7403B">
        <w:rPr>
          <w:lang w:eastAsia="zh-CN"/>
        </w:rPr>
        <w:t xml:space="preserve"> comprises</w:t>
      </w:r>
      <w:r w:rsidR="00B7403B" w:rsidRPr="001D2BA4">
        <w:rPr>
          <w:lang w:eastAsia="zh-CN"/>
        </w:rPr>
        <w:t xml:space="preserve"> </w:t>
      </w:r>
      <w:r w:rsidR="000A1CFC">
        <w:rPr>
          <w:lang w:eastAsia="zh-CN"/>
        </w:rPr>
        <w:t>2</w:t>
      </w:r>
      <w:r w:rsidR="000A1CFC" w:rsidRPr="001D2BA4">
        <w:rPr>
          <w:lang w:eastAsia="zh-CN"/>
        </w:rPr>
        <w:t xml:space="preserve"> </w:t>
      </w:r>
      <w:r w:rsidR="00B7403B" w:rsidRPr="001D2BA4">
        <w:rPr>
          <w:lang w:eastAsia="zh-CN"/>
        </w:rPr>
        <w:t xml:space="preserve">sets of </w:t>
      </w:r>
      <w:r w:rsidR="00B7403B">
        <w:rPr>
          <w:lang w:eastAsia="zh-CN"/>
        </w:rPr>
        <w:t xml:space="preserve">ring </w:t>
      </w:r>
      <w:r w:rsidR="00B7403B" w:rsidRPr="001D2BA4">
        <w:rPr>
          <w:lang w:eastAsia="zh-CN"/>
        </w:rPr>
        <w:t>electrodes</w:t>
      </w:r>
      <w:r w:rsidR="00B7403B" w:rsidRPr="005B4292">
        <w:rPr>
          <w:lang w:eastAsia="zh-CN"/>
        </w:rPr>
        <w:t xml:space="preserve"> </w:t>
      </w:r>
      <w:r w:rsidR="00B7403B">
        <w:rPr>
          <w:lang w:eastAsia="zh-CN"/>
        </w:rPr>
        <w:t xml:space="preserve">and </w:t>
      </w:r>
      <w:r w:rsidR="000A1CFC">
        <w:rPr>
          <w:lang w:eastAsia="zh-CN"/>
        </w:rPr>
        <w:t xml:space="preserve">2 </w:t>
      </w:r>
      <w:r w:rsidR="00B7403B">
        <w:rPr>
          <w:lang w:eastAsia="zh-CN"/>
        </w:rPr>
        <w:t xml:space="preserve">coil electrodes/segments. </w:t>
      </w:r>
      <w:r w:rsidR="00B7403B" w:rsidRPr="005B4292">
        <w:rPr>
          <w:lang w:eastAsia="zh-CN"/>
        </w:rPr>
        <w:t xml:space="preserve">The </w:t>
      </w:r>
      <w:r w:rsidR="00B7403B">
        <w:rPr>
          <w:lang w:eastAsia="zh-CN"/>
        </w:rPr>
        <w:t>ring</w:t>
      </w:r>
      <w:r w:rsidR="00B7403B" w:rsidRPr="005B4292">
        <w:rPr>
          <w:lang w:eastAsia="zh-CN"/>
        </w:rPr>
        <w:t xml:space="preserve"> electrodes </w:t>
      </w:r>
      <w:r w:rsidR="00B7403B">
        <w:rPr>
          <w:lang w:eastAsia="zh-CN"/>
        </w:rPr>
        <w:t>are</w:t>
      </w:r>
      <w:r w:rsidR="00B7403B" w:rsidRPr="005B4292">
        <w:rPr>
          <w:lang w:eastAsia="zh-CN"/>
        </w:rPr>
        <w:t xml:space="preserve"> intentionally oriented </w:t>
      </w:r>
      <w:r w:rsidR="00B7403B">
        <w:rPr>
          <w:lang w:eastAsia="zh-CN"/>
        </w:rPr>
        <w:t>toward</w:t>
      </w:r>
      <w:r w:rsidR="00404BF4">
        <w:rPr>
          <w:lang w:eastAsia="zh-CN"/>
        </w:rPr>
        <w:t>s</w:t>
      </w:r>
      <w:r w:rsidR="00B7403B" w:rsidRPr="005B4292">
        <w:rPr>
          <w:lang w:eastAsia="zh-CN"/>
        </w:rPr>
        <w:t xml:space="preserve"> the left </w:t>
      </w:r>
      <w:r w:rsidR="00B7403B">
        <w:rPr>
          <w:lang w:eastAsia="zh-CN"/>
        </w:rPr>
        <w:t xml:space="preserve">lateral border of the sternum </w:t>
      </w:r>
      <w:r w:rsidR="00B7403B" w:rsidRPr="005B4292">
        <w:rPr>
          <w:lang w:eastAsia="zh-CN"/>
        </w:rPr>
        <w:t>to optimi</w:t>
      </w:r>
      <w:r w:rsidR="00B7403B">
        <w:rPr>
          <w:lang w:eastAsia="zh-CN"/>
        </w:rPr>
        <w:t>s</w:t>
      </w:r>
      <w:r w:rsidR="00B7403B" w:rsidRPr="005B4292">
        <w:rPr>
          <w:lang w:eastAsia="zh-CN"/>
        </w:rPr>
        <w:t>e sens</w:t>
      </w:r>
      <w:r w:rsidR="00F10BDA">
        <w:rPr>
          <w:lang w:eastAsia="zh-CN"/>
        </w:rPr>
        <w:t>ing</w:t>
      </w:r>
      <w:r w:rsidR="00B7403B">
        <w:rPr>
          <w:lang w:eastAsia="zh-CN"/>
        </w:rPr>
        <w:t xml:space="preserve"> and pacing, while the </w:t>
      </w:r>
      <w:r w:rsidR="00B7403B" w:rsidRPr="005B4292">
        <w:rPr>
          <w:lang w:eastAsia="zh-CN"/>
        </w:rPr>
        <w:t>coil</w:t>
      </w:r>
      <w:r w:rsidR="00B7403B">
        <w:rPr>
          <w:lang w:eastAsia="zh-CN"/>
        </w:rPr>
        <w:t>s</w:t>
      </w:r>
      <w:r w:rsidR="00B7403B" w:rsidRPr="005B4292">
        <w:rPr>
          <w:lang w:eastAsia="zh-CN"/>
        </w:rPr>
        <w:t xml:space="preserve"> </w:t>
      </w:r>
      <w:r w:rsidR="00B7403B">
        <w:rPr>
          <w:lang w:eastAsia="zh-CN"/>
        </w:rPr>
        <w:t xml:space="preserve">are positioned closer </w:t>
      </w:r>
      <w:r w:rsidR="00B7403B" w:rsidRPr="005B4292">
        <w:rPr>
          <w:lang w:eastAsia="zh-CN"/>
        </w:rPr>
        <w:t xml:space="preserve">to the right </w:t>
      </w:r>
      <w:r w:rsidR="00B7403B">
        <w:rPr>
          <w:lang w:eastAsia="zh-CN"/>
        </w:rPr>
        <w:t xml:space="preserve">side </w:t>
      </w:r>
      <w:r w:rsidR="00B7403B" w:rsidRPr="005B4292">
        <w:rPr>
          <w:lang w:eastAsia="zh-CN"/>
        </w:rPr>
        <w:t>to facilitate defibrillatio</w:t>
      </w:r>
      <w:r w:rsidR="00B7403B">
        <w:rPr>
          <w:lang w:eastAsia="zh-CN"/>
        </w:rPr>
        <w:t xml:space="preserve">n </w:t>
      </w:r>
      <w:r w:rsidR="00EA3787">
        <w:rPr>
          <w:lang w:eastAsia="zh-CN"/>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lang w:eastAsia="zh-CN"/>
        </w:rPr>
        <w:instrText xml:space="preserve"> ADDIN EN.CITE </w:instrText>
      </w:r>
      <w:r w:rsidR="002B1C7F">
        <w:rPr>
          <w:lang w:eastAsia="zh-CN"/>
        </w:rPr>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Pr>
          <w:lang w:eastAsia="zh-CN"/>
        </w:rPr>
        <w:instrText xml:space="preserve"> ADDIN EN.CITE.DATA </w:instrText>
      </w:r>
      <w:r w:rsidR="002B1C7F">
        <w:rPr>
          <w:lang w:eastAsia="zh-CN"/>
        </w:rPr>
      </w:r>
      <w:r w:rsidR="002B1C7F">
        <w:rPr>
          <w:lang w:eastAsia="zh-CN"/>
        </w:rPr>
        <w:fldChar w:fldCharType="end"/>
      </w:r>
      <w:r w:rsidR="00EA3787">
        <w:rPr>
          <w:lang w:eastAsia="zh-CN"/>
        </w:rPr>
      </w:r>
      <w:r w:rsidR="00EA3787">
        <w:rPr>
          <w:lang w:eastAsia="zh-CN"/>
        </w:rPr>
        <w:fldChar w:fldCharType="separate"/>
      </w:r>
      <w:r w:rsidR="00EA3787">
        <w:rPr>
          <w:noProof/>
          <w:lang w:eastAsia="zh-CN"/>
        </w:rPr>
        <w:t>(Thompson et al., 2022)</w:t>
      </w:r>
      <w:r w:rsidR="00EA3787">
        <w:rPr>
          <w:lang w:eastAsia="zh-CN"/>
        </w:rPr>
        <w:fldChar w:fldCharType="end"/>
      </w:r>
      <w:r w:rsidR="00B7403B" w:rsidRPr="005B4292">
        <w:rPr>
          <w:lang w:eastAsia="zh-CN"/>
        </w:rPr>
        <w:t>.</w:t>
      </w:r>
      <w:r w:rsidR="00137C29">
        <w:rPr>
          <w:lang w:eastAsia="zh-CN"/>
        </w:rPr>
        <w:t xml:space="preserve"> </w:t>
      </w:r>
      <w:r w:rsidR="00306F5C">
        <w:t>The</w:t>
      </w:r>
      <w:r w:rsidR="000264D3" w:rsidRPr="000545D0">
        <w:t xml:space="preserve"> </w:t>
      </w:r>
      <w:r w:rsidR="00137C29">
        <w:t>2</w:t>
      </w:r>
      <w:r w:rsidR="00137C29" w:rsidRPr="000545D0">
        <w:t xml:space="preserve"> </w:t>
      </w:r>
      <w:r w:rsidR="000264D3" w:rsidRPr="000545D0">
        <w:t xml:space="preserve">coil electrodes </w:t>
      </w:r>
      <w:r w:rsidR="00306F5C">
        <w:t>can be</w:t>
      </w:r>
      <w:r w:rsidR="000264D3" w:rsidRPr="000545D0">
        <w:t xml:space="preserve"> coupled to form </w:t>
      </w:r>
      <w:r w:rsidR="006F2277" w:rsidRPr="000545D0">
        <w:t>an</w:t>
      </w:r>
      <w:r w:rsidR="000264D3" w:rsidRPr="000545D0">
        <w:t xml:space="preserve"> overall 8</w:t>
      </w:r>
      <w:r w:rsidR="00137C29">
        <w:t> </w:t>
      </w:r>
      <w:r w:rsidR="000264D3" w:rsidRPr="000545D0">
        <w:t>cm defibrillation coil</w:t>
      </w:r>
      <w:r w:rsidR="00EC4EF6">
        <w:t xml:space="preserve"> </w:t>
      </w:r>
      <w:r w:rsidR="00EA3787">
        <w:fldChar w:fldCharType="begin">
          <w:fldData xml:space="preserve">PEVuZE5vdGU+PENpdGU+PEF1dGhvcj5Cb2Vyc21hPC9BdXRob3I+PFllYXI+MjAxOTwvWWVhcj48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</w:fldData>
        </w:fldChar>
      </w:r>
      <w:r w:rsidR="002B1C7F">
        <w:instrText xml:space="preserve"> ADDIN EN.CITE </w:instrText>
      </w:r>
      <w:r w:rsidR="002B1C7F">
        <w:fldChar w:fldCharType="begin">
          <w:fldData xml:space="preserve">PEVuZE5vdGU+PENpdGU+PEF1dGhvcj5Cb2Vyc21hPC9BdXRob3I+PFllYXI+MjAxOTwvWWVhcj48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</w:fldData>
        </w:fldChar>
      </w:r>
      <w:r w:rsidR="002B1C7F">
        <w:instrText xml:space="preserve"> ADDIN EN.CITE.DATA </w:instrText>
      </w:r>
      <w:r w:rsidR="002B1C7F">
        <w:fldChar w:fldCharType="end"/>
      </w:r>
      <w:r w:rsidR="00EA3787">
        <w:fldChar w:fldCharType="separate"/>
      </w:r>
      <w:r w:rsidR="00EA3787">
        <w:rPr>
          <w:noProof/>
        </w:rPr>
        <w:t>(Boersma et al., 2019)</w:t>
      </w:r>
      <w:r w:rsidR="00EA3787">
        <w:fldChar w:fldCharType="end"/>
      </w:r>
      <w:r w:rsidR="000264D3" w:rsidRPr="000545D0">
        <w:t>.</w:t>
      </w:r>
      <w:r w:rsidR="000264D3">
        <w:t xml:space="preserve"> Three vectors are available for sensing and pacing: </w:t>
      </w:r>
      <w:r w:rsidR="000264D3" w:rsidRPr="005921E4">
        <w:t>ring 1 to ring 2, ring 1 to coil</w:t>
      </w:r>
      <w:r w:rsidR="000264D3">
        <w:t xml:space="preserve"> 2</w:t>
      </w:r>
      <w:r w:rsidR="000264D3" w:rsidRPr="005921E4">
        <w:t>, and coil 1 to coil 2.</w:t>
      </w:r>
      <w:r w:rsidR="000264D3">
        <w:t xml:space="preserve"> Among them, coil 1 to coil 2 is </w:t>
      </w:r>
      <w:r w:rsidR="00B27319">
        <w:t xml:space="preserve">a </w:t>
      </w:r>
      <w:r w:rsidR="000264D3">
        <w:t>high voltage</w:t>
      </w:r>
      <w:r w:rsidR="00B27319">
        <w:t xml:space="preserve"> vector</w:t>
      </w:r>
      <w:r w:rsidR="000264D3">
        <w:t xml:space="preserve"> while the others are low</w:t>
      </w:r>
      <w:r w:rsidR="00F96346">
        <w:t xml:space="preserve"> </w:t>
      </w:r>
      <w:r w:rsidR="000264D3">
        <w:t>voltage</w:t>
      </w:r>
      <w:r w:rsidR="002E485C">
        <w:t xml:space="preserve"> </w:t>
      </w:r>
      <w:r w:rsidR="00EA3787">
        <w:fldChar w:fldCharType="begin">
          <w:fldData xml:space="preserve">PEVuZE5vdGU+PENpdGU+PEF1dGhvcj5Cb2Vyc21hPC9BdXRob3I+PFllYXI+MjAxOTwvWWVhcj48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</w:fldData>
        </w:fldChar>
      </w:r>
      <w:r w:rsidR="002B1C7F">
        <w:instrText xml:space="preserve"> ADDIN EN.CITE </w:instrText>
      </w:r>
      <w:r w:rsidR="002B1C7F">
        <w:fldChar w:fldCharType="begin">
          <w:fldData xml:space="preserve">PEVuZE5vdGU+PENpdGU+PEF1dGhvcj5Cb2Vyc21hPC9BdXRob3I+PFllYXI+MjAxOTwvWWVhcj48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</w:fldData>
        </w:fldChar>
      </w:r>
      <w:r w:rsidR="002B1C7F">
        <w:instrText xml:space="preserve"> ADDIN EN.CITE.DATA </w:instrText>
      </w:r>
      <w:r w:rsidR="002B1C7F">
        <w:fldChar w:fldCharType="end"/>
      </w:r>
      <w:r w:rsidR="00EA3787">
        <w:fldChar w:fldCharType="separate"/>
      </w:r>
      <w:r w:rsidR="00EA3787">
        <w:rPr>
          <w:noProof/>
        </w:rPr>
        <w:t>(Boersma et al., 2019)</w:t>
      </w:r>
      <w:r w:rsidR="00EA3787">
        <w:fldChar w:fldCharType="end"/>
      </w:r>
      <w:r w:rsidR="000264D3">
        <w:t>.</w:t>
      </w:r>
      <w:r w:rsidR="00345557">
        <w:t xml:space="preserve"> </w:t>
      </w:r>
    </w:p>
    <w:p w14:paraId="288EE19E" w14:textId="7CC4876D" w:rsidR="00686460" w:rsidRPr="00281390" w:rsidRDefault="00686460" w:rsidP="00281390">
      <w:pPr>
        <w:pStyle w:val="Caption"/>
      </w:pPr>
      <w:bookmarkStart w:id="20" w:name="_Ref107231586"/>
      <w:r w:rsidRPr="00153B16">
        <w:t xml:space="preserve">Figure </w:t>
      </w:r>
      <w:r w:rsidRPr="00153B16">
        <w:fldChar w:fldCharType="begin"/>
      </w:r>
      <w:r w:rsidRPr="00153B16">
        <w:instrText xml:space="preserve"> SEQ Figure \* ARABIC </w:instrText>
      </w:r>
      <w:r w:rsidRPr="00153B16">
        <w:fldChar w:fldCharType="separate"/>
      </w:r>
      <w:r w:rsidR="00B71DE4">
        <w:rPr>
          <w:noProof/>
        </w:rPr>
        <w:t>2</w:t>
      </w:r>
      <w:r w:rsidRPr="00153B16">
        <w:fldChar w:fldCharType="end"/>
      </w:r>
      <w:bookmarkEnd w:id="20"/>
      <w:r w:rsidRPr="00153B16">
        <w:tab/>
      </w:r>
      <w:r w:rsidR="00153B16" w:rsidRPr="00153B16">
        <w:rPr>
          <w:rFonts w:eastAsia="Calibri"/>
        </w:rPr>
        <w:t>EV-ICD</w:t>
      </w:r>
      <w:r w:rsidRPr="00153B16">
        <w:rPr>
          <w:rFonts w:eastAsia="Calibri"/>
        </w:rPr>
        <w:t>-</w:t>
      </w:r>
      <w:r w:rsidR="00153B16" w:rsidRPr="00153B16">
        <w:rPr>
          <w:rFonts w:eastAsia="Calibri"/>
        </w:rPr>
        <w:t>defibrillator</w:t>
      </w:r>
      <w:r w:rsidRPr="00153B16">
        <w:rPr>
          <w:rFonts w:eastAsia="Calibri"/>
        </w:rPr>
        <w:t xml:space="preserve"> </w:t>
      </w:r>
      <w:r w:rsidR="00590212" w:rsidRPr="00153B16">
        <w:rPr>
          <w:rFonts w:eastAsia="Calibri"/>
        </w:rPr>
        <w:t xml:space="preserve">generator and </w:t>
      </w:r>
      <w:r w:rsidRPr="00153B16">
        <w:rPr>
          <w:rFonts w:eastAsia="Calibri"/>
        </w:rPr>
        <w:t>lead</w:t>
      </w:r>
      <w:r w:rsidR="00590212" w:rsidRPr="00153B16">
        <w:rPr>
          <w:rFonts w:eastAsia="Calibri"/>
        </w:rPr>
        <w:t xml:space="preserve"> position</w:t>
      </w:r>
      <w:r w:rsidR="00DD6824" w:rsidRPr="00153B16">
        <w:rPr>
          <w:rFonts w:eastAsia="Calibri"/>
        </w:rPr>
        <w:t>ing</w:t>
      </w:r>
      <w:r w:rsidR="00153B16" w:rsidRPr="00153B16">
        <w:rPr>
          <w:rFonts w:eastAsia="Calibri"/>
        </w:rPr>
        <w:t xml:space="preserve"> under</w:t>
      </w:r>
      <w:r w:rsidRPr="00153B16">
        <w:rPr>
          <w:rFonts w:eastAsia="Calibri"/>
        </w:rPr>
        <w:t xml:space="preserve"> </w:t>
      </w:r>
      <w:r w:rsidR="00153B16" w:rsidRPr="00153B16">
        <w:rPr>
          <w:rFonts w:eastAsia="Calibri"/>
        </w:rPr>
        <w:t>f</w:t>
      </w:r>
      <w:r w:rsidRPr="00153B16">
        <w:rPr>
          <w:rFonts w:eastAsia="Calibri"/>
        </w:rPr>
        <w:t>luoroscopy</w:t>
      </w:r>
      <w:r w:rsidR="00153B16" w:rsidRPr="00153B16">
        <w:rPr>
          <w:rFonts w:eastAsia="Calibri"/>
        </w:rPr>
        <w:t xml:space="preserve"> and </w:t>
      </w:r>
      <w:r w:rsidRPr="00153B16">
        <w:rPr>
          <w:rFonts w:eastAsia="Calibri"/>
        </w:rPr>
        <w:t>EV</w:t>
      </w:r>
      <w:r w:rsidR="0017026E">
        <w:rPr>
          <w:rFonts w:eastAsia="Calibri"/>
        </w:rPr>
        <w:t>-</w:t>
      </w:r>
      <w:r w:rsidRPr="00153B16">
        <w:rPr>
          <w:rFonts w:eastAsia="Calibri"/>
        </w:rPr>
        <w:t>ICD distal lead construction</w:t>
      </w:r>
    </w:p>
    <w:p w14:paraId="014C6495" w14:textId="77777777" w:rsidR="007F53A6" w:rsidRDefault="007E1E9D" w:rsidP="00281390">
      <w:pPr>
        <w:pStyle w:val="Tablenotes"/>
      </w:pPr>
      <w:r>
        <w:rPr>
          <w:noProof/>
          <w:lang w:val="en-GB" w:eastAsia="en-GB"/>
        </w:rPr>
        <w:drawing>
          <wp:inline distT="0" distB="0" distL="0" distR="0" wp14:anchorId="09C2D3E7" wp14:editId="185450FA">
            <wp:extent cx="5486400" cy="2339439"/>
            <wp:effectExtent l="0" t="0" r="0" b="3810"/>
            <wp:docPr id="47" name="Main graphic" descr="Figure 2 EV-ICD-defibrillator generator and lead positioning under fluoroscopy and EV-ICD distal lead construction"/>
            <wp:cNvGraphicFramePr/>
            <a:graphic xmlns:a="http://schemas.openxmlformats.org/drawingml/2006/main">
              <a:graphicData uri="http://schemas.openxmlformats.org/drawingml/2006/picture">
                <pic:pic xmlns:pic="http://schemas.openxmlformats.org/drawingml/2006/picture">
                  <pic:nvPicPr>
                    <pic:cNvPr id="47" name="Main graphic" descr="Figure 2 EV-ICD-defibrillator generator and lead positioning under fluoroscopy and EV-ICD distal lead construction"/>
                    <pic:cNvPicPr/>
                  </pic:nvPicPr>
                  <pic:blipFill>
                    <a:blip r:embed="rId9"/>
                    <a:stretch/>
                  </pic:blipFill>
                  <pic:spPr>
                    <a:xfrm>
                      <a:off x="0" y="0"/>
                      <a:ext cx="5488445" cy="2340311"/>
                    </a:xfrm>
                    <a:prstGeom prst="rect">
                      <a:avLst/>
                    </a:prstGeom>
                    <a:ln>
                      <a:noFill/>
                    </a:ln>
                  </pic:spPr>
                </pic:pic>
              </a:graphicData>
            </a:graphic>
          </wp:inline>
        </w:drawing>
      </w:r>
    </w:p>
    <w:p w14:paraId="5B205BA4" w14:textId="64959FC5" w:rsidR="00811A1D" w:rsidRPr="00F04FFF" w:rsidRDefault="00811A1D" w:rsidP="00877574">
      <w:pPr>
        <w:pStyle w:val="Tablenotes"/>
        <w:spacing w:before="120" w:after="0"/>
        <w:rPr>
          <w:lang w:val="fr-FR"/>
        </w:rPr>
      </w:pPr>
      <w:proofErr w:type="spellStart"/>
      <w:r w:rsidRPr="00F04FFF">
        <w:rPr>
          <w:b/>
          <w:bCs/>
          <w:u w:val="single"/>
          <w:lang w:val="fr-FR"/>
        </w:rPr>
        <w:t>Abbreviations</w:t>
      </w:r>
      <w:proofErr w:type="spellEnd"/>
      <w:r w:rsidR="007F61CB" w:rsidRPr="00F04FFF">
        <w:rPr>
          <w:b/>
          <w:bCs/>
          <w:lang w:val="fr-FR"/>
        </w:rPr>
        <w:br/>
      </w:r>
      <w:r w:rsidRPr="00F04FFF">
        <w:rPr>
          <w:b/>
          <w:bCs/>
          <w:lang w:val="fr-FR"/>
        </w:rPr>
        <w:t>EV-ICD</w:t>
      </w:r>
      <w:r w:rsidRPr="00F04FFF">
        <w:rPr>
          <w:lang w:val="fr-FR"/>
        </w:rPr>
        <w:t xml:space="preserve"> = </w:t>
      </w:r>
      <w:proofErr w:type="spellStart"/>
      <w:r w:rsidRPr="00F04FFF">
        <w:rPr>
          <w:lang w:val="fr-FR"/>
        </w:rPr>
        <w:t>extravascular</w:t>
      </w:r>
      <w:proofErr w:type="spellEnd"/>
      <w:r w:rsidRPr="00F04FFF">
        <w:rPr>
          <w:lang w:val="fr-FR"/>
        </w:rPr>
        <w:t xml:space="preserve"> implantable </w:t>
      </w:r>
      <w:proofErr w:type="spellStart"/>
      <w:r w:rsidRPr="00F04FFF">
        <w:rPr>
          <w:lang w:val="fr-FR"/>
        </w:rPr>
        <w:t>cardioverter</w:t>
      </w:r>
      <w:proofErr w:type="spellEnd"/>
      <w:r w:rsidRPr="00F04FFF">
        <w:rPr>
          <w:lang w:val="fr-FR"/>
        </w:rPr>
        <w:t xml:space="preserve"> </w:t>
      </w:r>
      <w:proofErr w:type="spellStart"/>
      <w:r w:rsidRPr="00F04FFF">
        <w:rPr>
          <w:lang w:val="fr-FR"/>
        </w:rPr>
        <w:t>defibrillator</w:t>
      </w:r>
      <w:proofErr w:type="spellEnd"/>
    </w:p>
    <w:p w14:paraId="41577936" w14:textId="195D792F" w:rsidR="00281390" w:rsidRPr="00F04FFF" w:rsidRDefault="007A4CB6" w:rsidP="00F726F0">
      <w:pPr>
        <w:pStyle w:val="Tablenotes"/>
        <w:spacing w:after="240"/>
        <w:rPr>
          <w:lang w:val="fr-FR"/>
        </w:rPr>
      </w:pPr>
      <w:r w:rsidRPr="00F04FFF">
        <w:rPr>
          <w:b/>
          <w:bCs/>
          <w:u w:val="single"/>
          <w:lang w:val="fr-FR"/>
        </w:rPr>
        <w:t>Source</w:t>
      </w:r>
      <w:r w:rsidR="007F61CB" w:rsidRPr="00F04FFF">
        <w:rPr>
          <w:lang w:val="fr-FR"/>
        </w:rPr>
        <w:br/>
      </w:r>
      <w:r w:rsidR="00EA3787">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sidRPr="00F04FFF">
        <w:rPr>
          <w:lang w:val="fr-FR"/>
        </w:rPr>
        <w:instrText xml:space="preserve"> ADDIN EN.CITE </w:instrText>
      </w:r>
      <w:r w:rsidR="002B1C7F">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rsidRPr="00F04FFF">
        <w:rPr>
          <w:lang w:val="fr-FR"/>
        </w:rPr>
        <w:instrText xml:space="preserve"> ADDIN EN.CITE.DATA </w:instrText>
      </w:r>
      <w:r w:rsidR="002B1C7F">
        <w:fldChar w:fldCharType="end"/>
      </w:r>
      <w:r w:rsidR="00EA3787">
        <w:fldChar w:fldCharType="separate"/>
      </w:r>
      <w:r w:rsidR="00EA3787" w:rsidRPr="00F04FFF">
        <w:rPr>
          <w:noProof/>
          <w:lang w:val="fr-FR"/>
        </w:rPr>
        <w:t>(Thompson et al., 2022)</w:t>
      </w:r>
      <w:r w:rsidR="00EA3787">
        <w:fldChar w:fldCharType="end"/>
      </w:r>
    </w:p>
    <w:p w14:paraId="34F7D0AC" w14:textId="0C4254BA" w:rsidR="32305EDD" w:rsidRPr="008D4FE1" w:rsidRDefault="006D34C3" w:rsidP="008D4FE1">
      <w:pPr>
        <w:pStyle w:val="Heading4"/>
      </w:pPr>
      <w:r w:rsidRPr="006D34C3">
        <w:t>Implantation procedure</w:t>
      </w:r>
    </w:p>
    <w:p w14:paraId="002DFC93" w14:textId="371960B5" w:rsidR="007C0A26" w:rsidRDefault="00102C01" w:rsidP="007541E7">
      <w:pPr>
        <w:pStyle w:val="Instructionaltext"/>
        <w:jc w:val="both"/>
        <w:rPr>
          <w:rFonts w:eastAsia="Calibri"/>
          <w:color w:val="auto"/>
        </w:rPr>
      </w:pPr>
      <w:r w:rsidRPr="00102C01">
        <w:rPr>
          <w:rFonts w:eastAsia="Calibri"/>
          <w:color w:val="auto"/>
        </w:rPr>
        <w:t xml:space="preserve">The </w:t>
      </w:r>
      <w:r w:rsidRPr="001C0F23">
        <w:rPr>
          <w:rFonts w:eastAsia="Calibri"/>
          <w:color w:val="auto"/>
        </w:rPr>
        <w:t xml:space="preserve">surgical process of </w:t>
      </w:r>
      <w:r w:rsidR="007C36BC">
        <w:rPr>
          <w:rFonts w:eastAsia="Calibri"/>
          <w:color w:val="auto"/>
        </w:rPr>
        <w:t>implanting</w:t>
      </w:r>
      <w:r w:rsidRPr="001C0F23">
        <w:rPr>
          <w:rFonts w:eastAsia="Calibri"/>
          <w:color w:val="auto"/>
        </w:rPr>
        <w:t xml:space="preserve"> a</w:t>
      </w:r>
      <w:r w:rsidR="007C36BC">
        <w:rPr>
          <w:rFonts w:eastAsia="Calibri"/>
          <w:color w:val="auto"/>
        </w:rPr>
        <w:t>n</w:t>
      </w:r>
      <w:r w:rsidRPr="001C0F23">
        <w:rPr>
          <w:rFonts w:eastAsia="Calibri"/>
          <w:color w:val="auto"/>
        </w:rPr>
        <w:t xml:space="preserve"> EV-ICD</w:t>
      </w:r>
      <w:r w:rsidR="007C36BC">
        <w:rPr>
          <w:rFonts w:eastAsia="Calibri"/>
          <w:color w:val="auto"/>
        </w:rPr>
        <w:t xml:space="preserve"> system</w:t>
      </w:r>
      <w:r w:rsidRPr="001C0F23">
        <w:rPr>
          <w:rFonts w:eastAsia="Calibri"/>
          <w:color w:val="auto"/>
        </w:rPr>
        <w:t xml:space="preserve"> involves multiple steps</w:t>
      </w:r>
      <w:r w:rsidR="00216D49">
        <w:rPr>
          <w:rFonts w:eastAsia="Calibri"/>
          <w:color w:val="auto"/>
        </w:rPr>
        <w:t xml:space="preserve"> </w:t>
      </w:r>
      <w:r w:rsidRPr="001C0F23">
        <w:rPr>
          <w:rFonts w:eastAsia="Calibri"/>
          <w:color w:val="auto"/>
        </w:rPr>
        <w:t xml:space="preserve">including </w:t>
      </w:r>
      <w:r w:rsidR="00E4596E" w:rsidRPr="00E4596E">
        <w:rPr>
          <w:rFonts w:eastAsia="Calibri"/>
          <w:color w:val="auto"/>
        </w:rPr>
        <w:t xml:space="preserve">introducer sheath </w:t>
      </w:r>
      <w:r w:rsidR="00216D49">
        <w:rPr>
          <w:rFonts w:eastAsia="Calibri"/>
          <w:color w:val="auto"/>
        </w:rPr>
        <w:t>and</w:t>
      </w:r>
      <w:r w:rsidR="00E4596E">
        <w:rPr>
          <w:rFonts w:eastAsia="Calibri"/>
          <w:color w:val="auto"/>
        </w:rPr>
        <w:t xml:space="preserve"> </w:t>
      </w:r>
      <w:r w:rsidRPr="001C0F23">
        <w:rPr>
          <w:rFonts w:eastAsia="Calibri"/>
          <w:color w:val="auto"/>
        </w:rPr>
        <w:t>tunne</w:t>
      </w:r>
      <w:r w:rsidR="00CC629B">
        <w:rPr>
          <w:rFonts w:eastAsia="Calibri"/>
          <w:color w:val="auto"/>
        </w:rPr>
        <w:t>l</w:t>
      </w:r>
      <w:r w:rsidRPr="001C0F23">
        <w:rPr>
          <w:rFonts w:eastAsia="Calibri"/>
          <w:color w:val="auto"/>
        </w:rPr>
        <w:t>ling tool</w:t>
      </w:r>
      <w:r w:rsidR="00575FD9" w:rsidRPr="001C0F23">
        <w:rPr>
          <w:rFonts w:eastAsia="Calibri"/>
          <w:color w:val="auto"/>
        </w:rPr>
        <w:t xml:space="preserve"> placement</w:t>
      </w:r>
      <w:r w:rsidRPr="001C0F23">
        <w:rPr>
          <w:rFonts w:eastAsia="Calibri"/>
          <w:color w:val="auto"/>
        </w:rPr>
        <w:t>,</w:t>
      </w:r>
      <w:r w:rsidRPr="001C0F23">
        <w:rPr>
          <w:color w:val="auto"/>
        </w:rPr>
        <w:t xml:space="preserve"> </w:t>
      </w:r>
      <w:r w:rsidRPr="001C0F23">
        <w:rPr>
          <w:rFonts w:eastAsia="Calibri"/>
          <w:color w:val="auto"/>
        </w:rPr>
        <w:t>EV</w:t>
      </w:r>
      <w:r w:rsidR="009E42A4">
        <w:rPr>
          <w:rFonts w:eastAsia="Calibri"/>
          <w:color w:val="auto"/>
        </w:rPr>
        <w:t>-</w:t>
      </w:r>
      <w:r w:rsidRPr="001C0F23">
        <w:rPr>
          <w:rFonts w:eastAsia="Calibri"/>
          <w:color w:val="auto"/>
        </w:rPr>
        <w:t>ICD lead</w:t>
      </w:r>
      <w:r w:rsidR="00575FD9" w:rsidRPr="001C0F23">
        <w:rPr>
          <w:color w:val="auto"/>
        </w:rPr>
        <w:t xml:space="preserve"> insertion</w:t>
      </w:r>
      <w:r w:rsidR="00575FD9" w:rsidRPr="001C0F23">
        <w:rPr>
          <w:rFonts w:eastAsia="Calibri"/>
          <w:color w:val="auto"/>
        </w:rPr>
        <w:t>, acute sensing assessment</w:t>
      </w:r>
      <w:r w:rsidR="00DB1B82">
        <w:rPr>
          <w:rFonts w:eastAsia="Calibri"/>
          <w:color w:val="auto"/>
        </w:rPr>
        <w:t xml:space="preserve"> and</w:t>
      </w:r>
      <w:r w:rsidR="00575FD9">
        <w:rPr>
          <w:rFonts w:eastAsia="Calibri"/>
          <w:color w:val="auto"/>
        </w:rPr>
        <w:t xml:space="preserve"> device placement.</w:t>
      </w:r>
      <w:r w:rsidR="00DB1B82">
        <w:rPr>
          <w:rFonts w:eastAsia="Calibri"/>
          <w:color w:val="auto"/>
        </w:rPr>
        <w:t xml:space="preserve"> </w:t>
      </w:r>
      <w:r w:rsidR="00475F5F" w:rsidRPr="00475F5F">
        <w:rPr>
          <w:rFonts w:eastAsia="Calibri"/>
          <w:color w:val="auto"/>
        </w:rPr>
        <w:t>General an</w:t>
      </w:r>
      <w:r w:rsidR="00D151B0">
        <w:rPr>
          <w:rFonts w:eastAsia="Calibri"/>
          <w:color w:val="auto"/>
        </w:rPr>
        <w:t>a</w:t>
      </w:r>
      <w:r w:rsidR="00475F5F" w:rsidRPr="00475F5F">
        <w:rPr>
          <w:rFonts w:eastAsia="Calibri"/>
          <w:color w:val="auto"/>
        </w:rPr>
        <w:t xml:space="preserve">esthesia </w:t>
      </w:r>
      <w:r w:rsidR="00217970">
        <w:rPr>
          <w:rFonts w:eastAsia="Calibri"/>
          <w:color w:val="auto"/>
        </w:rPr>
        <w:t>is recommended,</w:t>
      </w:r>
      <w:r w:rsidR="001316AB">
        <w:rPr>
          <w:rFonts w:eastAsia="Calibri"/>
          <w:color w:val="auto"/>
        </w:rPr>
        <w:t xml:space="preserve"> </w:t>
      </w:r>
      <w:r w:rsidR="00475F5F">
        <w:rPr>
          <w:rFonts w:eastAsia="Calibri"/>
          <w:color w:val="auto"/>
        </w:rPr>
        <w:t xml:space="preserve">and </w:t>
      </w:r>
      <w:r w:rsidR="00D56756">
        <w:rPr>
          <w:rFonts w:eastAsia="Calibri"/>
          <w:color w:val="auto"/>
        </w:rPr>
        <w:t xml:space="preserve">access to </w:t>
      </w:r>
      <w:r w:rsidR="00475F5F">
        <w:rPr>
          <w:rFonts w:eastAsia="Calibri"/>
          <w:color w:val="auto"/>
        </w:rPr>
        <w:t>external defibrillation pads</w:t>
      </w:r>
      <w:r w:rsidR="00A22390">
        <w:rPr>
          <w:rFonts w:eastAsia="Calibri"/>
          <w:color w:val="auto"/>
        </w:rPr>
        <w:t xml:space="preserve"> is required </w:t>
      </w:r>
      <w:r w:rsidR="00D9676E">
        <w:rPr>
          <w:rFonts w:eastAsia="Calibri"/>
          <w:color w:val="auto"/>
        </w:rPr>
        <w:t>in case there is a need for rescue defibrillation</w:t>
      </w:r>
      <w:r w:rsidR="00265448">
        <w:rPr>
          <w:rFonts w:eastAsia="Calibri"/>
          <w:color w:val="auto"/>
        </w:rPr>
        <w:t xml:space="preserve"> </w:t>
      </w:r>
      <w:r w:rsidR="00EA3787">
        <w:rPr>
          <w:rFonts w:eastAsia="Calibri"/>
          <w:color w:val="auto"/>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rFonts w:eastAsia="Calibri"/>
          <w:color w:val="auto"/>
        </w:rPr>
        <w:instrText xml:space="preserve"> ADDIN EN.CITE </w:instrText>
      </w:r>
      <w:r w:rsidR="002B1C7F">
        <w:rPr>
          <w:rFonts w:eastAsia="Calibri"/>
          <w:color w:val="auto"/>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rFonts w:eastAsia="Calibri"/>
          <w:color w:val="auto"/>
        </w:rPr>
        <w:instrText xml:space="preserve"> ADDIN EN.CITE.DATA </w:instrText>
      </w:r>
      <w:r w:rsidR="002B1C7F">
        <w:rPr>
          <w:rFonts w:eastAsia="Calibri"/>
          <w:color w:val="auto"/>
        </w:rPr>
      </w:r>
      <w:r w:rsidR="002B1C7F">
        <w:rPr>
          <w:rFonts w:eastAsia="Calibri"/>
          <w:color w:val="auto"/>
        </w:rPr>
        <w:fldChar w:fldCharType="end"/>
      </w:r>
      <w:r w:rsidR="00EA3787">
        <w:rPr>
          <w:rFonts w:eastAsia="Calibri"/>
          <w:color w:val="auto"/>
        </w:rPr>
      </w:r>
      <w:r w:rsidR="00EA3787">
        <w:rPr>
          <w:rFonts w:eastAsia="Calibri"/>
          <w:color w:val="auto"/>
        </w:rPr>
        <w:fldChar w:fldCharType="separate"/>
      </w:r>
      <w:r w:rsidR="00EA3787">
        <w:rPr>
          <w:rFonts w:eastAsia="Calibri"/>
          <w:noProof/>
          <w:color w:val="auto"/>
        </w:rPr>
        <w:t>(Crozier et al., 2021)</w:t>
      </w:r>
      <w:r w:rsidR="00EA3787">
        <w:rPr>
          <w:rFonts w:eastAsia="Calibri"/>
          <w:color w:val="auto"/>
        </w:rPr>
        <w:fldChar w:fldCharType="end"/>
      </w:r>
      <w:r w:rsidR="00475F5F">
        <w:rPr>
          <w:rFonts w:eastAsia="Calibri"/>
          <w:color w:val="auto"/>
        </w:rPr>
        <w:t xml:space="preserve">. </w:t>
      </w:r>
      <w:r w:rsidR="00D05F6E">
        <w:rPr>
          <w:rFonts w:eastAsia="Calibri"/>
          <w:color w:val="auto"/>
        </w:rPr>
        <w:t xml:space="preserve">Authors of the EV-ICD </w:t>
      </w:r>
      <w:r w:rsidR="00292751">
        <w:rPr>
          <w:rFonts w:eastAsia="Calibri"/>
          <w:color w:val="auto"/>
        </w:rPr>
        <w:t>p</w:t>
      </w:r>
      <w:r w:rsidR="00D05F6E">
        <w:rPr>
          <w:rFonts w:eastAsia="Calibri"/>
          <w:color w:val="auto"/>
        </w:rPr>
        <w:t xml:space="preserve">ivotal </w:t>
      </w:r>
      <w:r w:rsidR="00292751">
        <w:rPr>
          <w:rFonts w:eastAsia="Calibri"/>
          <w:color w:val="auto"/>
        </w:rPr>
        <w:t>s</w:t>
      </w:r>
      <w:r w:rsidR="00D05F6E">
        <w:rPr>
          <w:rFonts w:eastAsia="Calibri"/>
          <w:color w:val="auto"/>
        </w:rPr>
        <w:t xml:space="preserve">tudy provide the following description of the </w:t>
      </w:r>
      <w:r w:rsidR="00183B63">
        <w:rPr>
          <w:rFonts w:eastAsia="Calibri"/>
          <w:color w:val="auto"/>
        </w:rPr>
        <w:t xml:space="preserve">implantation procedure </w:t>
      </w:r>
      <w:r w:rsidR="00EA3787">
        <w:rPr>
          <w:rFonts w:eastAsia="Calibri"/>
          <w:color w:val="auto"/>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rFonts w:eastAsia="Calibri"/>
          <w:color w:val="auto"/>
        </w:rPr>
        <w:instrText xml:space="preserve"> ADDIN EN.CITE </w:instrText>
      </w:r>
      <w:r w:rsidR="002B1C7F">
        <w:rPr>
          <w:rFonts w:eastAsia="Calibri"/>
          <w:color w:val="auto"/>
        </w:rPr>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rPr>
          <w:rFonts w:eastAsia="Calibri"/>
          <w:color w:val="auto"/>
        </w:rPr>
        <w:instrText xml:space="preserve"> ADDIN EN.CITE.DATA </w:instrText>
      </w:r>
      <w:r w:rsidR="002B1C7F">
        <w:rPr>
          <w:rFonts w:eastAsia="Calibri"/>
          <w:color w:val="auto"/>
        </w:rPr>
      </w:r>
      <w:r w:rsidR="002B1C7F">
        <w:rPr>
          <w:rFonts w:eastAsia="Calibri"/>
          <w:color w:val="auto"/>
        </w:rPr>
        <w:fldChar w:fldCharType="end"/>
      </w:r>
      <w:r w:rsidR="00EA3787">
        <w:rPr>
          <w:rFonts w:eastAsia="Calibri"/>
          <w:color w:val="auto"/>
        </w:rPr>
      </w:r>
      <w:r w:rsidR="00EA3787">
        <w:rPr>
          <w:rFonts w:eastAsia="Calibri"/>
          <w:color w:val="auto"/>
        </w:rPr>
        <w:fldChar w:fldCharType="separate"/>
      </w:r>
      <w:r w:rsidR="00EA3787">
        <w:rPr>
          <w:rFonts w:eastAsia="Calibri"/>
          <w:noProof/>
          <w:color w:val="auto"/>
        </w:rPr>
        <w:t>(Crozier et al., 2021)</w:t>
      </w:r>
      <w:r w:rsidR="00EA3787">
        <w:rPr>
          <w:rFonts w:eastAsia="Calibri"/>
          <w:color w:val="auto"/>
        </w:rPr>
        <w:fldChar w:fldCharType="end"/>
      </w:r>
      <w:r w:rsidR="00183B63">
        <w:rPr>
          <w:rFonts w:eastAsia="Calibri"/>
          <w:color w:val="auto"/>
        </w:rPr>
        <w:t>:</w:t>
      </w:r>
    </w:p>
    <w:p w14:paraId="4BFC8ACB" w14:textId="0CB8402A" w:rsidR="007C0A26" w:rsidRDefault="00404BF4" w:rsidP="007541E7">
      <w:pPr>
        <w:pStyle w:val="Instructionaltext"/>
        <w:jc w:val="both"/>
        <w:rPr>
          <w:rFonts w:eastAsia="Calibri"/>
          <w:i/>
          <w:iCs/>
          <w:color w:val="auto"/>
        </w:rPr>
      </w:pPr>
      <w:r>
        <w:rPr>
          <w:rFonts w:eastAsia="Calibri"/>
          <w:i/>
          <w:iCs/>
          <w:color w:val="auto"/>
        </w:rPr>
        <w:t>‘</w:t>
      </w:r>
      <w:r w:rsidR="00131E74" w:rsidRPr="008D07B9">
        <w:rPr>
          <w:rFonts w:eastAsia="Calibri"/>
          <w:i/>
          <w:iCs/>
          <w:color w:val="auto"/>
        </w:rPr>
        <w:t xml:space="preserve">To access the substernal space, an incision (approximately 3 cm) will be made between the inferior point of the xiphoid and the left costal margin. Blunt dissection is then performed beyond the rectus fascia and through the diaphragmatic attachments. The dedicated implant </w:t>
      </w:r>
      <w:r w:rsidR="00D21655">
        <w:rPr>
          <w:rFonts w:eastAsia="Calibri"/>
          <w:i/>
          <w:iCs/>
          <w:color w:val="auto"/>
        </w:rPr>
        <w:t>tunnelling</w:t>
      </w:r>
      <w:r w:rsidR="003A039F">
        <w:rPr>
          <w:rFonts w:eastAsia="Calibri"/>
          <w:i/>
          <w:iCs/>
          <w:color w:val="auto"/>
        </w:rPr>
        <w:t xml:space="preserve"> </w:t>
      </w:r>
      <w:r w:rsidR="00131E74" w:rsidRPr="008D07B9">
        <w:rPr>
          <w:rFonts w:eastAsia="Calibri"/>
          <w:i/>
          <w:iCs/>
          <w:color w:val="auto"/>
        </w:rPr>
        <w:t>tool will be placed within a peel‐</w:t>
      </w:r>
      <w:r w:rsidR="00131E74" w:rsidRPr="008D07B9">
        <w:rPr>
          <w:rFonts w:eastAsia="Calibri"/>
          <w:i/>
          <w:iCs/>
          <w:color w:val="auto"/>
        </w:rPr>
        <w:lastRenderedPageBreak/>
        <w:t xml:space="preserve">away introducer heath and then be introduced and advanced utilizing lateral fluoroscopy to ensure the tip of the </w:t>
      </w:r>
      <w:r w:rsidR="00D21655">
        <w:rPr>
          <w:rFonts w:eastAsia="Calibri"/>
          <w:i/>
          <w:iCs/>
          <w:color w:val="auto"/>
        </w:rPr>
        <w:t>tunnelling</w:t>
      </w:r>
      <w:r w:rsidR="003A039F">
        <w:rPr>
          <w:rFonts w:eastAsia="Calibri"/>
          <w:i/>
          <w:iCs/>
          <w:color w:val="auto"/>
        </w:rPr>
        <w:t xml:space="preserve"> </w:t>
      </w:r>
      <w:r w:rsidR="00131E74" w:rsidRPr="008D07B9">
        <w:rPr>
          <w:rFonts w:eastAsia="Calibri"/>
          <w:i/>
          <w:iCs/>
          <w:color w:val="auto"/>
        </w:rPr>
        <w:t>tool is in close proximity to, or direct contact with, the posterior surface of the sternum to avoid cardiac injury</w:t>
      </w:r>
      <w:r w:rsidR="004D209D">
        <w:rPr>
          <w:rFonts w:eastAsia="Calibri"/>
          <w:i/>
          <w:iCs/>
          <w:color w:val="auto"/>
        </w:rPr>
        <w:t>…</w:t>
      </w:r>
      <w:r w:rsidR="00131E74" w:rsidRPr="008D07B9">
        <w:rPr>
          <w:rFonts w:eastAsia="Calibri"/>
          <w:i/>
          <w:iCs/>
          <w:color w:val="auto"/>
        </w:rPr>
        <w:t xml:space="preserve">The EV ICD lead will be inserted into the substernal space via the peel‐away introducer sheath once the </w:t>
      </w:r>
      <w:r w:rsidR="00D21655">
        <w:rPr>
          <w:rFonts w:eastAsia="Calibri"/>
          <w:i/>
          <w:iCs/>
          <w:color w:val="auto"/>
        </w:rPr>
        <w:t>tunnelling</w:t>
      </w:r>
      <w:r w:rsidR="00131E74" w:rsidRPr="008D07B9">
        <w:rPr>
          <w:rFonts w:eastAsia="Calibri"/>
          <w:i/>
          <w:iCs/>
          <w:color w:val="auto"/>
        </w:rPr>
        <w:t xml:space="preserve"> tool is removed. After deployment of the lead, acute sensing measurements will be collecte</w:t>
      </w:r>
      <w:r w:rsidR="00D05F6E">
        <w:rPr>
          <w:rFonts w:eastAsia="Calibri"/>
          <w:i/>
          <w:iCs/>
          <w:color w:val="auto"/>
        </w:rPr>
        <w:t>d…</w:t>
      </w:r>
      <w:r w:rsidR="00131E74" w:rsidRPr="008D07B9">
        <w:rPr>
          <w:rFonts w:eastAsia="Calibri"/>
          <w:i/>
          <w:iCs/>
          <w:color w:val="auto"/>
        </w:rPr>
        <w:t xml:space="preserve"> The lead will then be anchored to the fascia in the subxiphoid incision. The proximal portion of the lead will be </w:t>
      </w:r>
      <w:r w:rsidR="00D21655">
        <w:rPr>
          <w:rFonts w:eastAsia="Calibri"/>
          <w:i/>
          <w:iCs/>
          <w:color w:val="auto"/>
        </w:rPr>
        <w:t>tunnelled</w:t>
      </w:r>
      <w:r w:rsidR="00131E74" w:rsidRPr="008D07B9">
        <w:rPr>
          <w:rFonts w:eastAsia="Calibri"/>
          <w:i/>
          <w:iCs/>
          <w:color w:val="auto"/>
        </w:rPr>
        <w:t xml:space="preserve"> to a left lateral subcutaneous device pocket near the midaxillary line.</w:t>
      </w:r>
      <w:r>
        <w:rPr>
          <w:rFonts w:eastAsia="Calibri"/>
          <w:i/>
          <w:iCs/>
          <w:color w:val="auto"/>
        </w:rPr>
        <w:t>’</w:t>
      </w:r>
    </w:p>
    <w:p w14:paraId="475FE7BE" w14:textId="2B43906D" w:rsidR="00A33DAF" w:rsidRDefault="003C524F" w:rsidP="00057B2F">
      <w:r>
        <w:t>The</w:t>
      </w:r>
      <w:r w:rsidR="00A71EAA">
        <w:t xml:space="preserve"> applicant</w:t>
      </w:r>
      <w:r w:rsidRPr="003C524F">
        <w:t xml:space="preserve"> advised that</w:t>
      </w:r>
      <w:r w:rsidR="0043381F">
        <w:t xml:space="preserve"> the </w:t>
      </w:r>
      <w:r w:rsidRPr="00455749">
        <w:t>sternal</w:t>
      </w:r>
      <w:r>
        <w:t xml:space="preserve"> tunne</w:t>
      </w:r>
      <w:r w:rsidR="00CC629B">
        <w:t>l</w:t>
      </w:r>
      <w:r>
        <w:t>ling tool</w:t>
      </w:r>
      <w:r w:rsidR="00485F9D">
        <w:t xml:space="preserve"> (Medtronic Epsila EV Model EAZ101)</w:t>
      </w:r>
      <w:r>
        <w:t xml:space="preserve"> can </w:t>
      </w:r>
      <w:r w:rsidRPr="00455749">
        <w:t>deliver the introducer and lead into the anterior mediastinum</w:t>
      </w:r>
      <w:r>
        <w:t>, while</w:t>
      </w:r>
      <w:r w:rsidRPr="003C524F">
        <w:t xml:space="preserve"> </w:t>
      </w:r>
      <w:r w:rsidR="0043381F">
        <w:t xml:space="preserve">a </w:t>
      </w:r>
      <w:r w:rsidRPr="00455749">
        <w:t>transverse</w:t>
      </w:r>
      <w:r>
        <w:t xml:space="preserve"> tunne</w:t>
      </w:r>
      <w:r w:rsidR="00CC629B">
        <w:t>l</w:t>
      </w:r>
      <w:r>
        <w:t>ling tool</w:t>
      </w:r>
      <w:r w:rsidR="00485F9D">
        <w:t xml:space="preserve"> (Medtronic Epsila Model EAZ201)</w:t>
      </w:r>
      <w:r>
        <w:t xml:space="preserve"> is</w:t>
      </w:r>
      <w:r w:rsidR="0043381F">
        <w:t xml:space="preserve"> required</w:t>
      </w:r>
      <w:r>
        <w:t xml:space="preserve"> to connect </w:t>
      </w:r>
      <w:r w:rsidRPr="003C524F">
        <w:t xml:space="preserve">the proximal </w:t>
      </w:r>
      <w:r>
        <w:t xml:space="preserve">lead </w:t>
      </w:r>
      <w:r w:rsidRPr="003C524F">
        <w:t>to the device pocket</w:t>
      </w:r>
      <w:r w:rsidR="00E23192">
        <w:t xml:space="preserve"> </w:t>
      </w:r>
      <w:r w:rsidR="00E23192">
        <w:fldChar w:fldCharType="begin"/>
      </w:r>
      <w:r w:rsidR="00E23192">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23192">
        <w:fldChar w:fldCharType="separate"/>
      </w:r>
      <w:r w:rsidR="00E23192">
        <w:rPr>
          <w:noProof/>
        </w:rPr>
        <w:t>(Applicant, 2022b)</w:t>
      </w:r>
      <w:r w:rsidR="00E23192">
        <w:fldChar w:fldCharType="end"/>
      </w:r>
      <w:r>
        <w:t xml:space="preserve">. Both </w:t>
      </w:r>
      <w:r w:rsidR="00923B19">
        <w:t xml:space="preserve">are </w:t>
      </w:r>
      <w:r w:rsidR="00A71EAA">
        <w:t xml:space="preserve">single-use </w:t>
      </w:r>
      <w:r>
        <w:t>consumables</w:t>
      </w:r>
      <w:r w:rsidR="00751365">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923B19">
        <w:t>.</w:t>
      </w:r>
    </w:p>
    <w:p w14:paraId="0E8DC62F" w14:textId="7F041044" w:rsidR="002149E6" w:rsidRDefault="0026513F" w:rsidP="00A919D0">
      <w:r>
        <w:t>In the EV-ICD pilot study,</w:t>
      </w:r>
      <w:r w:rsidR="00EE08BA">
        <w:t xml:space="preserve"> the median</w:t>
      </w:r>
      <w:r>
        <w:t xml:space="preserve"> </w:t>
      </w:r>
      <w:r w:rsidR="001E2E53">
        <w:t xml:space="preserve">total time for substernal lead placement (time </w:t>
      </w:r>
      <w:r w:rsidR="000E637B">
        <w:t xml:space="preserve">from </w:t>
      </w:r>
      <w:r w:rsidR="001E2E53">
        <w:t xml:space="preserve">first incision until final lead placement) </w:t>
      </w:r>
      <w:r w:rsidR="00EE08BA">
        <w:t>across the 21 patients undergoing attempted implantation was 25 minutes</w:t>
      </w:r>
      <w:r w:rsidR="000E637B">
        <w:t xml:space="preserve"> (interquartile range [IQR]: 21 to 35 minutes)</w:t>
      </w:r>
      <w:r w:rsidR="000A7346">
        <w:t xml:space="preserve">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rsidR="000E637B">
        <w:t xml:space="preserve">. Median total procedure time (time from first incision until final suture) was </w:t>
      </w:r>
      <w:r w:rsidR="00220E00">
        <w:t>85 minutes (IQR: 78 to 104 minutes) and median fluoroscopy time was 4.2 minutes</w:t>
      </w:r>
      <w:r w:rsidR="000A7346">
        <w:t xml:space="preserve">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rsidR="00220E00">
        <w:t>.</w:t>
      </w:r>
    </w:p>
    <w:p w14:paraId="4BBD2B7C" w14:textId="4E0E4890" w:rsidR="00F80520" w:rsidRDefault="00F80520" w:rsidP="00546E02">
      <w:pPr>
        <w:pStyle w:val="Heading4"/>
        <w:jc w:val="both"/>
      </w:pPr>
      <w:r>
        <w:t>Training and accreditation</w:t>
      </w:r>
    </w:p>
    <w:p w14:paraId="7983B1D8" w14:textId="778BB6AD" w:rsidR="00F80520" w:rsidRDefault="00F80520" w:rsidP="00546E02">
      <w:pPr>
        <w:jc w:val="both"/>
      </w:pPr>
      <w:r>
        <w:t xml:space="preserve">According to the applicant, insertion, removal or replacement of the EV-ICD leads will be performed by a cardiothoracic surgeon or an electrophysiology cardiologist </w:t>
      </w:r>
      <w:r w:rsidR="002C3EBB">
        <w:fldChar w:fldCharType="begin"/>
      </w:r>
      <w:r w:rsidR="002C3EBB">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2C3EBB">
        <w:fldChar w:fldCharType="separate"/>
      </w:r>
      <w:r w:rsidR="002C3EBB">
        <w:rPr>
          <w:noProof/>
        </w:rPr>
        <w:t>(Applicant, 2022b)</w:t>
      </w:r>
      <w:r w:rsidR="002C3EBB">
        <w:fldChar w:fldCharType="end"/>
      </w:r>
      <w:r>
        <w:t xml:space="preserve">. </w:t>
      </w:r>
      <w:r w:rsidR="00CA5DB7">
        <w:t>According to the applicant, c</w:t>
      </w:r>
      <w:r>
        <w:t>ardiothoracic surgeons must have completed the Cardiothoracic Surgery Program and be eligible to be a Fellow of the Royal Australasian College of Surgeons or otherwise qualified to practice cardiothoracic surgery in Australia while electrophysiology cardiologists must have completed the Advanced Training Curriculum in Cardiology and be eligible to be a Fellow of the Royal Australasian College of Physicians or otherwise qualified to practice interventional cardiology in Australia</w:t>
      </w:r>
      <w:r w:rsidR="00CA5DB7">
        <w:t xml:space="preserve"> </w:t>
      </w:r>
      <w:r w:rsidR="002C3EBB">
        <w:fldChar w:fldCharType="begin"/>
      </w:r>
      <w:r w:rsidR="002C3EBB">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2C3EBB">
        <w:fldChar w:fldCharType="separate"/>
      </w:r>
      <w:r w:rsidR="002C3EBB">
        <w:rPr>
          <w:noProof/>
        </w:rPr>
        <w:t>(Applicant, 2022b)</w:t>
      </w:r>
      <w:r w:rsidR="002C3EBB">
        <w:fldChar w:fldCharType="end"/>
      </w:r>
      <w:r>
        <w:t>.</w:t>
      </w:r>
    </w:p>
    <w:p w14:paraId="45AB72B5" w14:textId="40568278" w:rsidR="00F80520" w:rsidRDefault="00F80520" w:rsidP="00546E02">
      <w:pPr>
        <w:jc w:val="both"/>
      </w:pPr>
      <w:r>
        <w:t>I</w:t>
      </w:r>
      <w:r w:rsidR="00FF2011">
        <w:t>n addition, i</w:t>
      </w:r>
      <w:r>
        <w:t xml:space="preserve">mplanting physicians require theoretical and practical training in EV-ICD implantation and therapy to establish skills in safe access and tunnelling within the substernal space </w:t>
      </w:r>
      <w:r>
        <w:fldChar w:fldCharType="begin">
          <w:fldData xml:space="preserve">PEVuZE5vdGU+PENpdGU+PEF1dGhvcj5BcHBsaWNhbnQ8L0F1dGhvcj48WWVhcj4yMDIyPC9ZZWFy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</w:fldData>
        </w:fldChar>
      </w:r>
      <w:r>
        <w:instrText xml:space="preserve"> ADDIN EN.CITE </w:instrText>
      </w:r>
      <w:r>
        <w:fldChar w:fldCharType="begin">
          <w:fldData xml:space="preserve">PEVuZE5vdGU+PENpdGU+PEF1dGhvcj5BcHBsaWNhbnQ8L0F1dGhvcj48WWVhcj4yMDIyPC9ZZWFy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Pr>
          <w:noProof/>
        </w:rPr>
        <w:t>(Applicant, 2022b; Crozier et al., 2021; van Dijk and Boersma, 2021)</w:t>
      </w:r>
      <w:r>
        <w:fldChar w:fldCharType="end"/>
      </w:r>
      <w:r>
        <w:t xml:space="preserve">. The applicant (Medtronic </w:t>
      </w:r>
      <w:r w:rsidRPr="00616E36">
        <w:rPr>
          <w:iCs/>
        </w:rPr>
        <w:t>Australasia Pty Ltd</w:t>
      </w:r>
      <w:r>
        <w:t xml:space="preserve">) </w:t>
      </w:r>
      <w:r w:rsidR="00CA5DB7">
        <w:t>advises</w:t>
      </w:r>
      <w:r>
        <w:t xml:space="preserve"> that they intend to provide this training</w:t>
      </w:r>
      <w:r w:rsidR="00CA5DB7">
        <w:t xml:space="preserve"> </w:t>
      </w:r>
      <w:r w:rsidR="002C3EBB">
        <w:fldChar w:fldCharType="begin"/>
      </w:r>
      <w:r w:rsidR="002C3EBB">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2C3EBB">
        <w:fldChar w:fldCharType="separate"/>
      </w:r>
      <w:r w:rsidR="002C3EBB">
        <w:rPr>
          <w:noProof/>
        </w:rPr>
        <w:t>(Applicant, 2022b)</w:t>
      </w:r>
      <w:r w:rsidR="002C3EBB">
        <w:fldChar w:fldCharType="end"/>
      </w:r>
      <w:r w:rsidR="00CA5DB7">
        <w:t>.</w:t>
      </w:r>
    </w:p>
    <w:p w14:paraId="7919D6F9" w14:textId="009A8E60" w:rsidR="00B834BE" w:rsidRPr="000A075B" w:rsidRDefault="00D53A3C" w:rsidP="007541E7">
      <w:pPr>
        <w:pStyle w:val="Heading4"/>
        <w:jc w:val="both"/>
      </w:pPr>
      <w:r w:rsidRPr="002C2486">
        <w:t xml:space="preserve">Details pertaining to the </w:t>
      </w:r>
      <w:r w:rsidR="00803E5C" w:rsidRPr="002C2486">
        <w:t>medical device</w:t>
      </w:r>
    </w:p>
    <w:p w14:paraId="74578C70" w14:textId="2A124D19" w:rsidR="00A919D0" w:rsidRDefault="007A2113" w:rsidP="009516D3">
      <w:pPr>
        <w:pStyle w:val="Instructionaltext"/>
        <w:spacing w:before="0" w:after="200" w:line="276" w:lineRule="auto"/>
        <w:jc w:val="both"/>
        <w:rPr>
          <w:rFonts w:eastAsia="Calibri"/>
          <w:color w:val="auto"/>
        </w:rPr>
      </w:pPr>
      <w:r w:rsidRPr="00A36CB3">
        <w:rPr>
          <w:rFonts w:eastAsia="Calibri"/>
          <w:color w:val="auto"/>
        </w:rPr>
        <w:t>The proposed hea</w:t>
      </w:r>
      <w:r w:rsidR="008C1FF1">
        <w:rPr>
          <w:rFonts w:eastAsia="Calibri"/>
          <w:color w:val="auto"/>
        </w:rPr>
        <w:t>l</w:t>
      </w:r>
      <w:r w:rsidRPr="00A36CB3">
        <w:rPr>
          <w:rFonts w:eastAsia="Calibri"/>
          <w:color w:val="auto"/>
        </w:rPr>
        <w:t xml:space="preserve">th technology involves the </w:t>
      </w:r>
      <w:r w:rsidR="00094042" w:rsidRPr="00A36CB3">
        <w:rPr>
          <w:rFonts w:eastAsia="Calibri"/>
          <w:color w:val="auto"/>
        </w:rPr>
        <w:t>implantation</w:t>
      </w:r>
      <w:r w:rsidRPr="00A36CB3">
        <w:rPr>
          <w:rFonts w:eastAsia="Calibri"/>
          <w:color w:val="auto"/>
        </w:rPr>
        <w:t xml:space="preserve"> of a medical device</w:t>
      </w:r>
      <w:r w:rsidR="00731501" w:rsidRPr="00A36CB3">
        <w:rPr>
          <w:rFonts w:eastAsia="Calibri"/>
          <w:color w:val="auto"/>
        </w:rPr>
        <w:t>.</w:t>
      </w:r>
      <w:r w:rsidR="0045370D" w:rsidRPr="00A36CB3">
        <w:rPr>
          <w:rFonts w:eastAsia="Calibri"/>
          <w:color w:val="auto"/>
        </w:rPr>
        <w:t xml:space="preserve"> </w:t>
      </w:r>
      <w:r w:rsidR="00731501" w:rsidRPr="00A36CB3">
        <w:rPr>
          <w:rFonts w:eastAsia="Calibri"/>
          <w:color w:val="auto"/>
        </w:rPr>
        <w:t>T</w:t>
      </w:r>
      <w:r w:rsidR="0045370D" w:rsidRPr="00A36CB3">
        <w:rPr>
          <w:rFonts w:eastAsia="Calibri"/>
          <w:color w:val="auto"/>
        </w:rPr>
        <w:t>h</w:t>
      </w:r>
      <w:r w:rsidR="00731501" w:rsidRPr="00A36CB3">
        <w:rPr>
          <w:rFonts w:eastAsia="Calibri"/>
          <w:color w:val="auto"/>
        </w:rPr>
        <w:t>e medical device associated with the intervention</w:t>
      </w:r>
      <w:r w:rsidR="0045370D" w:rsidRPr="00A36CB3">
        <w:rPr>
          <w:rFonts w:eastAsia="Calibri"/>
          <w:color w:val="auto"/>
        </w:rPr>
        <w:t xml:space="preserve"> </w:t>
      </w:r>
      <w:r w:rsidR="00C11266">
        <w:rPr>
          <w:rFonts w:eastAsia="Calibri"/>
          <w:color w:val="auto"/>
        </w:rPr>
        <w:t>is</w:t>
      </w:r>
      <w:r w:rsidR="009C7198" w:rsidRPr="00A36CB3">
        <w:rPr>
          <w:rFonts w:eastAsia="Calibri"/>
          <w:color w:val="auto"/>
        </w:rPr>
        <w:t xml:space="preserve"> not yet </w:t>
      </w:r>
      <w:r w:rsidR="002B3CF4">
        <w:rPr>
          <w:rFonts w:eastAsia="Calibri"/>
          <w:color w:val="auto"/>
        </w:rPr>
        <w:t>listed on either the</w:t>
      </w:r>
      <w:r w:rsidR="009C7198" w:rsidRPr="00A36CB3">
        <w:rPr>
          <w:rFonts w:eastAsia="Calibri"/>
          <w:color w:val="auto"/>
        </w:rPr>
        <w:t xml:space="preserve"> ARTG </w:t>
      </w:r>
      <w:r w:rsidR="002B3CF4">
        <w:rPr>
          <w:rFonts w:eastAsia="Calibri"/>
          <w:color w:val="auto"/>
        </w:rPr>
        <w:t>or the</w:t>
      </w:r>
      <w:r w:rsidR="00576FD2" w:rsidRPr="00A36CB3">
        <w:rPr>
          <w:rFonts w:eastAsia="Calibri"/>
          <w:color w:val="auto"/>
        </w:rPr>
        <w:t xml:space="preserve"> Pr</w:t>
      </w:r>
      <w:r w:rsidR="003B1EA9">
        <w:rPr>
          <w:rFonts w:eastAsia="Calibri"/>
          <w:color w:val="auto"/>
        </w:rPr>
        <w:t>o</w:t>
      </w:r>
      <w:r w:rsidR="00576FD2" w:rsidRPr="00A36CB3">
        <w:rPr>
          <w:rFonts w:eastAsia="Calibri"/>
          <w:color w:val="auto"/>
        </w:rPr>
        <w:t>sthesis List</w:t>
      </w:r>
      <w:r w:rsidR="00603617">
        <w:rPr>
          <w:rFonts w:eastAsia="Calibri"/>
          <w:color w:val="auto"/>
        </w:rPr>
        <w:t xml:space="preserve">. </w:t>
      </w:r>
      <w:r w:rsidR="00724AC9">
        <w:rPr>
          <w:rFonts w:eastAsia="Calibri"/>
          <w:color w:val="auto"/>
        </w:rPr>
        <w:t xml:space="preserve">Currently, there is only a </w:t>
      </w:r>
      <w:r w:rsidR="00372414">
        <w:rPr>
          <w:rFonts w:eastAsia="Calibri"/>
          <w:color w:val="auto"/>
        </w:rPr>
        <w:t>first</w:t>
      </w:r>
      <w:r w:rsidR="00724AC9">
        <w:rPr>
          <w:rFonts w:eastAsia="Calibri"/>
          <w:color w:val="auto"/>
        </w:rPr>
        <w:t xml:space="preserve"> generation</w:t>
      </w:r>
      <w:r w:rsidR="00372414">
        <w:rPr>
          <w:rFonts w:eastAsia="Calibri"/>
          <w:color w:val="auto"/>
        </w:rPr>
        <w:t xml:space="preserve"> of the device</w:t>
      </w:r>
      <w:r w:rsidR="00603617">
        <w:rPr>
          <w:rFonts w:eastAsia="Calibri"/>
          <w:color w:val="auto"/>
        </w:rPr>
        <w:t xml:space="preserve"> available</w:t>
      </w:r>
      <w:r w:rsidR="002F3F4C">
        <w:rPr>
          <w:rFonts w:eastAsia="Calibri"/>
          <w:color w:val="auto"/>
        </w:rPr>
        <w:t xml:space="preserve"> </w:t>
      </w:r>
      <w:r w:rsidR="002B1C7F">
        <w:rPr>
          <w:rFonts w:eastAsia="Calibri"/>
          <w:color w:val="auto"/>
        </w:rPr>
        <w:fldChar w:fldCharType="begin"/>
      </w:r>
      <w:r w:rsidR="002B1C7F">
        <w:rPr>
          <w:rFonts w:eastAsia="Calibri"/>
          <w:color w:val="auto"/>
        </w:rPr>
        <w:instrText xml:space="preserve"> ADDIN EN.CITE &lt;EndNote&gt;&lt;Cite&gt;&lt;Author&gt;Applicant&lt;/Author&gt;&lt;Year&gt;2022&lt;/Year&gt;&lt;RecNum&gt;31&lt;/RecNum&gt;&lt;DisplayText&gt;(Applicant, 2022c)&lt;/DisplayText&gt;&lt;record&gt;&lt;rec-number&gt;31&lt;/rec-number&gt;&lt;foreign-keys&gt;&lt;key app="EN" db-id="dxwp9sr0q2tvaketzr1ptspxe55xeavas9tv" timestamp="1655959699"&gt;31&lt;/key&gt;&lt;/foreign-keys&gt;&lt;ref-type name="Personal Communication"&gt;26&lt;/ref-type&gt;&lt;contributors&gt;&lt;authors&gt;&lt;author&gt;Applicant&lt;/author&gt;&lt;/authors&gt;&lt;/contributors&gt;&lt;titles&gt;&lt;title&gt;Teleconference with Assessment Group, Department of Health and Applicants for 1717 on 21 June 2022&lt;/title&gt;&lt;/titles&gt;&lt;dates&gt;&lt;year&gt;2022&lt;/year&gt;&lt;/dates&gt;&lt;urls&gt;&lt;/urls&gt;&lt;/record&gt;&lt;/Cite&gt;&lt;/EndNote&gt;</w:instrText>
      </w:r>
      <w:r w:rsidR="002B1C7F">
        <w:rPr>
          <w:rFonts w:eastAsia="Calibri"/>
          <w:color w:val="auto"/>
        </w:rPr>
        <w:fldChar w:fldCharType="separate"/>
      </w:r>
      <w:r w:rsidR="002B1C7F">
        <w:rPr>
          <w:rFonts w:eastAsia="Calibri"/>
          <w:noProof/>
          <w:color w:val="auto"/>
        </w:rPr>
        <w:t>(Applicant, 2022c)</w:t>
      </w:r>
      <w:r w:rsidR="002B1C7F">
        <w:rPr>
          <w:rFonts w:eastAsia="Calibri"/>
          <w:color w:val="auto"/>
        </w:rPr>
        <w:fldChar w:fldCharType="end"/>
      </w:r>
      <w:r w:rsidR="00603617">
        <w:rPr>
          <w:rFonts w:eastAsia="Calibri"/>
          <w:color w:val="auto"/>
        </w:rPr>
        <w:t>.</w:t>
      </w:r>
    </w:p>
    <w:p w14:paraId="5530BD2A" w14:textId="77777777" w:rsidR="003E245A" w:rsidRPr="009B0DBE" w:rsidRDefault="003E245A" w:rsidP="009516D3">
      <w:pPr>
        <w:pStyle w:val="Instructionaltext"/>
        <w:spacing w:before="0" w:after="200" w:line="276" w:lineRule="auto"/>
        <w:jc w:val="both"/>
        <w:rPr>
          <w:rFonts w:eastAsia="Calibri"/>
          <w:i/>
          <w:iCs/>
          <w:color w:val="auto"/>
          <w:highlight w:val="yellow"/>
        </w:rPr>
      </w:pPr>
      <w:r w:rsidRPr="00BC021B">
        <w:rPr>
          <w:rFonts w:eastAsia="Calibri"/>
          <w:i/>
          <w:iCs/>
          <w:color w:val="auto"/>
        </w:rPr>
        <w:t>PASC agreed that the intervention is EV-ICD</w:t>
      </w:r>
      <w:r w:rsidRPr="009E5910">
        <w:rPr>
          <w:rFonts w:eastAsia="Calibri"/>
          <w:i/>
          <w:iCs/>
          <w:color w:val="auto"/>
        </w:rPr>
        <w:t xml:space="preserve">. PASC noted that the intervention has many similarities to the comparator with the fundamental difference being the location of the ICD </w:t>
      </w:r>
      <w:proofErr w:type="gramStart"/>
      <w:r w:rsidRPr="009E5910">
        <w:rPr>
          <w:rFonts w:eastAsia="Calibri"/>
          <w:i/>
          <w:iCs/>
          <w:color w:val="auto"/>
        </w:rPr>
        <w:t>lead</w:t>
      </w:r>
      <w:proofErr w:type="gramEnd"/>
      <w:r w:rsidRPr="009E5910">
        <w:rPr>
          <w:rFonts w:eastAsia="Calibri"/>
          <w:i/>
          <w:iCs/>
          <w:color w:val="auto"/>
        </w:rPr>
        <w:t xml:space="preserve"> which is placed in a substernal location, making the procedure for lead placement significantly more complex than for TV-ICD lead </w:t>
      </w:r>
      <w:r w:rsidRPr="00201494">
        <w:rPr>
          <w:rFonts w:eastAsia="Calibri"/>
          <w:i/>
          <w:iCs/>
          <w:color w:val="auto"/>
        </w:rPr>
        <w:t>placement.</w:t>
      </w:r>
    </w:p>
    <w:p w14:paraId="338E7040" w14:textId="29D3CFC5" w:rsidR="00247556" w:rsidRDefault="00247556" w:rsidP="009516D3">
      <w:pPr>
        <w:pStyle w:val="Instructionaltext"/>
        <w:spacing w:before="0" w:after="200" w:line="276" w:lineRule="auto"/>
        <w:jc w:val="both"/>
        <w:rPr>
          <w:rFonts w:eastAsia="Calibri"/>
          <w:i/>
          <w:iCs/>
          <w:color w:val="auto"/>
          <w:highlight w:val="yellow"/>
        </w:rPr>
      </w:pPr>
      <w:r w:rsidRPr="00247556">
        <w:rPr>
          <w:rFonts w:eastAsia="Calibri"/>
          <w:i/>
          <w:iCs/>
          <w:color w:val="000000"/>
          <w:w w:val="59"/>
          <w:shd w:val="solid" w:color="000000" w:fill="000000"/>
          <w:fitText w:val="9450" w:id="-1447310844"/>
          <w14:textFill>
            <w14:solidFill>
              <w14:srgbClr w14:val="000000">
                <w14:alpha w14:val="100000"/>
              </w14:srgbClr>
            </w14:solidFill>
          </w14:textFill>
        </w:rPr>
        <w:t>||||||||||||||||||||||||||||||||||||||||||||||||||||||||||||||||||||||||||||||  |||||||||||||||||||||||||||||||||||||||||||||||||||||||||||||||||||||||||||||</w:t>
      </w:r>
      <w:r w:rsidRPr="00247556">
        <w:rPr>
          <w:rFonts w:eastAsia="Calibri"/>
          <w:i/>
          <w:iCs/>
          <w:color w:val="000000"/>
          <w:spacing w:val="74"/>
          <w:w w:val="59"/>
          <w:shd w:val="solid" w:color="000000" w:fill="000000"/>
          <w:fitText w:val="9450" w:id="-1447310844"/>
          <w14:textFill>
            <w14:solidFill>
              <w14:srgbClr w14:val="000000">
                <w14:alpha w14:val="100000"/>
              </w14:srgbClr>
            </w14:solidFill>
          </w14:textFill>
        </w:rPr>
        <w:t>|</w:t>
      </w:r>
      <w:r>
        <w:rPr>
          <w:rFonts w:eastAsia="Calibri"/>
          <w:i/>
          <w:iCs/>
          <w:color w:val="auto"/>
          <w:highlight w:val="yellow"/>
        </w:rPr>
        <w:t xml:space="preserve"> </w:t>
      </w:r>
      <w:r w:rsidRPr="00247556">
        <w:rPr>
          <w:rFonts w:eastAsia="Calibri"/>
          <w:i/>
          <w:iCs/>
          <w:color w:val="000000"/>
          <w:w w:val="60"/>
          <w:shd w:val="solid" w:color="000000" w:fill="000000"/>
          <w:fitText w:val="6760" w:id="-1447310843"/>
          <w14:textFill>
            <w14:solidFill>
              <w14:srgbClr w14:val="000000">
                <w14:alpha w14:val="100000"/>
              </w14:srgbClr>
            </w14:solidFill>
          </w14:textFill>
        </w:rPr>
        <w:t>|||||||||||||||||||||||||||||||||||||||||||||||||||||||  ||||||||||||||||||||||||||||||||||||||||||||||||||||||</w:t>
      </w:r>
      <w:r w:rsidRPr="00247556">
        <w:rPr>
          <w:rFonts w:eastAsia="Calibri"/>
          <w:i/>
          <w:iCs/>
          <w:color w:val="000000"/>
          <w:spacing w:val="12"/>
          <w:w w:val="60"/>
          <w:shd w:val="solid" w:color="000000" w:fill="000000"/>
          <w:fitText w:val="6760" w:id="-1447310843"/>
          <w14:textFill>
            <w14:solidFill>
              <w14:srgbClr w14:val="000000">
                <w14:alpha w14:val="100000"/>
              </w14:srgbClr>
            </w14:solidFill>
          </w14:textFill>
        </w:rPr>
        <w:t>|</w:t>
      </w:r>
    </w:p>
    <w:p w14:paraId="2CA36BFC" w14:textId="649497BF" w:rsidR="003E245A" w:rsidRPr="00BC021B" w:rsidRDefault="003E245A" w:rsidP="009516D3">
      <w:pPr>
        <w:pStyle w:val="Instructionaltext"/>
        <w:spacing w:before="0" w:after="200" w:line="276" w:lineRule="auto"/>
        <w:jc w:val="both"/>
        <w:rPr>
          <w:rFonts w:eastAsia="Calibri"/>
          <w:i/>
          <w:iCs/>
          <w:color w:val="auto"/>
        </w:rPr>
      </w:pPr>
      <w:r w:rsidRPr="00BC021B">
        <w:rPr>
          <w:rFonts w:eastAsia="Calibri"/>
          <w:i/>
          <w:iCs/>
          <w:color w:val="auto"/>
        </w:rPr>
        <w:t>The Applicant noted that the first generation EV-ICD system is expected to have remote monitoring capability facilitated by a home monitor.</w:t>
      </w:r>
    </w:p>
    <w:p w14:paraId="147272DF" w14:textId="77777777" w:rsidR="003E245A" w:rsidRPr="00BC021B" w:rsidRDefault="003E245A" w:rsidP="009516D3">
      <w:pPr>
        <w:pStyle w:val="Instructionaltext"/>
        <w:spacing w:before="0" w:after="200" w:line="276" w:lineRule="auto"/>
        <w:jc w:val="both"/>
        <w:rPr>
          <w:rFonts w:eastAsia="Calibri"/>
          <w:i/>
          <w:iCs/>
          <w:color w:val="auto"/>
        </w:rPr>
      </w:pPr>
      <w:r w:rsidRPr="00BC021B">
        <w:rPr>
          <w:rFonts w:eastAsia="Calibri"/>
          <w:i/>
          <w:iCs/>
          <w:color w:val="auto"/>
        </w:rPr>
        <w:t xml:space="preserve">PASC noted the Department’s advice that this is an in-hospital service only and no current hospital access is available for this service. </w:t>
      </w:r>
    </w:p>
    <w:p w14:paraId="05ADA411" w14:textId="77777777" w:rsidR="003E245A" w:rsidRPr="00BC021B" w:rsidRDefault="003E245A" w:rsidP="009516D3">
      <w:pPr>
        <w:pStyle w:val="Instructionaltext"/>
        <w:spacing w:before="0" w:after="200" w:line="276" w:lineRule="auto"/>
        <w:jc w:val="both"/>
        <w:rPr>
          <w:rFonts w:eastAsia="Calibri"/>
          <w:i/>
          <w:iCs/>
          <w:color w:val="auto"/>
        </w:rPr>
      </w:pPr>
      <w:r w:rsidRPr="00BC021B">
        <w:rPr>
          <w:rFonts w:eastAsia="Calibri"/>
          <w:i/>
          <w:iCs/>
          <w:color w:val="auto"/>
        </w:rPr>
        <w:lastRenderedPageBreak/>
        <w:t>PASC noted the Department’s advice that this service is unlikely to be provided at rural sites and will be provided at major city and regional sites similar to TV-ICD.</w:t>
      </w:r>
    </w:p>
    <w:p w14:paraId="717BC57D" w14:textId="77777777" w:rsidR="003E245A" w:rsidRPr="00BC021B" w:rsidRDefault="003E245A" w:rsidP="009516D3">
      <w:pPr>
        <w:pStyle w:val="Instructionaltext"/>
        <w:spacing w:before="0" w:after="200" w:line="276" w:lineRule="auto"/>
        <w:jc w:val="both"/>
        <w:rPr>
          <w:rFonts w:eastAsia="Calibri"/>
          <w:i/>
          <w:iCs/>
          <w:color w:val="auto"/>
        </w:rPr>
      </w:pPr>
      <w:r w:rsidRPr="00BC021B">
        <w:rPr>
          <w:rFonts w:eastAsia="Calibri"/>
          <w:i/>
          <w:iCs/>
          <w:color w:val="auto"/>
        </w:rPr>
        <w:t>PASC noted that some clinical questions about the intervention that remain to be resolved are:</w:t>
      </w:r>
    </w:p>
    <w:p w14:paraId="345437C9" w14:textId="3FAA9DC5"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What is the likelihood that patients with EV-ICD will require change to TV-ICD or cardiac resynchronisation therapy (CRT)?</w:t>
      </w:r>
    </w:p>
    <w:p w14:paraId="1DECD8BD" w14:textId="769FEE9E"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Whether additional tools would be required as part of the overall service package (for example tunnelling tools) and whether these would be included in the costs (of the EV-ICD device</w:t>
      </w:r>
      <w:proofErr w:type="gramStart"/>
      <w:r w:rsidRPr="00BC021B">
        <w:rPr>
          <w:rFonts w:eastAsia="Calibri"/>
          <w:i/>
          <w:iCs/>
          <w:color w:val="auto"/>
        </w:rPr>
        <w:t>)</w:t>
      </w:r>
      <w:proofErr w:type="gramEnd"/>
      <w:r w:rsidRPr="00BC021B">
        <w:rPr>
          <w:rFonts w:eastAsia="Calibri"/>
          <w:i/>
          <w:iCs/>
          <w:color w:val="auto"/>
        </w:rPr>
        <w:t xml:space="preserve"> or would there be additional costs for the patient</w:t>
      </w:r>
      <w:r w:rsidR="00EA3A0E">
        <w:rPr>
          <w:rFonts w:eastAsia="Calibri"/>
          <w:i/>
          <w:iCs/>
          <w:color w:val="auto"/>
        </w:rPr>
        <w:t>?</w:t>
      </w:r>
    </w:p>
    <w:p w14:paraId="22437F69" w14:textId="2D40908D"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 xml:space="preserve">Whether the anaesthesia time required for the service will be equivalent to that required for TV-ICD for insertion, </w:t>
      </w:r>
      <w:proofErr w:type="gramStart"/>
      <w:r w:rsidRPr="00BC021B">
        <w:rPr>
          <w:rFonts w:eastAsia="Calibri"/>
          <w:i/>
          <w:iCs/>
          <w:color w:val="auto"/>
        </w:rPr>
        <w:t>replacement</w:t>
      </w:r>
      <w:proofErr w:type="gramEnd"/>
      <w:r w:rsidRPr="00BC021B">
        <w:rPr>
          <w:rFonts w:eastAsia="Calibri"/>
          <w:i/>
          <w:iCs/>
          <w:color w:val="auto"/>
        </w:rPr>
        <w:t xml:space="preserve"> and removal</w:t>
      </w:r>
      <w:r w:rsidR="00EA3A0E">
        <w:rPr>
          <w:rFonts w:eastAsia="Calibri"/>
          <w:i/>
          <w:iCs/>
          <w:color w:val="auto"/>
        </w:rPr>
        <w:t>?</w:t>
      </w:r>
    </w:p>
    <w:p w14:paraId="127BB431" w14:textId="38D0E5A6"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Whether additional services will be required at implant or replacement (e.g. division of adhesions)</w:t>
      </w:r>
      <w:r w:rsidR="00EA3A0E">
        <w:rPr>
          <w:rFonts w:eastAsia="Calibri"/>
          <w:i/>
          <w:iCs/>
          <w:color w:val="auto"/>
        </w:rPr>
        <w:t>?</w:t>
      </w:r>
    </w:p>
    <w:p w14:paraId="2EBC757F" w14:textId="6D8F616D"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 xml:space="preserve">What are the appropriate credentialling guidelines for practitioners undertaking this procedure and whether this would differ for cardiothoracic </w:t>
      </w:r>
      <w:proofErr w:type="gramStart"/>
      <w:r w:rsidRPr="00BC021B">
        <w:rPr>
          <w:rFonts w:eastAsia="Calibri"/>
          <w:i/>
          <w:iCs/>
          <w:color w:val="auto"/>
        </w:rPr>
        <w:t>surgeons</w:t>
      </w:r>
      <w:proofErr w:type="gramEnd"/>
      <w:r w:rsidRPr="00BC021B">
        <w:rPr>
          <w:rFonts w:eastAsia="Calibri"/>
          <w:i/>
          <w:iCs/>
          <w:color w:val="auto"/>
        </w:rPr>
        <w:t xml:space="preserve"> vs electrophysiologists</w:t>
      </w:r>
      <w:r w:rsidR="00EA3A0E">
        <w:rPr>
          <w:rFonts w:eastAsia="Calibri"/>
          <w:i/>
          <w:iCs/>
          <w:color w:val="auto"/>
        </w:rPr>
        <w:t>?</w:t>
      </w:r>
    </w:p>
    <w:p w14:paraId="0EF45DBC" w14:textId="6C1067C9"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Whether the lead and generator can be implanted purely for anti-tachycardia pacing</w:t>
      </w:r>
      <w:r w:rsidR="00EA3A0E">
        <w:rPr>
          <w:rFonts w:eastAsia="Calibri"/>
          <w:i/>
          <w:iCs/>
          <w:color w:val="auto"/>
        </w:rPr>
        <w:t>?</w:t>
      </w:r>
    </w:p>
    <w:p w14:paraId="027525AB" w14:textId="3534FEBB" w:rsidR="00C81992"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Whether the lead and generator can be inserted solely for post-shock pacing or short-duration pause-prevention pacing</w:t>
      </w:r>
      <w:r w:rsidR="00EA3A0E">
        <w:rPr>
          <w:rFonts w:eastAsia="Calibri"/>
          <w:i/>
          <w:iCs/>
          <w:color w:val="auto"/>
        </w:rPr>
        <w:t>?</w:t>
      </w:r>
    </w:p>
    <w:p w14:paraId="1B24753A" w14:textId="16C482EC" w:rsidR="003E245A" w:rsidRPr="00BC021B" w:rsidRDefault="003E245A" w:rsidP="00C538D6">
      <w:pPr>
        <w:pStyle w:val="Instructionaltext"/>
        <w:numPr>
          <w:ilvl w:val="0"/>
          <w:numId w:val="50"/>
        </w:numPr>
        <w:spacing w:before="0" w:after="200" w:line="240" w:lineRule="auto"/>
        <w:ind w:left="714" w:hanging="357"/>
        <w:jc w:val="both"/>
        <w:rPr>
          <w:rFonts w:eastAsia="Calibri"/>
          <w:i/>
          <w:iCs/>
          <w:color w:val="auto"/>
        </w:rPr>
      </w:pPr>
      <w:r w:rsidRPr="00BC021B">
        <w:rPr>
          <w:rFonts w:eastAsia="Calibri"/>
          <w:i/>
          <w:iCs/>
          <w:color w:val="auto"/>
        </w:rPr>
        <w:t>Whether the proposed services require imaging for positioning and safety reasons and if so, which modality would be used</w:t>
      </w:r>
      <w:r w:rsidR="00EA3A0E">
        <w:rPr>
          <w:rFonts w:eastAsia="Calibri"/>
          <w:i/>
          <w:iCs/>
          <w:color w:val="auto"/>
        </w:rPr>
        <w:t>?</w:t>
      </w:r>
    </w:p>
    <w:p w14:paraId="665B0675" w14:textId="5FDFCB88" w:rsidR="007A66C8" w:rsidRDefault="007A66C8" w:rsidP="00713728">
      <w:pPr>
        <w:pStyle w:val="Heading3"/>
      </w:pPr>
      <w:bookmarkStart w:id="21" w:name="_Ref107225263"/>
      <w:r w:rsidRPr="008F1532">
        <w:t>Comparator</w:t>
      </w:r>
      <w:r w:rsidR="007D6B83">
        <w:t>(</w:t>
      </w:r>
      <w:r w:rsidR="008F1532">
        <w:t>s</w:t>
      </w:r>
      <w:r w:rsidR="007D6B83">
        <w:t>)</w:t>
      </w:r>
      <w:bookmarkEnd w:id="21"/>
    </w:p>
    <w:p w14:paraId="30CAE200" w14:textId="4E4120EA" w:rsidR="00020C5D" w:rsidRDefault="00020C5D" w:rsidP="007541E7">
      <w:pPr>
        <w:pStyle w:val="Instructionaltext"/>
        <w:jc w:val="both"/>
        <w:rPr>
          <w:rFonts w:eastAsiaTheme="minorEastAsia"/>
          <w:color w:val="auto"/>
        </w:rPr>
      </w:pPr>
      <w:r w:rsidRPr="6911BF15">
        <w:rPr>
          <w:rFonts w:eastAsiaTheme="minorEastAsia"/>
          <w:color w:val="auto"/>
        </w:rPr>
        <w:t xml:space="preserve">The </w:t>
      </w:r>
      <w:r>
        <w:rPr>
          <w:rFonts w:eastAsiaTheme="minorEastAsia"/>
          <w:color w:val="auto"/>
        </w:rPr>
        <w:t>applicant</w:t>
      </w:r>
      <w:r w:rsidRPr="6911BF15">
        <w:rPr>
          <w:rFonts w:eastAsiaTheme="minorEastAsia"/>
          <w:color w:val="auto"/>
        </w:rPr>
        <w:t xml:space="preserve"> </w:t>
      </w:r>
      <w:r>
        <w:rPr>
          <w:rFonts w:eastAsiaTheme="minorEastAsia"/>
          <w:color w:val="auto"/>
        </w:rPr>
        <w:t xml:space="preserve">has </w:t>
      </w:r>
      <w:r w:rsidRPr="6911BF15">
        <w:rPr>
          <w:rFonts w:eastAsiaTheme="minorEastAsia"/>
          <w:color w:val="auto"/>
        </w:rPr>
        <w:t>nominated TV-ICD therapy as the comparator</w:t>
      </w:r>
      <w:r>
        <w:rPr>
          <w:rFonts w:eastAsiaTheme="minorEastAsia"/>
          <w:color w:val="auto"/>
        </w:rPr>
        <w:t xml:space="preserve">, noting single-chamber TV-ICD is the main comparator </w:t>
      </w:r>
      <w:r w:rsidR="00EA3787">
        <w:rPr>
          <w:rFonts w:eastAsiaTheme="minorEastAsia"/>
          <w:color w:val="auto"/>
        </w:rPr>
        <w:fldChar w:fldCharType="begin"/>
      </w:r>
      <w:r w:rsidR="002B1C7F">
        <w:rPr>
          <w:rFonts w:eastAsiaTheme="minorEastAsia"/>
          <w:color w:val="auto"/>
        </w:rPr>
        <w:instrText xml:space="preserve"> ADDIN EN.CITE &lt;EndNote&gt;&lt;Cite&gt;&lt;Author&gt;Applicant&lt;/Author&gt;&lt;Year&gt;2022&lt;/Year&gt;&lt;RecNum&gt;19&lt;/RecNum&gt;&lt;DisplayText&gt;(Applicant, 2022a; 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Cite&gt;&lt;Author&gt;Applicant&lt;/Author&gt;&lt;Year&gt;2022&lt;/Year&gt;&lt;RecNum&gt;32&lt;/RecNum&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rsidR="00EA3787">
        <w:rPr>
          <w:rFonts w:eastAsiaTheme="minorEastAsia"/>
          <w:color w:val="auto"/>
        </w:rPr>
        <w:fldChar w:fldCharType="separate"/>
      </w:r>
      <w:r w:rsidR="00EA3787">
        <w:rPr>
          <w:rFonts w:eastAsiaTheme="minorEastAsia"/>
          <w:noProof/>
          <w:color w:val="auto"/>
        </w:rPr>
        <w:t>(Applicant, 2022a; Applicant, 2022b)</w:t>
      </w:r>
      <w:r w:rsidR="00EA3787">
        <w:rPr>
          <w:rFonts w:eastAsiaTheme="minorEastAsia"/>
          <w:color w:val="auto"/>
        </w:rPr>
        <w:fldChar w:fldCharType="end"/>
      </w:r>
      <w:r>
        <w:rPr>
          <w:rFonts w:eastAsiaTheme="minorEastAsia"/>
          <w:color w:val="auto"/>
        </w:rPr>
        <w:t>.</w:t>
      </w:r>
      <w:r w:rsidRPr="6911BF15">
        <w:rPr>
          <w:rFonts w:eastAsiaTheme="minorEastAsia"/>
          <w:color w:val="auto"/>
        </w:rPr>
        <w:t xml:space="preserve"> </w:t>
      </w:r>
      <w:r w:rsidR="00241031">
        <w:rPr>
          <w:rFonts w:eastAsiaTheme="minorEastAsia"/>
          <w:color w:val="auto"/>
        </w:rPr>
        <w:t>Other extravascular ICD devices</w:t>
      </w:r>
      <w:r w:rsidR="0017193B">
        <w:rPr>
          <w:rFonts w:eastAsiaTheme="minorEastAsia"/>
          <w:color w:val="auto"/>
        </w:rPr>
        <w:t>,</w:t>
      </w:r>
      <w:r w:rsidR="00241031">
        <w:rPr>
          <w:rFonts w:eastAsiaTheme="minorEastAsia"/>
          <w:color w:val="auto"/>
        </w:rPr>
        <w:t xml:space="preserve"> notably the S-ICD</w:t>
      </w:r>
      <w:r w:rsidR="0017193B">
        <w:rPr>
          <w:rFonts w:eastAsiaTheme="minorEastAsia"/>
          <w:color w:val="auto"/>
        </w:rPr>
        <w:t>,</w:t>
      </w:r>
      <w:r w:rsidR="0049507D">
        <w:rPr>
          <w:rFonts w:eastAsiaTheme="minorEastAsia"/>
          <w:color w:val="auto"/>
        </w:rPr>
        <w:t xml:space="preserve"> were not included in the nominated comparator.</w:t>
      </w:r>
      <w:r w:rsidR="00993360">
        <w:rPr>
          <w:rFonts w:eastAsiaTheme="minorEastAsia"/>
          <w:color w:val="auto"/>
        </w:rPr>
        <w:t xml:space="preserve"> </w:t>
      </w:r>
    </w:p>
    <w:p w14:paraId="1267BD03" w14:textId="753A4569" w:rsidR="00020C5D" w:rsidRDefault="00B40580" w:rsidP="007541E7">
      <w:pPr>
        <w:pStyle w:val="Instructionaltext"/>
        <w:jc w:val="both"/>
        <w:rPr>
          <w:rFonts w:eastAsiaTheme="minorEastAsia"/>
          <w:color w:val="auto"/>
        </w:rPr>
      </w:pPr>
      <w:r w:rsidRPr="6911BF15">
        <w:rPr>
          <w:rFonts w:eastAsiaTheme="minorEastAsia"/>
          <w:color w:val="auto"/>
        </w:rPr>
        <w:t>There are existing MBS items for TV-ICD therapy</w:t>
      </w:r>
      <w:r>
        <w:rPr>
          <w:rFonts w:eastAsiaTheme="minorEastAsia"/>
          <w:color w:val="auto"/>
        </w:rPr>
        <w:t xml:space="preserve">. MBS item 38471 (formerly MBS items 38384 and 38390) is associated with TV-ICD lead insertion, while MBS item 38472 (formerly MBS items 38387 and 38393) is associated with TV-ICD generator insertion, removal or replacement </w:t>
      </w:r>
      <w:r w:rsidR="00EA3787">
        <w:rPr>
          <w:rFonts w:eastAsiaTheme="minorEastAsia"/>
          <w:color w:val="auto"/>
        </w:rPr>
        <w:fldChar w:fldCharType="begin"/>
      </w:r>
      <w:r w:rsidR="002B1C7F">
        <w:rPr>
          <w:rFonts w:eastAsiaTheme="minorEastAsia"/>
          <w:color w:val="auto"/>
        </w:rPr>
        <w:instrText xml:space="preserve"> ADDIN EN.CITE &lt;EndNote&gt;&lt;Cite&gt;&lt;Author&gt;Applicant&lt;/Author&gt;&lt;Year&gt;2022&lt;/Year&gt;&lt;RecNum&gt;19&lt;/RecNum&gt;&lt;DisplayText&gt;(Applicant, 2022b; Australian Government Department of Health, 2022a)&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Cite&gt;&lt;Author&gt;Australian Government Department of Health&lt;/Author&gt;&lt;Year&gt;2022&lt;/Year&gt;&lt;RecNum&gt;54&lt;/RecNum&gt;&lt;record&gt;&lt;rec-number&gt;54&lt;/rec-number&gt;&lt;foreign-keys&gt;&lt;key app="EN" db-id="dxwp9sr0q2tvaketzr1ptspxe55xeavas9tv" timestamp="1656050946"&gt;54&lt;/key&gt;&lt;/foreign-keys&gt;&lt;ref-type name="Web Page"&gt;12&lt;/ref-type&gt;&lt;contributors&gt;&lt;authors&gt;&lt;author&gt;Australian Government Department of Health,&lt;/author&gt;&lt;/authors&gt;&lt;/contributors&gt;&lt;titles&gt;&lt;title&gt;MBS Online&lt;/title&gt;&lt;/titles&gt;&lt;volume&gt;2022&lt;/volume&gt;&lt;number&gt;24 June&lt;/number&gt;&lt;dates&gt;&lt;year&gt;2022&lt;/year&gt;&lt;/dates&gt;&lt;urls&gt;&lt;related-urls&gt;&lt;url&gt;http://www.mbsonline.gov.au/internet/mbsonline/publishing.nsf/Content/Home&lt;/url&gt;&lt;/related-urls&gt;&lt;/urls&gt;&lt;/record&gt;&lt;/Cite&gt;&lt;/EndNote&gt;</w:instrText>
      </w:r>
      <w:r w:rsidR="00EA3787">
        <w:rPr>
          <w:rFonts w:eastAsiaTheme="minorEastAsia"/>
          <w:color w:val="auto"/>
        </w:rPr>
        <w:fldChar w:fldCharType="separate"/>
      </w:r>
      <w:r w:rsidR="00EA3787">
        <w:rPr>
          <w:rFonts w:eastAsiaTheme="minorEastAsia"/>
          <w:noProof/>
          <w:color w:val="auto"/>
        </w:rPr>
        <w:t>(Applicant, 2022b; Australian Government Department of Health, 2022a)</w:t>
      </w:r>
      <w:r w:rsidR="00EA3787">
        <w:rPr>
          <w:rFonts w:eastAsiaTheme="minorEastAsia"/>
          <w:color w:val="auto"/>
        </w:rPr>
        <w:fldChar w:fldCharType="end"/>
      </w:r>
      <w:r>
        <w:rPr>
          <w:rFonts w:eastAsiaTheme="minorEastAsia"/>
          <w:color w:val="auto"/>
        </w:rPr>
        <w:t>.</w:t>
      </w:r>
      <w:r w:rsidR="000B1E8F">
        <w:rPr>
          <w:rFonts w:eastAsiaTheme="minorEastAsia"/>
          <w:color w:val="auto"/>
        </w:rPr>
        <w:t xml:space="preserve"> </w:t>
      </w:r>
    </w:p>
    <w:p w14:paraId="5F1FAA90" w14:textId="0013217D" w:rsidR="000B1E8F" w:rsidRPr="00C35215" w:rsidRDefault="000B1E8F" w:rsidP="007541E7">
      <w:pPr>
        <w:pStyle w:val="Instructionaltext"/>
        <w:jc w:val="both"/>
        <w:rPr>
          <w:rFonts w:eastAsiaTheme="minorEastAsia" w:cs="Arial"/>
          <w:color w:val="auto"/>
        </w:rPr>
      </w:pPr>
      <w:r>
        <w:rPr>
          <w:rFonts w:eastAsiaTheme="minorEastAsia"/>
          <w:color w:val="auto"/>
        </w:rPr>
        <w:t>The nominated comparator is</w:t>
      </w:r>
      <w:r w:rsidR="00AE000B">
        <w:rPr>
          <w:rFonts w:eastAsiaTheme="minorEastAsia"/>
          <w:color w:val="auto"/>
        </w:rPr>
        <w:t xml:space="preserve"> </w:t>
      </w:r>
      <w:r w:rsidR="00DF615C">
        <w:rPr>
          <w:rFonts w:eastAsiaTheme="minorEastAsia"/>
          <w:color w:val="auto"/>
        </w:rPr>
        <w:t>the relevant comparator</w:t>
      </w:r>
      <w:r w:rsidR="004A4C2F">
        <w:rPr>
          <w:rFonts w:eastAsiaTheme="minorEastAsia"/>
          <w:color w:val="auto"/>
        </w:rPr>
        <w:t xml:space="preserve"> for subpopulation a. For subpopulations b and c, best available care </w:t>
      </w:r>
      <w:r w:rsidR="00D542CF">
        <w:rPr>
          <w:rFonts w:eastAsiaTheme="minorEastAsia"/>
          <w:color w:val="auto"/>
        </w:rPr>
        <w:t xml:space="preserve">in the absence of ICD therapy </w:t>
      </w:r>
      <w:r w:rsidR="004A4C2F">
        <w:rPr>
          <w:rFonts w:eastAsiaTheme="minorEastAsia"/>
          <w:color w:val="auto"/>
        </w:rPr>
        <w:t xml:space="preserve">is a more appropriate comparator. </w:t>
      </w:r>
      <w:r w:rsidR="00DF615C">
        <w:rPr>
          <w:rFonts w:eastAsiaTheme="minorEastAsia"/>
          <w:color w:val="auto"/>
        </w:rPr>
        <w:t xml:space="preserve">An overview of </w:t>
      </w:r>
      <w:r w:rsidR="001E7B70">
        <w:rPr>
          <w:rFonts w:eastAsiaTheme="minorEastAsia"/>
          <w:color w:val="auto"/>
        </w:rPr>
        <w:t>each is provided below.</w:t>
      </w:r>
    </w:p>
    <w:p w14:paraId="62336377" w14:textId="6A61A136" w:rsidR="00CA1EF4" w:rsidRPr="00CA1EF4" w:rsidRDefault="00156061" w:rsidP="007541E7">
      <w:pPr>
        <w:pStyle w:val="Heading4"/>
        <w:jc w:val="both"/>
      </w:pPr>
      <w:r>
        <w:t>TV-ICDs</w:t>
      </w:r>
    </w:p>
    <w:p w14:paraId="074A85D9" w14:textId="2639180C" w:rsidR="00F2223C" w:rsidRDefault="00F2223C" w:rsidP="007541E7">
      <w:pPr>
        <w:jc w:val="both"/>
        <w:rPr>
          <w:rFonts w:eastAsiaTheme="minorEastAsia" w:cs="Arial"/>
        </w:rPr>
      </w:pPr>
      <w:r w:rsidRPr="002F52A0">
        <w:rPr>
          <w:rFonts w:eastAsiaTheme="minorEastAsia" w:cs="Arial"/>
        </w:rPr>
        <w:t xml:space="preserve">For </w:t>
      </w:r>
      <w:r>
        <w:rPr>
          <w:rFonts w:eastAsiaTheme="minorEastAsia" w:cs="Arial"/>
        </w:rPr>
        <w:t xml:space="preserve">several </w:t>
      </w:r>
      <w:r w:rsidRPr="002F52A0">
        <w:rPr>
          <w:rFonts w:eastAsiaTheme="minorEastAsia" w:cs="Arial"/>
        </w:rPr>
        <w:t>decades,</w:t>
      </w:r>
      <w:r w:rsidRPr="00F529A2">
        <w:rPr>
          <w:rFonts w:eastAsiaTheme="minorEastAsia" w:cs="Arial"/>
        </w:rPr>
        <w:t xml:space="preserve"> </w:t>
      </w:r>
      <w:r w:rsidRPr="00595B79">
        <w:rPr>
          <w:rFonts w:eastAsiaTheme="minorEastAsia" w:cs="Arial"/>
        </w:rPr>
        <w:t xml:space="preserve">patients at risk of VA </w:t>
      </w:r>
      <w:r>
        <w:rPr>
          <w:rFonts w:eastAsiaTheme="minorEastAsia" w:cs="Arial"/>
        </w:rPr>
        <w:t>have been</w:t>
      </w:r>
      <w:r w:rsidRPr="00595B79">
        <w:rPr>
          <w:rFonts w:eastAsiaTheme="minorEastAsia" w:cs="Arial"/>
        </w:rPr>
        <w:t xml:space="preserve"> managed through TV-ICD therapy</w:t>
      </w:r>
      <w:r>
        <w:rPr>
          <w:rFonts w:eastAsiaTheme="minorEastAsia" w:cs="Arial"/>
        </w:rPr>
        <w:t xml:space="preserve"> </w:t>
      </w:r>
      <w:r w:rsidR="00EA3787">
        <w:rPr>
          <w:rFonts w:eastAsiaTheme="minorEastAsia" w:cs="Arial"/>
        </w:rPr>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002B1C7F">
        <w:rPr>
          <w:rFonts w:eastAsiaTheme="minorEastAsia" w:cs="Arial"/>
        </w:rPr>
        <w:instrText xml:space="preserve"> ADDIN EN.CITE </w:instrText>
      </w:r>
      <w:r w:rsidR="002B1C7F">
        <w:rPr>
          <w:rFonts w:eastAsiaTheme="minorEastAsia" w:cs="Arial"/>
        </w:rPr>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002B1C7F">
        <w:rPr>
          <w:rFonts w:eastAsiaTheme="minorEastAsia" w:cs="Arial"/>
        </w:rPr>
        <w:instrText xml:space="preserve"> ADDIN EN.CITE.DATA </w:instrText>
      </w:r>
      <w:r w:rsidR="002B1C7F">
        <w:rPr>
          <w:rFonts w:eastAsiaTheme="minorEastAsia" w:cs="Arial"/>
        </w:rPr>
      </w:r>
      <w:r w:rsidR="002B1C7F">
        <w:rPr>
          <w:rFonts w:eastAsiaTheme="minorEastAsia" w:cs="Arial"/>
        </w:rPr>
        <w:fldChar w:fldCharType="end"/>
      </w:r>
      <w:r w:rsidR="00EA3787">
        <w:rPr>
          <w:rFonts w:eastAsiaTheme="minorEastAsia" w:cs="Arial"/>
        </w:rPr>
      </w:r>
      <w:r w:rsidR="00EA3787">
        <w:rPr>
          <w:rFonts w:eastAsiaTheme="minorEastAsia" w:cs="Arial"/>
        </w:rPr>
        <w:fldChar w:fldCharType="separate"/>
      </w:r>
      <w:r w:rsidR="00EA3787">
        <w:rPr>
          <w:rFonts w:eastAsiaTheme="minorEastAsia" w:cs="Arial"/>
          <w:noProof/>
        </w:rPr>
        <w:t>(Al-Khatib et al., 2018; Priori et al., 2015)</w:t>
      </w:r>
      <w:r w:rsidR="00EA3787">
        <w:rPr>
          <w:rFonts w:eastAsiaTheme="minorEastAsia" w:cs="Arial"/>
        </w:rPr>
        <w:fldChar w:fldCharType="end"/>
      </w:r>
      <w:r>
        <w:rPr>
          <w:rFonts w:eastAsiaTheme="minorEastAsia" w:cs="Arial"/>
        </w:rPr>
        <w:t xml:space="preserve">. </w:t>
      </w:r>
    </w:p>
    <w:p w14:paraId="7C254328" w14:textId="374E7A39" w:rsidR="00186811" w:rsidRDefault="00EE55F3" w:rsidP="007541E7">
      <w:pPr>
        <w:jc w:val="both"/>
      </w:pPr>
      <w:r w:rsidRPr="00F846B4">
        <w:t xml:space="preserve">Conventional </w:t>
      </w:r>
      <w:r w:rsidR="00846280">
        <w:t>single</w:t>
      </w:r>
      <w:r w:rsidR="0016155A">
        <w:t>-</w:t>
      </w:r>
      <w:r w:rsidR="00846280">
        <w:t xml:space="preserve">chamber </w:t>
      </w:r>
      <w:r w:rsidR="00186811" w:rsidRPr="00F846B4">
        <w:t>TV-</w:t>
      </w:r>
      <w:r w:rsidRPr="00F846B4">
        <w:t>ICD</w:t>
      </w:r>
      <w:r w:rsidR="00AF0403">
        <w:t xml:space="preserve">s </w:t>
      </w:r>
      <w:r w:rsidR="001565AB">
        <w:t>comprise</w:t>
      </w:r>
      <w:r w:rsidRPr="00F846B4">
        <w:t xml:space="preserve"> a generator</w:t>
      </w:r>
      <w:r w:rsidR="00186811" w:rsidRPr="00F846B4">
        <w:t xml:space="preserve"> and a transvenous lead</w:t>
      </w:r>
      <w:r w:rsidR="001565AB">
        <w:t xml:space="preserve"> inserted</w:t>
      </w:r>
      <w:r w:rsidR="00186811" w:rsidRPr="00F846B4">
        <w:t xml:space="preserve"> into the right ventri</w:t>
      </w:r>
      <w:r w:rsidR="00846280">
        <w:t>cle of the heart</w:t>
      </w:r>
      <w:r w:rsidR="00186811">
        <w:t xml:space="preserve">. </w:t>
      </w:r>
      <w:r w:rsidR="00F5692B">
        <w:t>Additional lead</w:t>
      </w:r>
      <w:r w:rsidR="00846280">
        <w:t>s</w:t>
      </w:r>
      <w:r w:rsidR="00F5692B">
        <w:t xml:space="preserve"> may be inserted into the </w:t>
      </w:r>
      <w:r w:rsidR="00F5692B" w:rsidRPr="00EE55F3">
        <w:t>right atrium (</w:t>
      </w:r>
      <w:r w:rsidR="00F5692B">
        <w:t xml:space="preserve">for </w:t>
      </w:r>
      <w:r w:rsidR="00F5692B" w:rsidRPr="00EE55F3">
        <w:t>dual-chamber ICD)</w:t>
      </w:r>
      <w:r w:rsidR="00F5692B">
        <w:t xml:space="preserve"> or </w:t>
      </w:r>
      <w:r w:rsidR="00846280">
        <w:t>in</w:t>
      </w:r>
      <w:r w:rsidR="00F5692B">
        <w:t xml:space="preserve">to the </w:t>
      </w:r>
      <w:r w:rsidR="00F5692B" w:rsidRPr="00EE55F3">
        <w:t>left ventricle (</w:t>
      </w:r>
      <w:r w:rsidR="00F5692B">
        <w:t xml:space="preserve">for </w:t>
      </w:r>
      <w:r w:rsidR="00FB005A">
        <w:t>CRT</w:t>
      </w:r>
      <w:r w:rsidR="00F5692B">
        <w:t>).</w:t>
      </w:r>
      <w:r w:rsidR="00B74D5C">
        <w:t xml:space="preserve"> </w:t>
      </w:r>
      <w:r w:rsidR="00754093">
        <w:t>In the majority of cases, t</w:t>
      </w:r>
      <w:r w:rsidR="00186811">
        <w:t>he generator is placed in a pocket</w:t>
      </w:r>
      <w:r w:rsidR="00186811" w:rsidRPr="00186811">
        <w:t xml:space="preserve"> </w:t>
      </w:r>
      <w:r w:rsidR="00186811" w:rsidRPr="00EE55F3">
        <w:t>in the pectoral region below the left clavicle</w:t>
      </w:r>
      <w:r w:rsidR="001C0584">
        <w:t xml:space="preserve"> </w:t>
      </w:r>
      <w:r w:rsidR="00EA3787">
        <w:fldChar w:fldCharType="begin">
          <w:fldData xml:space="preserve">PEVuZE5vdGU+PENpdGU+PEF1dGhvcj5NYXJxdWllPC9BdXRob3I+PFllYXI+MjAwNzwvWWVhcj48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</w:fldData>
        </w:fldChar>
      </w:r>
      <w:r w:rsidR="002B1C7F">
        <w:instrText xml:space="preserve"> ADDIN EN.CITE </w:instrText>
      </w:r>
      <w:r w:rsidR="002B1C7F">
        <w:fldChar w:fldCharType="begin">
          <w:fldData xml:space="preserve">PEVuZE5vdGU+PENpdGU+PEF1dGhvcj5NYXJxdWllPC9BdXRob3I+PFllYXI+MjAwNzwvWWVhcj48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</w:fldData>
        </w:fldChar>
      </w:r>
      <w:r w:rsidR="002B1C7F">
        <w:instrText xml:space="preserve"> ADDIN EN.CITE.DATA </w:instrText>
      </w:r>
      <w:r w:rsidR="002B1C7F">
        <w:fldChar w:fldCharType="end"/>
      </w:r>
      <w:r w:rsidR="00EA3787">
        <w:fldChar w:fldCharType="separate"/>
      </w:r>
      <w:r w:rsidR="00EA3787">
        <w:rPr>
          <w:noProof/>
        </w:rPr>
        <w:t>(Marquie et al., 2007)</w:t>
      </w:r>
      <w:r w:rsidR="00EA3787">
        <w:fldChar w:fldCharType="end"/>
      </w:r>
      <w:r w:rsidR="00896B7E">
        <w:t>.</w:t>
      </w:r>
    </w:p>
    <w:p w14:paraId="5ECC3CA3" w14:textId="554E92F4" w:rsidR="0037131C" w:rsidRDefault="00885C86" w:rsidP="007541E7">
      <w:pPr>
        <w:pStyle w:val="Instructionaltext"/>
        <w:jc w:val="both"/>
        <w:rPr>
          <w:rFonts w:eastAsiaTheme="minorEastAsia"/>
          <w:color w:val="auto"/>
        </w:rPr>
      </w:pPr>
      <w:r w:rsidRPr="009E5910">
        <w:rPr>
          <w:rFonts w:eastAsiaTheme="minorEastAsia"/>
          <w:color w:val="auto"/>
        </w:rPr>
        <w:t>Insertion of the TV-ICD is clinically similar to the insertion of a</w:t>
      </w:r>
      <w:r w:rsidR="00170CCF" w:rsidRPr="009E5910">
        <w:rPr>
          <w:rFonts w:eastAsiaTheme="minorEastAsia"/>
          <w:color w:val="auto"/>
        </w:rPr>
        <w:t>n</w:t>
      </w:r>
      <w:r w:rsidRPr="009E5910">
        <w:rPr>
          <w:rFonts w:eastAsiaTheme="minorEastAsia"/>
          <w:color w:val="auto"/>
        </w:rPr>
        <w:t xml:space="preserve"> EV-ICD</w:t>
      </w:r>
      <w:r w:rsidR="000E1A0B" w:rsidRPr="009E5910">
        <w:rPr>
          <w:rFonts w:eastAsiaTheme="minorEastAsia"/>
          <w:color w:val="auto"/>
        </w:rPr>
        <w:t>;</w:t>
      </w:r>
      <w:r w:rsidR="000E1A0B">
        <w:rPr>
          <w:rFonts w:eastAsiaTheme="minorEastAsia"/>
          <w:color w:val="auto"/>
        </w:rPr>
        <w:t xml:space="preserve"> however, </w:t>
      </w:r>
      <w:r w:rsidRPr="00885C86">
        <w:rPr>
          <w:rFonts w:eastAsiaTheme="minorEastAsia"/>
          <w:color w:val="auto"/>
        </w:rPr>
        <w:t xml:space="preserve">the </w:t>
      </w:r>
      <w:r w:rsidR="00185577">
        <w:rPr>
          <w:rFonts w:eastAsiaTheme="minorEastAsia"/>
          <w:color w:val="auto"/>
        </w:rPr>
        <w:t>TV</w:t>
      </w:r>
      <w:r>
        <w:rPr>
          <w:rFonts w:eastAsiaTheme="minorEastAsia"/>
          <w:color w:val="auto"/>
        </w:rPr>
        <w:t>-</w:t>
      </w:r>
      <w:r w:rsidRPr="00885C86">
        <w:rPr>
          <w:rFonts w:eastAsiaTheme="minorEastAsia"/>
          <w:color w:val="auto"/>
        </w:rPr>
        <w:t xml:space="preserve">ICD leads need to be inserted into the vasculature of the heart. </w:t>
      </w:r>
      <w:r w:rsidR="00E36F1B">
        <w:rPr>
          <w:rFonts w:eastAsiaTheme="minorEastAsia"/>
          <w:color w:val="auto"/>
        </w:rPr>
        <w:t>One or two leads are implanted</w:t>
      </w:r>
      <w:r w:rsidR="00F7586A">
        <w:rPr>
          <w:rFonts w:eastAsiaTheme="minorEastAsia"/>
          <w:color w:val="auto"/>
        </w:rPr>
        <w:t xml:space="preserve"> and attached to the heart tissue</w:t>
      </w:r>
      <w:r w:rsidR="00E36F1B">
        <w:rPr>
          <w:rFonts w:eastAsiaTheme="minorEastAsia"/>
          <w:color w:val="auto"/>
        </w:rPr>
        <w:t>, depending on the types of ICD being used</w:t>
      </w:r>
      <w:r w:rsidR="003F6FF9">
        <w:rPr>
          <w:rFonts w:eastAsiaTheme="minorEastAsia"/>
          <w:color w:val="auto"/>
        </w:rPr>
        <w:t xml:space="preserve"> (</w:t>
      </w:r>
      <w:r w:rsidR="009E07D6">
        <w:rPr>
          <w:rFonts w:eastAsiaTheme="minorEastAsia"/>
          <w:color w:val="auto"/>
        </w:rPr>
        <w:t>i.e. single- or dual-chamber</w:t>
      </w:r>
      <w:r w:rsidR="003F6FF9">
        <w:rPr>
          <w:rFonts w:eastAsiaTheme="minorEastAsia"/>
          <w:color w:val="auto"/>
        </w:rPr>
        <w:t>)</w:t>
      </w:r>
      <w:r w:rsidR="00E36F1B">
        <w:rPr>
          <w:rFonts w:eastAsiaTheme="minorEastAsia"/>
          <w:color w:val="auto"/>
        </w:rPr>
        <w:t xml:space="preserve">. </w:t>
      </w:r>
      <w:r w:rsidR="00782841">
        <w:rPr>
          <w:rFonts w:eastAsiaTheme="minorEastAsia"/>
          <w:color w:val="auto"/>
        </w:rPr>
        <w:t xml:space="preserve">The other ends </w:t>
      </w:r>
      <w:r w:rsidR="002229D5">
        <w:rPr>
          <w:rFonts w:eastAsiaTheme="minorEastAsia"/>
          <w:color w:val="auto"/>
        </w:rPr>
        <w:t xml:space="preserve">of the leads </w:t>
      </w:r>
      <w:r w:rsidR="00782841">
        <w:rPr>
          <w:rFonts w:eastAsiaTheme="minorEastAsia"/>
          <w:color w:val="auto"/>
        </w:rPr>
        <w:t>are connected to the</w:t>
      </w:r>
      <w:r w:rsidR="002229D5">
        <w:rPr>
          <w:rFonts w:eastAsiaTheme="minorEastAsia"/>
          <w:color w:val="auto"/>
        </w:rPr>
        <w:t xml:space="preserve"> generator, which is </w:t>
      </w:r>
      <w:r w:rsidR="00EF4CBD">
        <w:rPr>
          <w:rFonts w:eastAsiaTheme="minorEastAsia"/>
          <w:color w:val="auto"/>
        </w:rPr>
        <w:t>positioned</w:t>
      </w:r>
      <w:r w:rsidR="002229D5">
        <w:rPr>
          <w:rFonts w:eastAsiaTheme="minorEastAsia"/>
          <w:color w:val="auto"/>
        </w:rPr>
        <w:t xml:space="preserve"> in a small pocket</w:t>
      </w:r>
      <w:r w:rsidR="00F7586A">
        <w:rPr>
          <w:rFonts w:eastAsiaTheme="minorEastAsia"/>
          <w:color w:val="auto"/>
        </w:rPr>
        <w:t xml:space="preserve"> located between the skin and the chest </w:t>
      </w:r>
      <w:r w:rsidR="00F7586A">
        <w:rPr>
          <w:rFonts w:eastAsiaTheme="minorEastAsia"/>
          <w:color w:val="auto"/>
        </w:rPr>
        <w:lastRenderedPageBreak/>
        <w:t>muscle</w:t>
      </w:r>
      <w:r w:rsidR="002D5B54">
        <w:rPr>
          <w:rFonts w:eastAsiaTheme="minorEastAsia"/>
          <w:color w:val="auto"/>
        </w:rPr>
        <w:t xml:space="preserve"> </w:t>
      </w:r>
      <w:r w:rsidR="00EA3787">
        <w:rPr>
          <w:rFonts w:eastAsiaTheme="minorEastAsia"/>
          <w:color w:val="auto"/>
        </w:rPr>
        <w:fldChar w:fldCharType="begin">
          <w:fldData xml:space="preserve">PEVuZE5vdGU+PENpdGU+PEF1dGhvcj5Lb2JlPC9BdXRob3I+PFllYXI+MjAxNzwvWWVhcj48UmVj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</w:fldData>
        </w:fldChar>
      </w:r>
      <w:r w:rsidR="002B1C7F">
        <w:rPr>
          <w:rFonts w:eastAsiaTheme="minorEastAsia"/>
          <w:color w:val="auto"/>
        </w:rPr>
        <w:instrText xml:space="preserve"> ADDIN EN.CITE </w:instrText>
      </w:r>
      <w:r w:rsidR="002B1C7F">
        <w:rPr>
          <w:rFonts w:eastAsiaTheme="minorEastAsia"/>
          <w:color w:val="auto"/>
        </w:rPr>
        <w:fldChar w:fldCharType="begin">
          <w:fldData xml:space="preserve">PEVuZE5vdGU+PENpdGU+PEF1dGhvcj5Lb2JlPC9BdXRob3I+PFllYXI+MjAxNzwvWWVhcj48UmVj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</w:fldData>
        </w:fldChar>
      </w:r>
      <w:r w:rsidR="002B1C7F">
        <w:rPr>
          <w:rFonts w:eastAsiaTheme="minorEastAsia"/>
          <w:color w:val="auto"/>
        </w:rPr>
        <w:instrText xml:space="preserve"> ADDIN EN.CITE.DATA </w:instrText>
      </w:r>
      <w:r w:rsidR="002B1C7F">
        <w:rPr>
          <w:rFonts w:eastAsiaTheme="minorEastAsia"/>
          <w:color w:val="auto"/>
        </w:rPr>
      </w:r>
      <w:r w:rsidR="002B1C7F">
        <w:rPr>
          <w:rFonts w:eastAsiaTheme="minorEastAsia"/>
          <w:color w:val="auto"/>
        </w:rPr>
        <w:fldChar w:fldCharType="end"/>
      </w:r>
      <w:r w:rsidR="00EA3787">
        <w:rPr>
          <w:rFonts w:eastAsiaTheme="minorEastAsia"/>
          <w:color w:val="auto"/>
        </w:rPr>
      </w:r>
      <w:r w:rsidR="00EA3787">
        <w:rPr>
          <w:rFonts w:eastAsiaTheme="minorEastAsia"/>
          <w:color w:val="auto"/>
        </w:rPr>
        <w:fldChar w:fldCharType="separate"/>
      </w:r>
      <w:r w:rsidR="00EA3787">
        <w:rPr>
          <w:rFonts w:eastAsiaTheme="minorEastAsia"/>
          <w:noProof/>
          <w:color w:val="auto"/>
        </w:rPr>
        <w:t>(Kobe et al., 2017)</w:t>
      </w:r>
      <w:r w:rsidR="00EA3787">
        <w:rPr>
          <w:rFonts w:eastAsiaTheme="minorEastAsia"/>
          <w:color w:val="auto"/>
        </w:rPr>
        <w:fldChar w:fldCharType="end"/>
      </w:r>
      <w:r w:rsidR="00F7586A">
        <w:rPr>
          <w:rFonts w:eastAsiaTheme="minorEastAsia"/>
          <w:color w:val="auto"/>
        </w:rPr>
        <w:t>.</w:t>
      </w:r>
      <w:r w:rsidR="002229D5" w:rsidRPr="002229D5">
        <w:rPr>
          <w:rFonts w:eastAsiaTheme="minorEastAsia"/>
          <w:color w:val="auto"/>
        </w:rPr>
        <w:t xml:space="preserve"> </w:t>
      </w:r>
      <w:r w:rsidR="00B51EAB" w:rsidRPr="00B51EAB">
        <w:rPr>
          <w:rFonts w:eastAsiaTheme="minorEastAsia"/>
          <w:color w:val="auto"/>
        </w:rPr>
        <w:t>The procedure usually takes about an hour</w:t>
      </w:r>
      <w:r w:rsidR="002D5B54">
        <w:rPr>
          <w:rFonts w:eastAsiaTheme="minorEastAsia"/>
          <w:color w:val="auto"/>
        </w:rPr>
        <w:t xml:space="preserve"> </w:t>
      </w:r>
      <w:r w:rsidR="00EA3787">
        <w:rPr>
          <w:rFonts w:eastAsiaTheme="minorEastAsia"/>
          <w:color w:val="auto"/>
        </w:rPr>
        <w:fldChar w:fldCharType="begin">
          <w:fldData xml:space="preserve">PEVuZE5vdGU+PENpdGU+PEF1dGhvcj5MZW5hcmN6eWs8L0F1dGhvcj48WWVhcj4yMDE4PC9ZZWFy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</w:fldData>
        </w:fldChar>
      </w:r>
      <w:r w:rsidR="002B1C7F">
        <w:rPr>
          <w:rFonts w:eastAsiaTheme="minorEastAsia"/>
          <w:color w:val="auto"/>
        </w:rPr>
        <w:instrText xml:space="preserve"> ADDIN EN.CITE </w:instrText>
      </w:r>
      <w:r w:rsidR="002B1C7F">
        <w:rPr>
          <w:rFonts w:eastAsiaTheme="minorEastAsia"/>
          <w:color w:val="auto"/>
        </w:rPr>
        <w:fldChar w:fldCharType="begin">
          <w:fldData xml:space="preserve">PEVuZE5vdGU+PENpdGU+PEF1dGhvcj5MZW5hcmN6eWs8L0F1dGhvcj48WWVhcj4yMDE4PC9ZZWFy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</w:fldData>
        </w:fldChar>
      </w:r>
      <w:r w:rsidR="002B1C7F">
        <w:rPr>
          <w:rFonts w:eastAsiaTheme="minorEastAsia"/>
          <w:color w:val="auto"/>
        </w:rPr>
        <w:instrText xml:space="preserve"> ADDIN EN.CITE.DATA </w:instrText>
      </w:r>
      <w:r w:rsidR="002B1C7F">
        <w:rPr>
          <w:rFonts w:eastAsiaTheme="minorEastAsia"/>
          <w:color w:val="auto"/>
        </w:rPr>
      </w:r>
      <w:r w:rsidR="002B1C7F">
        <w:rPr>
          <w:rFonts w:eastAsiaTheme="minorEastAsia"/>
          <w:color w:val="auto"/>
        </w:rPr>
        <w:fldChar w:fldCharType="end"/>
      </w:r>
      <w:r w:rsidR="00EA3787">
        <w:rPr>
          <w:rFonts w:eastAsiaTheme="minorEastAsia"/>
          <w:color w:val="auto"/>
        </w:rPr>
      </w:r>
      <w:r w:rsidR="00EA3787">
        <w:rPr>
          <w:rFonts w:eastAsiaTheme="minorEastAsia"/>
          <w:color w:val="auto"/>
        </w:rPr>
        <w:fldChar w:fldCharType="separate"/>
      </w:r>
      <w:r w:rsidR="00EA3787">
        <w:rPr>
          <w:rFonts w:eastAsiaTheme="minorEastAsia"/>
          <w:noProof/>
          <w:color w:val="auto"/>
        </w:rPr>
        <w:t>(Lenarczyk et al., 2018)</w:t>
      </w:r>
      <w:r w:rsidR="00EA3787">
        <w:rPr>
          <w:rFonts w:eastAsiaTheme="minorEastAsia"/>
          <w:color w:val="auto"/>
        </w:rPr>
        <w:fldChar w:fldCharType="end"/>
      </w:r>
      <w:r w:rsidR="00B51EAB">
        <w:rPr>
          <w:rFonts w:eastAsiaTheme="minorEastAsia"/>
          <w:color w:val="auto"/>
        </w:rPr>
        <w:t>.</w:t>
      </w:r>
      <w:r w:rsidR="009C50DF">
        <w:rPr>
          <w:rFonts w:eastAsiaTheme="minorEastAsia"/>
          <w:color w:val="auto"/>
        </w:rPr>
        <w:t xml:space="preserve"> </w:t>
      </w:r>
      <w:r w:rsidR="002229D5">
        <w:rPr>
          <w:rFonts w:eastAsiaTheme="minorEastAsia"/>
          <w:color w:val="auto"/>
        </w:rPr>
        <w:t>Either general an</w:t>
      </w:r>
      <w:r w:rsidR="00D151B0">
        <w:rPr>
          <w:rFonts w:eastAsiaTheme="minorEastAsia"/>
          <w:color w:val="auto"/>
        </w:rPr>
        <w:t>a</w:t>
      </w:r>
      <w:r w:rsidR="002229D5">
        <w:rPr>
          <w:rFonts w:eastAsiaTheme="minorEastAsia"/>
          <w:color w:val="auto"/>
        </w:rPr>
        <w:t>esthesia or local anaesthesia and sedation are carried out based on local guidelines</w:t>
      </w:r>
      <w:r w:rsidR="00BD12F3">
        <w:rPr>
          <w:rFonts w:eastAsiaTheme="minorEastAsia"/>
          <w:color w:val="auto"/>
        </w:rPr>
        <w:t xml:space="preserve"> </w:t>
      </w:r>
      <w:r w:rsidR="00EA3787">
        <w:rPr>
          <w:rFonts w:eastAsiaTheme="minorEastAsia"/>
          <w:color w:val="auto"/>
        </w:rPr>
        <w:fldChar w:fldCharType="begin">
          <w:fldData xml:space="preserve">PEVuZE5vdGU+PENpdGU+PEF1dGhvcj5NYXJxdWllPC9BdXRob3I+PFllYXI+MjAwNzwvWWVhcj48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</w:fldData>
        </w:fldChar>
      </w:r>
      <w:r w:rsidR="002B1C7F">
        <w:rPr>
          <w:rFonts w:eastAsiaTheme="minorEastAsia"/>
          <w:color w:val="auto"/>
        </w:rPr>
        <w:instrText xml:space="preserve"> ADDIN EN.CITE </w:instrText>
      </w:r>
      <w:r w:rsidR="002B1C7F">
        <w:rPr>
          <w:rFonts w:eastAsiaTheme="minorEastAsia"/>
          <w:color w:val="auto"/>
        </w:rPr>
        <w:fldChar w:fldCharType="begin">
          <w:fldData xml:space="preserve">PEVuZE5vdGU+PENpdGU+PEF1dGhvcj5NYXJxdWllPC9BdXRob3I+PFllYXI+MjAwNzwvWWVhcj48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</w:fldData>
        </w:fldChar>
      </w:r>
      <w:r w:rsidR="002B1C7F">
        <w:rPr>
          <w:rFonts w:eastAsiaTheme="minorEastAsia"/>
          <w:color w:val="auto"/>
        </w:rPr>
        <w:instrText xml:space="preserve"> ADDIN EN.CITE.DATA </w:instrText>
      </w:r>
      <w:r w:rsidR="002B1C7F">
        <w:rPr>
          <w:rFonts w:eastAsiaTheme="minorEastAsia"/>
          <w:color w:val="auto"/>
        </w:rPr>
      </w:r>
      <w:r w:rsidR="002B1C7F">
        <w:rPr>
          <w:rFonts w:eastAsiaTheme="minorEastAsia"/>
          <w:color w:val="auto"/>
        </w:rPr>
        <w:fldChar w:fldCharType="end"/>
      </w:r>
      <w:r w:rsidR="00EA3787">
        <w:rPr>
          <w:rFonts w:eastAsiaTheme="minorEastAsia"/>
          <w:color w:val="auto"/>
        </w:rPr>
      </w:r>
      <w:r w:rsidR="00EA3787">
        <w:rPr>
          <w:rFonts w:eastAsiaTheme="minorEastAsia"/>
          <w:color w:val="auto"/>
        </w:rPr>
        <w:fldChar w:fldCharType="separate"/>
      </w:r>
      <w:r w:rsidR="00EA3787">
        <w:rPr>
          <w:rFonts w:eastAsiaTheme="minorEastAsia"/>
          <w:noProof/>
          <w:color w:val="auto"/>
        </w:rPr>
        <w:t>(Marquie et al., 2007)</w:t>
      </w:r>
      <w:r w:rsidR="00EA3787">
        <w:rPr>
          <w:rFonts w:eastAsiaTheme="minorEastAsia"/>
          <w:color w:val="auto"/>
        </w:rPr>
        <w:fldChar w:fldCharType="end"/>
      </w:r>
      <w:r w:rsidR="002229D5">
        <w:rPr>
          <w:rFonts w:eastAsiaTheme="minorEastAsia"/>
          <w:color w:val="auto"/>
        </w:rPr>
        <w:t>.</w:t>
      </w:r>
    </w:p>
    <w:p w14:paraId="3F301076" w14:textId="2FEC3918" w:rsidR="00BA03B7" w:rsidRDefault="001F0869" w:rsidP="00032E66">
      <w:pPr>
        <w:jc w:val="both"/>
      </w:pPr>
      <w:r>
        <w:t>The</w:t>
      </w:r>
      <w:r w:rsidRPr="6911BF15">
        <w:t xml:space="preserve"> comparator</w:t>
      </w:r>
      <w:r>
        <w:t xml:space="preserve"> and the proposed intervention have similar functions in that they</w:t>
      </w:r>
      <w:r w:rsidRPr="6911BF15">
        <w:t xml:space="preserve"> </w:t>
      </w:r>
      <w:r>
        <w:t xml:space="preserve">can </w:t>
      </w:r>
      <w:r w:rsidRPr="6911BF15">
        <w:t xml:space="preserve">provide </w:t>
      </w:r>
      <w:r>
        <w:t xml:space="preserve">defibrillation, ATP and </w:t>
      </w:r>
      <w:r w:rsidR="00AE0D84">
        <w:t>post-shock pacing</w:t>
      </w:r>
      <w:r w:rsidR="003C247F">
        <w:t>;</w:t>
      </w:r>
      <w:r w:rsidR="00AE0D84">
        <w:t xml:space="preserve"> </w:t>
      </w:r>
      <w:r w:rsidR="003C247F">
        <w:t>h</w:t>
      </w:r>
      <w:r w:rsidR="00526F6F">
        <w:t xml:space="preserve">owever, the TV-ICD can provide chronic pacing therapy </w:t>
      </w:r>
      <w:r w:rsidR="00EA3787">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instrText xml:space="preserve"> ADDIN EN.CITE </w:instrText>
      </w:r>
      <w:r w:rsidR="002B1C7F">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instrText xml:space="preserve"> ADDIN EN.CITE.DATA </w:instrText>
      </w:r>
      <w:r w:rsidR="002B1C7F">
        <w:fldChar w:fldCharType="end"/>
      </w:r>
      <w:r w:rsidR="00EA3787">
        <w:fldChar w:fldCharType="separate"/>
      </w:r>
      <w:r w:rsidR="00EA3787">
        <w:rPr>
          <w:noProof/>
        </w:rPr>
        <w:t>(Thompson et al., 2022)</w:t>
      </w:r>
      <w:r w:rsidR="00EA3787">
        <w:fldChar w:fldCharType="end"/>
      </w:r>
      <w:r w:rsidR="00526F6F">
        <w:t xml:space="preserve"> </w:t>
      </w:r>
      <w:r w:rsidR="004C543F">
        <w:t>A comparison between the proposed intervention and a single</w:t>
      </w:r>
      <w:r w:rsidR="00BD4D98">
        <w:t>-</w:t>
      </w:r>
      <w:r w:rsidR="004C543F">
        <w:t xml:space="preserve">chamber TV-ICD </w:t>
      </w:r>
      <w:r w:rsidR="00A62117">
        <w:t>device</w:t>
      </w:r>
      <w:r w:rsidR="004C543F">
        <w:t xml:space="preserve"> is provided </w:t>
      </w:r>
      <w:r w:rsidR="009A0BD1">
        <w:t>below (</w:t>
      </w:r>
      <w:r w:rsidR="009A0BD1">
        <w:fldChar w:fldCharType="begin"/>
      </w:r>
      <w:r w:rsidR="009A0BD1">
        <w:instrText xml:space="preserve"> REF _Ref107221837 \h  \* MERGEFORMAT </w:instrText>
      </w:r>
      <w:r w:rsidR="009A0BD1">
        <w:fldChar w:fldCharType="separate"/>
      </w:r>
      <w:r w:rsidR="00B71DE4" w:rsidRPr="009E5910">
        <w:t xml:space="preserve">Table </w:t>
      </w:r>
      <w:r w:rsidR="00B71DE4">
        <w:rPr>
          <w:noProof/>
        </w:rPr>
        <w:t>2</w:t>
      </w:r>
      <w:r w:rsidR="009A0BD1">
        <w:fldChar w:fldCharType="end"/>
      </w:r>
      <w:r w:rsidR="009A0BD1">
        <w:t>).</w:t>
      </w:r>
    </w:p>
    <w:p w14:paraId="21E8FFDD" w14:textId="711267E7" w:rsidR="004C543F" w:rsidRPr="009E5910" w:rsidRDefault="004C543F" w:rsidP="004C543F">
      <w:pPr>
        <w:pStyle w:val="Caption"/>
      </w:pPr>
      <w:bookmarkStart w:id="22" w:name="_Ref107221837"/>
      <w:r w:rsidRPr="009E5910">
        <w:t xml:space="preserve">Table </w:t>
      </w:r>
      <w:r w:rsidRPr="009E5910">
        <w:fldChar w:fldCharType="begin"/>
      </w:r>
      <w:r w:rsidRPr="009E5910">
        <w:instrText xml:space="preserve"> SEQ Table \* ARABIC </w:instrText>
      </w:r>
      <w:r w:rsidRPr="009E5910">
        <w:fldChar w:fldCharType="separate"/>
      </w:r>
      <w:r w:rsidR="00B71DE4">
        <w:rPr>
          <w:noProof/>
        </w:rPr>
        <w:t>2</w:t>
      </w:r>
      <w:r w:rsidRPr="009E5910">
        <w:fldChar w:fldCharType="end"/>
      </w:r>
      <w:bookmarkEnd w:id="22"/>
      <w:r w:rsidRPr="009E5910">
        <w:tab/>
        <w:t>Comparison between the proposed intervention and the TV-ICD system</w:t>
      </w:r>
    </w:p>
    <w:tbl>
      <w:tblPr>
        <w:tblStyle w:val="TableGrid"/>
        <w:tblW w:w="5000" w:type="pct"/>
        <w:tblInd w:w="0" w:type="dxa"/>
        <w:tblLook w:val="04A0" w:firstRow="1" w:lastRow="0" w:firstColumn="1" w:lastColumn="0" w:noHBand="0" w:noVBand="1"/>
      </w:tblPr>
      <w:tblGrid>
        <w:gridCol w:w="2547"/>
        <w:gridCol w:w="3513"/>
        <w:gridCol w:w="3511"/>
      </w:tblGrid>
      <w:tr w:rsidR="004C543F" w:rsidRPr="009E5910" w14:paraId="0BB789FE" w14:textId="77777777" w:rsidTr="00945612">
        <w:tc>
          <w:tcPr>
            <w:tcW w:w="1331" w:type="pct"/>
          </w:tcPr>
          <w:p w14:paraId="02AC8F37" w14:textId="77777777" w:rsidR="004C543F" w:rsidRPr="009E5910" w:rsidRDefault="004C543F" w:rsidP="00825426">
            <w:pPr>
              <w:pStyle w:val="Tabletext"/>
              <w:rPr>
                <w:rFonts w:eastAsiaTheme="minorEastAsia"/>
              </w:rPr>
            </w:pPr>
          </w:p>
        </w:tc>
        <w:tc>
          <w:tcPr>
            <w:tcW w:w="1835" w:type="pct"/>
          </w:tcPr>
          <w:p w14:paraId="30FEE0DC" w14:textId="77777777" w:rsidR="004C543F" w:rsidRPr="009E5910" w:rsidRDefault="004C543F" w:rsidP="00825426">
            <w:pPr>
              <w:pStyle w:val="Tabletext"/>
              <w:rPr>
                <w:rFonts w:eastAsiaTheme="minorEastAsia"/>
                <w:b/>
                <w:bCs/>
              </w:rPr>
            </w:pPr>
            <w:r w:rsidRPr="009E5910">
              <w:rPr>
                <w:rFonts w:eastAsiaTheme="minorEastAsia"/>
                <w:b/>
                <w:bCs/>
              </w:rPr>
              <w:t>Extravascular ICD</w:t>
            </w:r>
          </w:p>
        </w:tc>
        <w:tc>
          <w:tcPr>
            <w:tcW w:w="1834" w:type="pct"/>
          </w:tcPr>
          <w:p w14:paraId="3D053463" w14:textId="77777777" w:rsidR="004C543F" w:rsidRPr="009E5910" w:rsidRDefault="004C543F" w:rsidP="00825426">
            <w:pPr>
              <w:pStyle w:val="Tabletext"/>
              <w:rPr>
                <w:rFonts w:eastAsiaTheme="minorEastAsia"/>
                <w:b/>
                <w:bCs/>
              </w:rPr>
            </w:pPr>
            <w:r w:rsidRPr="009E5910">
              <w:rPr>
                <w:rFonts w:eastAsiaTheme="minorEastAsia"/>
                <w:b/>
                <w:bCs/>
              </w:rPr>
              <w:t>Transvenous ICD †</w:t>
            </w:r>
          </w:p>
        </w:tc>
      </w:tr>
      <w:tr w:rsidR="004C543F" w:rsidRPr="009E5910" w14:paraId="5A1DA69D" w14:textId="77777777" w:rsidTr="00945612">
        <w:tc>
          <w:tcPr>
            <w:tcW w:w="1331" w:type="pct"/>
          </w:tcPr>
          <w:p w14:paraId="1B358874" w14:textId="77777777" w:rsidR="004C543F" w:rsidRPr="009E5910" w:rsidRDefault="004C543F" w:rsidP="00825426">
            <w:pPr>
              <w:pStyle w:val="Tabletext"/>
              <w:rPr>
                <w:rFonts w:eastAsiaTheme="minorEastAsia"/>
              </w:rPr>
            </w:pPr>
            <w:r w:rsidRPr="009E5910">
              <w:rPr>
                <w:rFonts w:eastAsiaTheme="minorEastAsia"/>
              </w:rPr>
              <w:t>Lead location</w:t>
            </w:r>
          </w:p>
        </w:tc>
        <w:tc>
          <w:tcPr>
            <w:tcW w:w="1835" w:type="pct"/>
          </w:tcPr>
          <w:p w14:paraId="6FC07FF0" w14:textId="77777777" w:rsidR="004C543F" w:rsidRPr="009E5910" w:rsidRDefault="004C543F" w:rsidP="00825426">
            <w:pPr>
              <w:pStyle w:val="Tabletext"/>
              <w:rPr>
                <w:rFonts w:eastAsiaTheme="minorEastAsia"/>
              </w:rPr>
            </w:pPr>
            <w:r w:rsidRPr="009E5910">
              <w:rPr>
                <w:rFonts w:eastAsiaTheme="minorEastAsia"/>
              </w:rPr>
              <w:t>Anterior mediastinum (substernal)</w:t>
            </w:r>
          </w:p>
        </w:tc>
        <w:tc>
          <w:tcPr>
            <w:tcW w:w="1834" w:type="pct"/>
          </w:tcPr>
          <w:p w14:paraId="46F90410" w14:textId="77777777" w:rsidR="004C543F" w:rsidRPr="009E5910" w:rsidRDefault="004C543F" w:rsidP="00825426">
            <w:pPr>
              <w:pStyle w:val="Tabletext"/>
              <w:rPr>
                <w:rFonts w:eastAsiaTheme="minorEastAsia"/>
              </w:rPr>
            </w:pPr>
            <w:r w:rsidRPr="009E5910">
              <w:rPr>
                <w:rFonts w:eastAsiaTheme="minorEastAsia"/>
              </w:rPr>
              <w:t>Endovascular/endocardial</w:t>
            </w:r>
          </w:p>
        </w:tc>
      </w:tr>
      <w:tr w:rsidR="004C543F" w:rsidRPr="009E5910" w14:paraId="14E9C8D6" w14:textId="77777777" w:rsidTr="00945612">
        <w:tc>
          <w:tcPr>
            <w:tcW w:w="1331" w:type="pct"/>
          </w:tcPr>
          <w:p w14:paraId="3E8DB5D8" w14:textId="77777777" w:rsidR="004C543F" w:rsidRPr="009E5910" w:rsidRDefault="004C543F" w:rsidP="00825426">
            <w:pPr>
              <w:pStyle w:val="Tabletext"/>
              <w:rPr>
                <w:rFonts w:eastAsiaTheme="minorEastAsia"/>
              </w:rPr>
            </w:pPr>
            <w:r w:rsidRPr="009E5910">
              <w:rPr>
                <w:rFonts w:eastAsiaTheme="minorEastAsia"/>
              </w:rPr>
              <w:t>Generator location</w:t>
            </w:r>
          </w:p>
        </w:tc>
        <w:tc>
          <w:tcPr>
            <w:tcW w:w="1835" w:type="pct"/>
          </w:tcPr>
          <w:p w14:paraId="5D85ED05" w14:textId="28DF95AE" w:rsidR="004C543F" w:rsidRPr="009E5910" w:rsidRDefault="004C543F" w:rsidP="00825426">
            <w:pPr>
              <w:pStyle w:val="Tabletext"/>
              <w:rPr>
                <w:rFonts w:eastAsiaTheme="minorEastAsia"/>
              </w:rPr>
            </w:pPr>
            <w:r w:rsidRPr="009E5910">
              <w:rPr>
                <w:rFonts w:eastAsiaTheme="minorEastAsia"/>
              </w:rPr>
              <w:t>Left midaxillary region</w:t>
            </w:r>
          </w:p>
        </w:tc>
        <w:tc>
          <w:tcPr>
            <w:tcW w:w="1834" w:type="pct"/>
          </w:tcPr>
          <w:p w14:paraId="75E2B294" w14:textId="77777777" w:rsidR="004C543F" w:rsidRPr="009E5910" w:rsidRDefault="004C543F" w:rsidP="00825426">
            <w:pPr>
              <w:pStyle w:val="Tabletext"/>
              <w:rPr>
                <w:rFonts w:eastAsiaTheme="minorEastAsia"/>
              </w:rPr>
            </w:pPr>
            <w:r w:rsidRPr="009E5910">
              <w:rPr>
                <w:rFonts w:eastAsiaTheme="minorEastAsia"/>
              </w:rPr>
              <w:t>Pectoral</w:t>
            </w:r>
          </w:p>
        </w:tc>
      </w:tr>
      <w:tr w:rsidR="008272C3" w:rsidRPr="009E5910" w14:paraId="2F57B38A" w14:textId="77777777" w:rsidTr="00945612">
        <w:tc>
          <w:tcPr>
            <w:tcW w:w="1331" w:type="pct"/>
          </w:tcPr>
          <w:p w14:paraId="5C89E77C" w14:textId="3B887FAA" w:rsidR="008272C3" w:rsidRPr="009E5910" w:rsidRDefault="008272C3" w:rsidP="00825426">
            <w:pPr>
              <w:pStyle w:val="Tabletext"/>
              <w:rPr>
                <w:rFonts w:eastAsiaTheme="minorEastAsia"/>
              </w:rPr>
            </w:pPr>
            <w:r w:rsidRPr="009E5910">
              <w:rPr>
                <w:rFonts w:eastAsiaTheme="minorEastAsia"/>
              </w:rPr>
              <w:t>Potential for cardiac injury</w:t>
            </w:r>
            <w:r w:rsidR="006D19A4" w:rsidRPr="009E5910">
              <w:rPr>
                <w:rFonts w:eastAsiaTheme="minorEastAsia"/>
              </w:rPr>
              <w:t>/perforation</w:t>
            </w:r>
            <w:r w:rsidR="0079721F" w:rsidRPr="009E5910">
              <w:rPr>
                <w:rFonts w:eastAsiaTheme="minorEastAsia"/>
              </w:rPr>
              <w:t xml:space="preserve"> during im</w:t>
            </w:r>
            <w:r w:rsidR="00122E21" w:rsidRPr="009E5910">
              <w:rPr>
                <w:rFonts w:eastAsiaTheme="minorEastAsia"/>
              </w:rPr>
              <w:t>plantation</w:t>
            </w:r>
          </w:p>
        </w:tc>
        <w:tc>
          <w:tcPr>
            <w:tcW w:w="1835" w:type="pct"/>
          </w:tcPr>
          <w:p w14:paraId="318270E4" w14:textId="17014E69" w:rsidR="00C558E1" w:rsidRPr="009E5910" w:rsidRDefault="00C558E1" w:rsidP="00825426">
            <w:pPr>
              <w:pStyle w:val="Tabletext"/>
              <w:rPr>
                <w:rFonts w:eastAsiaTheme="minorEastAsia"/>
              </w:rPr>
            </w:pPr>
            <w:r w:rsidRPr="009E5910">
              <w:rPr>
                <w:rFonts w:eastAsiaTheme="minorEastAsia"/>
              </w:rPr>
              <w:t>Yes</w:t>
            </w:r>
          </w:p>
        </w:tc>
        <w:tc>
          <w:tcPr>
            <w:tcW w:w="1834" w:type="pct"/>
          </w:tcPr>
          <w:p w14:paraId="7431A36E" w14:textId="0ED41314" w:rsidR="008272C3" w:rsidRPr="009E5910" w:rsidRDefault="00AD22E4" w:rsidP="00825426">
            <w:pPr>
              <w:pStyle w:val="Tabletext"/>
              <w:rPr>
                <w:rFonts w:eastAsiaTheme="minorEastAsia"/>
              </w:rPr>
            </w:pPr>
            <w:r w:rsidRPr="009E5910">
              <w:rPr>
                <w:rFonts w:eastAsiaTheme="minorEastAsia"/>
              </w:rPr>
              <w:t>Yes</w:t>
            </w:r>
          </w:p>
        </w:tc>
      </w:tr>
      <w:tr w:rsidR="004C543F" w:rsidRPr="009E5910" w14:paraId="4C84C7D5" w14:textId="77777777" w:rsidTr="00945612">
        <w:tc>
          <w:tcPr>
            <w:tcW w:w="1331" w:type="pct"/>
          </w:tcPr>
          <w:p w14:paraId="67CA70F6" w14:textId="709FC41B" w:rsidR="004C543F" w:rsidRPr="009E5910" w:rsidRDefault="004C543F" w:rsidP="00825426">
            <w:pPr>
              <w:pStyle w:val="Tabletext"/>
              <w:rPr>
                <w:rFonts w:eastAsiaTheme="minorEastAsia"/>
              </w:rPr>
            </w:pPr>
            <w:r w:rsidRPr="009E5910">
              <w:rPr>
                <w:rFonts w:eastAsiaTheme="minorEastAsia"/>
              </w:rPr>
              <w:t>Maximum delivered energy</w:t>
            </w:r>
            <w:r w:rsidR="00D77073" w:rsidRPr="009E5910">
              <w:rPr>
                <w:rFonts w:eastAsiaTheme="minorEastAsia"/>
              </w:rPr>
              <w:t xml:space="preserve"> (J)</w:t>
            </w:r>
          </w:p>
        </w:tc>
        <w:tc>
          <w:tcPr>
            <w:tcW w:w="1835" w:type="pct"/>
          </w:tcPr>
          <w:p w14:paraId="5C5C888C" w14:textId="1F34E898" w:rsidR="004C543F" w:rsidRPr="009E5910" w:rsidRDefault="004C543F" w:rsidP="00825426">
            <w:pPr>
              <w:pStyle w:val="Tabletext"/>
              <w:rPr>
                <w:rFonts w:eastAsiaTheme="minorEastAsia"/>
              </w:rPr>
            </w:pPr>
            <w:r w:rsidRPr="009E5910">
              <w:rPr>
                <w:rFonts w:eastAsiaTheme="minorEastAsia"/>
              </w:rPr>
              <w:t>40</w:t>
            </w:r>
          </w:p>
        </w:tc>
        <w:tc>
          <w:tcPr>
            <w:tcW w:w="1834" w:type="pct"/>
          </w:tcPr>
          <w:p w14:paraId="64EF5460" w14:textId="0A13356A" w:rsidR="004C543F" w:rsidRPr="009E5910" w:rsidRDefault="004C543F" w:rsidP="00825426">
            <w:pPr>
              <w:pStyle w:val="Tabletext"/>
              <w:rPr>
                <w:rFonts w:eastAsiaTheme="minorEastAsia"/>
              </w:rPr>
            </w:pPr>
            <w:r w:rsidRPr="009E5910">
              <w:rPr>
                <w:rFonts w:eastAsiaTheme="minorEastAsia"/>
              </w:rPr>
              <w:t>40</w:t>
            </w:r>
          </w:p>
        </w:tc>
      </w:tr>
      <w:tr w:rsidR="004C543F" w:rsidRPr="009E5910" w14:paraId="124F3128" w14:textId="77777777" w:rsidTr="00945612">
        <w:tc>
          <w:tcPr>
            <w:tcW w:w="1331" w:type="pct"/>
          </w:tcPr>
          <w:p w14:paraId="1CF311DE" w14:textId="3BECDD57" w:rsidR="004C543F" w:rsidRPr="009E5910" w:rsidRDefault="004C543F" w:rsidP="00825426">
            <w:pPr>
              <w:pStyle w:val="Tabletext"/>
              <w:rPr>
                <w:rFonts w:eastAsiaTheme="minorEastAsia"/>
              </w:rPr>
            </w:pPr>
            <w:r w:rsidRPr="009E5910">
              <w:rPr>
                <w:rFonts w:eastAsiaTheme="minorEastAsia"/>
              </w:rPr>
              <w:t>A</w:t>
            </w:r>
            <w:r w:rsidR="007A558E" w:rsidRPr="009E5910">
              <w:rPr>
                <w:rFonts w:eastAsiaTheme="minorEastAsia"/>
              </w:rPr>
              <w:t>nti</w:t>
            </w:r>
            <w:r w:rsidR="00B002A9" w:rsidRPr="009E5910">
              <w:rPr>
                <w:rFonts w:eastAsiaTheme="minorEastAsia"/>
              </w:rPr>
              <w:t>-</w:t>
            </w:r>
            <w:r w:rsidR="007A558E" w:rsidRPr="009E5910">
              <w:rPr>
                <w:rFonts w:eastAsiaTheme="minorEastAsia"/>
              </w:rPr>
              <w:t>tachycardia pacing</w:t>
            </w:r>
          </w:p>
        </w:tc>
        <w:tc>
          <w:tcPr>
            <w:tcW w:w="1835" w:type="pct"/>
          </w:tcPr>
          <w:p w14:paraId="3401432C" w14:textId="77777777" w:rsidR="004C543F" w:rsidRPr="009E5910" w:rsidRDefault="004C543F" w:rsidP="00825426">
            <w:pPr>
              <w:pStyle w:val="Tabletext"/>
              <w:rPr>
                <w:rFonts w:eastAsiaTheme="minorEastAsia"/>
              </w:rPr>
            </w:pPr>
            <w:r w:rsidRPr="009E5910">
              <w:rPr>
                <w:rFonts w:eastAsiaTheme="minorEastAsia"/>
              </w:rPr>
              <w:t>Yes</w:t>
            </w:r>
          </w:p>
        </w:tc>
        <w:tc>
          <w:tcPr>
            <w:tcW w:w="1834" w:type="pct"/>
          </w:tcPr>
          <w:p w14:paraId="2F7ABA70" w14:textId="77777777" w:rsidR="004C543F" w:rsidRPr="009E5910" w:rsidRDefault="004C543F" w:rsidP="00825426">
            <w:pPr>
              <w:pStyle w:val="Tabletext"/>
              <w:rPr>
                <w:rFonts w:eastAsiaTheme="minorEastAsia"/>
              </w:rPr>
            </w:pPr>
            <w:r w:rsidRPr="009E5910">
              <w:rPr>
                <w:rFonts w:eastAsiaTheme="minorEastAsia"/>
              </w:rPr>
              <w:t>Yes</w:t>
            </w:r>
          </w:p>
        </w:tc>
      </w:tr>
      <w:tr w:rsidR="004C543F" w:rsidRPr="009E5910" w14:paraId="433ABD50" w14:textId="77777777" w:rsidTr="00945612">
        <w:tc>
          <w:tcPr>
            <w:tcW w:w="1331" w:type="pct"/>
          </w:tcPr>
          <w:p w14:paraId="031D968A" w14:textId="77777777" w:rsidR="004C543F" w:rsidRPr="009E5910" w:rsidRDefault="004C543F" w:rsidP="00825426">
            <w:pPr>
              <w:pStyle w:val="Tabletext"/>
              <w:rPr>
                <w:rFonts w:eastAsiaTheme="minorEastAsia"/>
              </w:rPr>
            </w:pPr>
            <w:r w:rsidRPr="009E5910">
              <w:rPr>
                <w:rFonts w:eastAsiaTheme="minorEastAsia"/>
              </w:rPr>
              <w:t>Chronic pacing therapy</w:t>
            </w:r>
          </w:p>
        </w:tc>
        <w:tc>
          <w:tcPr>
            <w:tcW w:w="1835" w:type="pct"/>
          </w:tcPr>
          <w:p w14:paraId="2124D8CB" w14:textId="0193FA52" w:rsidR="004C543F" w:rsidRPr="009E5910" w:rsidRDefault="004C543F" w:rsidP="00825426">
            <w:pPr>
              <w:pStyle w:val="Tabletext"/>
              <w:rPr>
                <w:rFonts w:eastAsiaTheme="minorEastAsia"/>
              </w:rPr>
            </w:pPr>
            <w:r w:rsidRPr="009E5910">
              <w:rPr>
                <w:rFonts w:eastAsiaTheme="minorEastAsia"/>
              </w:rPr>
              <w:t>Available as short</w:t>
            </w:r>
            <w:r w:rsidR="007E4B8D" w:rsidRPr="009E5910">
              <w:rPr>
                <w:rFonts w:eastAsiaTheme="minorEastAsia"/>
              </w:rPr>
              <w:t>-</w:t>
            </w:r>
            <w:r w:rsidRPr="009E5910">
              <w:rPr>
                <w:rFonts w:eastAsiaTheme="minorEastAsia"/>
              </w:rPr>
              <w:t>duration pause</w:t>
            </w:r>
            <w:r w:rsidR="007E4B8D" w:rsidRPr="009E5910">
              <w:rPr>
                <w:rFonts w:eastAsiaTheme="minorEastAsia"/>
              </w:rPr>
              <w:t>-</w:t>
            </w:r>
            <w:r w:rsidRPr="009E5910">
              <w:rPr>
                <w:rFonts w:eastAsiaTheme="minorEastAsia"/>
              </w:rPr>
              <w:t>prevention pacing therapy</w:t>
            </w:r>
          </w:p>
        </w:tc>
        <w:tc>
          <w:tcPr>
            <w:tcW w:w="1834" w:type="pct"/>
          </w:tcPr>
          <w:p w14:paraId="1D9DA11E" w14:textId="77777777" w:rsidR="004C543F" w:rsidRPr="009E5910" w:rsidRDefault="004C543F" w:rsidP="00825426">
            <w:pPr>
              <w:pStyle w:val="Tabletext"/>
              <w:rPr>
                <w:rFonts w:eastAsiaTheme="minorEastAsia"/>
              </w:rPr>
            </w:pPr>
            <w:r w:rsidRPr="009E5910">
              <w:rPr>
                <w:rFonts w:eastAsiaTheme="minorEastAsia"/>
              </w:rPr>
              <w:t>Available as chronic pacing therapy</w:t>
            </w:r>
          </w:p>
        </w:tc>
      </w:tr>
      <w:tr w:rsidR="004C543F" w:rsidRPr="009E5910" w14:paraId="0CA996B6" w14:textId="77777777" w:rsidTr="00945612">
        <w:tc>
          <w:tcPr>
            <w:tcW w:w="1331" w:type="pct"/>
          </w:tcPr>
          <w:p w14:paraId="3F7D6F7E" w14:textId="77777777" w:rsidR="004C543F" w:rsidRPr="009E5910" w:rsidRDefault="004C543F" w:rsidP="00825426">
            <w:pPr>
              <w:pStyle w:val="Tabletext"/>
              <w:rPr>
                <w:rFonts w:eastAsiaTheme="minorEastAsia"/>
              </w:rPr>
            </w:pPr>
            <w:r w:rsidRPr="009E5910">
              <w:rPr>
                <w:rFonts w:eastAsiaTheme="minorEastAsia"/>
              </w:rPr>
              <w:t>Post-shock pacing</w:t>
            </w:r>
          </w:p>
        </w:tc>
        <w:tc>
          <w:tcPr>
            <w:tcW w:w="1835" w:type="pct"/>
          </w:tcPr>
          <w:p w14:paraId="4A2B0EE9" w14:textId="77777777" w:rsidR="004C543F" w:rsidRPr="009E5910" w:rsidRDefault="004C543F" w:rsidP="00825426">
            <w:pPr>
              <w:pStyle w:val="Tabletext"/>
              <w:rPr>
                <w:rFonts w:eastAsiaTheme="minorEastAsia"/>
              </w:rPr>
            </w:pPr>
            <w:r w:rsidRPr="009E5910">
              <w:rPr>
                <w:rFonts w:eastAsiaTheme="minorEastAsia"/>
              </w:rPr>
              <w:t>Yes</w:t>
            </w:r>
          </w:p>
        </w:tc>
        <w:tc>
          <w:tcPr>
            <w:tcW w:w="1834" w:type="pct"/>
          </w:tcPr>
          <w:p w14:paraId="70E7EE30" w14:textId="77777777" w:rsidR="004C543F" w:rsidRPr="009E5910" w:rsidRDefault="004C543F" w:rsidP="00825426">
            <w:pPr>
              <w:pStyle w:val="Tabletext"/>
              <w:rPr>
                <w:rFonts w:eastAsiaTheme="minorEastAsia"/>
              </w:rPr>
            </w:pPr>
            <w:r w:rsidRPr="009E5910">
              <w:rPr>
                <w:rFonts w:eastAsiaTheme="minorEastAsia"/>
              </w:rPr>
              <w:t>Yes</w:t>
            </w:r>
          </w:p>
        </w:tc>
      </w:tr>
      <w:tr w:rsidR="004C543F" w:rsidRPr="009E5910" w14:paraId="0917567A" w14:textId="77777777" w:rsidTr="00945612">
        <w:tc>
          <w:tcPr>
            <w:tcW w:w="1331" w:type="pct"/>
          </w:tcPr>
          <w:p w14:paraId="61076D8D" w14:textId="61AC0995" w:rsidR="004C543F" w:rsidRPr="009E5910" w:rsidRDefault="004C543F" w:rsidP="00825426">
            <w:pPr>
              <w:pStyle w:val="Tabletext"/>
              <w:rPr>
                <w:rFonts w:eastAsiaTheme="minorEastAsia"/>
              </w:rPr>
            </w:pPr>
            <w:r w:rsidRPr="009E5910">
              <w:rPr>
                <w:rFonts w:eastAsiaTheme="minorEastAsia"/>
              </w:rPr>
              <w:t>Generator volume</w:t>
            </w:r>
            <w:r w:rsidR="00D77073" w:rsidRPr="009E5910">
              <w:rPr>
                <w:rFonts w:eastAsiaTheme="minorEastAsia"/>
              </w:rPr>
              <w:t xml:space="preserve"> (cm</w:t>
            </w:r>
            <w:r w:rsidR="00D77073" w:rsidRPr="009E5910">
              <w:rPr>
                <w:rFonts w:eastAsiaTheme="minorEastAsia"/>
                <w:vertAlign w:val="superscript"/>
              </w:rPr>
              <w:t>3</w:t>
            </w:r>
            <w:r w:rsidR="00D77073" w:rsidRPr="009E5910">
              <w:rPr>
                <w:rFonts w:eastAsiaTheme="minorEastAsia"/>
              </w:rPr>
              <w:t>)</w:t>
            </w:r>
          </w:p>
        </w:tc>
        <w:tc>
          <w:tcPr>
            <w:tcW w:w="1835" w:type="pct"/>
          </w:tcPr>
          <w:p w14:paraId="7502A538" w14:textId="77777777" w:rsidR="004C543F" w:rsidRPr="009E5910" w:rsidRDefault="004C543F" w:rsidP="00825426">
            <w:pPr>
              <w:pStyle w:val="Tabletext"/>
              <w:rPr>
                <w:rFonts w:eastAsiaTheme="minorEastAsia"/>
              </w:rPr>
            </w:pPr>
            <w:r w:rsidRPr="009E5910">
              <w:rPr>
                <w:rFonts w:eastAsiaTheme="minorEastAsia"/>
              </w:rPr>
              <w:t>33</w:t>
            </w:r>
          </w:p>
        </w:tc>
        <w:tc>
          <w:tcPr>
            <w:tcW w:w="1834" w:type="pct"/>
          </w:tcPr>
          <w:p w14:paraId="01893DDF" w14:textId="77777777" w:rsidR="004C543F" w:rsidRPr="009E5910" w:rsidRDefault="004C543F" w:rsidP="00825426">
            <w:pPr>
              <w:pStyle w:val="Tabletext"/>
              <w:rPr>
                <w:rFonts w:eastAsiaTheme="minorEastAsia"/>
              </w:rPr>
            </w:pPr>
            <w:r w:rsidRPr="009E5910">
              <w:rPr>
                <w:rFonts w:eastAsiaTheme="minorEastAsia"/>
              </w:rPr>
              <w:t>33</w:t>
            </w:r>
          </w:p>
        </w:tc>
      </w:tr>
      <w:tr w:rsidR="004C543F" w:rsidRPr="009E5910" w14:paraId="1D1B26B4" w14:textId="77777777" w:rsidTr="00945612">
        <w:tc>
          <w:tcPr>
            <w:tcW w:w="1331" w:type="pct"/>
          </w:tcPr>
          <w:p w14:paraId="5F5D3E37" w14:textId="682975DF" w:rsidR="004C543F" w:rsidRPr="009E5910" w:rsidRDefault="004C543F" w:rsidP="00825426">
            <w:pPr>
              <w:pStyle w:val="Tabletext"/>
              <w:rPr>
                <w:rFonts w:eastAsiaTheme="minorEastAsia"/>
              </w:rPr>
            </w:pPr>
            <w:r w:rsidRPr="009E5910">
              <w:rPr>
                <w:rFonts w:eastAsiaTheme="minorEastAsia"/>
              </w:rPr>
              <w:t>Generator mass</w:t>
            </w:r>
            <w:r w:rsidR="00D77073" w:rsidRPr="009E5910">
              <w:rPr>
                <w:rFonts w:eastAsiaTheme="minorEastAsia"/>
              </w:rPr>
              <w:t xml:space="preserve"> (g)</w:t>
            </w:r>
          </w:p>
        </w:tc>
        <w:tc>
          <w:tcPr>
            <w:tcW w:w="1835" w:type="pct"/>
          </w:tcPr>
          <w:p w14:paraId="1728BCA8" w14:textId="723ADFDC" w:rsidR="004C543F" w:rsidRPr="009E5910" w:rsidRDefault="004C543F" w:rsidP="00825426">
            <w:pPr>
              <w:pStyle w:val="Tabletext"/>
              <w:rPr>
                <w:rFonts w:eastAsiaTheme="minorEastAsia"/>
              </w:rPr>
            </w:pPr>
            <w:r w:rsidRPr="009E5910">
              <w:rPr>
                <w:rFonts w:eastAsiaTheme="minorEastAsia"/>
              </w:rPr>
              <w:t>77</w:t>
            </w:r>
          </w:p>
        </w:tc>
        <w:tc>
          <w:tcPr>
            <w:tcW w:w="1834" w:type="pct"/>
          </w:tcPr>
          <w:p w14:paraId="10DA2DC9" w14:textId="0A43454D" w:rsidR="004C543F" w:rsidRPr="009E5910" w:rsidRDefault="004C543F" w:rsidP="00825426">
            <w:pPr>
              <w:pStyle w:val="Tabletext"/>
              <w:rPr>
                <w:rFonts w:eastAsiaTheme="minorEastAsia"/>
              </w:rPr>
            </w:pPr>
            <w:r w:rsidRPr="009E5910">
              <w:rPr>
                <w:rFonts w:eastAsiaTheme="minorEastAsia"/>
              </w:rPr>
              <w:t>79</w:t>
            </w:r>
          </w:p>
        </w:tc>
      </w:tr>
    </w:tbl>
    <w:p w14:paraId="7B2CEE6F" w14:textId="6514FEB0" w:rsidR="00985991" w:rsidRPr="009E5910" w:rsidRDefault="00985991" w:rsidP="004C543F">
      <w:pPr>
        <w:pStyle w:val="Tablenotes"/>
        <w:contextualSpacing/>
        <w:rPr>
          <w:rFonts w:eastAsiaTheme="minorEastAsia"/>
        </w:rPr>
      </w:pPr>
      <w:r w:rsidRPr="009E5910">
        <w:rPr>
          <w:rFonts w:eastAsiaTheme="minorEastAsia"/>
          <w:b/>
          <w:bCs/>
          <w:u w:val="single"/>
        </w:rPr>
        <w:t>Abbreviations</w:t>
      </w:r>
      <w:r w:rsidR="007F61CB" w:rsidRPr="009E5910">
        <w:rPr>
          <w:rFonts w:eastAsiaTheme="minorEastAsia"/>
          <w:b/>
          <w:bCs/>
        </w:rPr>
        <w:br/>
      </w:r>
      <w:r w:rsidRPr="009E5910">
        <w:rPr>
          <w:rFonts w:eastAsiaTheme="minorEastAsia"/>
          <w:b/>
          <w:bCs/>
        </w:rPr>
        <w:t>ICD</w:t>
      </w:r>
      <w:r w:rsidRPr="009E5910">
        <w:rPr>
          <w:rFonts w:eastAsiaTheme="minorEastAsia"/>
        </w:rPr>
        <w:t xml:space="preserve"> = implantable cardioverter defibrillator</w:t>
      </w:r>
    </w:p>
    <w:p w14:paraId="35A88116" w14:textId="549D0C2E" w:rsidR="004C543F" w:rsidRPr="009E5910" w:rsidRDefault="004C543F" w:rsidP="004C543F">
      <w:pPr>
        <w:pStyle w:val="Tablenotes"/>
        <w:contextualSpacing/>
        <w:rPr>
          <w:rFonts w:eastAsiaTheme="minorEastAsia"/>
        </w:rPr>
      </w:pPr>
      <w:r w:rsidRPr="009E5910">
        <w:rPr>
          <w:rFonts w:eastAsiaTheme="minorEastAsia"/>
          <w:b/>
          <w:bCs/>
          <w:u w:val="single"/>
        </w:rPr>
        <w:t>Notes</w:t>
      </w:r>
      <w:r w:rsidR="007F61CB" w:rsidRPr="009E5910">
        <w:rPr>
          <w:rFonts w:eastAsiaTheme="minorEastAsia"/>
        </w:rPr>
        <w:br/>
      </w:r>
      <w:r w:rsidRPr="009E5910">
        <w:rPr>
          <w:rFonts w:eastAsiaTheme="minorEastAsia"/>
          <w:b/>
          <w:bCs/>
        </w:rPr>
        <w:t>†</w:t>
      </w:r>
      <w:r w:rsidRPr="009E5910">
        <w:rPr>
          <w:rFonts w:eastAsiaTheme="minorEastAsia"/>
        </w:rPr>
        <w:t xml:space="preserve"> = </w:t>
      </w:r>
      <w:r w:rsidR="00B002A9" w:rsidRPr="009E5910">
        <w:rPr>
          <w:rFonts w:eastAsiaTheme="minorEastAsia"/>
        </w:rPr>
        <w:t>C</w:t>
      </w:r>
      <w:r w:rsidRPr="009E5910">
        <w:rPr>
          <w:rFonts w:eastAsiaTheme="minorEastAsia"/>
        </w:rPr>
        <w:t xml:space="preserve">omparison made with </w:t>
      </w:r>
      <w:proofErr w:type="spellStart"/>
      <w:r w:rsidRPr="009E5910">
        <w:rPr>
          <w:rFonts w:eastAsiaTheme="minorEastAsia"/>
        </w:rPr>
        <w:t>Cobalt</w:t>
      </w:r>
      <w:r w:rsidRPr="009E5910">
        <w:rPr>
          <w:rFonts w:eastAsiaTheme="minorEastAsia"/>
          <w:vertAlign w:val="superscript"/>
        </w:rPr>
        <w:t>TM</w:t>
      </w:r>
      <w:proofErr w:type="spellEnd"/>
      <w:r w:rsidRPr="009E5910">
        <w:rPr>
          <w:rFonts w:eastAsiaTheme="minorEastAsia"/>
        </w:rPr>
        <w:t xml:space="preserve"> XT single</w:t>
      </w:r>
      <w:r w:rsidR="002A1768" w:rsidRPr="009E5910">
        <w:rPr>
          <w:rFonts w:eastAsiaTheme="minorEastAsia"/>
        </w:rPr>
        <w:t xml:space="preserve"> </w:t>
      </w:r>
      <w:r w:rsidRPr="009E5910">
        <w:rPr>
          <w:rFonts w:eastAsiaTheme="minorEastAsia"/>
        </w:rPr>
        <w:t>chamber ICD (Medtronic plc)</w:t>
      </w:r>
    </w:p>
    <w:p w14:paraId="6546FBEE" w14:textId="36D05677" w:rsidR="009A0BD1" w:rsidRDefault="004C543F" w:rsidP="000F76FE">
      <w:pPr>
        <w:pStyle w:val="Tablenotes"/>
        <w:spacing w:after="240"/>
        <w:rPr>
          <w:rFonts w:eastAsiaTheme="minorEastAsia"/>
        </w:rPr>
      </w:pPr>
      <w:r w:rsidRPr="009E5910">
        <w:rPr>
          <w:rFonts w:eastAsiaTheme="minorEastAsia"/>
          <w:b/>
          <w:bCs/>
          <w:u w:val="single"/>
        </w:rPr>
        <w:t>Source</w:t>
      </w:r>
      <w:r w:rsidR="007F61CB" w:rsidRPr="009E5910">
        <w:rPr>
          <w:rFonts w:eastAsiaTheme="minorEastAsia"/>
        </w:rPr>
        <w:br/>
      </w:r>
      <w:r w:rsidR="00094042" w:rsidRPr="009E5910">
        <w:rPr>
          <w:rFonts w:eastAsiaTheme="minorEastAsia"/>
        </w:rPr>
        <w:t>Adapted</w:t>
      </w:r>
      <w:r w:rsidRPr="009E5910">
        <w:rPr>
          <w:rFonts w:eastAsiaTheme="minorEastAsia"/>
        </w:rPr>
        <w:t xml:space="preserve"> from Table 1 in </w:t>
      </w:r>
      <w:r w:rsidR="00EA3787" w:rsidRPr="009E5910">
        <w:rPr>
          <w:rFonts w:eastAsiaTheme="minorEastAsia"/>
        </w:rPr>
        <w:fldChar w:fldCharType="begin">
          <w:fldData xml:space="preserve">PEVuZE5vdGU+PENpdGUgQXV0aG9yWWVhcj0iMSI+PEF1dGhvcj5UaG9tcHNvbjwvQXV0aG9yPjxZ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</w:fldData>
        </w:fldChar>
      </w:r>
      <w:r w:rsidR="002B1C7F" w:rsidRPr="009E5910">
        <w:rPr>
          <w:rFonts w:eastAsiaTheme="minorEastAsia"/>
        </w:rPr>
        <w:instrText xml:space="preserve"> ADDIN EN.CITE </w:instrText>
      </w:r>
      <w:r w:rsidR="002B1C7F" w:rsidRPr="009E5910">
        <w:rPr>
          <w:rFonts w:eastAsiaTheme="minorEastAsia"/>
        </w:rPr>
        <w:fldChar w:fldCharType="begin">
          <w:fldData xml:space="preserve">PEVuZE5vdGU+PENpdGUgQXV0aG9yWWVhcj0iMSI+PEF1dGhvcj5UaG9tcHNvbjwvQXV0aG9yPjxZ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</w:fldData>
        </w:fldChar>
      </w:r>
      <w:r w:rsidR="002B1C7F" w:rsidRPr="009E5910">
        <w:rPr>
          <w:rFonts w:eastAsiaTheme="minorEastAsia"/>
        </w:rPr>
        <w:instrText xml:space="preserve"> ADDIN EN.CITE.DATA </w:instrText>
      </w:r>
      <w:r w:rsidR="002B1C7F" w:rsidRPr="009E5910">
        <w:rPr>
          <w:rFonts w:eastAsiaTheme="minorEastAsia"/>
        </w:rPr>
      </w:r>
      <w:r w:rsidR="002B1C7F" w:rsidRPr="009E5910">
        <w:rPr>
          <w:rFonts w:eastAsiaTheme="minorEastAsia"/>
        </w:rPr>
        <w:fldChar w:fldCharType="end"/>
      </w:r>
      <w:r w:rsidR="00EA3787" w:rsidRPr="009E5910">
        <w:rPr>
          <w:rFonts w:eastAsiaTheme="minorEastAsia"/>
        </w:rPr>
      </w:r>
      <w:r w:rsidR="00EA3787" w:rsidRPr="009E5910">
        <w:rPr>
          <w:rFonts w:eastAsiaTheme="minorEastAsia"/>
        </w:rPr>
        <w:fldChar w:fldCharType="separate"/>
      </w:r>
      <w:r w:rsidR="00EA3787" w:rsidRPr="009E5910">
        <w:rPr>
          <w:rFonts w:eastAsiaTheme="minorEastAsia"/>
          <w:noProof/>
        </w:rPr>
        <w:t>Thompson et al. (2022)</w:t>
      </w:r>
      <w:r w:rsidR="00EA3787" w:rsidRPr="009E5910">
        <w:rPr>
          <w:rFonts w:eastAsiaTheme="minorEastAsia"/>
        </w:rPr>
        <w:fldChar w:fldCharType="end"/>
      </w:r>
    </w:p>
    <w:p w14:paraId="7BB74C2C" w14:textId="7270D7DB" w:rsidR="00776005" w:rsidRDefault="007D1779" w:rsidP="007541E7">
      <w:pPr>
        <w:pStyle w:val="Instructionaltext"/>
        <w:jc w:val="both"/>
        <w:rPr>
          <w:rFonts w:eastAsiaTheme="minorEastAsia" w:cs="Arial"/>
          <w:color w:val="auto"/>
        </w:rPr>
      </w:pPr>
      <w:r>
        <w:rPr>
          <w:rFonts w:eastAsiaTheme="minorEastAsia" w:cs="Arial"/>
          <w:color w:val="auto"/>
        </w:rPr>
        <w:t>L</w:t>
      </w:r>
      <w:r w:rsidR="00776005" w:rsidRPr="00F529A2">
        <w:rPr>
          <w:rFonts w:eastAsiaTheme="minorEastAsia" w:cs="Arial"/>
          <w:color w:val="auto"/>
        </w:rPr>
        <w:t>ead-associated problems persist after the implantation and may require lead replacement or extraction</w:t>
      </w:r>
      <w:r w:rsidR="00776005">
        <w:rPr>
          <w:rFonts w:eastAsiaTheme="minorEastAsia" w:cs="Arial"/>
          <w:color w:val="auto"/>
        </w:rPr>
        <w:t xml:space="preserve"> </w:t>
      </w:r>
      <w:r w:rsidR="00EA3787">
        <w:rPr>
          <w:rFonts w:eastAsiaTheme="minorEastAsia" w:cs="Arial"/>
          <w:color w:val="auto"/>
        </w:rPr>
        <w:fldChar w:fldCharType="begin">
          <w:fldData xml:space="preserve">PEVuZE5vdGU+PENpdGU+PEF1dGhvcj5LbGVlbWFubjwvQXV0aG9yPjxZZWFyPjIwMDc8L1llYXI+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</w:fldData>
        </w:fldChar>
      </w:r>
      <w:r w:rsidR="002B1C7F">
        <w:rPr>
          <w:rFonts w:eastAsiaTheme="minorEastAsia" w:cs="Arial"/>
          <w:color w:val="auto"/>
        </w:rPr>
        <w:instrText xml:space="preserve"> ADDIN EN.CITE </w:instrText>
      </w:r>
      <w:r w:rsidR="002B1C7F">
        <w:rPr>
          <w:rFonts w:eastAsiaTheme="minorEastAsia" w:cs="Arial"/>
          <w:color w:val="auto"/>
        </w:rPr>
        <w:fldChar w:fldCharType="begin">
          <w:fldData xml:space="preserve">PEVuZE5vdGU+PENpdGU+PEF1dGhvcj5LbGVlbWFubjwvQXV0aG9yPjxZZWFyPjIwMDc8L1llYXI+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</w:fldData>
        </w:fldChar>
      </w:r>
      <w:r w:rsidR="002B1C7F">
        <w:rPr>
          <w:rFonts w:eastAsiaTheme="minorEastAsia" w:cs="Arial"/>
          <w:color w:val="auto"/>
        </w:rPr>
        <w:instrText xml:space="preserve"> ADDIN EN.CITE.DATA </w:instrText>
      </w:r>
      <w:r w:rsidR="002B1C7F">
        <w:rPr>
          <w:rFonts w:eastAsiaTheme="minorEastAsia" w:cs="Arial"/>
          <w:color w:val="auto"/>
        </w:rPr>
      </w:r>
      <w:r w:rsidR="002B1C7F">
        <w:rPr>
          <w:rFonts w:eastAsiaTheme="minorEastAsia" w:cs="Arial"/>
          <w:color w:val="auto"/>
        </w:rPr>
        <w:fldChar w:fldCharType="end"/>
      </w:r>
      <w:r w:rsidR="00EA3787">
        <w:rPr>
          <w:rFonts w:eastAsiaTheme="minorEastAsia" w:cs="Arial"/>
          <w:color w:val="auto"/>
        </w:rPr>
      </w:r>
      <w:r w:rsidR="00EA3787">
        <w:rPr>
          <w:rFonts w:eastAsiaTheme="minorEastAsia" w:cs="Arial"/>
          <w:color w:val="auto"/>
        </w:rPr>
        <w:fldChar w:fldCharType="separate"/>
      </w:r>
      <w:r w:rsidR="00EA3787">
        <w:rPr>
          <w:rFonts w:eastAsiaTheme="minorEastAsia" w:cs="Arial"/>
          <w:noProof/>
          <w:color w:val="auto"/>
        </w:rPr>
        <w:t>(Brunner et al., 2014; Kleemann et al., 2007)</w:t>
      </w:r>
      <w:r w:rsidR="00EA3787">
        <w:rPr>
          <w:rFonts w:eastAsiaTheme="minorEastAsia" w:cs="Arial"/>
          <w:color w:val="auto"/>
        </w:rPr>
        <w:fldChar w:fldCharType="end"/>
      </w:r>
      <w:r w:rsidR="00A53DE0">
        <w:rPr>
          <w:rFonts w:eastAsiaTheme="minorEastAsia" w:cs="Arial"/>
          <w:color w:val="auto"/>
        </w:rPr>
        <w:t>.</w:t>
      </w:r>
      <w:r w:rsidR="00776005" w:rsidRPr="00F529A2">
        <w:rPr>
          <w:rFonts w:eastAsiaTheme="minorEastAsia" w:cs="Arial"/>
          <w:color w:val="auto"/>
        </w:rPr>
        <w:t xml:space="preserve"> </w:t>
      </w:r>
      <w:r w:rsidR="00A53DE0">
        <w:rPr>
          <w:rFonts w:eastAsiaTheme="minorEastAsia"/>
          <w:color w:val="auto"/>
        </w:rPr>
        <w:t xml:space="preserve">While ICD generators can be explanted, TV-ICD leads are not easy to remove because </w:t>
      </w:r>
      <w:r w:rsidR="00A53DE0" w:rsidRPr="001878EA">
        <w:rPr>
          <w:rFonts w:eastAsiaTheme="minorEastAsia"/>
          <w:color w:val="auto"/>
        </w:rPr>
        <w:t xml:space="preserve">extensive scarring and fibrosis </w:t>
      </w:r>
      <w:r w:rsidR="00A53DE0">
        <w:rPr>
          <w:rFonts w:eastAsiaTheme="minorEastAsia"/>
          <w:color w:val="auto"/>
        </w:rPr>
        <w:t xml:space="preserve">occurs </w:t>
      </w:r>
      <w:r w:rsidR="00A53DE0" w:rsidRPr="001878EA">
        <w:rPr>
          <w:rFonts w:eastAsiaTheme="minorEastAsia"/>
          <w:color w:val="auto"/>
        </w:rPr>
        <w:t xml:space="preserve">around </w:t>
      </w:r>
      <w:r w:rsidR="00A53DE0">
        <w:rPr>
          <w:rFonts w:eastAsiaTheme="minorEastAsia"/>
          <w:color w:val="auto"/>
        </w:rPr>
        <w:t xml:space="preserve">the lead in the </w:t>
      </w:r>
      <w:r w:rsidR="00A53DE0" w:rsidRPr="001878EA">
        <w:rPr>
          <w:rFonts w:eastAsiaTheme="minorEastAsia"/>
          <w:color w:val="auto"/>
        </w:rPr>
        <w:t>blood vessels and the heart</w:t>
      </w:r>
      <w:r w:rsidR="00A53DE0">
        <w:rPr>
          <w:rFonts w:eastAsiaTheme="minorEastAsia"/>
          <w:color w:val="auto"/>
        </w:rPr>
        <w:t xml:space="preserve"> </w:t>
      </w:r>
      <w:r w:rsidR="00EA3787">
        <w:rPr>
          <w:rFonts w:eastAsiaTheme="minorEastAsia"/>
          <w:color w:val="auto"/>
        </w:rPr>
        <w:fldChar w:fldCharType="begin"/>
      </w:r>
      <w:r w:rsidR="002B1C7F">
        <w:rPr>
          <w:rFonts w:eastAsiaTheme="minorEastAsia"/>
          <w:color w:val="auto"/>
        </w:rPr>
        <w:instrText xml:space="preserve"> ADDIN EN.CITE &lt;EndNote&gt;&lt;Cite&gt;&lt;Author&gt;Maisel&lt;/Author&gt;&lt;Year&gt;2007&lt;/Year&gt;&lt;RecNum&gt;41&lt;/RecNum&gt;&lt;DisplayText&gt;(Maisel, 2007)&lt;/DisplayText&gt;&lt;record&gt;&lt;rec-number&gt;41&lt;/rec-number&gt;&lt;foreign-keys&gt;&lt;key app="EN" db-id="dxwp9sr0q2tvaketzr1ptspxe55xeavas9tv" timestamp="1656033179"&gt;41&lt;/key&gt;&lt;/foreign-keys&gt;&lt;ref-type name="Journal Article"&gt;17&lt;/ref-type&gt;&lt;contributors&gt;&lt;authors&gt;&lt;author&gt;Maisel, W. H.&lt;/author&gt;&lt;/authors&gt;&lt;/contributors&gt;&lt;titles&gt;&lt;title&gt;Transvenous implantable cardioverter-defibrillator leads: the weakest link&lt;/title&gt;&lt;secondary-title&gt;Circulation&lt;/secondary-title&gt;&lt;/titles&gt;&lt;periodical&gt;&lt;full-title&gt;Circulation&lt;/full-title&gt;&lt;/periodical&gt;&lt;pages&gt;2461-3&lt;/pages&gt;&lt;volume&gt;115&lt;/volume&gt;&lt;number&gt;19&lt;/number&gt;&lt;edition&gt;2007/05/16&lt;/edition&gt;&lt;keywords&gt;&lt;keyword&gt;Cost-Benefit Analysis&lt;/keyword&gt;&lt;keyword&gt;Death, Sudden, Cardiac/etiology/prevention &amp;amp; control&lt;/keyword&gt;&lt;keyword&gt;*Defibrillators, Implantable/adverse effects/economics&lt;/keyword&gt;&lt;keyword&gt;Device Removal&lt;/keyword&gt;&lt;keyword&gt;*Electrodes, Implanted/adverse effects/economics&lt;/keyword&gt;&lt;keyword&gt;Equipment Design&lt;/keyword&gt;&lt;keyword&gt;Equipment Failure&lt;/keyword&gt;&lt;keyword&gt;Follow-Up Studies&lt;/keyword&gt;&lt;keyword&gt;Humans&lt;/keyword&gt;&lt;keyword&gt;Subclavian Vein&lt;/keyword&gt;&lt;keyword&gt;Ventricular Fibrillation/complications/therapy&lt;/keyword&gt;&lt;/keywords&gt;&lt;dates&gt;&lt;year&gt;2007&lt;/year&gt;&lt;pub-dates&gt;&lt;date&gt;May 15&lt;/date&gt;&lt;/pub-dates&gt;&lt;/dates&gt;&lt;isbn&gt;0009-7322&lt;/isbn&gt;&lt;accession-num&gt;17502585&lt;/accession-num&gt;&lt;urls&gt;&lt;/urls&gt;&lt;electronic-resource-num&gt;10.1161/circulationaha.107.698597&lt;/electronic-resource-num&gt;&lt;remote-database-provider&gt;NLM&lt;/remote-database-provider&gt;&lt;language&gt;eng&lt;/language&gt;&lt;/record&gt;&lt;/Cite&gt;&lt;/EndNote&gt;</w:instrText>
      </w:r>
      <w:r w:rsidR="00EA3787">
        <w:rPr>
          <w:rFonts w:eastAsiaTheme="minorEastAsia"/>
          <w:color w:val="auto"/>
        </w:rPr>
        <w:fldChar w:fldCharType="separate"/>
      </w:r>
      <w:r w:rsidR="00EA3787">
        <w:rPr>
          <w:rFonts w:eastAsiaTheme="minorEastAsia"/>
          <w:noProof/>
          <w:color w:val="auto"/>
        </w:rPr>
        <w:t>(Maisel, 2007)</w:t>
      </w:r>
      <w:r w:rsidR="00EA3787">
        <w:rPr>
          <w:rFonts w:eastAsiaTheme="minorEastAsia"/>
          <w:color w:val="auto"/>
        </w:rPr>
        <w:fldChar w:fldCharType="end"/>
      </w:r>
      <w:r w:rsidR="00A53DE0" w:rsidRPr="001878EA">
        <w:rPr>
          <w:rFonts w:eastAsiaTheme="minorEastAsia"/>
          <w:color w:val="auto"/>
        </w:rPr>
        <w:t>.</w:t>
      </w:r>
      <w:r w:rsidR="00A53DE0">
        <w:rPr>
          <w:rFonts w:eastAsiaTheme="minorEastAsia"/>
          <w:color w:val="auto"/>
        </w:rPr>
        <w:t xml:space="preserve"> </w:t>
      </w:r>
      <w:r w:rsidR="00A53DE0">
        <w:rPr>
          <w:rFonts w:eastAsiaTheme="minorEastAsia" w:cs="Arial"/>
          <w:color w:val="auto"/>
        </w:rPr>
        <w:t>S</w:t>
      </w:r>
      <w:r w:rsidR="00776005" w:rsidRPr="00F529A2">
        <w:rPr>
          <w:rFonts w:eastAsiaTheme="minorEastAsia" w:cs="Arial"/>
          <w:color w:val="auto"/>
        </w:rPr>
        <w:t>ignificant in</w:t>
      </w:r>
      <w:r w:rsidR="00DA769F">
        <w:rPr>
          <w:rFonts w:eastAsiaTheme="minorEastAsia" w:cs="Arial"/>
          <w:color w:val="auto"/>
        </w:rPr>
        <w:t>-</w:t>
      </w:r>
      <w:r w:rsidR="00776005" w:rsidRPr="00F529A2">
        <w:rPr>
          <w:rFonts w:eastAsiaTheme="minorEastAsia" w:cs="Arial"/>
          <w:color w:val="auto"/>
        </w:rPr>
        <w:t>hospital mortality has been reported related to vascular complications during lead extractions</w:t>
      </w:r>
      <w:r w:rsidR="00776005">
        <w:rPr>
          <w:rFonts w:eastAsiaTheme="minorEastAsia" w:cs="Arial"/>
          <w:color w:val="auto"/>
        </w:rPr>
        <w:t xml:space="preserve"> </w:t>
      </w:r>
      <w:r w:rsidR="00EA3787">
        <w:rPr>
          <w:rFonts w:eastAsiaTheme="minorEastAsia" w:cs="Arial"/>
          <w:color w:val="auto"/>
        </w:rPr>
        <w:fldChar w:fldCharType="begin">
          <w:fldData xml:space="preserve">PEVuZE5vdGU+PENpdGU+PEF1dGhvcj5CcnVubmVyPC9BdXRob3I+PFllYXI+MjAxNDwvWWVhcj48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</w:fldData>
        </w:fldChar>
      </w:r>
      <w:r w:rsidR="002B1C7F">
        <w:rPr>
          <w:rFonts w:eastAsiaTheme="minorEastAsia" w:cs="Arial"/>
          <w:color w:val="auto"/>
        </w:rPr>
        <w:instrText xml:space="preserve"> ADDIN EN.CITE </w:instrText>
      </w:r>
      <w:r w:rsidR="002B1C7F">
        <w:rPr>
          <w:rFonts w:eastAsiaTheme="minorEastAsia" w:cs="Arial"/>
          <w:color w:val="auto"/>
        </w:rPr>
        <w:fldChar w:fldCharType="begin">
          <w:fldData xml:space="preserve">PEVuZE5vdGU+PENpdGU+PEF1dGhvcj5CcnVubmVyPC9BdXRob3I+PFllYXI+MjAxNDwvWWVhcj48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</w:fldData>
        </w:fldChar>
      </w:r>
      <w:r w:rsidR="002B1C7F">
        <w:rPr>
          <w:rFonts w:eastAsiaTheme="minorEastAsia" w:cs="Arial"/>
          <w:color w:val="auto"/>
        </w:rPr>
        <w:instrText xml:space="preserve"> ADDIN EN.CITE.DATA </w:instrText>
      </w:r>
      <w:r w:rsidR="002B1C7F">
        <w:rPr>
          <w:rFonts w:eastAsiaTheme="minorEastAsia" w:cs="Arial"/>
          <w:color w:val="auto"/>
        </w:rPr>
      </w:r>
      <w:r w:rsidR="002B1C7F">
        <w:rPr>
          <w:rFonts w:eastAsiaTheme="minorEastAsia" w:cs="Arial"/>
          <w:color w:val="auto"/>
        </w:rPr>
        <w:fldChar w:fldCharType="end"/>
      </w:r>
      <w:r w:rsidR="00EA3787">
        <w:rPr>
          <w:rFonts w:eastAsiaTheme="minorEastAsia" w:cs="Arial"/>
          <w:color w:val="auto"/>
        </w:rPr>
      </w:r>
      <w:r w:rsidR="00EA3787">
        <w:rPr>
          <w:rFonts w:eastAsiaTheme="minorEastAsia" w:cs="Arial"/>
          <w:color w:val="auto"/>
        </w:rPr>
        <w:fldChar w:fldCharType="separate"/>
      </w:r>
      <w:r w:rsidR="00EA3787">
        <w:rPr>
          <w:rFonts w:eastAsiaTheme="minorEastAsia" w:cs="Arial"/>
          <w:noProof/>
          <w:color w:val="auto"/>
        </w:rPr>
        <w:t>(Brunner et al., 2014)</w:t>
      </w:r>
      <w:r w:rsidR="00EA3787">
        <w:rPr>
          <w:rFonts w:eastAsiaTheme="minorEastAsia" w:cs="Arial"/>
          <w:color w:val="auto"/>
        </w:rPr>
        <w:fldChar w:fldCharType="end"/>
      </w:r>
      <w:r w:rsidR="00A53DE0">
        <w:rPr>
          <w:rFonts w:eastAsiaTheme="minorEastAsia" w:cs="Arial"/>
          <w:color w:val="auto"/>
        </w:rPr>
        <w:t>.</w:t>
      </w:r>
      <w:r w:rsidR="0044590D">
        <w:rPr>
          <w:rFonts w:eastAsiaTheme="minorEastAsia" w:cs="Arial"/>
          <w:color w:val="auto"/>
        </w:rPr>
        <w:t xml:space="preserve"> Nevertheless, </w:t>
      </w:r>
      <w:r w:rsidR="00E45A18">
        <w:rPr>
          <w:rFonts w:eastAsiaTheme="minorEastAsia" w:cs="Arial"/>
          <w:color w:val="auto"/>
        </w:rPr>
        <w:t>fibrosis can also occur around extravascular leads</w:t>
      </w:r>
      <w:r w:rsidR="002E5980">
        <w:rPr>
          <w:rFonts w:eastAsiaTheme="minorEastAsia" w:cs="Arial"/>
          <w:color w:val="auto"/>
        </w:rPr>
        <w:t xml:space="preserve">. </w:t>
      </w:r>
      <w:r w:rsidR="00741179">
        <w:rPr>
          <w:rFonts w:eastAsiaTheme="minorEastAsia" w:cs="Arial"/>
          <w:color w:val="auto"/>
        </w:rPr>
        <w:t>For example, f</w:t>
      </w:r>
      <w:r w:rsidR="00B04AC9">
        <w:rPr>
          <w:rFonts w:eastAsiaTheme="minorEastAsia" w:cs="Arial"/>
          <w:color w:val="auto"/>
        </w:rPr>
        <w:t xml:space="preserve">ibrotic adhesions around the </w:t>
      </w:r>
      <w:r w:rsidR="00A776F8">
        <w:rPr>
          <w:rFonts w:eastAsiaTheme="minorEastAsia" w:cs="Arial"/>
          <w:color w:val="auto"/>
        </w:rPr>
        <w:t xml:space="preserve">parasternal coil of S-ICD leads </w:t>
      </w:r>
      <w:r w:rsidR="00B16DF7">
        <w:rPr>
          <w:rFonts w:eastAsiaTheme="minorEastAsia" w:cs="Arial"/>
          <w:color w:val="auto"/>
        </w:rPr>
        <w:t>have been reporte</w:t>
      </w:r>
      <w:r w:rsidR="002E5980">
        <w:rPr>
          <w:rFonts w:eastAsiaTheme="minorEastAsia" w:cs="Arial"/>
          <w:color w:val="auto"/>
        </w:rPr>
        <w:t xml:space="preserve">d </w:t>
      </w:r>
      <w:r w:rsidR="00A541D1">
        <w:rPr>
          <w:rFonts w:eastAsiaTheme="minorEastAsia" w:cs="Arial"/>
          <w:color w:val="auto"/>
        </w:rPr>
        <w:fldChar w:fldCharType="begin">
          <w:fldData xml:space="preserve">PEVuZE5vdGU+PENpdGU+PEF1dGhvcj5CZWhhcjwvQXV0aG9yPjxZZWFyPjIwMjA8L1llYXI+PFJl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</w:fldData>
        </w:fldChar>
      </w:r>
      <w:r w:rsidR="00A541D1">
        <w:rPr>
          <w:rFonts w:eastAsiaTheme="minorEastAsia" w:cs="Arial"/>
          <w:color w:val="auto"/>
        </w:rPr>
        <w:instrText xml:space="preserve"> ADDIN EN.CITE </w:instrText>
      </w:r>
      <w:r w:rsidR="00A541D1">
        <w:rPr>
          <w:rFonts w:eastAsiaTheme="minorEastAsia" w:cs="Arial"/>
          <w:color w:val="auto"/>
        </w:rPr>
        <w:fldChar w:fldCharType="begin">
          <w:fldData xml:space="preserve">PEVuZE5vdGU+PENpdGU+PEF1dGhvcj5CZWhhcjwvQXV0aG9yPjxZZWFyPjIwMjA8L1llYXI+PFJl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</w:fldData>
        </w:fldChar>
      </w:r>
      <w:r w:rsidR="00A541D1">
        <w:rPr>
          <w:rFonts w:eastAsiaTheme="minorEastAsia" w:cs="Arial"/>
          <w:color w:val="auto"/>
        </w:rPr>
        <w:instrText xml:space="preserve"> ADDIN EN.CITE.DATA </w:instrText>
      </w:r>
      <w:r w:rsidR="00A541D1">
        <w:rPr>
          <w:rFonts w:eastAsiaTheme="minorEastAsia" w:cs="Arial"/>
          <w:color w:val="auto"/>
        </w:rPr>
      </w:r>
      <w:r w:rsidR="00A541D1">
        <w:rPr>
          <w:rFonts w:eastAsiaTheme="minorEastAsia" w:cs="Arial"/>
          <w:color w:val="auto"/>
        </w:rPr>
        <w:fldChar w:fldCharType="end"/>
      </w:r>
      <w:r w:rsidR="00A541D1">
        <w:rPr>
          <w:rFonts w:eastAsiaTheme="minorEastAsia" w:cs="Arial"/>
          <w:color w:val="auto"/>
        </w:rPr>
      </w:r>
      <w:r w:rsidR="00A541D1">
        <w:rPr>
          <w:rFonts w:eastAsiaTheme="minorEastAsia" w:cs="Arial"/>
          <w:color w:val="auto"/>
        </w:rPr>
        <w:fldChar w:fldCharType="separate"/>
      </w:r>
      <w:r w:rsidR="00A541D1">
        <w:rPr>
          <w:rFonts w:eastAsiaTheme="minorEastAsia" w:cs="Arial"/>
          <w:noProof/>
          <w:color w:val="auto"/>
        </w:rPr>
        <w:t>(Behar et al., 2020)</w:t>
      </w:r>
      <w:r w:rsidR="00A541D1">
        <w:rPr>
          <w:rFonts w:eastAsiaTheme="minorEastAsia" w:cs="Arial"/>
          <w:color w:val="auto"/>
        </w:rPr>
        <w:fldChar w:fldCharType="end"/>
      </w:r>
      <w:r w:rsidR="002E5980">
        <w:rPr>
          <w:rFonts w:eastAsiaTheme="minorEastAsia" w:cs="Arial"/>
          <w:color w:val="auto"/>
        </w:rPr>
        <w:t>.</w:t>
      </w:r>
    </w:p>
    <w:p w14:paraId="53C45A60" w14:textId="6C8C3DEE" w:rsidR="00C017BD" w:rsidRDefault="005D2F7A" w:rsidP="007541E7">
      <w:pPr>
        <w:pStyle w:val="Heading4"/>
        <w:jc w:val="both"/>
      </w:pPr>
      <w:r>
        <w:t>B</w:t>
      </w:r>
      <w:r w:rsidR="00D44FC0">
        <w:t xml:space="preserve">est </w:t>
      </w:r>
      <w:r w:rsidR="00A03265">
        <w:t>available care</w:t>
      </w:r>
      <w:r w:rsidR="004F45EA">
        <w:t xml:space="preserve"> </w:t>
      </w:r>
      <w:r>
        <w:t xml:space="preserve">in the absence </w:t>
      </w:r>
      <w:r w:rsidR="00474086">
        <w:t>of ICD therapy</w:t>
      </w:r>
    </w:p>
    <w:p w14:paraId="26274511" w14:textId="0C527EB0" w:rsidR="003273DF" w:rsidRDefault="00843306" w:rsidP="00546E02">
      <w:pPr>
        <w:pStyle w:val="Instructionaltext"/>
        <w:jc w:val="both"/>
        <w:rPr>
          <w:rFonts w:eastAsiaTheme="minorEastAsia"/>
          <w:color w:val="auto"/>
        </w:rPr>
      </w:pPr>
      <w:r>
        <w:rPr>
          <w:rFonts w:eastAsiaTheme="minorEastAsia"/>
          <w:color w:val="auto"/>
        </w:rPr>
        <w:t xml:space="preserve">There is a small group of patients who may benefit from an ICD but for whom TV-ICD implantation is not feasible or not </w:t>
      </w:r>
      <w:r w:rsidRPr="00500BAA">
        <w:rPr>
          <w:rFonts w:eastAsiaTheme="minorEastAsia"/>
          <w:color w:val="auto"/>
        </w:rPr>
        <w:t>ideal</w:t>
      </w:r>
      <w:r w:rsidR="009749F4" w:rsidRPr="00500BAA">
        <w:rPr>
          <w:rFonts w:eastAsiaTheme="minorEastAsia"/>
          <w:color w:val="auto"/>
        </w:rPr>
        <w:t xml:space="preserve"> (</w:t>
      </w:r>
      <w:r w:rsidR="00AD22E4" w:rsidRPr="00500BAA">
        <w:rPr>
          <w:rFonts w:eastAsiaTheme="minorEastAsia"/>
          <w:color w:val="auto"/>
        </w:rPr>
        <w:t>i.e. s</w:t>
      </w:r>
      <w:r w:rsidR="009749F4" w:rsidRPr="00500BAA">
        <w:rPr>
          <w:rFonts w:eastAsiaTheme="minorEastAsia"/>
          <w:color w:val="auto"/>
        </w:rPr>
        <w:t>ubpopulations b and c)</w:t>
      </w:r>
      <w:r w:rsidRPr="00500BAA">
        <w:rPr>
          <w:rFonts w:eastAsiaTheme="minorEastAsia"/>
          <w:color w:val="auto"/>
        </w:rPr>
        <w:t>.</w:t>
      </w:r>
      <w:r>
        <w:rPr>
          <w:rFonts w:eastAsiaTheme="minorEastAsia"/>
          <w:color w:val="auto"/>
        </w:rPr>
        <w:t xml:space="preserve"> For these patients, </w:t>
      </w:r>
      <w:r w:rsidR="00DD0280">
        <w:rPr>
          <w:rFonts w:eastAsiaTheme="minorEastAsia"/>
          <w:color w:val="auto"/>
        </w:rPr>
        <w:t>the comparator would be</w:t>
      </w:r>
      <w:r w:rsidR="00AD22E4">
        <w:rPr>
          <w:rFonts w:eastAsiaTheme="minorEastAsia"/>
          <w:color w:val="auto"/>
        </w:rPr>
        <w:t xml:space="preserve"> </w:t>
      </w:r>
      <w:r w:rsidR="00345DF2">
        <w:rPr>
          <w:rFonts w:eastAsiaTheme="minorEastAsia"/>
          <w:color w:val="auto"/>
        </w:rPr>
        <w:t>best available care in the absence of ICD therapy</w:t>
      </w:r>
      <w:r w:rsidR="00336F95">
        <w:rPr>
          <w:rFonts w:eastAsiaTheme="minorEastAsia"/>
          <w:color w:val="auto"/>
        </w:rPr>
        <w:t xml:space="preserve">. </w:t>
      </w:r>
      <w:r w:rsidR="00336F95" w:rsidDel="00020D59">
        <w:rPr>
          <w:rFonts w:eastAsiaTheme="minorEastAsia"/>
          <w:color w:val="auto"/>
        </w:rPr>
        <w:t xml:space="preserve">The effectiveness of the EV-ICD system could be compared to </w:t>
      </w:r>
      <w:r w:rsidR="00033C5B" w:rsidDel="00020D59">
        <w:rPr>
          <w:rFonts w:eastAsiaTheme="minorEastAsia"/>
          <w:color w:val="auto"/>
        </w:rPr>
        <w:t>natural disease history</w:t>
      </w:r>
      <w:r w:rsidR="00DA790A" w:rsidDel="00020D59">
        <w:rPr>
          <w:rFonts w:eastAsiaTheme="minorEastAsia"/>
          <w:color w:val="auto"/>
        </w:rPr>
        <w:t>/risk of SCD</w:t>
      </w:r>
      <w:r w:rsidR="00033C5B" w:rsidDel="00020D59">
        <w:rPr>
          <w:rFonts w:eastAsiaTheme="minorEastAsia"/>
          <w:color w:val="auto"/>
        </w:rPr>
        <w:t xml:space="preserve"> in the absence of ICD therapy</w:t>
      </w:r>
      <w:r w:rsidR="00992B57" w:rsidDel="00020D59">
        <w:rPr>
          <w:rFonts w:eastAsiaTheme="minorEastAsia"/>
          <w:color w:val="auto"/>
        </w:rPr>
        <w:t xml:space="preserve"> </w:t>
      </w:r>
      <w:r w:rsidR="002B1C7F" w:rsidDel="00020D59">
        <w:rPr>
          <w:rFonts w:eastAsiaTheme="minorEastAsia"/>
          <w:color w:val="auto"/>
        </w:rPr>
        <w:fldChar w:fldCharType="begin"/>
      </w:r>
      <w:r w:rsidR="002B1C7F" w:rsidDel="00020D59">
        <w:rPr>
          <w:rFonts w:eastAsiaTheme="minorEastAsia"/>
          <w:color w:val="auto"/>
        </w:rPr>
        <w:instrText xml:space="preserve"> ADDIN EN.CITE &lt;EndNote&gt;&lt;Cite&gt;&lt;Author&gt;Applicant&lt;/Author&gt;&lt;Year&gt;2022&lt;/Year&gt;&lt;RecNum&gt;31&lt;/RecNum&gt;&lt;DisplayText&gt;(Applicant, 2022c)&lt;/DisplayText&gt;&lt;record&gt;&lt;rec-number&gt;31&lt;/rec-number&gt;&lt;foreign-keys&gt;&lt;key app="EN" db-id="dxwp9sr0q2tvaketzr1ptspxe55xeavas9tv" timestamp="1655959699"&gt;31&lt;/key&gt;&lt;/foreign-keys&gt;&lt;ref-type name="Personal Communication"&gt;26&lt;/ref-type&gt;&lt;contributors&gt;&lt;authors&gt;&lt;author&gt;Applicant&lt;/author&gt;&lt;/authors&gt;&lt;/contributors&gt;&lt;titles&gt;&lt;title&gt;Teleconference with Assessment Group, Department of Health and Applicants for 1717 on 21 June 2022&lt;/title&gt;&lt;/titles&gt;&lt;dates&gt;&lt;year&gt;2022&lt;/year&gt;&lt;/dates&gt;&lt;urls&gt;&lt;/urls&gt;&lt;/record&gt;&lt;/Cite&gt;&lt;/EndNote&gt;</w:instrText>
      </w:r>
      <w:r w:rsidR="002B1C7F" w:rsidDel="00020D59">
        <w:rPr>
          <w:rFonts w:eastAsiaTheme="minorEastAsia"/>
          <w:color w:val="auto"/>
        </w:rPr>
        <w:fldChar w:fldCharType="separate"/>
      </w:r>
      <w:r w:rsidR="002B1C7F" w:rsidDel="00020D59">
        <w:rPr>
          <w:rFonts w:eastAsiaTheme="minorEastAsia"/>
          <w:noProof/>
          <w:color w:val="auto"/>
        </w:rPr>
        <w:t>(Applicant, 2022c)</w:t>
      </w:r>
      <w:r w:rsidR="002B1C7F" w:rsidDel="00020D59">
        <w:rPr>
          <w:rFonts w:eastAsiaTheme="minorEastAsia"/>
          <w:color w:val="auto"/>
        </w:rPr>
        <w:fldChar w:fldCharType="end"/>
      </w:r>
      <w:r w:rsidR="00033C5B" w:rsidDel="00020D59">
        <w:rPr>
          <w:rFonts w:eastAsiaTheme="minorEastAsia"/>
          <w:color w:val="auto"/>
        </w:rPr>
        <w:t>.</w:t>
      </w:r>
      <w:r w:rsidR="00C4290E">
        <w:rPr>
          <w:rFonts w:eastAsiaTheme="minorEastAsia"/>
          <w:color w:val="auto"/>
        </w:rPr>
        <w:t xml:space="preserve"> </w:t>
      </w:r>
    </w:p>
    <w:p w14:paraId="2A67BC11" w14:textId="5AABFEAF" w:rsidR="00590FB3" w:rsidRDefault="00995B37" w:rsidP="00546E02">
      <w:pPr>
        <w:pStyle w:val="Instructionaltext"/>
        <w:jc w:val="both"/>
        <w:rPr>
          <w:rFonts w:eastAsiaTheme="minorEastAsia"/>
          <w:color w:val="auto"/>
        </w:rPr>
      </w:pPr>
      <w:r>
        <w:rPr>
          <w:rFonts w:eastAsiaTheme="minorEastAsia"/>
          <w:color w:val="auto"/>
        </w:rPr>
        <w:t xml:space="preserve">Best available care in the absence </w:t>
      </w:r>
      <w:r w:rsidR="00E27E1A">
        <w:rPr>
          <w:rFonts w:eastAsiaTheme="minorEastAsia"/>
          <w:color w:val="auto"/>
        </w:rPr>
        <w:t>o</w:t>
      </w:r>
      <w:r w:rsidR="007C6192">
        <w:rPr>
          <w:rFonts w:eastAsiaTheme="minorEastAsia"/>
          <w:color w:val="auto"/>
        </w:rPr>
        <w:t xml:space="preserve">f ICD therapy </w:t>
      </w:r>
      <w:r w:rsidR="008306D0">
        <w:rPr>
          <w:rFonts w:eastAsiaTheme="minorEastAsia"/>
          <w:color w:val="auto"/>
        </w:rPr>
        <w:t>may</w:t>
      </w:r>
      <w:r w:rsidR="005266EC">
        <w:rPr>
          <w:rFonts w:eastAsiaTheme="minorEastAsia"/>
          <w:color w:val="auto"/>
        </w:rPr>
        <w:t xml:space="preserve"> include </w:t>
      </w:r>
      <w:r w:rsidR="003A1FBA">
        <w:rPr>
          <w:rFonts w:eastAsiaTheme="minorEastAsia"/>
          <w:color w:val="auto"/>
        </w:rPr>
        <w:t>therapies to prevent arrhythmia occurrence or recurrence</w:t>
      </w:r>
      <w:r w:rsidR="00993E69">
        <w:rPr>
          <w:rFonts w:eastAsiaTheme="minorEastAsia"/>
          <w:color w:val="auto"/>
        </w:rPr>
        <w:t xml:space="preserve"> </w:t>
      </w:r>
      <w:r w:rsidR="00F75752">
        <w:rPr>
          <w:rFonts w:eastAsiaTheme="minorEastAsia"/>
          <w:color w:val="auto"/>
        </w:rPr>
        <w:t>(anti-arrhythmic drugs</w:t>
      </w:r>
      <w:r w:rsidR="001949BF">
        <w:rPr>
          <w:rFonts w:eastAsiaTheme="minorEastAsia"/>
          <w:color w:val="auto"/>
        </w:rPr>
        <w:t xml:space="preserve">; catheter ablation) </w:t>
      </w:r>
      <w:r w:rsidR="00993E69">
        <w:rPr>
          <w:rFonts w:eastAsiaTheme="minorEastAsia"/>
          <w:color w:val="auto"/>
        </w:rPr>
        <w:t>as well as therapies to treat the underlying</w:t>
      </w:r>
      <w:r w:rsidR="009F0B56">
        <w:rPr>
          <w:rFonts w:eastAsiaTheme="minorEastAsia"/>
          <w:color w:val="auto"/>
        </w:rPr>
        <w:t xml:space="preserve"> heart</w:t>
      </w:r>
      <w:r w:rsidR="00993E69">
        <w:rPr>
          <w:rFonts w:eastAsiaTheme="minorEastAsia"/>
          <w:color w:val="auto"/>
        </w:rPr>
        <w:t xml:space="preserve"> disease and comorbidities</w:t>
      </w:r>
      <w:r w:rsidR="007C0092">
        <w:rPr>
          <w:rFonts w:eastAsiaTheme="minorEastAsia"/>
          <w:color w:val="auto"/>
        </w:rPr>
        <w:t xml:space="preserve"> (e.g. heart failure medications)</w:t>
      </w:r>
      <w:r w:rsidR="0073534B">
        <w:rPr>
          <w:rFonts w:eastAsiaTheme="minorEastAsia"/>
          <w:color w:val="auto"/>
        </w:rPr>
        <w:t>.</w:t>
      </w:r>
      <w:r w:rsidR="00EB2DBC">
        <w:rPr>
          <w:rFonts w:eastAsiaTheme="minorEastAsia"/>
          <w:color w:val="auto"/>
        </w:rPr>
        <w:t xml:space="preserve"> </w:t>
      </w:r>
      <w:r w:rsidR="00705924">
        <w:rPr>
          <w:rFonts w:eastAsiaTheme="minorEastAsia"/>
          <w:color w:val="auto"/>
        </w:rPr>
        <w:t>It is important to note that t</w:t>
      </w:r>
      <w:r w:rsidR="00B96ADC">
        <w:rPr>
          <w:rFonts w:eastAsiaTheme="minorEastAsia"/>
          <w:color w:val="auto"/>
        </w:rPr>
        <w:t>hese therapies</w:t>
      </w:r>
      <w:r w:rsidR="00705924">
        <w:rPr>
          <w:rFonts w:eastAsiaTheme="minorEastAsia"/>
          <w:color w:val="auto"/>
        </w:rPr>
        <w:t>, which</w:t>
      </w:r>
      <w:r w:rsidR="00B96ADC">
        <w:rPr>
          <w:rFonts w:eastAsiaTheme="minorEastAsia"/>
          <w:color w:val="auto"/>
        </w:rPr>
        <w:t xml:space="preserve"> </w:t>
      </w:r>
      <w:r w:rsidR="00C63294">
        <w:rPr>
          <w:rFonts w:eastAsiaTheme="minorEastAsia"/>
          <w:color w:val="auto"/>
        </w:rPr>
        <w:t>may</w:t>
      </w:r>
      <w:r w:rsidR="00B96ADC">
        <w:rPr>
          <w:rFonts w:eastAsiaTheme="minorEastAsia"/>
          <w:color w:val="auto"/>
        </w:rPr>
        <w:t xml:space="preserve"> also be provided </w:t>
      </w:r>
      <w:r w:rsidR="00705924">
        <w:rPr>
          <w:rFonts w:eastAsiaTheme="minorEastAsia"/>
          <w:color w:val="auto"/>
        </w:rPr>
        <w:t>alongside ICD therapy,</w:t>
      </w:r>
      <w:r w:rsidR="00D25E44">
        <w:rPr>
          <w:rFonts w:eastAsiaTheme="minorEastAsia"/>
          <w:color w:val="auto"/>
        </w:rPr>
        <w:t xml:space="preserve"> are intended to reduce the </w:t>
      </w:r>
      <w:r w:rsidR="00BE2EBC">
        <w:rPr>
          <w:rFonts w:eastAsiaTheme="minorEastAsia"/>
          <w:color w:val="auto"/>
        </w:rPr>
        <w:t>occurrence o</w:t>
      </w:r>
      <w:r w:rsidR="00EE36BB">
        <w:rPr>
          <w:rFonts w:eastAsiaTheme="minorEastAsia"/>
          <w:color w:val="auto"/>
        </w:rPr>
        <w:t>f</w:t>
      </w:r>
      <w:r w:rsidR="00BE2EBC">
        <w:rPr>
          <w:rFonts w:eastAsiaTheme="minorEastAsia"/>
          <w:color w:val="auto"/>
        </w:rPr>
        <w:t xml:space="preserve"> arrhythmias </w:t>
      </w:r>
      <w:r w:rsidR="0028423A">
        <w:rPr>
          <w:rFonts w:eastAsiaTheme="minorEastAsia"/>
          <w:color w:val="auto"/>
        </w:rPr>
        <w:t>rather than</w:t>
      </w:r>
      <w:r w:rsidR="00BE2EBC">
        <w:rPr>
          <w:rFonts w:eastAsiaTheme="minorEastAsia"/>
          <w:color w:val="auto"/>
        </w:rPr>
        <w:t xml:space="preserve"> </w:t>
      </w:r>
      <w:r w:rsidR="0028423A">
        <w:rPr>
          <w:rFonts w:eastAsiaTheme="minorEastAsia"/>
          <w:color w:val="auto"/>
        </w:rPr>
        <w:t>treat</w:t>
      </w:r>
      <w:r w:rsidR="006802C7">
        <w:rPr>
          <w:rFonts w:eastAsiaTheme="minorEastAsia"/>
          <w:color w:val="auto"/>
        </w:rPr>
        <w:t xml:space="preserve"> life-threatening arrhythmias as they occur</w:t>
      </w:r>
      <w:r w:rsidR="0028423A">
        <w:rPr>
          <w:rFonts w:eastAsiaTheme="minorEastAsia"/>
          <w:color w:val="auto"/>
        </w:rPr>
        <w:t xml:space="preserve"> (as per the ICD)</w:t>
      </w:r>
      <w:r w:rsidR="006802C7">
        <w:rPr>
          <w:rFonts w:eastAsiaTheme="minorEastAsia"/>
          <w:color w:val="auto"/>
        </w:rPr>
        <w:t>.</w:t>
      </w:r>
    </w:p>
    <w:p w14:paraId="15C9AE6C" w14:textId="374F164E" w:rsidR="00590FB3" w:rsidRPr="003F5E58" w:rsidRDefault="004D704C" w:rsidP="00546E02">
      <w:pPr>
        <w:pStyle w:val="Instructionaltext"/>
        <w:jc w:val="both"/>
        <w:rPr>
          <w:rFonts w:eastAsiaTheme="minorEastAsia"/>
          <w:color w:val="auto"/>
        </w:rPr>
      </w:pPr>
      <w:r w:rsidRPr="004D704C">
        <w:rPr>
          <w:rFonts w:eastAsiaTheme="minorEastAsia"/>
          <w:color w:val="auto"/>
        </w:rPr>
        <w:t>Anti</w:t>
      </w:r>
      <w:r w:rsidR="00686A31">
        <w:rPr>
          <w:rFonts w:eastAsiaTheme="minorEastAsia"/>
          <w:color w:val="auto"/>
        </w:rPr>
        <w:t>-</w:t>
      </w:r>
      <w:r w:rsidRPr="004D704C">
        <w:rPr>
          <w:rFonts w:eastAsiaTheme="minorEastAsia"/>
          <w:color w:val="auto"/>
        </w:rPr>
        <w:t>arrhythmic medications are often categorized by the Vaughan Williams 4-level schema</w:t>
      </w:r>
      <w:r w:rsidR="006A71D6">
        <w:rPr>
          <w:rFonts w:eastAsiaTheme="minorEastAsia"/>
          <w:color w:val="auto"/>
        </w:rPr>
        <w:t xml:space="preserve"> and include </w:t>
      </w:r>
      <w:r w:rsidRPr="004D704C">
        <w:rPr>
          <w:rFonts w:eastAsiaTheme="minorEastAsia"/>
          <w:color w:val="auto"/>
        </w:rPr>
        <w:t>fast sodium channel blockers</w:t>
      </w:r>
      <w:r w:rsidR="006A71D6">
        <w:rPr>
          <w:rFonts w:eastAsiaTheme="minorEastAsia"/>
          <w:color w:val="auto"/>
        </w:rPr>
        <w:t xml:space="preserve"> (class I),</w:t>
      </w:r>
      <w:r w:rsidRPr="004D704C">
        <w:rPr>
          <w:rFonts w:eastAsiaTheme="minorEastAsia"/>
          <w:color w:val="auto"/>
        </w:rPr>
        <w:t xml:space="preserve"> beta blockers</w:t>
      </w:r>
      <w:r w:rsidR="006A71D6">
        <w:rPr>
          <w:rFonts w:eastAsiaTheme="minorEastAsia"/>
          <w:color w:val="auto"/>
        </w:rPr>
        <w:t xml:space="preserve"> (class II), </w:t>
      </w:r>
      <w:r w:rsidRPr="004D704C">
        <w:rPr>
          <w:rFonts w:eastAsiaTheme="minorEastAsia"/>
          <w:color w:val="auto"/>
        </w:rPr>
        <w:t>repolari</w:t>
      </w:r>
      <w:r w:rsidR="003132AB">
        <w:rPr>
          <w:rFonts w:eastAsiaTheme="minorEastAsia"/>
          <w:color w:val="auto"/>
        </w:rPr>
        <w:t>s</w:t>
      </w:r>
      <w:r w:rsidRPr="004D704C">
        <w:rPr>
          <w:rFonts w:eastAsiaTheme="minorEastAsia"/>
          <w:color w:val="auto"/>
        </w:rPr>
        <w:t>ation potassium current blockers</w:t>
      </w:r>
      <w:r w:rsidR="006A71D6">
        <w:rPr>
          <w:rFonts w:eastAsiaTheme="minorEastAsia"/>
          <w:color w:val="auto"/>
        </w:rPr>
        <w:t xml:space="preserve"> (class III) and</w:t>
      </w:r>
      <w:r w:rsidRPr="004D704C">
        <w:rPr>
          <w:rFonts w:eastAsiaTheme="minorEastAsia"/>
          <w:color w:val="auto"/>
        </w:rPr>
        <w:t xml:space="preserve"> non-dihydropyridines calcium channel blockers</w:t>
      </w:r>
      <w:r w:rsidR="006A71D6">
        <w:rPr>
          <w:rFonts w:eastAsiaTheme="minorEastAsia"/>
          <w:color w:val="auto"/>
        </w:rPr>
        <w:t xml:space="preserve"> (class IV</w:t>
      </w:r>
      <w:r w:rsidRPr="004D704C">
        <w:rPr>
          <w:rFonts w:eastAsiaTheme="minorEastAsia"/>
          <w:color w:val="auto"/>
        </w:rPr>
        <w:t>)</w:t>
      </w:r>
      <w:r w:rsidR="003132AB">
        <w:rPr>
          <w:rFonts w:eastAsiaTheme="minorEastAsia"/>
          <w:color w:val="auto"/>
        </w:rPr>
        <w:t xml:space="preserve"> </w:t>
      </w:r>
      <w:r w:rsidR="002C3EBB">
        <w:rPr>
          <w:rFonts w:eastAsiaTheme="minorEastAsia"/>
          <w:color w:val="auto"/>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C3EBB">
        <w:rPr>
          <w:rFonts w:eastAsiaTheme="minorEastAsia"/>
          <w:color w:val="auto"/>
        </w:rPr>
        <w:instrText xml:space="preserve"> ADDIN EN.CITE </w:instrText>
      </w:r>
      <w:r w:rsidR="002C3EBB">
        <w:rPr>
          <w:rFonts w:eastAsiaTheme="minorEastAsia"/>
          <w:color w:val="auto"/>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C3EBB">
        <w:rPr>
          <w:rFonts w:eastAsiaTheme="minorEastAsia"/>
          <w:color w:val="auto"/>
        </w:rPr>
        <w:instrText xml:space="preserve"> ADDIN EN.CITE.DATA </w:instrText>
      </w:r>
      <w:r w:rsidR="002C3EBB">
        <w:rPr>
          <w:rFonts w:eastAsiaTheme="minorEastAsia"/>
          <w:color w:val="auto"/>
        </w:rPr>
      </w:r>
      <w:r w:rsidR="002C3EBB">
        <w:rPr>
          <w:rFonts w:eastAsiaTheme="minorEastAsia"/>
          <w:color w:val="auto"/>
        </w:rPr>
        <w:fldChar w:fldCharType="end"/>
      </w:r>
      <w:r w:rsidR="002C3EBB">
        <w:rPr>
          <w:rFonts w:eastAsiaTheme="minorEastAsia"/>
          <w:color w:val="auto"/>
        </w:rPr>
      </w:r>
      <w:r w:rsidR="002C3EBB">
        <w:rPr>
          <w:rFonts w:eastAsiaTheme="minorEastAsia"/>
          <w:color w:val="auto"/>
        </w:rPr>
        <w:fldChar w:fldCharType="separate"/>
      </w:r>
      <w:r w:rsidR="002C3EBB">
        <w:rPr>
          <w:rFonts w:eastAsiaTheme="minorEastAsia"/>
          <w:noProof/>
          <w:color w:val="auto"/>
        </w:rPr>
        <w:t>(Al-Khatib et al., 2018)</w:t>
      </w:r>
      <w:r w:rsidR="002C3EBB">
        <w:rPr>
          <w:rFonts w:eastAsiaTheme="minorEastAsia"/>
          <w:color w:val="auto"/>
        </w:rPr>
        <w:fldChar w:fldCharType="end"/>
      </w:r>
      <w:r w:rsidR="007C0092">
        <w:rPr>
          <w:rFonts w:eastAsiaTheme="minorEastAsia"/>
          <w:color w:val="auto"/>
        </w:rPr>
        <w:t>.</w:t>
      </w:r>
      <w:r w:rsidR="003132AB">
        <w:rPr>
          <w:rFonts w:eastAsiaTheme="minorEastAsia"/>
          <w:color w:val="auto"/>
        </w:rPr>
        <w:t xml:space="preserve"> </w:t>
      </w:r>
      <w:r w:rsidR="004B0B2F">
        <w:rPr>
          <w:rFonts w:eastAsiaTheme="minorEastAsia"/>
          <w:color w:val="auto"/>
        </w:rPr>
        <w:t xml:space="preserve">Except for beta </w:t>
      </w:r>
      <w:r w:rsidR="004B0B2F">
        <w:rPr>
          <w:rFonts w:eastAsiaTheme="minorEastAsia"/>
          <w:color w:val="auto"/>
        </w:rPr>
        <w:lastRenderedPageBreak/>
        <w:t xml:space="preserve">blockers, there is no </w:t>
      </w:r>
      <w:r w:rsidR="00CD687E">
        <w:rPr>
          <w:rFonts w:eastAsiaTheme="minorEastAsia"/>
          <w:color w:val="auto"/>
        </w:rPr>
        <w:t>randomised controlled trial (</w:t>
      </w:r>
      <w:r w:rsidR="004B0B2F">
        <w:rPr>
          <w:rFonts w:eastAsiaTheme="minorEastAsia"/>
          <w:color w:val="auto"/>
        </w:rPr>
        <w:t>RCT</w:t>
      </w:r>
      <w:r w:rsidR="00CD687E">
        <w:rPr>
          <w:rFonts w:eastAsiaTheme="minorEastAsia"/>
          <w:color w:val="auto"/>
        </w:rPr>
        <w:t>)</w:t>
      </w:r>
      <w:r w:rsidR="004B0B2F">
        <w:rPr>
          <w:rFonts w:eastAsiaTheme="minorEastAsia"/>
          <w:color w:val="auto"/>
        </w:rPr>
        <w:t xml:space="preserve"> evidence that </w:t>
      </w:r>
      <w:r w:rsidR="00505E71">
        <w:rPr>
          <w:rFonts w:eastAsiaTheme="minorEastAsia"/>
          <w:color w:val="auto"/>
        </w:rPr>
        <w:t xml:space="preserve">the use of </w:t>
      </w:r>
      <w:r w:rsidR="004B0B2F">
        <w:rPr>
          <w:rFonts w:eastAsiaTheme="minorEastAsia"/>
          <w:color w:val="auto"/>
        </w:rPr>
        <w:t xml:space="preserve">anti-arrhythmic medications </w:t>
      </w:r>
      <w:r w:rsidR="00505E71">
        <w:rPr>
          <w:rFonts w:eastAsiaTheme="minorEastAsia"/>
          <w:color w:val="auto"/>
        </w:rPr>
        <w:t>in the management of VA</w:t>
      </w:r>
      <w:r w:rsidR="004B0B2F">
        <w:rPr>
          <w:rFonts w:eastAsiaTheme="minorEastAsia"/>
          <w:color w:val="auto"/>
        </w:rPr>
        <w:t xml:space="preserve"> improve</w:t>
      </w:r>
      <w:r w:rsidR="00505E71">
        <w:rPr>
          <w:rFonts w:eastAsiaTheme="minorEastAsia"/>
          <w:color w:val="auto"/>
        </w:rPr>
        <w:t>s</w:t>
      </w:r>
      <w:r w:rsidR="004B0B2F">
        <w:rPr>
          <w:rFonts w:eastAsiaTheme="minorEastAsia"/>
          <w:color w:val="auto"/>
        </w:rPr>
        <w:t xml:space="preserve"> survival</w:t>
      </w:r>
      <w:r w:rsidR="00505E71">
        <w:rPr>
          <w:rFonts w:eastAsiaTheme="minorEastAsia"/>
          <w:color w:val="auto"/>
        </w:rPr>
        <w:t xml:space="preserve"> </w:t>
      </w:r>
      <w:r w:rsidR="002C3EBB">
        <w:rPr>
          <w:rFonts w:eastAsiaTheme="minorEastAsia"/>
          <w:color w:val="auto"/>
        </w:rPr>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002C3EBB">
        <w:rPr>
          <w:rFonts w:eastAsiaTheme="minorEastAsia"/>
          <w:color w:val="auto"/>
        </w:rPr>
        <w:instrText xml:space="preserve"> ADDIN EN.CITE </w:instrText>
      </w:r>
      <w:r w:rsidR="002C3EBB">
        <w:rPr>
          <w:rFonts w:eastAsiaTheme="minorEastAsia"/>
          <w:color w:val="auto"/>
        </w:rPr>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002C3EBB">
        <w:rPr>
          <w:rFonts w:eastAsiaTheme="minorEastAsia"/>
          <w:color w:val="auto"/>
        </w:rPr>
        <w:instrText xml:space="preserve"> ADDIN EN.CITE.DATA </w:instrText>
      </w:r>
      <w:r w:rsidR="002C3EBB">
        <w:rPr>
          <w:rFonts w:eastAsiaTheme="minorEastAsia"/>
          <w:color w:val="auto"/>
        </w:rPr>
      </w:r>
      <w:r w:rsidR="002C3EBB">
        <w:rPr>
          <w:rFonts w:eastAsiaTheme="minorEastAsia"/>
          <w:color w:val="auto"/>
        </w:rPr>
        <w:fldChar w:fldCharType="end"/>
      </w:r>
      <w:r w:rsidR="002C3EBB">
        <w:rPr>
          <w:rFonts w:eastAsiaTheme="minorEastAsia"/>
          <w:color w:val="auto"/>
        </w:rPr>
      </w:r>
      <w:r w:rsidR="002C3EBB">
        <w:rPr>
          <w:rFonts w:eastAsiaTheme="minorEastAsia"/>
          <w:color w:val="auto"/>
        </w:rPr>
        <w:fldChar w:fldCharType="separate"/>
      </w:r>
      <w:r w:rsidR="002C3EBB">
        <w:rPr>
          <w:rFonts w:eastAsiaTheme="minorEastAsia"/>
          <w:noProof/>
          <w:color w:val="auto"/>
        </w:rPr>
        <w:t>(Al-Khatib et al., 2018; Priori et al., 2015)</w:t>
      </w:r>
      <w:r w:rsidR="002C3EBB">
        <w:rPr>
          <w:rFonts w:eastAsiaTheme="minorEastAsia"/>
          <w:color w:val="auto"/>
        </w:rPr>
        <w:fldChar w:fldCharType="end"/>
      </w:r>
      <w:r w:rsidR="004B0B2F">
        <w:rPr>
          <w:rFonts w:eastAsiaTheme="minorEastAsia"/>
          <w:color w:val="auto"/>
        </w:rPr>
        <w:t>.</w:t>
      </w:r>
      <w:r w:rsidR="004B0B2F" w:rsidRPr="00795631">
        <w:t xml:space="preserve"> </w:t>
      </w:r>
      <w:r w:rsidR="00FD081F">
        <w:rPr>
          <w:rFonts w:eastAsiaTheme="minorEastAsia"/>
          <w:color w:val="auto"/>
        </w:rPr>
        <w:t>Generally</w:t>
      </w:r>
      <w:r w:rsidR="000F1CDA">
        <w:rPr>
          <w:rFonts w:eastAsiaTheme="minorEastAsia"/>
          <w:color w:val="auto"/>
        </w:rPr>
        <w:t>,</w:t>
      </w:r>
      <w:r w:rsidR="004513ED">
        <w:rPr>
          <w:rFonts w:eastAsiaTheme="minorEastAsia"/>
          <w:color w:val="auto"/>
        </w:rPr>
        <w:t xml:space="preserve"> </w:t>
      </w:r>
      <w:r w:rsidR="008A787D">
        <w:rPr>
          <w:rFonts w:eastAsiaTheme="minorEastAsia"/>
          <w:color w:val="auto"/>
        </w:rPr>
        <w:t xml:space="preserve">anti-arrhythmic medications </w:t>
      </w:r>
      <w:r w:rsidR="004513ED">
        <w:rPr>
          <w:rFonts w:eastAsiaTheme="minorEastAsia"/>
          <w:color w:val="auto"/>
        </w:rPr>
        <w:t xml:space="preserve">are not </w:t>
      </w:r>
      <w:r w:rsidR="00EF060C">
        <w:rPr>
          <w:rFonts w:eastAsiaTheme="minorEastAsia"/>
          <w:color w:val="auto"/>
        </w:rPr>
        <w:t>an alternative</w:t>
      </w:r>
      <w:r w:rsidR="004513ED">
        <w:rPr>
          <w:rFonts w:eastAsiaTheme="minorEastAsia"/>
          <w:color w:val="auto"/>
        </w:rPr>
        <w:t xml:space="preserve"> to ICD therapy</w:t>
      </w:r>
      <w:r w:rsidR="00146417">
        <w:rPr>
          <w:rFonts w:eastAsiaTheme="minorEastAsia"/>
          <w:color w:val="auto"/>
        </w:rPr>
        <w:t xml:space="preserve"> but may be used </w:t>
      </w:r>
      <w:r w:rsidR="00FD081F">
        <w:rPr>
          <w:rFonts w:eastAsiaTheme="minorEastAsia"/>
          <w:color w:val="auto"/>
        </w:rPr>
        <w:t>as an adjunctive therapy</w:t>
      </w:r>
      <w:r w:rsidR="00146417">
        <w:rPr>
          <w:rFonts w:eastAsiaTheme="minorEastAsia"/>
          <w:color w:val="auto"/>
        </w:rPr>
        <w:t xml:space="preserve"> </w:t>
      </w:r>
      <w:r w:rsidR="00EC3352" w:rsidRPr="00D34E97">
        <w:rPr>
          <w:rFonts w:eastAsiaTheme="minorEastAsia"/>
          <w:color w:val="auto"/>
        </w:rPr>
        <w:t>in arrhythmia</w:t>
      </w:r>
      <w:r w:rsidR="00EC3352">
        <w:rPr>
          <w:rFonts w:eastAsiaTheme="minorEastAsia"/>
          <w:color w:val="auto"/>
        </w:rPr>
        <w:t>-</w:t>
      </w:r>
      <w:r w:rsidR="00EC3352" w:rsidRPr="00D34E97">
        <w:rPr>
          <w:rFonts w:eastAsiaTheme="minorEastAsia"/>
          <w:color w:val="auto"/>
        </w:rPr>
        <w:t>prone</w:t>
      </w:r>
      <w:r w:rsidR="00EC3352">
        <w:rPr>
          <w:rFonts w:eastAsiaTheme="minorEastAsia"/>
          <w:color w:val="auto"/>
        </w:rPr>
        <w:t xml:space="preserve"> </w:t>
      </w:r>
      <w:r w:rsidR="00EC3352" w:rsidRPr="00D34E97">
        <w:rPr>
          <w:rFonts w:eastAsiaTheme="minorEastAsia"/>
          <w:color w:val="auto"/>
        </w:rPr>
        <w:t xml:space="preserve">patients </w:t>
      </w:r>
      <w:r w:rsidR="00505E71">
        <w:rPr>
          <w:rFonts w:eastAsiaTheme="minorEastAsia"/>
          <w:color w:val="auto"/>
        </w:rPr>
        <w:t xml:space="preserve">to reduce the morbidity </w:t>
      </w:r>
      <w:r w:rsidR="00127403">
        <w:rPr>
          <w:rFonts w:eastAsiaTheme="minorEastAsia"/>
          <w:color w:val="auto"/>
        </w:rPr>
        <w:t>associated with ICD</w:t>
      </w:r>
      <w:r w:rsidR="0089735A">
        <w:rPr>
          <w:rFonts w:eastAsiaTheme="minorEastAsia"/>
          <w:color w:val="auto"/>
        </w:rPr>
        <w:t xml:space="preserve"> shock</w:t>
      </w:r>
      <w:r w:rsidR="00506E11">
        <w:rPr>
          <w:rFonts w:eastAsiaTheme="minorEastAsia"/>
          <w:color w:val="auto"/>
        </w:rPr>
        <w:t xml:space="preserve">s </w:t>
      </w:r>
      <w:r w:rsidR="002C3EBB">
        <w:rPr>
          <w:rFonts w:eastAsiaTheme="minorEastAsia"/>
          <w:color w:val="auto"/>
        </w:rPr>
        <w:fldChar w:fldCharType="begin">
          <w:fldData xml:space="preserve">PEVuZE5vdGU+PENpdGU+PEF1dGhvcj5MYXJzb248L0F1dGhvcj48WWVhcj4yMDIyPC9ZZWFyPjxS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</w:fldData>
        </w:fldChar>
      </w:r>
      <w:r w:rsidR="002C3EBB">
        <w:rPr>
          <w:rFonts w:eastAsiaTheme="minorEastAsia"/>
          <w:color w:val="auto"/>
        </w:rPr>
        <w:instrText xml:space="preserve"> ADDIN EN.CITE </w:instrText>
      </w:r>
      <w:r w:rsidR="002C3EBB">
        <w:rPr>
          <w:rFonts w:eastAsiaTheme="minorEastAsia"/>
          <w:color w:val="auto"/>
        </w:rPr>
        <w:fldChar w:fldCharType="begin">
          <w:fldData xml:space="preserve">PEVuZE5vdGU+PENpdGU+PEF1dGhvcj5MYXJzb248L0F1dGhvcj48WWVhcj4yMDIyPC9ZZWFyPjxS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</w:fldData>
        </w:fldChar>
      </w:r>
      <w:r w:rsidR="002C3EBB">
        <w:rPr>
          <w:rFonts w:eastAsiaTheme="minorEastAsia"/>
          <w:color w:val="auto"/>
        </w:rPr>
        <w:instrText xml:space="preserve"> ADDIN EN.CITE.DATA </w:instrText>
      </w:r>
      <w:r w:rsidR="002C3EBB">
        <w:rPr>
          <w:rFonts w:eastAsiaTheme="minorEastAsia"/>
          <w:color w:val="auto"/>
        </w:rPr>
      </w:r>
      <w:r w:rsidR="002C3EBB">
        <w:rPr>
          <w:rFonts w:eastAsiaTheme="minorEastAsia"/>
          <w:color w:val="auto"/>
        </w:rPr>
        <w:fldChar w:fldCharType="end"/>
      </w:r>
      <w:r w:rsidR="002C3EBB">
        <w:rPr>
          <w:rFonts w:eastAsiaTheme="minorEastAsia"/>
          <w:color w:val="auto"/>
        </w:rPr>
      </w:r>
      <w:r w:rsidR="002C3EBB">
        <w:rPr>
          <w:rFonts w:eastAsiaTheme="minorEastAsia"/>
          <w:color w:val="auto"/>
        </w:rPr>
        <w:fldChar w:fldCharType="separate"/>
      </w:r>
      <w:r w:rsidR="002C3EBB">
        <w:rPr>
          <w:rFonts w:eastAsiaTheme="minorEastAsia"/>
          <w:noProof/>
          <w:color w:val="auto"/>
        </w:rPr>
        <w:t>(Larson et al., 2022; Priori et al., 2015)</w:t>
      </w:r>
      <w:r w:rsidR="002C3EBB">
        <w:rPr>
          <w:rFonts w:eastAsiaTheme="minorEastAsia"/>
          <w:color w:val="auto"/>
        </w:rPr>
        <w:fldChar w:fldCharType="end"/>
      </w:r>
      <w:r w:rsidR="00B1023C">
        <w:rPr>
          <w:rFonts w:eastAsiaTheme="minorEastAsia"/>
          <w:color w:val="auto"/>
        </w:rPr>
        <w:t>.</w:t>
      </w:r>
    </w:p>
    <w:p w14:paraId="7CC7C02A" w14:textId="53D2D3B8" w:rsidR="00C533C4" w:rsidRDefault="00C533C4" w:rsidP="00546E02">
      <w:pPr>
        <w:jc w:val="both"/>
      </w:pPr>
      <w:r>
        <w:t xml:space="preserve">Catheter ablation has </w:t>
      </w:r>
      <w:r w:rsidR="00791B9F">
        <w:t>evolved</w:t>
      </w:r>
      <w:r>
        <w:t xml:space="preserve"> into an important treatment option for patients with scar-related hear</w:t>
      </w:r>
      <w:r w:rsidR="005909F9">
        <w:t>t</w:t>
      </w:r>
      <w:r>
        <w:t xml:space="preserve"> disease </w:t>
      </w:r>
      <w:r w:rsidR="00A27BFB">
        <w:t xml:space="preserve">who </w:t>
      </w:r>
      <w:r>
        <w:t>present with VT or VF</w:t>
      </w:r>
      <w:r w:rsidR="00A0025B">
        <w:t xml:space="preserve"> </w:t>
      </w:r>
      <w:r w:rsidR="002C3EBB">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2C3EBB">
        <w:instrText xml:space="preserve"> ADDIN EN.CITE </w:instrText>
      </w:r>
      <w:r w:rsidR="002C3EBB">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2C3EBB">
        <w:instrText xml:space="preserve"> ADDIN EN.CITE.DATA </w:instrText>
      </w:r>
      <w:r w:rsidR="002C3EBB">
        <w:fldChar w:fldCharType="end"/>
      </w:r>
      <w:r w:rsidR="002C3EBB">
        <w:fldChar w:fldCharType="separate"/>
      </w:r>
      <w:r w:rsidR="002C3EBB">
        <w:rPr>
          <w:noProof/>
        </w:rPr>
        <w:t>(Priori et al., 2015)</w:t>
      </w:r>
      <w:r w:rsidR="002C3EBB">
        <w:fldChar w:fldCharType="end"/>
      </w:r>
      <w:r w:rsidR="00BF0E19">
        <w:t>. Catheter ablation may be used</w:t>
      </w:r>
      <w:r w:rsidR="00A0025B">
        <w:t xml:space="preserve"> </w:t>
      </w:r>
      <w:r w:rsidR="00C075B9">
        <w:t xml:space="preserve">as an alternative or adjunct to anti-arrhythmic medications </w:t>
      </w:r>
      <w:r w:rsidR="002C3EBB">
        <w:fldChar w:fldCharType="begin">
          <w:fldData xml:space="preserve">PEVuZE5vdGU+PENpdGU+PEF1dGhvcj5QZWRlcnNlbjwvQXV0aG9yPjxZZWFyPjIwMTQ8L1llYXI+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</w:fldData>
        </w:fldChar>
      </w:r>
      <w:r w:rsidR="002C3EBB">
        <w:instrText xml:space="preserve"> ADDIN EN.CITE </w:instrText>
      </w:r>
      <w:r w:rsidR="002C3EBB">
        <w:fldChar w:fldCharType="begin">
          <w:fldData xml:space="preserve">PEVuZE5vdGU+PENpdGU+PEF1dGhvcj5QZWRlcnNlbjwvQXV0aG9yPjxZZWFyPjIwMTQ8L1llYXI+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</w:fldData>
        </w:fldChar>
      </w:r>
      <w:r w:rsidR="002C3EBB">
        <w:instrText xml:space="preserve"> ADDIN EN.CITE.DATA </w:instrText>
      </w:r>
      <w:r w:rsidR="002C3EBB">
        <w:fldChar w:fldCharType="end"/>
      </w:r>
      <w:r w:rsidR="002C3EBB">
        <w:fldChar w:fldCharType="separate"/>
      </w:r>
      <w:r w:rsidR="002C3EBB">
        <w:rPr>
          <w:noProof/>
        </w:rPr>
        <w:t>(Pedersen et al., 2014)</w:t>
      </w:r>
      <w:r w:rsidR="002C3EBB">
        <w:fldChar w:fldCharType="end"/>
      </w:r>
      <w:r w:rsidR="00A56B92">
        <w:t xml:space="preserve">, and </w:t>
      </w:r>
      <w:r w:rsidR="00E66EB7">
        <w:t xml:space="preserve">may </w:t>
      </w:r>
      <w:r w:rsidR="00E1546F">
        <w:t>lower the risk of VT recurrence, ICD shocks and hospitalisations in comparison to medical therapy</w:t>
      </w:r>
      <w:r w:rsidR="00053525">
        <w:t xml:space="preserve"> </w:t>
      </w:r>
      <w:r w:rsidR="002C3EBB">
        <w:fldChar w:fldCharType="begin">
          <w:fldData xml:space="preserve">PEVuZE5vdGU+PENpdGU+PEF1dGhvcj5SYXZpPC9BdXRob3I+PFllYXI+MjAyMjwvWWVhcj48UmVj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</w:fldData>
        </w:fldChar>
      </w:r>
      <w:r w:rsidR="002C3EBB">
        <w:instrText xml:space="preserve"> ADDIN EN.CITE </w:instrText>
      </w:r>
      <w:r w:rsidR="002C3EBB">
        <w:fldChar w:fldCharType="begin">
          <w:fldData xml:space="preserve">PEVuZE5vdGU+PENpdGU+PEF1dGhvcj5SYXZpPC9BdXRob3I+PFllYXI+MjAyMjwvWWVhcj48UmVj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</w:fldData>
        </w:fldChar>
      </w:r>
      <w:r w:rsidR="002C3EBB">
        <w:instrText xml:space="preserve"> ADDIN EN.CITE.DATA </w:instrText>
      </w:r>
      <w:r w:rsidR="002C3EBB">
        <w:fldChar w:fldCharType="end"/>
      </w:r>
      <w:r w:rsidR="002C3EBB">
        <w:fldChar w:fldCharType="separate"/>
      </w:r>
      <w:r w:rsidR="002C3EBB">
        <w:rPr>
          <w:noProof/>
        </w:rPr>
        <w:t>(Ravi et al., 2022)</w:t>
      </w:r>
      <w:r w:rsidR="002C3EBB">
        <w:fldChar w:fldCharType="end"/>
      </w:r>
      <w:r w:rsidR="00E1546F">
        <w:t>.</w:t>
      </w:r>
    </w:p>
    <w:p w14:paraId="5B70DE4A" w14:textId="4004B97C" w:rsidR="00E34FBC" w:rsidRDefault="00E34FBC" w:rsidP="00546E02">
      <w:pPr>
        <w:pStyle w:val="Instructionaltext"/>
        <w:jc w:val="both"/>
        <w:rPr>
          <w:rFonts w:eastAsiaTheme="minorEastAsia"/>
          <w:color w:val="auto"/>
        </w:rPr>
      </w:pPr>
      <w:r>
        <w:rPr>
          <w:rFonts w:eastAsiaTheme="minorEastAsia"/>
          <w:color w:val="auto"/>
        </w:rPr>
        <w:t>A fundamental aspect of VA management and the prevention of SCD is the effective management of the underlying</w:t>
      </w:r>
      <w:r w:rsidR="00AE4014">
        <w:rPr>
          <w:rFonts w:eastAsiaTheme="minorEastAsia"/>
          <w:color w:val="auto"/>
        </w:rPr>
        <w:t xml:space="preserve"> heart</w:t>
      </w:r>
      <w:r>
        <w:rPr>
          <w:rFonts w:eastAsiaTheme="minorEastAsia"/>
          <w:color w:val="auto"/>
        </w:rPr>
        <w:t xml:space="preserve"> disease and comorbidities </w:t>
      </w:r>
      <w:r w:rsidR="002C3EBB">
        <w:rPr>
          <w:rFonts w:eastAsiaTheme="minorEastAsia"/>
          <w:color w:val="auto"/>
        </w:rPr>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2C3EBB">
        <w:rPr>
          <w:rFonts w:eastAsiaTheme="minorEastAsia"/>
          <w:color w:val="auto"/>
        </w:rPr>
        <w:instrText xml:space="preserve"> ADDIN EN.CITE </w:instrText>
      </w:r>
      <w:r w:rsidR="002C3EBB">
        <w:rPr>
          <w:rFonts w:eastAsiaTheme="minorEastAsia"/>
          <w:color w:val="auto"/>
        </w:rPr>
        <w:fldChar w:fldCharType="begin">
          <w:fldData xml:space="preserve">PEVuZE5vdGU+PENpdGU+PEF1dGhvcj5Qcmlvcmk8L0F1dGhvcj48WWVhcj4yMDE1PC9ZZWFyPjxS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wvRW5kTm90ZT5=
</w:fldData>
        </w:fldChar>
      </w:r>
      <w:r w:rsidR="002C3EBB">
        <w:rPr>
          <w:rFonts w:eastAsiaTheme="minorEastAsia"/>
          <w:color w:val="auto"/>
        </w:rPr>
        <w:instrText xml:space="preserve"> ADDIN EN.CITE.DATA </w:instrText>
      </w:r>
      <w:r w:rsidR="002C3EBB">
        <w:rPr>
          <w:rFonts w:eastAsiaTheme="minorEastAsia"/>
          <w:color w:val="auto"/>
        </w:rPr>
      </w:r>
      <w:r w:rsidR="002C3EBB">
        <w:rPr>
          <w:rFonts w:eastAsiaTheme="minorEastAsia"/>
          <w:color w:val="auto"/>
        </w:rPr>
        <w:fldChar w:fldCharType="end"/>
      </w:r>
      <w:r w:rsidR="002C3EBB">
        <w:rPr>
          <w:rFonts w:eastAsiaTheme="minorEastAsia"/>
          <w:color w:val="auto"/>
        </w:rPr>
      </w:r>
      <w:r w:rsidR="002C3EBB">
        <w:rPr>
          <w:rFonts w:eastAsiaTheme="minorEastAsia"/>
          <w:color w:val="auto"/>
        </w:rPr>
        <w:fldChar w:fldCharType="separate"/>
      </w:r>
      <w:r w:rsidR="002C3EBB">
        <w:rPr>
          <w:rFonts w:eastAsiaTheme="minorEastAsia"/>
          <w:noProof/>
          <w:color w:val="auto"/>
        </w:rPr>
        <w:t>(Priori et al., 2015)</w:t>
      </w:r>
      <w:r w:rsidR="002C3EBB">
        <w:rPr>
          <w:rFonts w:eastAsiaTheme="minorEastAsia"/>
          <w:color w:val="auto"/>
        </w:rPr>
        <w:fldChar w:fldCharType="end"/>
      </w:r>
      <w:r>
        <w:rPr>
          <w:rFonts w:eastAsiaTheme="minorEastAsia"/>
          <w:color w:val="auto"/>
        </w:rPr>
        <w:t>.</w:t>
      </w:r>
      <w:r w:rsidR="00B6301E">
        <w:rPr>
          <w:rFonts w:eastAsiaTheme="minorEastAsia"/>
          <w:color w:val="auto"/>
        </w:rPr>
        <w:t xml:space="preserve"> </w:t>
      </w:r>
      <w:r w:rsidR="00705334" w:rsidRPr="00705334">
        <w:rPr>
          <w:rFonts w:eastAsiaTheme="minorEastAsia"/>
          <w:color w:val="auto"/>
        </w:rPr>
        <w:t>For</w:t>
      </w:r>
      <w:r w:rsidR="00D6434D">
        <w:rPr>
          <w:rFonts w:eastAsiaTheme="minorEastAsia"/>
          <w:color w:val="auto"/>
        </w:rPr>
        <w:t xml:space="preserve"> example, for</w:t>
      </w:r>
      <w:r w:rsidR="00705334" w:rsidRPr="00705334">
        <w:rPr>
          <w:rFonts w:eastAsiaTheme="minorEastAsia"/>
          <w:color w:val="auto"/>
        </w:rPr>
        <w:t xml:space="preserve"> patients with </w:t>
      </w:r>
      <w:r w:rsidR="00506E11">
        <w:rPr>
          <w:rFonts w:eastAsiaTheme="minorEastAsia"/>
          <w:color w:val="auto"/>
        </w:rPr>
        <w:t>heart failure</w:t>
      </w:r>
      <w:r w:rsidR="00705334" w:rsidRPr="00705334">
        <w:rPr>
          <w:rFonts w:eastAsiaTheme="minorEastAsia"/>
          <w:color w:val="auto"/>
        </w:rPr>
        <w:t xml:space="preserve"> and </w:t>
      </w:r>
      <w:r w:rsidR="00D6434D">
        <w:rPr>
          <w:rFonts w:eastAsiaTheme="minorEastAsia"/>
          <w:color w:val="auto"/>
        </w:rPr>
        <w:t>reduced</w:t>
      </w:r>
      <w:r w:rsidR="00705334" w:rsidRPr="00705334">
        <w:rPr>
          <w:rFonts w:eastAsiaTheme="minorEastAsia"/>
          <w:color w:val="auto"/>
        </w:rPr>
        <w:t xml:space="preserve"> </w:t>
      </w:r>
      <w:r w:rsidR="00570FAB">
        <w:rPr>
          <w:rFonts w:eastAsiaTheme="minorEastAsia"/>
          <w:color w:val="auto"/>
        </w:rPr>
        <w:t>left ventricular</w:t>
      </w:r>
      <w:r w:rsidR="00705334" w:rsidRPr="00705334">
        <w:rPr>
          <w:rFonts w:eastAsiaTheme="minorEastAsia"/>
          <w:color w:val="auto"/>
        </w:rPr>
        <w:t xml:space="preserve"> function,</w:t>
      </w:r>
      <w:r w:rsidR="00705334">
        <w:rPr>
          <w:rFonts w:eastAsiaTheme="minorEastAsia"/>
          <w:color w:val="auto"/>
        </w:rPr>
        <w:t xml:space="preserve"> </w:t>
      </w:r>
      <w:r w:rsidR="00705334" w:rsidRPr="00705334">
        <w:rPr>
          <w:rFonts w:eastAsiaTheme="minorEastAsia"/>
          <w:color w:val="auto"/>
        </w:rPr>
        <w:t>appropriate medical therapy</w:t>
      </w:r>
      <w:r w:rsidR="00DF12A9">
        <w:rPr>
          <w:rFonts w:eastAsiaTheme="minorEastAsia"/>
          <w:color w:val="auto"/>
        </w:rPr>
        <w:t xml:space="preserve"> (e</w:t>
      </w:r>
      <w:r w:rsidR="003F7256">
        <w:rPr>
          <w:rFonts w:eastAsiaTheme="minorEastAsia"/>
          <w:color w:val="auto"/>
        </w:rPr>
        <w:t>.g.</w:t>
      </w:r>
      <w:r w:rsidR="00F36370">
        <w:rPr>
          <w:rFonts w:eastAsiaTheme="minorEastAsia"/>
          <w:color w:val="auto"/>
        </w:rPr>
        <w:t xml:space="preserve"> </w:t>
      </w:r>
      <w:r w:rsidR="00705334">
        <w:rPr>
          <w:rFonts w:eastAsiaTheme="minorEastAsia"/>
          <w:color w:val="auto"/>
        </w:rPr>
        <w:t>beta-blockers, angiotensin-converting en</w:t>
      </w:r>
      <w:r w:rsidR="00DF12A9">
        <w:rPr>
          <w:rFonts w:eastAsiaTheme="minorEastAsia"/>
          <w:color w:val="auto"/>
        </w:rPr>
        <w:t>zyme inhibitors</w:t>
      </w:r>
      <w:r w:rsidR="004D0E00">
        <w:rPr>
          <w:rFonts w:eastAsiaTheme="minorEastAsia"/>
          <w:color w:val="auto"/>
        </w:rPr>
        <w:t>,</w:t>
      </w:r>
      <w:r w:rsidR="00DF12A9">
        <w:rPr>
          <w:rFonts w:eastAsiaTheme="minorEastAsia"/>
          <w:color w:val="auto"/>
        </w:rPr>
        <w:t xml:space="preserve"> mineralocorticoid receptor antagonists)</w:t>
      </w:r>
      <w:r w:rsidR="00705334" w:rsidRPr="00705334">
        <w:rPr>
          <w:rFonts w:eastAsiaTheme="minorEastAsia"/>
          <w:color w:val="auto"/>
        </w:rPr>
        <w:t xml:space="preserve"> is important to reduce</w:t>
      </w:r>
      <w:r w:rsidR="00705334">
        <w:rPr>
          <w:rFonts w:eastAsiaTheme="minorEastAsia"/>
          <w:color w:val="auto"/>
        </w:rPr>
        <w:t xml:space="preserve"> </w:t>
      </w:r>
      <w:r w:rsidR="00A27BFB">
        <w:rPr>
          <w:rFonts w:eastAsiaTheme="minorEastAsia"/>
          <w:color w:val="auto"/>
        </w:rPr>
        <w:t xml:space="preserve">the risk of </w:t>
      </w:r>
      <w:r w:rsidR="00705334" w:rsidRPr="00705334">
        <w:rPr>
          <w:rFonts w:eastAsiaTheme="minorEastAsia"/>
          <w:color w:val="auto"/>
        </w:rPr>
        <w:t>SCD</w:t>
      </w:r>
      <w:r w:rsidR="00DF12A9">
        <w:rPr>
          <w:rFonts w:eastAsiaTheme="minorEastAsia"/>
          <w:color w:val="auto"/>
        </w:rPr>
        <w:t xml:space="preserve"> </w:t>
      </w:r>
      <w:r w:rsidR="002C3EBB">
        <w:rPr>
          <w:rFonts w:eastAsiaTheme="minorEastAsia"/>
          <w:color w:val="auto"/>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C3EBB">
        <w:rPr>
          <w:rFonts w:eastAsiaTheme="minorEastAsia"/>
          <w:color w:val="auto"/>
        </w:rPr>
        <w:instrText xml:space="preserve"> ADDIN EN.CITE </w:instrText>
      </w:r>
      <w:r w:rsidR="002C3EBB">
        <w:rPr>
          <w:rFonts w:eastAsiaTheme="minorEastAsia"/>
          <w:color w:val="auto"/>
        </w:rPr>
        <w:fldChar w:fldCharType="begin">
          <w:fldData xml:space="preserve">PEVuZE5vdGU+PENpdGU+PEF1dGhvcj5BbC1LaGF0aWI8L0F1dGhvcj48WWVhcj4yMDE4PC9ZZWFy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</w:fldData>
        </w:fldChar>
      </w:r>
      <w:r w:rsidR="002C3EBB">
        <w:rPr>
          <w:rFonts w:eastAsiaTheme="minorEastAsia"/>
          <w:color w:val="auto"/>
        </w:rPr>
        <w:instrText xml:space="preserve"> ADDIN EN.CITE.DATA </w:instrText>
      </w:r>
      <w:r w:rsidR="002C3EBB">
        <w:rPr>
          <w:rFonts w:eastAsiaTheme="minorEastAsia"/>
          <w:color w:val="auto"/>
        </w:rPr>
      </w:r>
      <w:r w:rsidR="002C3EBB">
        <w:rPr>
          <w:rFonts w:eastAsiaTheme="minorEastAsia"/>
          <w:color w:val="auto"/>
        </w:rPr>
        <w:fldChar w:fldCharType="end"/>
      </w:r>
      <w:r w:rsidR="002C3EBB">
        <w:rPr>
          <w:rFonts w:eastAsiaTheme="minorEastAsia"/>
          <w:color w:val="auto"/>
        </w:rPr>
      </w:r>
      <w:r w:rsidR="002C3EBB">
        <w:rPr>
          <w:rFonts w:eastAsiaTheme="minorEastAsia"/>
          <w:color w:val="auto"/>
        </w:rPr>
        <w:fldChar w:fldCharType="separate"/>
      </w:r>
      <w:r w:rsidR="002C3EBB">
        <w:rPr>
          <w:rFonts w:eastAsiaTheme="minorEastAsia"/>
          <w:noProof/>
          <w:color w:val="auto"/>
        </w:rPr>
        <w:t>(Al-Khatib et al., 2018)</w:t>
      </w:r>
      <w:r w:rsidR="002C3EBB">
        <w:rPr>
          <w:rFonts w:eastAsiaTheme="minorEastAsia"/>
          <w:color w:val="auto"/>
        </w:rPr>
        <w:fldChar w:fldCharType="end"/>
      </w:r>
      <w:r w:rsidR="00705334" w:rsidRPr="00705334">
        <w:rPr>
          <w:rFonts w:eastAsiaTheme="minorEastAsia"/>
          <w:color w:val="auto"/>
        </w:rPr>
        <w:t>.</w:t>
      </w:r>
    </w:p>
    <w:p w14:paraId="16E0D4B4" w14:textId="0CA224E5" w:rsidR="00A86E2B" w:rsidRDefault="00AD1007" w:rsidP="00546E02">
      <w:pPr>
        <w:pStyle w:val="Heading4"/>
        <w:jc w:val="both"/>
      </w:pPr>
      <w:r>
        <w:t>Rationale</w:t>
      </w:r>
    </w:p>
    <w:p w14:paraId="2329D613" w14:textId="15356DEE" w:rsidR="00195268" w:rsidRDefault="00195268" w:rsidP="007541E7">
      <w:pPr>
        <w:pStyle w:val="Heading5"/>
        <w:jc w:val="both"/>
      </w:pPr>
      <w:r>
        <w:t>Single</w:t>
      </w:r>
      <w:r w:rsidR="00E41FB4">
        <w:t>-</w:t>
      </w:r>
      <w:r>
        <w:t xml:space="preserve"> versus dual</w:t>
      </w:r>
      <w:r w:rsidR="00E41FB4">
        <w:t>-</w:t>
      </w:r>
      <w:r>
        <w:t>chamber TV-ICD devices</w:t>
      </w:r>
    </w:p>
    <w:p w14:paraId="6E7347DD" w14:textId="74E1ED89" w:rsidR="00695D14" w:rsidRDefault="00B404D1" w:rsidP="007541E7">
      <w:pPr>
        <w:jc w:val="both"/>
      </w:pPr>
      <w:r>
        <w:t>S</w:t>
      </w:r>
      <w:r w:rsidR="00CB4C1B">
        <w:t>ingle-chamber TV-ICD is the most relevant comparator</w:t>
      </w:r>
      <w:r w:rsidR="00695D14">
        <w:t>; however it has not been specified</w:t>
      </w:r>
      <w:r w:rsidR="00F755A2">
        <w:t xml:space="preserve"> within the comparator definition.</w:t>
      </w:r>
    </w:p>
    <w:p w14:paraId="5F53BC6C" w14:textId="7248D07D" w:rsidR="00EA6969" w:rsidRDefault="000F472C" w:rsidP="007541E7">
      <w:pPr>
        <w:jc w:val="both"/>
      </w:pPr>
      <w:r>
        <w:t xml:space="preserve">According to Australian </w:t>
      </w:r>
      <w:r w:rsidR="00D156C5">
        <w:t>h</w:t>
      </w:r>
      <w:r>
        <w:t xml:space="preserve">eart </w:t>
      </w:r>
      <w:r w:rsidR="00D156C5">
        <w:t>f</w:t>
      </w:r>
      <w:r>
        <w:t xml:space="preserve">ailure </w:t>
      </w:r>
      <w:r w:rsidR="00D156C5">
        <w:t>g</w:t>
      </w:r>
      <w:r>
        <w:t>uidelines</w:t>
      </w:r>
      <w:r w:rsidR="005E46A3">
        <w:t xml:space="preserve"> </w:t>
      </w:r>
      <w:r w:rsidR="00EA3787">
        <w:fldChar w:fldCharType="begin">
          <w:fldData xml:space="preserve">PEVuZE5vdGU+PENpdGU+PEF1dGhvcj5BdGhlcnRvbjwvQXV0aG9yPjxZZWFyPjIwMTg8L1llYXI+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</w:fldData>
        </w:fldChar>
      </w:r>
      <w:r w:rsidR="002B1C7F">
        <w:instrText xml:space="preserve"> ADDIN EN.CITE </w:instrText>
      </w:r>
      <w:r w:rsidR="002B1C7F">
        <w:fldChar w:fldCharType="begin">
          <w:fldData xml:space="preserve">PEVuZE5vdGU+PENpdGU+PEF1dGhvcj5BdGhlcnRvbjwvQXV0aG9yPjxZZWFyPjIwMTg8L1llYXI+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</w:fldData>
        </w:fldChar>
      </w:r>
      <w:r w:rsidR="002B1C7F">
        <w:instrText xml:space="preserve"> ADDIN EN.CITE.DATA </w:instrText>
      </w:r>
      <w:r w:rsidR="002B1C7F">
        <w:fldChar w:fldCharType="end"/>
      </w:r>
      <w:r w:rsidR="00EA3787">
        <w:fldChar w:fldCharType="separate"/>
      </w:r>
      <w:r w:rsidR="00EA3787">
        <w:rPr>
          <w:noProof/>
        </w:rPr>
        <w:t>(Atherton et al., 2018)</w:t>
      </w:r>
      <w:r w:rsidR="00EA3787">
        <w:fldChar w:fldCharType="end"/>
      </w:r>
      <w:r w:rsidR="00EA6969">
        <w:t>:</w:t>
      </w:r>
    </w:p>
    <w:p w14:paraId="7C8592DA" w14:textId="39A09DE5" w:rsidR="000F472C" w:rsidRDefault="00C05B41" w:rsidP="007541E7">
      <w:pPr>
        <w:jc w:val="both"/>
      </w:pPr>
      <w:r>
        <w:rPr>
          <w:i/>
          <w:iCs/>
        </w:rPr>
        <w:t>‘</w:t>
      </w:r>
      <w:r w:rsidR="00EA6969" w:rsidRPr="00EA6969">
        <w:rPr>
          <w:i/>
          <w:iCs/>
        </w:rPr>
        <w:t>Generally single-chamber ICDs are recommended with an atrial lead included only if there is a separate bradycardia indication because dual chamber devices are associated with a higher rate of complications, device replacement and expense</w:t>
      </w:r>
      <w:r w:rsidR="00317A48">
        <w:rPr>
          <w:i/>
          <w:iCs/>
        </w:rPr>
        <w:t>.</w:t>
      </w:r>
      <w:r>
        <w:t>’</w:t>
      </w:r>
    </w:p>
    <w:p w14:paraId="290443E4" w14:textId="0CE1445A" w:rsidR="00695D14" w:rsidRDefault="00C02406" w:rsidP="00695D14">
      <w:r>
        <w:t>Nevertheless,</w:t>
      </w:r>
      <w:r w:rsidR="009B57D8">
        <w:t xml:space="preserve"> there is no clear consensus</w:t>
      </w:r>
      <w:r w:rsidR="00631F1E">
        <w:t xml:space="preserve"> regarding the use of a single or dual chamber device in patients without an indication for bradycardia pacing.</w:t>
      </w:r>
      <w:r>
        <w:t xml:space="preserve"> </w:t>
      </w:r>
      <w:r w:rsidR="00631F1E">
        <w:t>Whilst</w:t>
      </w:r>
      <w:r w:rsidR="002E6CA8">
        <w:t xml:space="preserve"> a single chamber device may be chosen to reduce</w:t>
      </w:r>
      <w:r w:rsidR="00A43F59">
        <w:t xml:space="preserve"> complication risk</w:t>
      </w:r>
      <w:r>
        <w:t>,</w:t>
      </w:r>
      <w:r w:rsidR="00A43F59">
        <w:t xml:space="preserve"> a dual chamber device may be preferred </w:t>
      </w:r>
      <w:r w:rsidR="0037786C">
        <w:t>for other reasons (</w:t>
      </w:r>
      <w:r w:rsidR="00A43F59">
        <w:t>presumed better discrimination between supraventri</w:t>
      </w:r>
      <w:r w:rsidR="00C74C74">
        <w:t>cular</w:t>
      </w:r>
      <w:r w:rsidR="0037786C">
        <w:t xml:space="preserve"> arrhythmias</w:t>
      </w:r>
      <w:r w:rsidR="00C74C74">
        <w:t xml:space="preserve"> and </w:t>
      </w:r>
      <w:r w:rsidR="0037786C">
        <w:t xml:space="preserve">VAs; </w:t>
      </w:r>
      <w:r w:rsidR="00C74C74">
        <w:t xml:space="preserve">to prevent another procedure to place an atrial lead </w:t>
      </w:r>
      <w:r w:rsidR="0037786C">
        <w:t>should</w:t>
      </w:r>
      <w:r w:rsidR="00C74C74">
        <w:t xml:space="preserve"> a bradycardia pacing indication </w:t>
      </w:r>
      <w:r w:rsidR="00493364">
        <w:t>develop</w:t>
      </w:r>
      <w:r w:rsidR="0037786C">
        <w:t xml:space="preserve">) </w:t>
      </w:r>
      <w:r w:rsidR="00A541D1">
        <w:fldChar w:fldCharType="begin">
          <w:fldData xml:space="preserve">PEVuZE5vdGU+PENpdGU+PEF1dGhvcj5aZWl0bGVyPC9BdXRob3I+PFllYXI+MjAxODwvWWVhcj48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=
</w:fldData>
        </w:fldChar>
      </w:r>
      <w:r w:rsidR="00A541D1">
        <w:instrText xml:space="preserve"> ADDIN EN.CITE </w:instrText>
      </w:r>
      <w:r w:rsidR="00A541D1">
        <w:fldChar w:fldCharType="begin">
          <w:fldData xml:space="preserve">PEVuZE5vdGU+PENpdGU+PEF1dGhvcj5aZWl0bGVyPC9BdXRob3I+PFllYXI+MjAxODwvWWVhcj48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=
</w:fldData>
        </w:fldChar>
      </w:r>
      <w:r w:rsidR="00A541D1">
        <w:instrText xml:space="preserve"> ADDIN EN.CITE.DATA </w:instrText>
      </w:r>
      <w:r w:rsidR="00A541D1">
        <w:fldChar w:fldCharType="end"/>
      </w:r>
      <w:r w:rsidR="00A541D1">
        <w:fldChar w:fldCharType="separate"/>
      </w:r>
      <w:r w:rsidR="00A541D1">
        <w:rPr>
          <w:noProof/>
        </w:rPr>
        <w:t>(Zeitler et al., 2018)</w:t>
      </w:r>
      <w:r w:rsidR="00A541D1">
        <w:fldChar w:fldCharType="end"/>
      </w:r>
      <w:r w:rsidR="00C74C74">
        <w:t xml:space="preserve"> </w:t>
      </w:r>
      <w:r w:rsidR="0037786C">
        <w:t>One</w:t>
      </w:r>
      <w:r w:rsidR="005E4291">
        <w:t xml:space="preserve"> meta-analysis </w:t>
      </w:r>
      <w:r w:rsidR="002F0ED5">
        <w:t xml:space="preserve">of RCTs </w:t>
      </w:r>
      <w:r w:rsidR="00913DE6">
        <w:t xml:space="preserve">found </w:t>
      </w:r>
      <w:r w:rsidR="0037786C">
        <w:t xml:space="preserve">no significant difference in outcomes between single and dual chamber devices </w:t>
      </w:r>
      <w:r w:rsidR="002F0ED5">
        <w:t xml:space="preserve">when there is no indication for bradycardia pacing </w:t>
      </w:r>
      <w:r w:rsidR="00A541D1">
        <w:fldChar w:fldCharType="begin">
          <w:fldData xml:space="preserve">PEVuZE5vdGU+PENpdGU+PEF1dGhvcj5aZWl0bGVyPC9BdXRob3I+PFllYXI+MjAxODwvWWVhcj48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=
</w:fldData>
        </w:fldChar>
      </w:r>
      <w:r w:rsidR="00A541D1">
        <w:instrText xml:space="preserve"> ADDIN EN.CITE </w:instrText>
      </w:r>
      <w:r w:rsidR="00A541D1">
        <w:fldChar w:fldCharType="begin">
          <w:fldData xml:space="preserve">PEVuZE5vdGU+PENpdGU+PEF1dGhvcj5aZWl0bGVyPC9BdXRob3I+PFllYXI+MjAxODwvWWVhcj48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=
</w:fldData>
        </w:fldChar>
      </w:r>
      <w:r w:rsidR="00A541D1">
        <w:instrText xml:space="preserve"> ADDIN EN.CITE.DATA </w:instrText>
      </w:r>
      <w:r w:rsidR="00A541D1">
        <w:fldChar w:fldCharType="end"/>
      </w:r>
      <w:r w:rsidR="00A541D1">
        <w:fldChar w:fldCharType="separate"/>
      </w:r>
      <w:r w:rsidR="00A541D1">
        <w:rPr>
          <w:noProof/>
        </w:rPr>
        <w:t>(Zeitler et al., 2018)</w:t>
      </w:r>
      <w:r w:rsidR="00A541D1">
        <w:fldChar w:fldCharType="end"/>
      </w:r>
      <w:r w:rsidR="002F0ED5">
        <w:t>.</w:t>
      </w:r>
    </w:p>
    <w:p w14:paraId="3907EC1D" w14:textId="20E488B8" w:rsidR="00B926D9" w:rsidRPr="009516D3" w:rsidRDefault="00B926D9" w:rsidP="00695D14">
      <w:pPr>
        <w:rPr>
          <w:i/>
        </w:rPr>
      </w:pPr>
      <w:r w:rsidRPr="00F64C2E">
        <w:rPr>
          <w:i/>
        </w:rPr>
        <w:t>PASC noted that the comparators for subpopulation a is the single chamber TV-ICD; a technology which has been established for more than 30 years.</w:t>
      </w:r>
    </w:p>
    <w:p w14:paraId="19E1078F" w14:textId="53060540" w:rsidR="00D675C5" w:rsidRDefault="00C32713" w:rsidP="007541E7">
      <w:pPr>
        <w:pStyle w:val="Heading5"/>
        <w:jc w:val="both"/>
      </w:pPr>
      <w:r>
        <w:t xml:space="preserve">Other extravascular </w:t>
      </w:r>
      <w:r w:rsidR="00211AE0">
        <w:t>ICD devices</w:t>
      </w:r>
    </w:p>
    <w:p w14:paraId="1A74828A" w14:textId="00E93741" w:rsidR="00AE39E9" w:rsidRDefault="00AE39E9" w:rsidP="007541E7">
      <w:pPr>
        <w:jc w:val="both"/>
      </w:pPr>
      <w:r>
        <w:t xml:space="preserve">Similar to the proposed intervention, the S-ICD </w:t>
      </w:r>
      <w:r w:rsidR="00F62053">
        <w:t xml:space="preserve">system is </w:t>
      </w:r>
      <w:r>
        <w:t xml:space="preserve">designed to provide defibrillation therapy without entry into the vasculature of the heart </w:t>
      </w:r>
      <w:r w:rsidR="00EA3787">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instrText xml:space="preserve"> ADDIN EN.CITE </w:instrText>
      </w:r>
      <w:r w:rsidR="002B1C7F">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instrText xml:space="preserve"> ADDIN EN.CITE.DATA </w:instrText>
      </w:r>
      <w:r w:rsidR="002B1C7F">
        <w:fldChar w:fldCharType="end"/>
      </w:r>
      <w:r w:rsidR="00EA3787">
        <w:fldChar w:fldCharType="separate"/>
      </w:r>
      <w:r w:rsidR="00EA3787">
        <w:rPr>
          <w:noProof/>
        </w:rPr>
        <w:t>(Thompson et al., 2022)</w:t>
      </w:r>
      <w:r w:rsidR="00EA3787">
        <w:fldChar w:fldCharType="end"/>
      </w:r>
      <w:r>
        <w:t xml:space="preserve">. </w:t>
      </w:r>
      <w:r w:rsidR="00F62053">
        <w:t>Similar to the EV-ICD, the</w:t>
      </w:r>
      <w:r>
        <w:t xml:space="preserve"> generator is implanted in the</w:t>
      </w:r>
      <w:r w:rsidR="00F62053">
        <w:t xml:space="preserve"> left</w:t>
      </w:r>
      <w:r>
        <w:t xml:space="preserve"> </w:t>
      </w:r>
      <w:r w:rsidR="00F62053">
        <w:t>mid</w:t>
      </w:r>
      <w:r>
        <w:t>axillary</w:t>
      </w:r>
      <w:r w:rsidR="00F62053">
        <w:t xml:space="preserve"> region</w:t>
      </w:r>
      <w:r>
        <w:t>, while the lead is tunnel</w:t>
      </w:r>
      <w:r w:rsidR="00404BF4">
        <w:t>l</w:t>
      </w:r>
      <w:r>
        <w:t xml:space="preserve">ed subcutaneously in the parasternal region </w:t>
      </w:r>
      <w:r w:rsidR="00EA3787">
        <w:fldChar w:fldCharType="begin">
          <w:fldData xml:space="preserve">PEVuZE5vdGU+PENpdGU+PEF1dGhvcj5QaGlsaXBwb248L0F1dGhvcj48WWVhcj4yMDIyPC9ZZWFy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</w:fldData>
        </w:fldChar>
      </w:r>
      <w:r w:rsidR="002B1C7F">
        <w:instrText xml:space="preserve"> ADDIN EN.CITE </w:instrText>
      </w:r>
      <w:r w:rsidR="002B1C7F">
        <w:fldChar w:fldCharType="begin">
          <w:fldData xml:space="preserve">PEVuZE5vdGU+PENpdGU+PEF1dGhvcj5QaGlsaXBwb248L0F1dGhvcj48WWVhcj4yMDIyPC9ZZWFy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</w:fldData>
        </w:fldChar>
      </w:r>
      <w:r w:rsidR="002B1C7F">
        <w:instrText xml:space="preserve"> ADDIN EN.CITE.DATA </w:instrText>
      </w:r>
      <w:r w:rsidR="002B1C7F">
        <w:fldChar w:fldCharType="end"/>
      </w:r>
      <w:r w:rsidR="00EA3787">
        <w:fldChar w:fldCharType="separate"/>
      </w:r>
      <w:r w:rsidR="00EA3787">
        <w:rPr>
          <w:noProof/>
        </w:rPr>
        <w:t>(Philippon et al., 2022; Thompson et al., 2022)</w:t>
      </w:r>
      <w:r w:rsidR="00EA3787">
        <w:fldChar w:fldCharType="end"/>
      </w:r>
      <w:r>
        <w:t>. The extrathoracic lead location does not allow for ATP and</w:t>
      </w:r>
      <w:r w:rsidR="00CA07B7">
        <w:t>,</w:t>
      </w:r>
      <w:r>
        <w:t xml:space="preserve"> moreover, requires higher energy defibrillation (up to 80</w:t>
      </w:r>
      <w:r w:rsidR="00CA07B7">
        <w:t> J</w:t>
      </w:r>
      <w:r>
        <w:t xml:space="preserve">) and a larger generator </w:t>
      </w:r>
      <w:r w:rsidR="00EA3787">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instrText xml:space="preserve"> ADDIN EN.CITE </w:instrText>
      </w:r>
      <w:r w:rsidR="002B1C7F">
        <w:fldChar w:fldCharType="begin">
          <w:fldData xml:space="preserve">PEVuZE5vdGU+PENpdGU+PEF1dGhvcj5UaG9tcHNvbjwvQXV0aG9yPjxZZWFyPjIwMjI8L1llYXI+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</w:fldData>
        </w:fldChar>
      </w:r>
      <w:r w:rsidR="002B1C7F">
        <w:instrText xml:space="preserve"> ADDIN EN.CITE.DATA </w:instrText>
      </w:r>
      <w:r w:rsidR="002B1C7F">
        <w:fldChar w:fldCharType="end"/>
      </w:r>
      <w:r w:rsidR="00EA3787">
        <w:fldChar w:fldCharType="separate"/>
      </w:r>
      <w:r w:rsidR="00EA3787">
        <w:rPr>
          <w:noProof/>
        </w:rPr>
        <w:t>(Thompson et al., 2022)</w:t>
      </w:r>
      <w:r w:rsidR="00EA3787">
        <w:fldChar w:fldCharType="end"/>
      </w:r>
      <w:r>
        <w:t xml:space="preserve">. </w:t>
      </w:r>
    </w:p>
    <w:p w14:paraId="09D595D2" w14:textId="3F2E3525" w:rsidR="00911DA6" w:rsidRDefault="00056F96" w:rsidP="007541E7">
      <w:pPr>
        <w:jc w:val="both"/>
      </w:pPr>
      <w:r w:rsidRPr="00F64C2E">
        <w:t xml:space="preserve">International guidelines recommend </w:t>
      </w:r>
      <w:r w:rsidR="005A24B3" w:rsidRPr="00F64C2E">
        <w:t xml:space="preserve">that </w:t>
      </w:r>
      <w:r w:rsidRPr="00F64C2E">
        <w:t>the S-ICD can be considered a useful alternative to the TV-ICD for patients in whom</w:t>
      </w:r>
      <w:r w:rsidR="001F7440" w:rsidRPr="00F64C2E">
        <w:t xml:space="preserve"> ATP, bradycardia</w:t>
      </w:r>
      <w:r w:rsidRPr="00F64C2E">
        <w:t xml:space="preserve"> pacing or </w:t>
      </w:r>
      <w:r w:rsidR="004B293E" w:rsidRPr="00F64C2E">
        <w:t>pacing</w:t>
      </w:r>
      <w:r w:rsidRPr="00F64C2E">
        <w:t xml:space="preserve"> as part of CRT is neither needed nor anticipated</w:t>
      </w:r>
      <w:r w:rsidR="00B757FC" w:rsidRPr="00F64C2E">
        <w:t>,</w:t>
      </w:r>
      <w:r w:rsidRPr="00F64C2E">
        <w:t xml:space="preserve"> particularly when venous access is difficult, in patients at high risk for infection, after the removal of a transvenous ICD for infections, or in young patients with a long-term need for ICD therapy </w:t>
      </w:r>
      <w:r w:rsidR="00EA3787" w:rsidRPr="00F64C2E">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002B1C7F" w:rsidRPr="00F64C2E">
        <w:instrText xml:space="preserve"> ADDIN EN.CITE </w:instrText>
      </w:r>
      <w:r w:rsidR="002B1C7F" w:rsidRPr="00F64C2E">
        <w:fldChar w:fldCharType="begin">
          <w:fldData xml:space="preserve">PEVuZE5vdGU+PENpdGU+PEF1dGhvcj5Qcmlvcmk8L0F1dGhvcj48WWVhcj4yMDE1PC9ZZWFyPjxS
ZWNOdW0+NDM8L1JlY051bT48RGlzcGxheVRleHQ+KEFsLUtoYXRpYiBldCBhbC4sIDIwMTg7IFBy
aW9yaSBldCBhbC4sIDIwMTUpPC9EaXNwbGF5VGV4dD48cmVjb3JkPjxyZWMtbnVtYmVyPjQzPC9y
ZWMtbnVtYmVyPjxmb3JlaWduLWtleXM+PGtleSBhcHA9IkVOIiBkYi1pZD0iZHh3cDlzcjBxMnR2
YWtldHpyMXB0c3B4ZTU1eGVhdmFzOXR2IiB0aW1lc3RhbXA9IjE2NTYwMzY4NzEiPjQz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C90aXRsZXM+PHBlcmlvZGljYWw+PGZ1bGwtdGl0bGU+RXVyIEhlYXJ0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</w:fldData>
        </w:fldChar>
      </w:r>
      <w:r w:rsidR="002B1C7F" w:rsidRPr="00F64C2E">
        <w:instrText xml:space="preserve"> ADDIN EN.CITE.DATA </w:instrText>
      </w:r>
      <w:r w:rsidR="002B1C7F" w:rsidRPr="00F64C2E">
        <w:fldChar w:fldCharType="end"/>
      </w:r>
      <w:r w:rsidR="00EA3787" w:rsidRPr="00F64C2E">
        <w:fldChar w:fldCharType="separate"/>
      </w:r>
      <w:r w:rsidR="00EA3787" w:rsidRPr="00F64C2E">
        <w:rPr>
          <w:noProof/>
        </w:rPr>
        <w:t>(Al-Khatib et al., 2018; Priori et al., 2015)</w:t>
      </w:r>
      <w:r w:rsidR="00EA3787" w:rsidRPr="00F64C2E">
        <w:fldChar w:fldCharType="end"/>
      </w:r>
      <w:r w:rsidRPr="00F64C2E">
        <w:t>.</w:t>
      </w:r>
    </w:p>
    <w:p w14:paraId="1D322F06" w14:textId="77777777" w:rsidR="00B774B4" w:rsidRDefault="00780C8B" w:rsidP="007541E7">
      <w:pPr>
        <w:jc w:val="both"/>
      </w:pPr>
      <w:r>
        <w:lastRenderedPageBreak/>
        <w:t xml:space="preserve">Australian </w:t>
      </w:r>
      <w:r w:rsidR="00D156C5">
        <w:t>h</w:t>
      </w:r>
      <w:r>
        <w:t xml:space="preserve">eart </w:t>
      </w:r>
      <w:r w:rsidR="00D156C5">
        <w:t>f</w:t>
      </w:r>
      <w:r>
        <w:t xml:space="preserve">ailure </w:t>
      </w:r>
      <w:r w:rsidR="00D156C5">
        <w:t>g</w:t>
      </w:r>
      <w:r>
        <w:t xml:space="preserve">uidelines note that </w:t>
      </w:r>
      <w:r w:rsidR="005C3AF3">
        <w:t>S-</w:t>
      </w:r>
      <w:r>
        <w:t xml:space="preserve">ICDs may be considered in younger people for primary prevention </w:t>
      </w:r>
      <w:r w:rsidR="00EA3787">
        <w:fldChar w:fldCharType="begin">
          <w:fldData xml:space="preserve">PEVuZE5vdGU+PENpdGU+PEF1dGhvcj5BdGhlcnRvbjwvQXV0aG9yPjxZZWFyPjIwMTg8L1llYXI+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</w:fldData>
        </w:fldChar>
      </w:r>
      <w:r w:rsidR="002B1C7F">
        <w:instrText xml:space="preserve"> ADDIN EN.CITE </w:instrText>
      </w:r>
      <w:r w:rsidR="002B1C7F">
        <w:fldChar w:fldCharType="begin">
          <w:fldData xml:space="preserve">PEVuZE5vdGU+PENpdGU+PEF1dGhvcj5BdGhlcnRvbjwvQXV0aG9yPjxZZWFyPjIwMTg8L1llYXI+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</w:fldData>
        </w:fldChar>
      </w:r>
      <w:r w:rsidR="002B1C7F">
        <w:instrText xml:space="preserve"> ADDIN EN.CITE.DATA </w:instrText>
      </w:r>
      <w:r w:rsidR="002B1C7F">
        <w:fldChar w:fldCharType="end"/>
      </w:r>
      <w:r w:rsidR="00EA3787">
        <w:fldChar w:fldCharType="separate"/>
      </w:r>
      <w:r w:rsidR="00EA3787">
        <w:rPr>
          <w:noProof/>
        </w:rPr>
        <w:t>(Atherton et al., 2018)</w:t>
      </w:r>
      <w:r w:rsidR="00EA3787">
        <w:fldChar w:fldCharType="end"/>
      </w:r>
      <w:r w:rsidR="00775880">
        <w:t>.</w:t>
      </w:r>
      <w:r w:rsidR="008F4568">
        <w:t xml:space="preserve"> </w:t>
      </w:r>
      <w:r w:rsidR="00775880">
        <w:t>CSANZ position statement</w:t>
      </w:r>
      <w:r w:rsidR="008F4568">
        <w:t>s</w:t>
      </w:r>
      <w:r w:rsidR="00FD67F7">
        <w:t>/</w:t>
      </w:r>
      <w:r w:rsidR="00A10651">
        <w:t>g</w:t>
      </w:r>
      <w:r w:rsidR="00FD67F7">
        <w:t>uideline updates</w:t>
      </w:r>
      <w:r w:rsidR="00775880">
        <w:t xml:space="preserve"> </w:t>
      </w:r>
      <w:r w:rsidR="00A10651">
        <w:t>for</w:t>
      </w:r>
      <w:r w:rsidR="008A7CAE">
        <w:t xml:space="preserve"> </w:t>
      </w:r>
      <w:r w:rsidR="00A10651">
        <w:t>ARVC</w:t>
      </w:r>
      <w:r w:rsidR="00FD67F7">
        <w:t xml:space="preserve">, familial </w:t>
      </w:r>
      <w:r w:rsidR="00F96F63">
        <w:t>l</w:t>
      </w:r>
      <w:r w:rsidR="00FD67F7">
        <w:t xml:space="preserve">ong QT syndrome and </w:t>
      </w:r>
      <w:r w:rsidR="008A7CAE">
        <w:t xml:space="preserve">people with Fontan circulation </w:t>
      </w:r>
      <w:r w:rsidR="00FD67F7">
        <w:t>suggest</w:t>
      </w:r>
      <w:r w:rsidR="002D62EB">
        <w:t xml:space="preserve"> th</w:t>
      </w:r>
      <w:r w:rsidR="0006559C">
        <w:t>at</w:t>
      </w:r>
      <w:r w:rsidR="005A1A1B">
        <w:t xml:space="preserve"> </w:t>
      </w:r>
      <w:r w:rsidR="002002D7">
        <w:t>S-ICDs may have important advantages</w:t>
      </w:r>
      <w:r w:rsidR="00254CD4">
        <w:t xml:space="preserve"> given the high morbidity associated with ICD placement in young cohorts</w:t>
      </w:r>
      <w:r w:rsidR="002002D7">
        <w:t xml:space="preserve">, </w:t>
      </w:r>
      <w:r w:rsidR="000705BA" w:rsidRPr="000705BA">
        <w:t xml:space="preserve">but </w:t>
      </w:r>
      <w:r w:rsidR="0078754B">
        <w:t xml:space="preserve">they </w:t>
      </w:r>
      <w:r w:rsidR="00F96F63">
        <w:t xml:space="preserve">identify </w:t>
      </w:r>
      <w:r w:rsidR="00903029">
        <w:t>some drawbacks</w:t>
      </w:r>
      <w:r w:rsidR="00800D1B">
        <w:t>,</w:t>
      </w:r>
      <w:r w:rsidR="00903029">
        <w:t xml:space="preserve"> notably</w:t>
      </w:r>
      <w:r w:rsidR="000705BA" w:rsidRPr="000705BA">
        <w:t xml:space="preserve"> </w:t>
      </w:r>
      <w:r w:rsidR="00903029">
        <w:t xml:space="preserve">a </w:t>
      </w:r>
      <w:r w:rsidR="000705BA" w:rsidRPr="000705BA">
        <w:t>signiﬁcant inappropriate shock rate, shorter battery longevity</w:t>
      </w:r>
      <w:r w:rsidR="00D93578">
        <w:t xml:space="preserve">, </w:t>
      </w:r>
      <w:r w:rsidR="000705BA" w:rsidRPr="000705BA">
        <w:t xml:space="preserve">lack of </w:t>
      </w:r>
      <w:r w:rsidR="002002D7">
        <w:t>ATP</w:t>
      </w:r>
      <w:r w:rsidR="000705BA" w:rsidRPr="000705BA">
        <w:t xml:space="preserve"> pacing that may terminate VT painlessly</w:t>
      </w:r>
      <w:r w:rsidR="00D93578">
        <w:t xml:space="preserve">, and lack of </w:t>
      </w:r>
      <w:r w:rsidR="00D93578" w:rsidRPr="00BB26E1">
        <w:t>potential to discriminate atrial tachycardia from VT</w:t>
      </w:r>
      <w:r w:rsidR="002002D7">
        <w:t xml:space="preserve"> </w:t>
      </w:r>
      <w:r w:rsidR="00EA3787">
        <w:fldChar w:fldCharType="begin">
          <w:fldData xml:space="preserve">PEVuZE5vdGU+PENpdGU+PEF1dGhvcj5XYWRkZWxsLVNtaXRoPC9BdXRob3I+PFllYXI+MjAxNjwv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==
</w:fldData>
        </w:fldChar>
      </w:r>
      <w:r w:rsidR="002B1C7F">
        <w:instrText xml:space="preserve"> ADDIN EN.CITE </w:instrText>
      </w:r>
      <w:r w:rsidR="002B1C7F">
        <w:fldChar w:fldCharType="begin">
          <w:fldData xml:space="preserve">PEVuZE5vdGU+PENpdGU+PEF1dGhvcj5XYWRkZWxsLVNtaXRoPC9BdXRob3I+PFllYXI+MjAxNjwv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==
</w:fldData>
        </w:fldChar>
      </w:r>
      <w:r w:rsidR="002B1C7F">
        <w:instrText xml:space="preserve"> ADDIN EN.CITE.DATA </w:instrText>
      </w:r>
      <w:r w:rsidR="002B1C7F">
        <w:fldChar w:fldCharType="end"/>
      </w:r>
      <w:r w:rsidR="00EA3787">
        <w:fldChar w:fldCharType="separate"/>
      </w:r>
      <w:r w:rsidR="00EA3787">
        <w:rPr>
          <w:noProof/>
        </w:rPr>
        <w:t>(Hamilton-Craig et al., 2020; Waddell-Smith and Skinner, 2016; Zentner et al., 2020)</w:t>
      </w:r>
      <w:r w:rsidR="00EA3787">
        <w:fldChar w:fldCharType="end"/>
      </w:r>
      <w:r w:rsidR="000705BA" w:rsidRPr="000705BA">
        <w:t>.</w:t>
      </w:r>
      <w:r w:rsidR="00816226">
        <w:t xml:space="preserve"> </w:t>
      </w:r>
    </w:p>
    <w:p w14:paraId="5BFC80C0" w14:textId="669B5D51" w:rsidR="009A57CC" w:rsidRDefault="0058194E" w:rsidP="007541E7">
      <w:pPr>
        <w:jc w:val="both"/>
      </w:pPr>
      <w:r>
        <w:t>The</w:t>
      </w:r>
      <w:r w:rsidR="001905EE">
        <w:t xml:space="preserve"> S-ICD </w:t>
      </w:r>
      <w:r w:rsidR="00197536">
        <w:t xml:space="preserve">generator </w:t>
      </w:r>
      <w:r w:rsidR="001905EE">
        <w:t>is listed on the ARTG and Prosthesis Lists (</w:t>
      </w:r>
      <w:r w:rsidR="00255928">
        <w:t xml:space="preserve">ARTG </w:t>
      </w:r>
      <w:r w:rsidR="004D0320">
        <w:t>entry</w:t>
      </w:r>
      <w:r w:rsidR="00255928">
        <w:t xml:space="preserve">: </w:t>
      </w:r>
      <w:r w:rsidR="00F00585">
        <w:t>286705</w:t>
      </w:r>
      <w:r w:rsidR="00255928">
        <w:t xml:space="preserve">; </w:t>
      </w:r>
      <w:r w:rsidR="00094042">
        <w:t>Prosthesis</w:t>
      </w:r>
      <w:r w:rsidR="00255928">
        <w:t xml:space="preserve"> </w:t>
      </w:r>
      <w:r w:rsidR="00255928" w:rsidRPr="00255928">
        <w:t>List Billing code BS329</w:t>
      </w:r>
      <w:r w:rsidR="001905EE" w:rsidRPr="00255928">
        <w:t>)</w:t>
      </w:r>
      <w:r w:rsidR="00B770B0">
        <w:t xml:space="preserve">; however, the lead is listed </w:t>
      </w:r>
      <w:r w:rsidR="00F00585">
        <w:t>on the ARTG but not the Prosthesis List (ARTG entry:</w:t>
      </w:r>
      <w:r w:rsidR="00B770B0">
        <w:t xml:space="preserve"> </w:t>
      </w:r>
      <w:r w:rsidR="001C697F">
        <w:t>291908)</w:t>
      </w:r>
      <w:r w:rsidR="00195268">
        <w:t xml:space="preserve"> </w:t>
      </w:r>
      <w:r w:rsidR="00EA3787">
        <w:fldChar w:fldCharType="begin"/>
      </w:r>
      <w:r w:rsidR="002B1C7F">
        <w:instrText xml:space="preserve"> ADDIN EN.CITE &lt;EndNote&gt;&lt;Cite&gt;&lt;Author&gt;Australian Government Department of Health&lt;/Author&gt;&lt;Year&gt;2022&lt;/Year&gt;&lt;RecNum&gt;35&lt;/RecNum&gt;&lt;DisplayText&gt;(Australian Government Department of Health - Therapeutic Goods Administration, 2022; Australian Government Department of Health, 2022b)&lt;/DisplayText&gt;&lt;record&gt;&lt;rec-number&gt;35&lt;/rec-number&gt;&lt;foreign-keys&gt;&lt;key app="EN" db-id="dxwp9sr0q2tvaketzr1ptspxe55xeavas9tv" timestamp="1655966583"&gt;35&lt;/key&gt;&lt;/foreign-keys&gt;&lt;ref-type name="Web Page"&gt;12&lt;/ref-type&gt;&lt;contributors&gt;&lt;authors&gt;&lt;author&gt;Australian Government Department of Health,&lt;/author&gt;&lt;/authors&gt;&lt;/contributors&gt;&lt;titles&gt;&lt;title&gt;Prosthesis List&lt;/title&gt;&lt;/titles&gt;&lt;volume&gt;2022&lt;/volume&gt;&lt;number&gt;17 June&lt;/number&gt;&lt;dates&gt;&lt;year&gt;2022&lt;/year&gt;&lt;/dates&gt;&lt;urls&gt;&lt;related-urls&gt;&lt;url&gt;https://www.health.gov.au/resources/publications/prostheses-list&lt;/url&gt;&lt;/related-urls&gt;&lt;/urls&gt;&lt;/record&gt;&lt;/Cite&gt;&lt;Cite&gt;&lt;Author&gt;Australian Government Department of Health - Therapeutic Goods Administration&lt;/Author&gt;&lt;Year&gt;2022&lt;/Year&gt;&lt;RecNum&gt;64&lt;/RecNum&gt;&lt;record&gt;&lt;rec-number&gt;64&lt;/rec-number&gt;&lt;foreign-keys&gt;&lt;key app="EN" db-id="dxwp9sr0q2tvaketzr1ptspxe55xeavas9tv" timestamp="1656286609"&gt;64&lt;/key&gt;&lt;/foreign-keys&gt;&lt;ref-type name="Web Page"&gt;12&lt;/ref-type&gt;&lt;contributors&gt;&lt;authors&gt;&lt;author&gt;Australian Government Department of Health - Therapeutic Goods Administration,&lt;/author&gt;&lt;/authors&gt;&lt;/contributors&gt;&lt;titles&gt;&lt;title&gt;Australian Register of Therapeutic Goods&lt;/title&gt;&lt;/titles&gt;&lt;volume&gt;2022&lt;/volume&gt;&lt;number&gt;3 June&lt;/number&gt;&lt;dates&gt;&lt;year&gt;2022&lt;/year&gt;&lt;/dates&gt;&lt;urls&gt;&lt;related-urls&gt;&lt;url&gt;https://www.tga.gov.au/australian-register-therapeutic-goods&lt;/url&gt;&lt;/related-urls&gt;&lt;/urls&gt;&lt;/record&gt;&lt;/Cite&gt;&lt;/EndNote&gt;</w:instrText>
      </w:r>
      <w:r w:rsidR="00EA3787">
        <w:fldChar w:fldCharType="separate"/>
      </w:r>
      <w:r w:rsidR="00EA3787">
        <w:rPr>
          <w:noProof/>
        </w:rPr>
        <w:t>(Australian Government Department of Health - Therapeutic Goods Administration, 2022; Australian Government Department of Health, 2022b)</w:t>
      </w:r>
      <w:r w:rsidR="00EA3787">
        <w:fldChar w:fldCharType="end"/>
      </w:r>
      <w:r w:rsidR="00F7103F">
        <w:t>.</w:t>
      </w:r>
      <w:r w:rsidR="00620A52">
        <w:t xml:space="preserve"> </w:t>
      </w:r>
    </w:p>
    <w:p w14:paraId="3AAAC648" w14:textId="289BA674" w:rsidR="00C7760F" w:rsidRDefault="00DD020D" w:rsidP="007541E7">
      <w:pPr>
        <w:jc w:val="both"/>
      </w:pPr>
      <w:r>
        <w:t xml:space="preserve">MSAC has considered applications requesting listing of </w:t>
      </w:r>
      <w:r w:rsidR="00B23074">
        <w:t>the</w:t>
      </w:r>
      <w:r>
        <w:t xml:space="preserve"> S-ICD </w:t>
      </w:r>
      <w:r w:rsidR="00026EE3">
        <w:t>lead (electrode)</w:t>
      </w:r>
      <w:r>
        <w:t xml:space="preserve"> on </w:t>
      </w:r>
      <w:r w:rsidR="00104055">
        <w:t xml:space="preserve">2 </w:t>
      </w:r>
      <w:r>
        <w:t>occasions (</w:t>
      </w:r>
      <w:r w:rsidR="000B7FF0">
        <w:t>MSAC Applications 1374 and 1374</w:t>
      </w:r>
      <w:r w:rsidR="00A03265">
        <w:t>.1</w:t>
      </w:r>
      <w:r w:rsidR="000B7FF0">
        <w:t>)</w:t>
      </w:r>
      <w:r w:rsidR="00211AE0">
        <w:t xml:space="preserve"> </w:t>
      </w:r>
      <w:r w:rsidR="00EA3787">
        <w:fldChar w:fldCharType="begin"/>
      </w:r>
      <w:r w:rsidR="002B1C7F">
        <w:instrText xml:space="preserve"> ADDIN EN.CITE &lt;EndNote&gt;&lt;Cite&gt;&lt;Author&gt;Australian Government Medical Services Advisory Committee&lt;/Author&gt;&lt;Year&gt;2014&lt;/Year&gt;&lt;RecNum&gt;62&lt;/RecNum&gt;&lt;DisplayText&gt;(Australian Government Medical Services Advisory Committee, 2014; Australian Government Medical Services Advisory Committee, 2021)&lt;/DisplayText&gt;&lt;record&gt;&lt;rec-number&gt;62&lt;/rec-number&gt;&lt;foreign-keys&gt;&lt;key app="EN" db-id="dxwp9sr0q2tvaketzr1ptspxe55xeavas9tv" timestamp="1656286198"&gt;62&lt;/key&gt;&lt;/foreign-keys&gt;&lt;ref-type name="Government Document"&gt;46&lt;/ref-type&gt;&lt;contributors&gt;&lt;authors&gt;&lt;author&gt;Australian Government Medical Services Advisory Committee,&lt;/author&gt;&lt;/authors&gt;&lt;/contributors&gt;&lt;titles&gt;&lt;title&gt;Public Summary Document for Application 1374 - Insertion of subcutaneous electrode for the purpose of use with an implantable cardioverter defibrillator (ICD)&lt;/title&gt;&lt;/titles&gt;&lt;dates&gt;&lt;year&gt;2014&lt;/year&gt;&lt;/dates&gt;&lt;urls&gt;&lt;related-urls&gt;&lt;url&gt;http://www.msac.gov.au/internet/msac/publishing.nsf/Content/1374-public&lt;/url&gt;&lt;/related-urls&gt;&lt;/urls&gt;&lt;/record&gt;&lt;/Cite&gt;&lt;Cite&gt;&lt;Author&gt;Australian Government Medical Services Advisory Committee&lt;/Author&gt;&lt;Year&gt;2021&lt;/Year&gt;&lt;RecNum&gt;63&lt;/RecNum&gt;&lt;record&gt;&lt;rec-number&gt;63&lt;/rec-number&gt;&lt;foreign-keys&gt;&lt;key app="EN" db-id="dxwp9sr0q2tvaketzr1ptspxe55xeavas9tv" timestamp="1656286351"&gt;63&lt;/key&gt;&lt;/foreign-keys&gt;&lt;ref-type name="Government Document"&gt;46&lt;/ref-type&gt;&lt;contributors&gt;&lt;authors&gt;&lt;author&gt;Australian Government Medical Services Advisory Committee,&lt;/author&gt;&lt;/authors&gt;&lt;/contributors&gt;&lt;titles&gt;&lt;title&gt;Public Summary Document for Application 1374.1 - Subcutaneous implantable cardioverter defibrillator therapy for prevention of sudden cardiac death&lt;/title&gt;&lt;/titles&gt;&lt;dates&gt;&lt;year&gt;2021&lt;/year&gt;&lt;/dates&gt;&lt;urls&gt;&lt;related-urls&gt;&lt;url&gt;http://www.msac.gov.au/internet/msac/publishing.nsf/Content/1374.1-public&lt;/url&gt;&lt;/related-urls&gt;&lt;/urls&gt;&lt;/record&gt;&lt;/Cite&gt;&lt;/EndNote&gt;</w:instrText>
      </w:r>
      <w:r w:rsidR="00EA3787">
        <w:fldChar w:fldCharType="separate"/>
      </w:r>
      <w:r w:rsidR="00EA3787">
        <w:rPr>
          <w:noProof/>
        </w:rPr>
        <w:t>(Australian Government Medical Services Advisory Committee, 2014; Australian Government Medical Services Advisory Committee, 2021)</w:t>
      </w:r>
      <w:r w:rsidR="00EA3787">
        <w:fldChar w:fldCharType="end"/>
      </w:r>
      <w:r w:rsidR="00026EE3">
        <w:t>. In the initial instance, MSAC</w:t>
      </w:r>
      <w:r w:rsidR="00AC2636">
        <w:t xml:space="preserve"> did not support public funding </w:t>
      </w:r>
      <w:r w:rsidR="00097218">
        <w:t xml:space="preserve">because of uncertain comparative long-term safety, clinical effectiveness and thereby </w:t>
      </w:r>
      <w:r w:rsidR="00097218" w:rsidRPr="00540B7C">
        <w:t>cost effectiveness</w:t>
      </w:r>
      <w:r w:rsidR="00097218">
        <w:t xml:space="preserve"> </w:t>
      </w:r>
      <w:r w:rsidR="00EA3787">
        <w:fldChar w:fldCharType="begin"/>
      </w:r>
      <w:r w:rsidR="002B1C7F">
        <w:instrText xml:space="preserve"> ADDIN EN.CITE &lt;EndNote&gt;&lt;Cite&gt;&lt;Author&gt;Australian Government Medical Services Advisory Committee&lt;/Author&gt;&lt;Year&gt;2014&lt;/Year&gt;&lt;RecNum&gt;62&lt;/RecNum&gt;&lt;DisplayText&gt;(Australian Government Medical Services Advisory Committee, 2014)&lt;/DisplayText&gt;&lt;record&gt;&lt;rec-number&gt;62&lt;/rec-number&gt;&lt;foreign-keys&gt;&lt;key app="EN" db-id="dxwp9sr0q2tvaketzr1ptspxe55xeavas9tv" timestamp="1656286198"&gt;62&lt;/key&gt;&lt;/foreign-keys&gt;&lt;ref-type name="Government Document"&gt;46&lt;/ref-type&gt;&lt;contributors&gt;&lt;authors&gt;&lt;author&gt;Australian Government Medical Services Advisory Committee,&lt;/author&gt;&lt;/authors&gt;&lt;/contributors&gt;&lt;titles&gt;&lt;title&gt;Public Summary Document for Application 1374 - Insertion of subcutaneous electrode for the purpose of use with an implantable cardioverter defibrillator (ICD)&lt;/title&gt;&lt;/titles&gt;&lt;dates&gt;&lt;year&gt;2014&lt;/year&gt;&lt;/dates&gt;&lt;urls&gt;&lt;related-urls&gt;&lt;url&gt;http://www.msac.gov.au/internet/msac/publishing.nsf/Content/1374-public&lt;/url&gt;&lt;/related-urls&gt;&lt;/urls&gt;&lt;/record&gt;&lt;/Cite&gt;&lt;/EndNote&gt;</w:instrText>
      </w:r>
      <w:r w:rsidR="00EA3787">
        <w:fldChar w:fldCharType="separate"/>
      </w:r>
      <w:r w:rsidR="00EA3787">
        <w:rPr>
          <w:noProof/>
        </w:rPr>
        <w:t>(Australian Government Medical Services Advisory Committee, 2014)</w:t>
      </w:r>
      <w:r w:rsidR="00EA3787">
        <w:fldChar w:fldCharType="end"/>
      </w:r>
      <w:r w:rsidR="00026EE3">
        <w:t>. On resubmission, MSAC deferred its advice on the creation of a new MBS item</w:t>
      </w:r>
      <w:r w:rsidR="00211AE0">
        <w:t xml:space="preserve"> </w:t>
      </w:r>
      <w:r w:rsidR="00EA3787">
        <w:fldChar w:fldCharType="begin"/>
      </w:r>
      <w:r w:rsidR="002B1C7F">
        <w:instrText xml:space="preserve"> ADDIN EN.CITE &lt;EndNote&gt;&lt;Cite&gt;&lt;Author&gt;Australian Government Medical Services Advisory Committee&lt;/Author&gt;&lt;Year&gt;2021&lt;/Year&gt;&lt;RecNum&gt;63&lt;/RecNum&gt;&lt;DisplayText&gt;(Australian Government Medical Services Advisory Committee, 2021)&lt;/DisplayText&gt;&lt;record&gt;&lt;rec-number&gt;63&lt;/rec-number&gt;&lt;foreign-keys&gt;&lt;key app="EN" db-id="dxwp9sr0q2tvaketzr1ptspxe55xeavas9tv" timestamp="1656286351"&gt;63&lt;/key&gt;&lt;/foreign-keys&gt;&lt;ref-type name="Government Document"&gt;46&lt;/ref-type&gt;&lt;contributors&gt;&lt;authors&gt;&lt;author&gt;Australian Government Medical Services Advisory Committee,&lt;/author&gt;&lt;/authors&gt;&lt;/contributors&gt;&lt;titles&gt;&lt;title&gt;Public Summary Document for Application 1374.1 - Subcutaneous implantable cardioverter defibrillator therapy for prevention of sudden cardiac death&lt;/title&gt;&lt;/titles&gt;&lt;dates&gt;&lt;year&gt;2021&lt;/year&gt;&lt;/dates&gt;&lt;urls&gt;&lt;related-urls&gt;&lt;url&gt;http://www.msac.gov.au/internet/msac/publishing.nsf/Content/1374.1-public&lt;/url&gt;&lt;/related-urls&gt;&lt;/urls&gt;&lt;/record&gt;&lt;/Cite&gt;&lt;/EndNote&gt;</w:instrText>
      </w:r>
      <w:r w:rsidR="00EA3787">
        <w:fldChar w:fldCharType="separate"/>
      </w:r>
      <w:r w:rsidR="00EA3787">
        <w:rPr>
          <w:noProof/>
        </w:rPr>
        <w:t>(Australian Government Medical Services Advisory Committee, 2021)</w:t>
      </w:r>
      <w:r w:rsidR="00EA3787">
        <w:fldChar w:fldCharType="end"/>
      </w:r>
      <w:r w:rsidR="0099178F">
        <w:t xml:space="preserve">: </w:t>
      </w:r>
    </w:p>
    <w:p w14:paraId="6C3217B9" w14:textId="1F495290" w:rsidR="0099178F" w:rsidRPr="0099178F" w:rsidRDefault="00104055" w:rsidP="007541E7">
      <w:pPr>
        <w:jc w:val="both"/>
        <w:rPr>
          <w:i/>
          <w:iCs/>
        </w:rPr>
      </w:pPr>
      <w:r>
        <w:rPr>
          <w:i/>
          <w:iCs/>
        </w:rPr>
        <w:t>‘</w:t>
      </w:r>
      <w:r w:rsidR="0099178F" w:rsidRPr="0099178F">
        <w:rPr>
          <w:i/>
          <w:iCs/>
        </w:rPr>
        <w:t>MSAC considered the evidence demonstrated that S-ICD therapy had a different safety profile to the comparator transvenous ICD (TV-ICD) therapy. MSAC was inclined to accept that S-ICD had similar clinical effectiveness, but noted longer-term data remains lacking. MSAC anticipated there may be a subpopulation of patients with a high clinical need who would benefit from the device – however, considered that this subpopulation needs to be clearly defined in an MBS descriptor and that data for effectiveness in this subpopulation were lacking.</w:t>
      </w:r>
      <w:r>
        <w:rPr>
          <w:i/>
          <w:iCs/>
        </w:rPr>
        <w:t>’</w:t>
      </w:r>
    </w:p>
    <w:p w14:paraId="36E9F295" w14:textId="4CAB52C8" w:rsidR="00B926D9" w:rsidRPr="009516D3" w:rsidRDefault="00B926D9" w:rsidP="00B926D9">
      <w:pPr>
        <w:jc w:val="both"/>
        <w:rPr>
          <w:i/>
        </w:rPr>
      </w:pPr>
      <w:r w:rsidRPr="009516D3">
        <w:rPr>
          <w:i/>
        </w:rPr>
        <w:t>PASC raised the issue that the comparator for subpopulations b and c (now combined) could be either best available care in the absence of ICD therapy or possibly the S-ICD.</w:t>
      </w:r>
    </w:p>
    <w:p w14:paraId="480C07B5" w14:textId="1254D453" w:rsidR="00B926D9" w:rsidRPr="009516D3" w:rsidRDefault="00B926D9" w:rsidP="00B926D9">
      <w:pPr>
        <w:jc w:val="both"/>
        <w:rPr>
          <w:i/>
        </w:rPr>
      </w:pPr>
      <w:r w:rsidRPr="009516D3">
        <w:rPr>
          <w:i/>
        </w:rPr>
        <w:t>The Applicant argued that the comparator for subpopulations b and c (now combined) should be best available care in the absence of ICD therapy given the S-ICD has different functionality compared with the EV-ICD (i.e. the EV-ICD provides ATP, which the S-ICD does not) and it is not within the MBS system (</w:t>
      </w:r>
      <w:r w:rsidRPr="00D513E0">
        <w:rPr>
          <w:i/>
        </w:rPr>
        <w:t xml:space="preserve">MSAC deferred the advice on creating a new MBS item for insertion of a subcutaneous lead for </w:t>
      </w:r>
      <w:r w:rsidR="00D513E0" w:rsidRPr="00D513E0">
        <w:rPr>
          <w:i/>
          <w:iCs/>
        </w:rPr>
        <w:t xml:space="preserve">the </w:t>
      </w:r>
      <w:r w:rsidRPr="00D513E0">
        <w:rPr>
          <w:i/>
        </w:rPr>
        <w:t xml:space="preserve">S-ICD therapy because there was not enough evidence to be certain that </w:t>
      </w:r>
      <w:r w:rsidR="00D513E0" w:rsidRPr="00D513E0">
        <w:rPr>
          <w:i/>
          <w:iCs/>
        </w:rPr>
        <w:t xml:space="preserve">the </w:t>
      </w:r>
      <w:r w:rsidRPr="00D513E0">
        <w:rPr>
          <w:i/>
        </w:rPr>
        <w:t>S-ICD is at least as clinically effective as a TV-ICD and the economic impact was also uncertain. More data have been required for potential future decisions</w:t>
      </w:r>
      <w:r w:rsidRPr="009516D3">
        <w:rPr>
          <w:i/>
        </w:rPr>
        <w:t xml:space="preserve">). </w:t>
      </w:r>
    </w:p>
    <w:p w14:paraId="109092D5" w14:textId="77777777" w:rsidR="00B926D9" w:rsidRPr="009516D3" w:rsidRDefault="00B926D9" w:rsidP="00B926D9">
      <w:pPr>
        <w:jc w:val="both"/>
        <w:rPr>
          <w:i/>
        </w:rPr>
      </w:pPr>
      <w:r w:rsidRPr="009516D3">
        <w:rPr>
          <w:i/>
        </w:rPr>
        <w:t>PASC noted that the S-ICD is currently performed in a large portion of patients who are not suitable for a TV-ICD, either in the public hospital system, or in the private hospital system, despite a lack of MBS funding. Currently, the lead component of the S-ICD is not listed on the Prosthesis List.</w:t>
      </w:r>
    </w:p>
    <w:p w14:paraId="54E60075" w14:textId="155DB452" w:rsidR="00B926D9" w:rsidRPr="009516D3" w:rsidRDefault="00B926D9" w:rsidP="00B926D9">
      <w:pPr>
        <w:jc w:val="both"/>
        <w:rPr>
          <w:i/>
        </w:rPr>
      </w:pPr>
      <w:r w:rsidRPr="00611F10">
        <w:rPr>
          <w:i/>
        </w:rPr>
        <w:t>PASC requested further justifications from the Applicant before deciding whether it was reasonable to exclude the S-ICD as a comparator.</w:t>
      </w:r>
    </w:p>
    <w:p w14:paraId="1720698F" w14:textId="77777777" w:rsidR="002E4FAF" w:rsidRDefault="002E4FAF">
      <w:pPr>
        <w:spacing w:after="160" w:line="259" w:lineRule="auto"/>
        <w:rPr>
          <w:rFonts w:eastAsia="MS Gothic"/>
          <w:b/>
          <w:bCs/>
          <w:i/>
          <w:sz w:val="24"/>
          <w:szCs w:val="24"/>
        </w:rPr>
      </w:pPr>
      <w:r>
        <w:br w:type="page"/>
      </w:r>
    </w:p>
    <w:p w14:paraId="29C1EA87" w14:textId="2204398C" w:rsidR="007A66C8" w:rsidRPr="008F1532" w:rsidRDefault="007A66C8" w:rsidP="00713728">
      <w:pPr>
        <w:pStyle w:val="Heading3"/>
      </w:pPr>
      <w:r w:rsidRPr="008F1532">
        <w:lastRenderedPageBreak/>
        <w:t xml:space="preserve">Outcomes </w:t>
      </w:r>
    </w:p>
    <w:p w14:paraId="6E0B2A2D" w14:textId="0DAF5A62" w:rsidR="0092155D" w:rsidRPr="0074606C" w:rsidRDefault="0092155D" w:rsidP="003F7DB0">
      <w:pPr>
        <w:pStyle w:val="Heading4"/>
      </w:pPr>
      <w:r w:rsidRPr="0074606C">
        <w:t xml:space="preserve">Technical </w:t>
      </w:r>
      <w:r w:rsidR="0006346E" w:rsidRPr="0074606C">
        <w:t>performance</w:t>
      </w:r>
    </w:p>
    <w:p w14:paraId="14ECD601" w14:textId="759FEF45" w:rsidR="0006346E" w:rsidRPr="0074606C" w:rsidRDefault="0006346E" w:rsidP="000966A3">
      <w:r w:rsidRPr="0074606C">
        <w:t>Technical performance outcomes include:</w:t>
      </w:r>
    </w:p>
    <w:p w14:paraId="05BBC86D" w14:textId="75ACC289" w:rsidR="0006346E" w:rsidRPr="0074606C" w:rsidRDefault="00217838" w:rsidP="000966A3">
      <w:pPr>
        <w:pStyle w:val="ListParagraph"/>
        <w:numPr>
          <w:ilvl w:val="0"/>
          <w:numId w:val="42"/>
        </w:numPr>
      </w:pPr>
      <w:r>
        <w:t>l</w:t>
      </w:r>
      <w:r w:rsidRPr="00217838">
        <w:t xml:space="preserve">ead electrical </w:t>
      </w:r>
      <w:r w:rsidR="00C05E9C" w:rsidRPr="0074606C">
        <w:t>performance</w:t>
      </w:r>
      <w:r w:rsidR="00792FBA" w:rsidRPr="0074606C">
        <w:t xml:space="preserve"> over time</w:t>
      </w:r>
    </w:p>
    <w:p w14:paraId="4A659E3E" w14:textId="4FE6E28C" w:rsidR="00C05E9C" w:rsidRPr="0074606C" w:rsidRDefault="007334DD" w:rsidP="0074606C">
      <w:pPr>
        <w:pStyle w:val="ListParagraph"/>
        <w:numPr>
          <w:ilvl w:val="0"/>
          <w:numId w:val="42"/>
        </w:numPr>
      </w:pPr>
      <w:r>
        <w:t>battery life</w:t>
      </w:r>
      <w:r w:rsidR="00C05E9C" w:rsidRPr="0074606C">
        <w:t>.</w:t>
      </w:r>
    </w:p>
    <w:p w14:paraId="72134D27" w14:textId="3F45A657" w:rsidR="00420D90" w:rsidRDefault="00420D90" w:rsidP="003F7DB0">
      <w:pPr>
        <w:pStyle w:val="Heading4"/>
      </w:pPr>
      <w:r>
        <w:t>Patient</w:t>
      </w:r>
      <w:r w:rsidR="006B3702">
        <w:t>-</w:t>
      </w:r>
      <w:r w:rsidR="007A146D">
        <w:t>r</w:t>
      </w:r>
      <w:r>
        <w:t>elevant</w:t>
      </w:r>
      <w:r w:rsidR="006B3702">
        <w:t xml:space="preserve"> outcomes</w:t>
      </w:r>
    </w:p>
    <w:p w14:paraId="081AFBC8" w14:textId="36EEA36B" w:rsidR="00420D90" w:rsidRDefault="001D7CD4" w:rsidP="007541E7">
      <w:r>
        <w:t>S</w:t>
      </w:r>
      <w:r w:rsidR="00420D90">
        <w:t>afety outcomes include</w:t>
      </w:r>
      <w:r w:rsidR="00E87079">
        <w:t>:</w:t>
      </w:r>
    </w:p>
    <w:p w14:paraId="774540CD" w14:textId="38354A88" w:rsidR="00420D90" w:rsidRDefault="008E14C8" w:rsidP="007541E7">
      <w:pPr>
        <w:pStyle w:val="ListParagraph"/>
        <w:numPr>
          <w:ilvl w:val="0"/>
          <w:numId w:val="22"/>
        </w:numPr>
      </w:pPr>
      <w:r>
        <w:t>c</w:t>
      </w:r>
      <w:r w:rsidR="00E87079">
        <w:t>omposite of all</w:t>
      </w:r>
      <w:r w:rsidR="00F96398">
        <w:t>-</w:t>
      </w:r>
      <w:r w:rsidR="00E87079">
        <w:t>cause ICD-related complications and inappropriate shocks</w:t>
      </w:r>
    </w:p>
    <w:p w14:paraId="5C72C926" w14:textId="5064CC91" w:rsidR="00E87079" w:rsidRDefault="00094042" w:rsidP="007541E7">
      <w:pPr>
        <w:pStyle w:val="ListParagraph"/>
        <w:numPr>
          <w:ilvl w:val="0"/>
          <w:numId w:val="22"/>
        </w:numPr>
      </w:pPr>
      <w:r>
        <w:t>inappropriate</w:t>
      </w:r>
      <w:r w:rsidR="00E87079">
        <w:t xml:space="preserve"> shocks</w:t>
      </w:r>
    </w:p>
    <w:p w14:paraId="0C018852" w14:textId="365BBAFF" w:rsidR="00E87079" w:rsidRDefault="008E14C8" w:rsidP="007541E7">
      <w:pPr>
        <w:pStyle w:val="ListParagraph"/>
        <w:numPr>
          <w:ilvl w:val="0"/>
          <w:numId w:val="22"/>
        </w:numPr>
      </w:pPr>
      <w:r>
        <w:t>s</w:t>
      </w:r>
      <w:r w:rsidR="00E87079">
        <w:t>erious adverse events</w:t>
      </w:r>
    </w:p>
    <w:p w14:paraId="3A1A940A" w14:textId="5043FFEB" w:rsidR="00E87079" w:rsidRDefault="008E14C8" w:rsidP="007541E7">
      <w:pPr>
        <w:pStyle w:val="ListParagraph"/>
        <w:numPr>
          <w:ilvl w:val="0"/>
          <w:numId w:val="22"/>
        </w:numPr>
      </w:pPr>
      <w:r>
        <w:t>d</w:t>
      </w:r>
      <w:r w:rsidR="00E87079">
        <w:t>evi</w:t>
      </w:r>
      <w:r>
        <w:t>c</w:t>
      </w:r>
      <w:r w:rsidR="00E87079">
        <w:t>e-related complications (pocket or lead complications</w:t>
      </w:r>
      <w:r w:rsidR="00C00272">
        <w:t>; e.g. lead failure, device/lead infection</w:t>
      </w:r>
      <w:r w:rsidR="00E87079">
        <w:t>)</w:t>
      </w:r>
    </w:p>
    <w:p w14:paraId="5337FF10" w14:textId="15785FA8" w:rsidR="00E87079" w:rsidRDefault="008E14C8" w:rsidP="007541E7">
      <w:pPr>
        <w:pStyle w:val="ListParagraph"/>
        <w:numPr>
          <w:ilvl w:val="0"/>
          <w:numId w:val="22"/>
        </w:numPr>
      </w:pPr>
      <w:r>
        <w:t>p</w:t>
      </w:r>
      <w:r w:rsidR="00E87079">
        <w:t>rocedure complications</w:t>
      </w:r>
    </w:p>
    <w:p w14:paraId="64B5085A" w14:textId="1E15D423" w:rsidR="00E87079" w:rsidRDefault="008E14C8" w:rsidP="007541E7">
      <w:pPr>
        <w:pStyle w:val="ListParagraph"/>
        <w:numPr>
          <w:ilvl w:val="0"/>
          <w:numId w:val="22"/>
        </w:numPr>
      </w:pPr>
      <w:r>
        <w:t>r</w:t>
      </w:r>
      <w:r w:rsidR="00E87079">
        <w:t>eplacement procedures or conversion to TV-ICD</w:t>
      </w:r>
      <w:r w:rsidR="00C44E13">
        <w:t xml:space="preserve"> if appropriate</w:t>
      </w:r>
      <w:r>
        <w:t>.</w:t>
      </w:r>
    </w:p>
    <w:p w14:paraId="7C8D7B73" w14:textId="1A7FD472" w:rsidR="00420D90" w:rsidRDefault="00B924B4" w:rsidP="007541E7">
      <w:r>
        <w:t>Primary effectiveness outcomes include</w:t>
      </w:r>
      <w:r w:rsidR="00E87079">
        <w:t>:</w:t>
      </w:r>
    </w:p>
    <w:p w14:paraId="6D6C1A23" w14:textId="5743C387" w:rsidR="00B924B4" w:rsidRDefault="008E14C8" w:rsidP="007541E7">
      <w:pPr>
        <w:pStyle w:val="ListParagraph"/>
        <w:numPr>
          <w:ilvl w:val="0"/>
          <w:numId w:val="23"/>
        </w:numPr>
      </w:pPr>
      <w:r>
        <w:t>a</w:t>
      </w:r>
      <w:r w:rsidR="00E87079">
        <w:t>ll-cause mortality</w:t>
      </w:r>
    </w:p>
    <w:p w14:paraId="3AEB58CC" w14:textId="1D290C24" w:rsidR="006E55F4" w:rsidRPr="00704891" w:rsidRDefault="00F95278" w:rsidP="007541E7">
      <w:pPr>
        <w:pStyle w:val="ListParagraph"/>
        <w:numPr>
          <w:ilvl w:val="0"/>
          <w:numId w:val="23"/>
        </w:numPr>
      </w:pPr>
      <w:r>
        <w:t>m</w:t>
      </w:r>
      <w:r w:rsidRPr="00F95278">
        <w:t>ortality related to SCD</w:t>
      </w:r>
    </w:p>
    <w:p w14:paraId="5F9E1455" w14:textId="57DE0273" w:rsidR="00E87079" w:rsidRDefault="008E14C8" w:rsidP="007541E7">
      <w:pPr>
        <w:pStyle w:val="ListParagraph"/>
        <w:numPr>
          <w:ilvl w:val="0"/>
          <w:numId w:val="23"/>
        </w:numPr>
      </w:pPr>
      <w:r>
        <w:t>a</w:t>
      </w:r>
      <w:r w:rsidR="00437DC5">
        <w:t>ppropr</w:t>
      </w:r>
      <w:r w:rsidR="00F61380">
        <w:t>ia</w:t>
      </w:r>
      <w:r w:rsidR="00437DC5">
        <w:t>te shocks (to prevent SCD)</w:t>
      </w:r>
    </w:p>
    <w:p w14:paraId="5251A750" w14:textId="1F33A8FB" w:rsidR="00437DC5" w:rsidRDefault="008E14C8" w:rsidP="007541E7">
      <w:pPr>
        <w:pStyle w:val="ListParagraph"/>
        <w:numPr>
          <w:ilvl w:val="0"/>
          <w:numId w:val="23"/>
        </w:numPr>
      </w:pPr>
      <w:r>
        <w:t>q</w:t>
      </w:r>
      <w:r w:rsidR="00437DC5">
        <w:t>uality of life</w:t>
      </w:r>
      <w:r>
        <w:t>.</w:t>
      </w:r>
    </w:p>
    <w:p w14:paraId="41C9DF24" w14:textId="59102DE8" w:rsidR="00B924B4" w:rsidRDefault="00B924B4" w:rsidP="007541E7">
      <w:pPr>
        <w:pStyle w:val="Heading4"/>
      </w:pPr>
      <w:r>
        <w:t>Healthcare</w:t>
      </w:r>
      <w:r w:rsidR="002612E8">
        <w:t xml:space="preserve"> </w:t>
      </w:r>
      <w:r>
        <w:t>system outcome</w:t>
      </w:r>
      <w:r w:rsidR="005328EC">
        <w:t>s</w:t>
      </w:r>
    </w:p>
    <w:p w14:paraId="1B7ED1AA" w14:textId="6EEC0C8C" w:rsidR="002E73B0" w:rsidRPr="002E73B0" w:rsidRDefault="002E73B0" w:rsidP="008F6F7A">
      <w:r>
        <w:t>Healthcare</w:t>
      </w:r>
      <w:r w:rsidR="002612E8">
        <w:t xml:space="preserve"> </w:t>
      </w:r>
      <w:r>
        <w:t>system outcomes include:</w:t>
      </w:r>
    </w:p>
    <w:p w14:paraId="216F3F7A" w14:textId="3B8D7E23" w:rsidR="00154ABB" w:rsidRDefault="00154ABB" w:rsidP="007541E7">
      <w:pPr>
        <w:pStyle w:val="ListParagraph"/>
        <w:numPr>
          <w:ilvl w:val="0"/>
          <w:numId w:val="24"/>
        </w:numPr>
        <w:jc w:val="both"/>
      </w:pPr>
      <w:r>
        <w:t>procedure time</w:t>
      </w:r>
    </w:p>
    <w:p w14:paraId="57844F75" w14:textId="4FC4E40B" w:rsidR="00792FBA" w:rsidRDefault="00792FBA" w:rsidP="007541E7">
      <w:pPr>
        <w:pStyle w:val="ListParagraph"/>
        <w:numPr>
          <w:ilvl w:val="0"/>
          <w:numId w:val="24"/>
        </w:numPr>
        <w:jc w:val="both"/>
      </w:pPr>
      <w:r>
        <w:t>i</w:t>
      </w:r>
      <w:r w:rsidRPr="006673DB">
        <w:t>mplant success rate</w:t>
      </w:r>
    </w:p>
    <w:p w14:paraId="76B76DBA" w14:textId="3FAC77C9" w:rsidR="00437DC5" w:rsidRPr="001743BD" w:rsidRDefault="00CA2E3B" w:rsidP="007541E7">
      <w:pPr>
        <w:pStyle w:val="ListParagraph"/>
        <w:numPr>
          <w:ilvl w:val="0"/>
          <w:numId w:val="24"/>
        </w:numPr>
        <w:jc w:val="both"/>
      </w:pPr>
      <w:r>
        <w:t>c</w:t>
      </w:r>
      <w:r w:rsidR="00437DC5">
        <w:t>osts</w:t>
      </w:r>
      <w:r w:rsidR="00B03751">
        <w:t xml:space="preserve"> associated with the intervention and comparator, including</w:t>
      </w:r>
      <w:r w:rsidR="00157C91">
        <w:t xml:space="preserve"> </w:t>
      </w:r>
      <w:r w:rsidR="00B03751">
        <w:t xml:space="preserve">cost of the </w:t>
      </w:r>
      <w:r w:rsidR="00437DC5">
        <w:t>procedure</w:t>
      </w:r>
      <w:r w:rsidR="005E5339">
        <w:t xml:space="preserve">, </w:t>
      </w:r>
      <w:r w:rsidR="00A10091">
        <w:t xml:space="preserve">anaesthesia time, </w:t>
      </w:r>
      <w:r w:rsidR="005E5339">
        <w:t xml:space="preserve">consumables, </w:t>
      </w:r>
      <w:r w:rsidR="00437DC5">
        <w:t>device</w:t>
      </w:r>
      <w:r w:rsidR="00F905A7">
        <w:t>,</w:t>
      </w:r>
      <w:r w:rsidR="00437DC5">
        <w:t xml:space="preserve"> tests, ongoing monitoring</w:t>
      </w:r>
      <w:r w:rsidR="00BD64E7">
        <w:t>,</w:t>
      </w:r>
      <w:r w:rsidR="00157C91">
        <w:t xml:space="preserve"> and of</w:t>
      </w:r>
      <w:r w:rsidR="00BD64E7">
        <w:t xml:space="preserve"> </w:t>
      </w:r>
      <w:r w:rsidR="00D47A46">
        <w:t xml:space="preserve">any </w:t>
      </w:r>
      <w:r w:rsidR="00BD64E7">
        <w:t>subsequent interventions</w:t>
      </w:r>
      <w:r w:rsidR="00D47A46">
        <w:t xml:space="preserve"> required</w:t>
      </w:r>
      <w:r w:rsidR="007B07AE">
        <w:t xml:space="preserve"> (</w:t>
      </w:r>
      <w:r w:rsidR="003520DB">
        <w:t>i.e. lead or generator replacement or removal</w:t>
      </w:r>
      <w:r w:rsidR="007B07AE">
        <w:t>)</w:t>
      </w:r>
    </w:p>
    <w:p w14:paraId="43233481" w14:textId="68150F2D" w:rsidR="00BD64E7" w:rsidRPr="001743BD" w:rsidRDefault="00CA2E3B" w:rsidP="007541E7">
      <w:pPr>
        <w:pStyle w:val="ListParagraph"/>
        <w:numPr>
          <w:ilvl w:val="0"/>
          <w:numId w:val="24"/>
        </w:numPr>
        <w:jc w:val="both"/>
      </w:pPr>
      <w:r>
        <w:t>c</w:t>
      </w:r>
      <w:r w:rsidR="00BD64E7">
        <w:t>osts associated with adverse events for the intervention and comparator</w:t>
      </w:r>
    </w:p>
    <w:p w14:paraId="7B511061" w14:textId="4EE92ECC" w:rsidR="00961872" w:rsidRPr="001743BD" w:rsidRDefault="00CA2E3B" w:rsidP="007541E7">
      <w:pPr>
        <w:pStyle w:val="ListParagraph"/>
        <w:numPr>
          <w:ilvl w:val="0"/>
          <w:numId w:val="24"/>
        </w:numPr>
        <w:jc w:val="both"/>
      </w:pPr>
      <w:r>
        <w:rPr>
          <w:rFonts w:cs="Calibri"/>
        </w:rPr>
        <w:t>t</w:t>
      </w:r>
      <w:r w:rsidR="00961872" w:rsidRPr="00847EAC">
        <w:rPr>
          <w:rFonts w:cs="Calibri"/>
        </w:rPr>
        <w:t>otal Australian Government healthcare costs</w:t>
      </w:r>
      <w:r>
        <w:rPr>
          <w:rFonts w:cs="Calibri"/>
        </w:rPr>
        <w:t>.</w:t>
      </w:r>
    </w:p>
    <w:p w14:paraId="6F9D4F94" w14:textId="1E445025" w:rsidR="00B924B4" w:rsidRDefault="00B924B4" w:rsidP="007541E7">
      <w:pPr>
        <w:pStyle w:val="Heading4"/>
        <w:jc w:val="both"/>
      </w:pPr>
      <w:r>
        <w:t>Rationale</w:t>
      </w:r>
    </w:p>
    <w:p w14:paraId="3D4B5F12" w14:textId="4AC37142" w:rsidR="00C90BBB" w:rsidRDefault="00C90BBB" w:rsidP="007541E7">
      <w:pPr>
        <w:jc w:val="both"/>
      </w:pPr>
      <w:r>
        <w:t xml:space="preserve">The outcomes listed above largely reflect those nominated by the </w:t>
      </w:r>
      <w:r w:rsidR="002D0655">
        <w:t xml:space="preserve">applicant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A35CE5">
        <w:t xml:space="preserve">; however, </w:t>
      </w:r>
      <w:r w:rsidR="00711C10">
        <w:t xml:space="preserve">regarding effectiveness outcomes, </w:t>
      </w:r>
      <w:r w:rsidR="00F95278">
        <w:t>m</w:t>
      </w:r>
      <w:r w:rsidR="00F95278" w:rsidRPr="00F95278">
        <w:t>ortality related to SCD</w:t>
      </w:r>
      <w:r w:rsidR="00F95278">
        <w:t xml:space="preserve"> </w:t>
      </w:r>
      <w:r w:rsidR="00A35CE5">
        <w:t>was added</w:t>
      </w:r>
      <w:r w:rsidR="00711C10">
        <w:t xml:space="preserve">, and </w:t>
      </w:r>
      <w:r w:rsidR="00A35CE5">
        <w:t xml:space="preserve">procedure time was </w:t>
      </w:r>
      <w:r w:rsidR="00D7403F">
        <w:t>redefined as a healthcare system outcome</w:t>
      </w:r>
      <w:r w:rsidR="00711C10">
        <w:t>.</w:t>
      </w:r>
      <w:r w:rsidR="00135694">
        <w:t xml:space="preserve"> </w:t>
      </w:r>
      <w:r w:rsidR="00FE7223">
        <w:t xml:space="preserve">The list of cost items to be considered was expanded to </w:t>
      </w:r>
      <w:r w:rsidR="005A1C7B">
        <w:t>capture the cost of any subsequent interventions and of any adverse events</w:t>
      </w:r>
      <w:r w:rsidR="001C4DE5">
        <w:t>.</w:t>
      </w:r>
      <w:r w:rsidR="006673DB">
        <w:t xml:space="preserve"> </w:t>
      </w:r>
      <w:r w:rsidR="00833C37">
        <w:t>Implant success rate and t</w:t>
      </w:r>
      <w:r w:rsidR="006673DB">
        <w:t xml:space="preserve">echnical performance outcomes </w:t>
      </w:r>
      <w:r w:rsidR="00833C37">
        <w:t>such as</w:t>
      </w:r>
      <w:r w:rsidR="006673DB">
        <w:t xml:space="preserve"> device longevity were a</w:t>
      </w:r>
      <w:r w:rsidR="00833C37">
        <w:t>lso added.</w:t>
      </w:r>
    </w:p>
    <w:p w14:paraId="215286E9" w14:textId="1E2FB32E" w:rsidR="00C90BBB" w:rsidRDefault="00525830" w:rsidP="007541E7">
      <w:pPr>
        <w:jc w:val="both"/>
      </w:pPr>
      <w:r w:rsidRPr="00525830">
        <w:t>Mortality related to SCD</w:t>
      </w:r>
      <w:r w:rsidR="00762126" w:rsidRPr="006C3AA2">
        <w:t xml:space="preserve"> </w:t>
      </w:r>
      <w:r w:rsidR="00C07304">
        <w:t xml:space="preserve">has been added </w:t>
      </w:r>
      <w:r w:rsidR="00762126" w:rsidRPr="006C3AA2">
        <w:t>as a disease</w:t>
      </w:r>
      <w:r w:rsidR="00DB6800">
        <w:t>-</w:t>
      </w:r>
      <w:r w:rsidR="00762126" w:rsidRPr="006C3AA2">
        <w:t xml:space="preserve">specific outcome, in </w:t>
      </w:r>
      <w:r w:rsidR="00132C2C" w:rsidRPr="006C3AA2">
        <w:t>conjunction</w:t>
      </w:r>
      <w:r w:rsidR="00762126" w:rsidRPr="006C3AA2">
        <w:t xml:space="preserve"> with all</w:t>
      </w:r>
      <w:r w:rsidR="00F96398">
        <w:t>-</w:t>
      </w:r>
      <w:r w:rsidR="00762126" w:rsidRPr="006C3AA2">
        <w:t>cause mortality</w:t>
      </w:r>
      <w:r w:rsidR="006C3AA2" w:rsidRPr="006C3AA2">
        <w:t>.</w:t>
      </w:r>
    </w:p>
    <w:p w14:paraId="58EE97CC" w14:textId="2117BFF2" w:rsidR="00D92FD7" w:rsidRDefault="006701CF" w:rsidP="007541E7">
      <w:pPr>
        <w:jc w:val="both"/>
      </w:pPr>
      <w:r>
        <w:t>The cost</w:t>
      </w:r>
      <w:r w:rsidR="00BC2C51">
        <w:t>s</w:t>
      </w:r>
      <w:r>
        <w:t xml:space="preserve"> of any subsequent interventions</w:t>
      </w:r>
      <w:r w:rsidR="00291C61">
        <w:t xml:space="preserve"> and of any adverse events</w:t>
      </w:r>
      <w:r>
        <w:t xml:space="preserve"> </w:t>
      </w:r>
      <w:r w:rsidR="00291C61">
        <w:t>are</w:t>
      </w:r>
      <w:r>
        <w:t xml:space="preserve"> important component</w:t>
      </w:r>
      <w:r w:rsidR="00291C61">
        <w:t>s</w:t>
      </w:r>
      <w:r w:rsidR="00806240">
        <w:t>,</w:t>
      </w:r>
      <w:r>
        <w:t xml:space="preserve"> </w:t>
      </w:r>
      <w:r w:rsidR="003B5DD2">
        <w:t>which could differ between the intervention and comparator.</w:t>
      </w:r>
      <w:r w:rsidR="00D92FD7">
        <w:t xml:space="preserve"> Complications of the intervention and comparator including pain, inappropriate shocks, lead failure and infection may require lead or generator replacement, lead reintervention and/or other treatment strategies (e.g. antibiotics to treat an infection)</w:t>
      </w:r>
      <w:r w:rsidR="00291C61">
        <w:t>. Furthermore, generator replacement would be required upon battery depletion.</w:t>
      </w:r>
    </w:p>
    <w:p w14:paraId="1A5F2CFB" w14:textId="68BFE6FA" w:rsidR="00B94AF6" w:rsidRDefault="00D402D8" w:rsidP="007541E7">
      <w:pPr>
        <w:pStyle w:val="Heading4"/>
        <w:jc w:val="both"/>
      </w:pPr>
      <w:r>
        <w:lastRenderedPageBreak/>
        <w:t xml:space="preserve">Outcome measures </w:t>
      </w:r>
      <w:r w:rsidR="00305AC8">
        <w:t>reported in the EV-ICD trials</w:t>
      </w:r>
    </w:p>
    <w:p w14:paraId="20ED7A28" w14:textId="433D5EAC" w:rsidR="00036A30" w:rsidRDefault="001E3681" w:rsidP="007541E7">
      <w:pPr>
        <w:jc w:val="both"/>
      </w:pPr>
      <w:r>
        <w:t xml:space="preserve">To date, data pertaining to the </w:t>
      </w:r>
      <w:r w:rsidR="00E03733">
        <w:t xml:space="preserve">permanent </w:t>
      </w:r>
      <w:r>
        <w:t xml:space="preserve">implantation of EV-ICD is available from a single pilot study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t>, with data from a second study (</w:t>
      </w:r>
      <w:r w:rsidR="0010768A">
        <w:t>the EV-ICD pivotal study</w:t>
      </w:r>
      <w:r>
        <w:t>) expected to be available later this year</w:t>
      </w:r>
      <w:r w:rsidR="0010768A">
        <w:t>, according to the applicant</w:t>
      </w:r>
      <w:r>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t>.</w:t>
      </w:r>
      <w:r w:rsidR="00C364E4">
        <w:t xml:space="preserve"> Both</w:t>
      </w:r>
      <w:r w:rsidR="005728C8">
        <w:t xml:space="preserve"> the pilot and pivotal studies were single arm</w:t>
      </w:r>
      <w:r w:rsidR="002B7C3A">
        <w:t xml:space="preserve"> </w:t>
      </w:r>
      <w:r w:rsidR="00DE0276">
        <w:t xml:space="preserve">studies; </w:t>
      </w:r>
      <w:r w:rsidR="002B7C3A">
        <w:t>therefore</w:t>
      </w:r>
      <w:r w:rsidR="00DE0276">
        <w:t>,</w:t>
      </w:r>
      <w:r w:rsidR="002B7C3A">
        <w:t xml:space="preserve"> all available </w:t>
      </w:r>
      <w:r w:rsidR="00DE0276">
        <w:t xml:space="preserve">data </w:t>
      </w:r>
      <w:r w:rsidR="002B7C3A">
        <w:t>on the intervention will be non-comparative.</w:t>
      </w:r>
    </w:p>
    <w:p w14:paraId="10A53ABF" w14:textId="35296C2B" w:rsidR="00D461B9" w:rsidRDefault="005A4809" w:rsidP="007541E7">
      <w:pPr>
        <w:jc w:val="both"/>
      </w:pPr>
      <w:r>
        <w:t>P</w:t>
      </w:r>
      <w:r w:rsidR="00C0389E">
        <w:t>rimary safety endpoint</w:t>
      </w:r>
      <w:r w:rsidR="00C07304">
        <w:t xml:space="preserve">s </w:t>
      </w:r>
      <w:r w:rsidR="00465D84">
        <w:t>ha</w:t>
      </w:r>
      <w:r w:rsidR="00C07304">
        <w:t>ve</w:t>
      </w:r>
      <w:r w:rsidR="00465D84">
        <w:t xml:space="preserve"> been</w:t>
      </w:r>
      <w:r w:rsidR="00C0389E">
        <w:t xml:space="preserve"> freedom from </w:t>
      </w:r>
      <w:r w:rsidR="008510E1">
        <w:t xml:space="preserve">major </w:t>
      </w:r>
      <w:r w:rsidR="004C1EB7">
        <w:t>complication</w:t>
      </w:r>
      <w:r w:rsidR="008510E1">
        <w:t>s</w:t>
      </w:r>
      <w:r w:rsidR="004C1EB7">
        <w:t xml:space="preserve"> related to the EV-ICD system or procedure</w:t>
      </w:r>
      <w:r w:rsidR="008510E1">
        <w:t xml:space="preserve"> at 90 days</w:t>
      </w:r>
      <w:r w:rsidR="00465D84">
        <w:t xml:space="preserve"> </w:t>
      </w:r>
      <w:r w:rsidR="00EA3787">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KTwvRGlz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w:t>
      </w:r>
      <w:r w:rsidR="00EA3787">
        <w:fldChar w:fldCharType="end"/>
      </w:r>
      <w:r w:rsidR="008510E1">
        <w:t>, and up to 6-month post implant</w:t>
      </w:r>
      <w:r w:rsidR="00465D84">
        <w:t xml:space="preserve"> </w:t>
      </w:r>
      <w:r w:rsidR="00EA3787">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 </w:instrText>
      </w:r>
      <w:r w:rsidR="002B1C7F">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Crozier et al., 2021)</w:t>
      </w:r>
      <w:r w:rsidR="00EA3787">
        <w:fldChar w:fldCharType="end"/>
      </w:r>
      <w:r w:rsidR="008510E1">
        <w:t>.</w:t>
      </w:r>
      <w:r w:rsidR="009139B4">
        <w:t xml:space="preserve"> </w:t>
      </w:r>
      <w:r>
        <w:t xml:space="preserve">In both studies, the primary efficacy endpoint has been defibrillation </w:t>
      </w:r>
      <w:r w:rsidR="00592743">
        <w:t>success</w:t>
      </w:r>
      <w:r>
        <w:t xml:space="preserve"> at implant</w:t>
      </w:r>
      <w:r w:rsidR="00392F9E">
        <w:t xml:space="preserve"> (i.e. the device’s ability </w:t>
      </w:r>
      <w:r w:rsidR="00D9160A">
        <w:t>to detect and convert</w:t>
      </w:r>
      <w:r w:rsidR="00496D6B">
        <w:t xml:space="preserve"> induced episodes of </w:t>
      </w:r>
      <w:r w:rsidR="00230AD0">
        <w:t xml:space="preserve">VF, polymorphic VT and/or rapid VT) </w:t>
      </w:r>
      <w:r w:rsidR="00EA3787">
        <w:fldChar w:fldCharType="begin">
          <w:fldData xml:space="preserve">PEVuZE5vdGU+PENpdGU+PEF1dGhvcj5Dcm96aWVyPC9BdXRob3I+PFllYXI+MjAyMDwvWWVhcj48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</w:fldData>
        </w:fldChar>
      </w:r>
      <w:r w:rsidR="002B1C7F">
        <w:instrText xml:space="preserve"> ADDIN EN.CITE </w:instrText>
      </w:r>
      <w:r w:rsidR="002B1C7F">
        <w:fldChar w:fldCharType="begin">
          <w:fldData xml:space="preserve">PEVuZE5vdGU+PENpdGU+PEF1dGhvcj5Dcm96aWVyPC9BdXRob3I+PFllYXI+MjAyMDwvWWVhcj48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</w:fldData>
        </w:fldChar>
      </w:r>
      <w:r w:rsidR="002B1C7F">
        <w:instrText xml:space="preserve"> ADDIN EN.CITE.DATA </w:instrText>
      </w:r>
      <w:r w:rsidR="002B1C7F">
        <w:fldChar w:fldCharType="end"/>
      </w:r>
      <w:r w:rsidR="00EA3787">
        <w:fldChar w:fldCharType="separate"/>
      </w:r>
      <w:r w:rsidR="00EA3787">
        <w:rPr>
          <w:noProof/>
        </w:rPr>
        <w:t>(Crozier et al., 2020; Crozier et al., 2021)</w:t>
      </w:r>
      <w:r w:rsidR="00EA3787">
        <w:fldChar w:fldCharType="end"/>
      </w:r>
      <w:r w:rsidR="00280053">
        <w:t>.</w:t>
      </w:r>
      <w:r w:rsidR="00592743">
        <w:t xml:space="preserve"> </w:t>
      </w:r>
      <w:r w:rsidR="00280053">
        <w:t>W</w:t>
      </w:r>
      <w:r w:rsidR="00592743">
        <w:t>hile</w:t>
      </w:r>
      <w:r w:rsidR="00CA590D">
        <w:t xml:space="preserve"> de</w:t>
      </w:r>
      <w:r w:rsidR="00584A36">
        <w:t>fi</w:t>
      </w:r>
      <w:r w:rsidR="00CA590D">
        <w:t xml:space="preserve">brillation success </w:t>
      </w:r>
      <w:r w:rsidR="00592743">
        <w:t xml:space="preserve">at implant </w:t>
      </w:r>
      <w:r w:rsidR="00CE5B22">
        <w:t>demonstrates feas</w:t>
      </w:r>
      <w:r w:rsidR="00A87C7E">
        <w:t>i</w:t>
      </w:r>
      <w:r w:rsidR="00CE5B22">
        <w:t>bil</w:t>
      </w:r>
      <w:r w:rsidR="0071534B">
        <w:t>it</w:t>
      </w:r>
      <w:r w:rsidR="00CE5B22">
        <w:t xml:space="preserve">y of the system, it is not a </w:t>
      </w:r>
      <w:r w:rsidR="00D461B9">
        <w:t>primary effectiveness</w:t>
      </w:r>
      <w:r w:rsidR="00CE5B22">
        <w:t xml:space="preserve"> outcome.</w:t>
      </w:r>
      <w:r w:rsidR="0028101C">
        <w:t xml:space="preserve"> </w:t>
      </w:r>
    </w:p>
    <w:p w14:paraId="5CAE7DC7" w14:textId="3354E1B7" w:rsidR="00A6698B" w:rsidRDefault="00BA00A1" w:rsidP="00C94698">
      <w:pPr>
        <w:jc w:val="both"/>
      </w:pPr>
      <w:r>
        <w:t>In the</w:t>
      </w:r>
      <w:r w:rsidR="00C0389E">
        <w:t xml:space="preserve"> premarket clinical study, </w:t>
      </w:r>
      <w:r w:rsidR="0028101C">
        <w:t>secondary</w:t>
      </w:r>
      <w:r w:rsidR="00C0389E">
        <w:t xml:space="preserve"> object</w:t>
      </w:r>
      <w:r w:rsidR="00280053">
        <w:t>ive</w:t>
      </w:r>
      <w:r w:rsidR="00C0389E">
        <w:t xml:space="preserve">s include </w:t>
      </w:r>
      <w:r w:rsidR="00C0389E" w:rsidRPr="004E46F2">
        <w:t>characteri</w:t>
      </w:r>
      <w:r w:rsidR="00D151B0">
        <w:t>s</w:t>
      </w:r>
      <w:r w:rsidR="00C0389E" w:rsidRPr="004E46F2">
        <w:t>ation of appropriate and inappropriate shocks; electrical performance (pacing capture thresholds, pacing impedance, sensing amplitudes) over time; extra-cardiac pacing sensation; asystole pacing; ATP performance with spontaneous arrhythmias</w:t>
      </w:r>
      <w:r w:rsidR="009D25CC">
        <w:t>;</w:t>
      </w:r>
      <w:r w:rsidR="00C0389E">
        <w:t xml:space="preserve"> and a summary of adverse events</w:t>
      </w:r>
      <w:r w:rsidR="00465D84">
        <w:t xml:space="preserve"> </w:t>
      </w:r>
      <w:r w:rsidR="00EA3787">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 </w:instrText>
      </w:r>
      <w:r w:rsidR="002B1C7F">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Crozier et al., 2021)</w:t>
      </w:r>
      <w:r w:rsidR="00EA3787">
        <w:fldChar w:fldCharType="end"/>
      </w:r>
      <w:r w:rsidR="00C0389E">
        <w:t>.</w:t>
      </w:r>
    </w:p>
    <w:p w14:paraId="1F996C4F" w14:textId="7F25D3BA" w:rsidR="002E7A39" w:rsidRPr="009516D3" w:rsidRDefault="002E7A39" w:rsidP="002E7A39">
      <w:pPr>
        <w:jc w:val="both"/>
        <w:rPr>
          <w:i/>
        </w:rPr>
      </w:pPr>
      <w:r w:rsidRPr="009516D3">
        <w:rPr>
          <w:i/>
        </w:rPr>
        <w:t>PASC accepted the applicant’s suggestion that the outcome ‘pacing performance over time’ should be changed to ‘lead electrical performance over time’. PASC further accepted the applicant’s suggestion that the outcome ‘cardiovascular-related mortality’ should be changed to ‘mortality related to SCD’. These outcomes are being collect</w:t>
      </w:r>
      <w:r w:rsidR="004D0D5F">
        <w:rPr>
          <w:i/>
        </w:rPr>
        <w:t>ed</w:t>
      </w:r>
      <w:r w:rsidRPr="009516D3">
        <w:rPr>
          <w:i/>
        </w:rPr>
        <w:t xml:space="preserve"> in the ongoing trial. </w:t>
      </w:r>
    </w:p>
    <w:p w14:paraId="5A63FCE0" w14:textId="5BDCD95B" w:rsidR="002E7A39" w:rsidRPr="009516D3" w:rsidRDefault="002E7A39" w:rsidP="002E7A39">
      <w:pPr>
        <w:jc w:val="both"/>
        <w:rPr>
          <w:i/>
        </w:rPr>
      </w:pPr>
      <w:r w:rsidRPr="009516D3">
        <w:rPr>
          <w:i/>
        </w:rPr>
        <w:t>PASC agreed with the remaining outcome measures.</w:t>
      </w:r>
    </w:p>
    <w:p w14:paraId="7504FB09" w14:textId="77777777" w:rsidR="00DE07C5" w:rsidRDefault="00DE07C5">
      <w:pPr>
        <w:spacing w:after="160" w:line="259" w:lineRule="auto"/>
        <w:rPr>
          <w:rFonts w:ascii="Franklin Gothic Medium" w:eastAsiaTheme="majorEastAsia" w:hAnsi="Franklin Gothic Medium" w:cstheme="majorBidi"/>
          <w:color w:val="000000" w:themeColor="text1"/>
          <w:sz w:val="32"/>
          <w:szCs w:val="26"/>
        </w:rPr>
      </w:pPr>
      <w:r>
        <w:br w:type="page"/>
      </w:r>
    </w:p>
    <w:p w14:paraId="6069F0B5" w14:textId="3D0146C6" w:rsidR="00D73332" w:rsidRPr="00602DF5" w:rsidRDefault="00D73332" w:rsidP="00713728">
      <w:pPr>
        <w:pStyle w:val="Heading2"/>
      </w:pPr>
      <w:r w:rsidRPr="00490FBB">
        <w:lastRenderedPageBreak/>
        <w:t>Clinical management algorithms</w:t>
      </w:r>
    </w:p>
    <w:p w14:paraId="1BD1D14E" w14:textId="0337496D" w:rsidR="0C40FC2B" w:rsidRPr="008B02A1" w:rsidRDefault="0C40FC2B" w:rsidP="007541E7">
      <w:pPr>
        <w:jc w:val="both"/>
      </w:pPr>
      <w:r w:rsidRPr="0C40FC2B">
        <w:t xml:space="preserve">Below </w:t>
      </w:r>
      <w:r w:rsidR="0004222C">
        <w:t>are</w:t>
      </w:r>
      <w:r w:rsidRPr="0C40FC2B">
        <w:t xml:space="preserve"> the current</w:t>
      </w:r>
      <w:r w:rsidR="0004222C">
        <w:t xml:space="preserve"> (</w:t>
      </w:r>
      <w:r w:rsidR="0004222C">
        <w:fldChar w:fldCharType="begin"/>
      </w:r>
      <w:r w:rsidR="0004222C">
        <w:instrText xml:space="preserve"> REF _Ref106982156 \h </w:instrText>
      </w:r>
      <w:r w:rsidR="007541E7">
        <w:instrText xml:space="preserve"> \* MERGEFORMAT </w:instrText>
      </w:r>
      <w:r w:rsidR="0004222C">
        <w:fldChar w:fldCharType="separate"/>
      </w:r>
      <w:r w:rsidR="00B71DE4">
        <w:t xml:space="preserve">Figure </w:t>
      </w:r>
      <w:r w:rsidR="00B71DE4">
        <w:rPr>
          <w:noProof/>
        </w:rPr>
        <w:t>3</w:t>
      </w:r>
      <w:r w:rsidR="0004222C">
        <w:fldChar w:fldCharType="end"/>
      </w:r>
      <w:r w:rsidR="0004222C">
        <w:t>) and proposed (</w:t>
      </w:r>
      <w:r w:rsidR="0004222C">
        <w:fldChar w:fldCharType="begin"/>
      </w:r>
      <w:r w:rsidR="0004222C">
        <w:instrText xml:space="preserve"> REF _Ref106982052 \h </w:instrText>
      </w:r>
      <w:r w:rsidR="007541E7">
        <w:instrText xml:space="preserve"> \* MERGEFORMAT </w:instrText>
      </w:r>
      <w:r w:rsidR="0004222C">
        <w:fldChar w:fldCharType="separate"/>
      </w:r>
      <w:r w:rsidR="00B71DE4">
        <w:t xml:space="preserve">Figure </w:t>
      </w:r>
      <w:r w:rsidR="00B71DE4">
        <w:rPr>
          <w:noProof/>
        </w:rPr>
        <w:t>4</w:t>
      </w:r>
      <w:r w:rsidR="0004222C">
        <w:fldChar w:fldCharType="end"/>
      </w:r>
      <w:r w:rsidR="0004222C">
        <w:t>)</w:t>
      </w:r>
      <w:r w:rsidRPr="0C40FC2B">
        <w:t xml:space="preserve"> clinical management pathway</w:t>
      </w:r>
      <w:r w:rsidR="0004222C">
        <w:t>s</w:t>
      </w:r>
      <w:r w:rsidRPr="0C40FC2B">
        <w:t xml:space="preserve"> for patients at risk of </w:t>
      </w:r>
      <w:r w:rsidR="00A049C9">
        <w:t>VA</w:t>
      </w:r>
      <w:r w:rsidRPr="0C40FC2B">
        <w:t>.</w:t>
      </w:r>
    </w:p>
    <w:p w14:paraId="1EF0DA39" w14:textId="0A5500C3" w:rsidR="00C66F09" w:rsidRPr="00C538D6" w:rsidRDefault="00D71D76" w:rsidP="00C538D6">
      <w:pPr>
        <w:pStyle w:val="Caption"/>
        <w:rPr>
          <w:rFonts w:eastAsia="Calibri" w:cs="Arial"/>
        </w:rPr>
      </w:pPr>
      <w:bookmarkStart w:id="23" w:name="_Ref106982156"/>
      <w:r>
        <w:t xml:space="preserve">Figure </w:t>
      </w:r>
      <w:r>
        <w:fldChar w:fldCharType="begin"/>
      </w:r>
      <w:r>
        <w:instrText xml:space="preserve"> SEQ Figure \* ARABIC </w:instrText>
      </w:r>
      <w:r>
        <w:fldChar w:fldCharType="separate"/>
      </w:r>
      <w:r w:rsidR="00B71DE4">
        <w:rPr>
          <w:noProof/>
        </w:rPr>
        <w:t>3</w:t>
      </w:r>
      <w:r>
        <w:fldChar w:fldCharType="end"/>
      </w:r>
      <w:bookmarkEnd w:id="23"/>
      <w:r w:rsidR="00315F23">
        <w:tab/>
      </w:r>
      <w:r w:rsidRPr="00D71D76">
        <w:rPr>
          <w:rFonts w:eastAsia="Calibri" w:cs="Arial"/>
        </w:rPr>
        <w:t xml:space="preserve">Current clinical management algorithm </w:t>
      </w:r>
      <w:r w:rsidR="002C51A3">
        <w:rPr>
          <w:rFonts w:eastAsia="Calibri" w:cs="Arial"/>
        </w:rPr>
        <w:t xml:space="preserve">for </w:t>
      </w:r>
      <w:r w:rsidRPr="00D71D76">
        <w:rPr>
          <w:rFonts w:eastAsia="Calibri" w:cs="Arial"/>
        </w:rPr>
        <w:t xml:space="preserve">patients </w:t>
      </w:r>
      <w:r w:rsidR="00133026">
        <w:rPr>
          <w:rFonts w:eastAsia="Calibri" w:cs="Arial"/>
        </w:rPr>
        <w:t>at</w:t>
      </w:r>
      <w:r w:rsidRPr="00D71D76">
        <w:rPr>
          <w:rFonts w:eastAsia="Calibri" w:cs="Arial"/>
        </w:rPr>
        <w:t xml:space="preserve"> </w:t>
      </w:r>
      <w:r w:rsidR="007309CA">
        <w:rPr>
          <w:rFonts w:eastAsia="Calibri" w:cs="Arial"/>
        </w:rPr>
        <w:t xml:space="preserve">risk of </w:t>
      </w:r>
      <w:r w:rsidR="00604D4C">
        <w:rPr>
          <w:rFonts w:eastAsia="Calibri" w:cs="Arial"/>
        </w:rPr>
        <w:t>VA</w:t>
      </w:r>
    </w:p>
    <w:p w14:paraId="3E6920CF" w14:textId="2C94D30A" w:rsidR="00413E0F" w:rsidRDefault="00413E0F" w:rsidP="00886AF1">
      <w:pPr>
        <w:pStyle w:val="Tablenotes"/>
      </w:pPr>
      <w:r>
        <w:rPr>
          <w:noProof/>
          <w:lang w:val="en-GB" w:eastAsia="en-GB"/>
        </w:rPr>
        <w:drawing>
          <wp:inline distT="0" distB="0" distL="0" distR="0" wp14:anchorId="58213037" wp14:editId="27F5589B">
            <wp:extent cx="4298867" cy="7452718"/>
            <wp:effectExtent l="0" t="0" r="6985" b="0"/>
            <wp:docPr id="3" name="Picture 3" descr="Figure 3 Current clinical management algorithm for patients at risk of 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3 Current clinical management algorithm for patients at risk of V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6135" cy="7482655"/>
                    </a:xfrm>
                    <a:prstGeom prst="rect">
                      <a:avLst/>
                    </a:prstGeom>
                    <a:noFill/>
                  </pic:spPr>
                </pic:pic>
              </a:graphicData>
            </a:graphic>
          </wp:inline>
        </w:drawing>
      </w:r>
    </w:p>
    <w:p w14:paraId="362A6558" w14:textId="5CA824D9" w:rsidR="00FD2F77" w:rsidRPr="004B6027" w:rsidRDefault="00FD2F77" w:rsidP="00D93D7A">
      <w:pPr>
        <w:jc w:val="both"/>
        <w:rPr>
          <w:rFonts w:ascii="Arial Narrow" w:hAnsi="Arial Narrow" w:cs="Arial"/>
          <w:sz w:val="18"/>
          <w:szCs w:val="18"/>
          <w:lang w:val="en-GB" w:eastAsia="ja-JP"/>
        </w:rPr>
      </w:pPr>
      <w:r w:rsidRPr="004B6027">
        <w:rPr>
          <w:rFonts w:ascii="Arial Narrow" w:eastAsiaTheme="minorEastAsia" w:hAnsi="Arial Narrow" w:cs="Arial"/>
          <w:b/>
          <w:bCs/>
          <w:sz w:val="18"/>
          <w:szCs w:val="18"/>
          <w:u w:val="single"/>
        </w:rPr>
        <w:t>Abbreviations</w:t>
      </w:r>
      <w:r w:rsidR="00A6698B" w:rsidRPr="004B6027">
        <w:rPr>
          <w:rFonts w:ascii="Arial Narrow" w:eastAsiaTheme="minorEastAsia" w:hAnsi="Arial Narrow" w:cs="Arial"/>
          <w:sz w:val="18"/>
          <w:szCs w:val="18"/>
        </w:rPr>
        <w:br/>
      </w:r>
      <w:r w:rsidR="00C801B1" w:rsidRPr="004B6027">
        <w:rPr>
          <w:rFonts w:ascii="Arial Narrow" w:eastAsiaTheme="minorEastAsia" w:hAnsi="Arial Narrow" w:cs="Arial"/>
          <w:b/>
          <w:bCs/>
          <w:sz w:val="18"/>
          <w:szCs w:val="18"/>
        </w:rPr>
        <w:t>CRT-D</w:t>
      </w:r>
      <w:r w:rsidR="00C801B1" w:rsidRPr="004B6027">
        <w:rPr>
          <w:rFonts w:ascii="Arial Narrow" w:eastAsiaTheme="minorEastAsia" w:hAnsi="Arial Narrow" w:cs="Arial"/>
          <w:sz w:val="18"/>
          <w:szCs w:val="18"/>
        </w:rPr>
        <w:t xml:space="preserve"> = </w:t>
      </w:r>
      <w:r w:rsidR="00BE7261" w:rsidRPr="00A655C7">
        <w:rPr>
          <w:rFonts w:ascii="Arial Narrow" w:eastAsia="MS Mincho" w:hAnsi="Arial Narrow"/>
          <w:sz w:val="18"/>
          <w:szCs w:val="18"/>
        </w:rPr>
        <w:t>cardiac resynchronisation therapy defibrillator</w:t>
      </w:r>
      <w:r w:rsidR="00C801B1" w:rsidRPr="004B6027">
        <w:rPr>
          <w:rFonts w:ascii="Arial Narrow" w:eastAsiaTheme="minorEastAsia" w:hAnsi="Arial Narrow" w:cs="Arial"/>
          <w:sz w:val="18"/>
          <w:szCs w:val="18"/>
        </w:rPr>
        <w:t xml:space="preserve">, </w:t>
      </w:r>
      <w:r w:rsidR="00C801B1" w:rsidRPr="004B6027">
        <w:rPr>
          <w:rFonts w:ascii="Arial Narrow" w:eastAsiaTheme="minorEastAsia" w:hAnsi="Arial Narrow" w:cs="Arial"/>
          <w:b/>
          <w:bCs/>
          <w:sz w:val="18"/>
          <w:szCs w:val="18"/>
        </w:rPr>
        <w:t>ICD</w:t>
      </w:r>
      <w:r w:rsidR="00C801B1" w:rsidRPr="004B6027">
        <w:rPr>
          <w:rFonts w:ascii="Arial Narrow" w:eastAsiaTheme="minorEastAsia" w:hAnsi="Arial Narrow" w:cs="Arial"/>
          <w:sz w:val="18"/>
          <w:szCs w:val="18"/>
        </w:rPr>
        <w:t xml:space="preserve"> = </w:t>
      </w:r>
      <w:r w:rsidR="00962008" w:rsidRPr="006710EB">
        <w:rPr>
          <w:rFonts w:ascii="Arial Narrow" w:eastAsia="MS Mincho" w:hAnsi="Arial Narrow"/>
          <w:sz w:val="18"/>
          <w:szCs w:val="18"/>
        </w:rPr>
        <w:t>implantable cardioverter defibrillator</w:t>
      </w:r>
      <w:r w:rsidR="00604D4C">
        <w:rPr>
          <w:rFonts w:ascii="Arial Narrow" w:eastAsia="MS Mincho" w:hAnsi="Arial Narrow"/>
          <w:sz w:val="18"/>
          <w:szCs w:val="18"/>
        </w:rPr>
        <w:t>,</w:t>
      </w:r>
      <w:r w:rsidR="001B33E5">
        <w:rPr>
          <w:rFonts w:ascii="Arial Narrow" w:eastAsia="MS Mincho" w:hAnsi="Arial Narrow"/>
          <w:sz w:val="18"/>
          <w:szCs w:val="18"/>
        </w:rPr>
        <w:t xml:space="preserve"> LVEF</w:t>
      </w:r>
      <w:r w:rsidR="00C71B84">
        <w:rPr>
          <w:rFonts w:ascii="Arial Narrow" w:eastAsia="MS Mincho" w:hAnsi="Arial Narrow"/>
          <w:sz w:val="18"/>
          <w:szCs w:val="18"/>
        </w:rPr>
        <w:t xml:space="preserve"> =</w:t>
      </w:r>
      <w:r w:rsidR="001B33E5">
        <w:rPr>
          <w:rFonts w:ascii="Arial Narrow" w:eastAsia="MS Mincho" w:hAnsi="Arial Narrow"/>
          <w:sz w:val="18"/>
          <w:szCs w:val="18"/>
        </w:rPr>
        <w:t xml:space="preserve"> left-ventricular ejection fraction;</w:t>
      </w:r>
      <w:r w:rsidR="00E60E01">
        <w:rPr>
          <w:rFonts w:ascii="Arial Narrow" w:eastAsia="MS Mincho" w:hAnsi="Arial Narrow"/>
          <w:sz w:val="18"/>
          <w:szCs w:val="18"/>
        </w:rPr>
        <w:t xml:space="preserve"> MBS</w:t>
      </w:r>
      <w:r w:rsidR="00C71B84">
        <w:rPr>
          <w:rFonts w:ascii="Arial Narrow" w:eastAsia="MS Mincho" w:hAnsi="Arial Narrow"/>
          <w:sz w:val="18"/>
          <w:szCs w:val="18"/>
        </w:rPr>
        <w:t xml:space="preserve"> =</w:t>
      </w:r>
      <w:r w:rsidR="00E60E01">
        <w:rPr>
          <w:rFonts w:ascii="Arial Narrow" w:eastAsia="MS Mincho" w:hAnsi="Arial Narrow"/>
          <w:sz w:val="18"/>
          <w:szCs w:val="18"/>
        </w:rPr>
        <w:t xml:space="preserve"> Medicare Benefits Schedule;</w:t>
      </w:r>
      <w:r w:rsidR="001B33E5">
        <w:rPr>
          <w:rFonts w:ascii="Arial Narrow" w:eastAsia="MS Mincho" w:hAnsi="Arial Narrow"/>
          <w:sz w:val="18"/>
          <w:szCs w:val="18"/>
        </w:rPr>
        <w:t xml:space="preserve"> MI</w:t>
      </w:r>
      <w:r w:rsidR="00C71B84">
        <w:rPr>
          <w:rFonts w:ascii="Arial Narrow" w:eastAsia="MS Mincho" w:hAnsi="Arial Narrow"/>
          <w:sz w:val="18"/>
          <w:szCs w:val="18"/>
        </w:rPr>
        <w:t xml:space="preserve"> =</w:t>
      </w:r>
      <w:r w:rsidR="001B33E5">
        <w:rPr>
          <w:rFonts w:ascii="Arial Narrow" w:eastAsia="MS Mincho" w:hAnsi="Arial Narrow"/>
          <w:sz w:val="18"/>
          <w:szCs w:val="18"/>
        </w:rPr>
        <w:t xml:space="preserve"> myocardial infarction; NYHA</w:t>
      </w:r>
      <w:r w:rsidR="00C71B84">
        <w:rPr>
          <w:rFonts w:ascii="Arial Narrow" w:eastAsia="MS Mincho" w:hAnsi="Arial Narrow"/>
          <w:sz w:val="18"/>
          <w:szCs w:val="18"/>
        </w:rPr>
        <w:t xml:space="preserve"> =</w:t>
      </w:r>
      <w:r w:rsidR="001B33E5">
        <w:rPr>
          <w:rFonts w:ascii="Arial Narrow" w:eastAsia="MS Mincho" w:hAnsi="Arial Narrow"/>
          <w:sz w:val="18"/>
          <w:szCs w:val="18"/>
        </w:rPr>
        <w:t xml:space="preserve"> New York Heart Association</w:t>
      </w:r>
      <w:r w:rsidR="00C71B84">
        <w:rPr>
          <w:rFonts w:ascii="Arial Narrow" w:eastAsia="MS Mincho" w:hAnsi="Arial Narrow"/>
          <w:sz w:val="18"/>
          <w:szCs w:val="18"/>
        </w:rPr>
        <w:t>;</w:t>
      </w:r>
      <w:r w:rsidR="001B33E5">
        <w:rPr>
          <w:rFonts w:ascii="Arial Narrow" w:eastAsia="MS Mincho" w:hAnsi="Arial Narrow"/>
          <w:sz w:val="18"/>
          <w:szCs w:val="18"/>
        </w:rPr>
        <w:t xml:space="preserve"> OMT</w:t>
      </w:r>
      <w:r w:rsidR="00C71B84">
        <w:rPr>
          <w:rFonts w:ascii="Arial Narrow" w:eastAsia="MS Mincho" w:hAnsi="Arial Narrow"/>
          <w:sz w:val="18"/>
          <w:szCs w:val="18"/>
        </w:rPr>
        <w:t xml:space="preserve"> =</w:t>
      </w:r>
      <w:r w:rsidR="001B33E5">
        <w:rPr>
          <w:rFonts w:ascii="Arial Narrow" w:eastAsia="MS Mincho" w:hAnsi="Arial Narrow"/>
          <w:sz w:val="18"/>
          <w:szCs w:val="18"/>
        </w:rPr>
        <w:t xml:space="preserve"> optimal medical therapy;</w:t>
      </w:r>
      <w:r w:rsidR="00E60E01">
        <w:rPr>
          <w:rFonts w:ascii="Arial Narrow" w:eastAsia="MS Mincho" w:hAnsi="Arial Narrow"/>
          <w:sz w:val="18"/>
          <w:szCs w:val="18"/>
        </w:rPr>
        <w:t xml:space="preserve"> TV</w:t>
      </w:r>
      <w:r w:rsidR="00C71B84">
        <w:rPr>
          <w:rFonts w:ascii="Arial Narrow" w:eastAsia="MS Mincho" w:hAnsi="Arial Narrow"/>
          <w:sz w:val="18"/>
          <w:szCs w:val="18"/>
        </w:rPr>
        <w:t>-ICD =</w:t>
      </w:r>
      <w:r w:rsidR="00E60E01">
        <w:rPr>
          <w:rFonts w:ascii="Arial Narrow" w:eastAsia="MS Mincho" w:hAnsi="Arial Narrow"/>
          <w:sz w:val="18"/>
          <w:szCs w:val="18"/>
        </w:rPr>
        <w:t xml:space="preserve"> transvenous</w:t>
      </w:r>
      <w:r w:rsidR="00C71B84">
        <w:rPr>
          <w:rFonts w:ascii="Arial Narrow" w:eastAsia="MS Mincho" w:hAnsi="Arial Narrow"/>
          <w:sz w:val="18"/>
          <w:szCs w:val="18"/>
        </w:rPr>
        <w:t xml:space="preserve"> implantable cardioverter defibrillator</w:t>
      </w:r>
      <w:r w:rsidR="00E60E01">
        <w:rPr>
          <w:rFonts w:ascii="Arial Narrow" w:eastAsia="MS Mincho" w:hAnsi="Arial Narrow"/>
          <w:sz w:val="18"/>
          <w:szCs w:val="18"/>
        </w:rPr>
        <w:t>;</w:t>
      </w:r>
      <w:r w:rsidR="00604D4C">
        <w:rPr>
          <w:rFonts w:ascii="Arial Narrow" w:eastAsia="MS Mincho" w:hAnsi="Arial Narrow"/>
          <w:sz w:val="18"/>
          <w:szCs w:val="18"/>
        </w:rPr>
        <w:t xml:space="preserve"> </w:t>
      </w:r>
      <w:r w:rsidR="00604D4C" w:rsidRPr="004B6027">
        <w:rPr>
          <w:rFonts w:ascii="Arial Narrow" w:eastAsia="MS Mincho" w:hAnsi="Arial Narrow"/>
          <w:b/>
          <w:bCs/>
          <w:sz w:val="18"/>
          <w:szCs w:val="18"/>
        </w:rPr>
        <w:t>VA</w:t>
      </w:r>
      <w:r w:rsidR="00604D4C">
        <w:rPr>
          <w:rFonts w:ascii="Arial Narrow" w:eastAsia="MS Mincho" w:hAnsi="Arial Narrow"/>
          <w:sz w:val="18"/>
          <w:szCs w:val="18"/>
        </w:rPr>
        <w:t xml:space="preserve"> = ventricular arrh</w:t>
      </w:r>
      <w:r w:rsidR="005600C1">
        <w:rPr>
          <w:rFonts w:ascii="Arial Narrow" w:eastAsia="MS Mincho" w:hAnsi="Arial Narrow"/>
          <w:sz w:val="18"/>
          <w:szCs w:val="18"/>
        </w:rPr>
        <w:t>ythmia</w:t>
      </w:r>
    </w:p>
    <w:p w14:paraId="2F8426F2" w14:textId="15C59F80" w:rsidR="0C40FC2B" w:rsidRDefault="007840BB" w:rsidP="000F1AB9">
      <w:pPr>
        <w:pStyle w:val="Caption"/>
      </w:pPr>
      <w:bookmarkStart w:id="24" w:name="_Ref106982052"/>
      <w:r>
        <w:lastRenderedPageBreak/>
        <w:t xml:space="preserve">Figure </w:t>
      </w:r>
      <w:r>
        <w:fldChar w:fldCharType="begin"/>
      </w:r>
      <w:r>
        <w:instrText xml:space="preserve"> SEQ Figure \* ARABIC </w:instrText>
      </w:r>
      <w:r>
        <w:fldChar w:fldCharType="separate"/>
      </w:r>
      <w:r w:rsidR="00B71DE4">
        <w:rPr>
          <w:noProof/>
        </w:rPr>
        <w:t>4</w:t>
      </w:r>
      <w:r>
        <w:fldChar w:fldCharType="end"/>
      </w:r>
      <w:bookmarkEnd w:id="24"/>
      <w:r w:rsidR="00012678">
        <w:tab/>
      </w:r>
      <w:r w:rsidR="002C51A3" w:rsidRPr="002C51A3">
        <w:rPr>
          <w:rFonts w:eastAsia="Calibri" w:cs="Arial"/>
        </w:rPr>
        <w:t xml:space="preserve">Proposed clinical management algorithm for patients </w:t>
      </w:r>
      <w:r w:rsidR="00133026">
        <w:rPr>
          <w:rFonts w:eastAsia="Calibri" w:cs="Arial"/>
        </w:rPr>
        <w:t xml:space="preserve">at risk of </w:t>
      </w:r>
      <w:r w:rsidR="005600C1">
        <w:rPr>
          <w:rFonts w:eastAsia="Calibri" w:cs="Arial"/>
        </w:rPr>
        <w:t>VA</w:t>
      </w:r>
    </w:p>
    <w:p w14:paraId="38124D9A" w14:textId="465A6FAF" w:rsidR="008F4F84" w:rsidRDefault="008F4F84" w:rsidP="00886AF1">
      <w:pPr>
        <w:pStyle w:val="Tablenotes"/>
      </w:pPr>
      <w:r>
        <w:rPr>
          <w:noProof/>
          <w:lang w:val="en-GB" w:eastAsia="en-GB"/>
        </w:rPr>
        <w:drawing>
          <wp:inline distT="0" distB="0" distL="0" distR="0" wp14:anchorId="0DC01F58" wp14:editId="59B382B6">
            <wp:extent cx="4596121" cy="7873340"/>
            <wp:effectExtent l="0" t="0" r="0" b="0"/>
            <wp:docPr id="4" name="Picture 4" descr="Figure 4 Proposed clinical management algorithm for patients at risk of 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4 Proposed clinical management algorithm for patients at risk of V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8842" cy="7895131"/>
                    </a:xfrm>
                    <a:prstGeom prst="rect">
                      <a:avLst/>
                    </a:prstGeom>
                    <a:noFill/>
                  </pic:spPr>
                </pic:pic>
              </a:graphicData>
            </a:graphic>
          </wp:inline>
        </w:drawing>
      </w:r>
    </w:p>
    <w:p w14:paraId="131F1CEC" w14:textId="44C2F149" w:rsidR="00646425" w:rsidRPr="004B6027" w:rsidRDefault="00646425" w:rsidP="00D93D7A">
      <w:pPr>
        <w:jc w:val="both"/>
        <w:rPr>
          <w:rFonts w:ascii="Arial Narrow" w:hAnsi="Arial Narrow" w:cs="Arial"/>
          <w:sz w:val="18"/>
          <w:szCs w:val="18"/>
          <w:lang w:val="en-GB" w:eastAsia="ja-JP"/>
        </w:rPr>
      </w:pPr>
      <w:r w:rsidRPr="004B6027">
        <w:rPr>
          <w:rFonts w:ascii="Arial Narrow" w:eastAsiaTheme="minorEastAsia" w:hAnsi="Arial Narrow" w:cs="Arial"/>
          <w:b/>
          <w:bCs/>
          <w:sz w:val="18"/>
          <w:szCs w:val="18"/>
          <w:u w:val="single"/>
        </w:rPr>
        <w:t>Abbreviations</w:t>
      </w:r>
      <w:r w:rsidR="00A6698B" w:rsidRPr="004B6027">
        <w:rPr>
          <w:rFonts w:ascii="Arial Narrow" w:eastAsiaTheme="minorEastAsia" w:hAnsi="Arial Narrow" w:cs="Arial"/>
          <w:sz w:val="18"/>
          <w:szCs w:val="18"/>
        </w:rPr>
        <w:br/>
      </w:r>
      <w:r w:rsidRPr="004B6027">
        <w:rPr>
          <w:rFonts w:ascii="Arial Narrow" w:eastAsiaTheme="minorEastAsia" w:hAnsi="Arial Narrow" w:cs="Arial"/>
          <w:b/>
          <w:bCs/>
          <w:sz w:val="18"/>
          <w:szCs w:val="18"/>
        </w:rPr>
        <w:t>CRT-D</w:t>
      </w:r>
      <w:r w:rsidRPr="004B6027">
        <w:rPr>
          <w:rFonts w:ascii="Arial Narrow" w:eastAsiaTheme="minorEastAsia" w:hAnsi="Arial Narrow" w:cs="Arial"/>
          <w:sz w:val="18"/>
          <w:szCs w:val="18"/>
        </w:rPr>
        <w:t xml:space="preserve"> = </w:t>
      </w:r>
      <w:r w:rsidR="006F3800" w:rsidRPr="006F3800">
        <w:rPr>
          <w:rFonts w:ascii="Arial Narrow" w:eastAsiaTheme="minorEastAsia" w:hAnsi="Arial Narrow" w:cs="Arial"/>
          <w:sz w:val="18"/>
          <w:szCs w:val="18"/>
        </w:rPr>
        <w:t>cardiac resynchronisation therapy defibrillator</w:t>
      </w:r>
      <w:r w:rsidRPr="004B6027">
        <w:rPr>
          <w:rFonts w:ascii="Arial Narrow" w:eastAsiaTheme="minorEastAsia" w:hAnsi="Arial Narrow" w:cs="Arial"/>
          <w:sz w:val="18"/>
          <w:szCs w:val="18"/>
        </w:rPr>
        <w:t xml:space="preserve">, </w:t>
      </w:r>
      <w:r w:rsidRPr="004B6027">
        <w:rPr>
          <w:rFonts w:ascii="Arial Narrow" w:eastAsiaTheme="minorEastAsia" w:hAnsi="Arial Narrow" w:cs="Arial"/>
          <w:b/>
          <w:bCs/>
          <w:sz w:val="18"/>
          <w:szCs w:val="18"/>
        </w:rPr>
        <w:t>EV-ICD</w:t>
      </w:r>
      <w:r w:rsidRPr="004B6027">
        <w:rPr>
          <w:rFonts w:ascii="Arial Narrow" w:eastAsiaTheme="minorEastAsia" w:hAnsi="Arial Narrow" w:cs="Arial"/>
          <w:sz w:val="18"/>
          <w:szCs w:val="18"/>
        </w:rPr>
        <w:t xml:space="preserve"> = </w:t>
      </w:r>
      <w:r w:rsidR="00BF3F0D" w:rsidRPr="004B6027">
        <w:rPr>
          <w:rFonts w:ascii="Arial Narrow" w:hAnsi="Arial Narrow" w:cs="Arial"/>
          <w:sz w:val="18"/>
          <w:szCs w:val="18"/>
        </w:rPr>
        <w:t>extravascular implantable cardioverter defibrillator</w:t>
      </w:r>
      <w:r w:rsidRPr="004B6027">
        <w:rPr>
          <w:rFonts w:ascii="Arial Narrow" w:eastAsiaTheme="minorEastAsia" w:hAnsi="Arial Narrow" w:cs="Arial"/>
          <w:sz w:val="18"/>
          <w:szCs w:val="18"/>
        </w:rPr>
        <w:t xml:space="preserve">, </w:t>
      </w:r>
      <w:r w:rsidRPr="004B6027">
        <w:rPr>
          <w:rFonts w:ascii="Arial Narrow" w:eastAsiaTheme="minorEastAsia" w:hAnsi="Arial Narrow" w:cs="Arial"/>
          <w:b/>
          <w:bCs/>
          <w:sz w:val="18"/>
          <w:szCs w:val="18"/>
        </w:rPr>
        <w:t>ICD</w:t>
      </w:r>
      <w:r w:rsidRPr="004B6027">
        <w:rPr>
          <w:rFonts w:ascii="Arial Narrow" w:eastAsiaTheme="minorEastAsia" w:hAnsi="Arial Narrow" w:cs="Arial"/>
          <w:sz w:val="18"/>
          <w:szCs w:val="18"/>
        </w:rPr>
        <w:t xml:space="preserve"> =</w:t>
      </w:r>
      <w:r w:rsidR="00CB3FD6" w:rsidRPr="006710EB">
        <w:rPr>
          <w:rFonts w:ascii="Arial Narrow" w:eastAsia="MS Mincho" w:hAnsi="Arial Narrow"/>
          <w:sz w:val="18"/>
          <w:szCs w:val="18"/>
        </w:rPr>
        <w:t xml:space="preserve"> implantable cardioverter defibrillator</w:t>
      </w:r>
      <w:r w:rsidR="005600C1">
        <w:rPr>
          <w:rFonts w:ascii="Arial Narrow" w:eastAsia="MS Mincho" w:hAnsi="Arial Narrow"/>
          <w:sz w:val="18"/>
          <w:szCs w:val="18"/>
        </w:rPr>
        <w:t>,</w:t>
      </w:r>
      <w:r w:rsidR="00C71B84">
        <w:rPr>
          <w:rFonts w:ascii="Arial Narrow" w:eastAsia="MS Mincho" w:hAnsi="Arial Narrow"/>
          <w:sz w:val="18"/>
          <w:szCs w:val="18"/>
        </w:rPr>
        <w:t xml:space="preserve"> LVEF = left-ventricular ejection fraction; MBS = Medicare Benefits Schedule; MI = myocardial infarction; NYHA = New York Heart Association; OMT = optimal medical therapy; TV-ICD = transvenous implantable cardioverter defibrillator;</w:t>
      </w:r>
      <w:r w:rsidR="005600C1">
        <w:rPr>
          <w:rFonts w:ascii="Arial Narrow" w:eastAsia="MS Mincho" w:hAnsi="Arial Narrow"/>
          <w:sz w:val="18"/>
          <w:szCs w:val="18"/>
        </w:rPr>
        <w:t xml:space="preserve"> </w:t>
      </w:r>
      <w:r w:rsidR="005600C1" w:rsidRPr="008147BE">
        <w:rPr>
          <w:rFonts w:ascii="Arial Narrow" w:eastAsia="MS Mincho" w:hAnsi="Arial Narrow"/>
          <w:b/>
          <w:bCs/>
          <w:sz w:val="18"/>
          <w:szCs w:val="18"/>
        </w:rPr>
        <w:t>VA</w:t>
      </w:r>
      <w:r w:rsidR="005600C1">
        <w:rPr>
          <w:rFonts w:ascii="Arial Narrow" w:eastAsia="MS Mincho" w:hAnsi="Arial Narrow"/>
          <w:sz w:val="18"/>
          <w:szCs w:val="18"/>
        </w:rPr>
        <w:t xml:space="preserve"> = ventricular arrhythmia</w:t>
      </w:r>
    </w:p>
    <w:p w14:paraId="111E4555" w14:textId="77777777" w:rsidR="00C538D6" w:rsidRDefault="00C538D6">
      <w:pPr>
        <w:spacing w:after="160" w:line="259" w:lineRule="auto"/>
      </w:pPr>
      <w:r>
        <w:br w:type="page"/>
      </w:r>
    </w:p>
    <w:p w14:paraId="6D5B8CA0" w14:textId="7A0AF321" w:rsidR="001F41F6" w:rsidRDefault="006044BE" w:rsidP="007541E7">
      <w:pPr>
        <w:jc w:val="both"/>
      </w:pPr>
      <w:r w:rsidRPr="00961252">
        <w:lastRenderedPageBreak/>
        <w:t>A</w:t>
      </w:r>
      <w:r w:rsidR="00691B8E" w:rsidRPr="00961252">
        <w:t>nti</w:t>
      </w:r>
      <w:r w:rsidR="00162BDF" w:rsidRPr="00811132">
        <w:t>-</w:t>
      </w:r>
      <w:r w:rsidR="00691B8E" w:rsidRPr="00961252">
        <w:t>arr</w:t>
      </w:r>
      <w:r w:rsidR="00162BDF" w:rsidRPr="00811132">
        <w:t>h</w:t>
      </w:r>
      <w:r w:rsidR="00691B8E" w:rsidRPr="00961252">
        <w:t>ythmic medicati</w:t>
      </w:r>
      <w:r w:rsidR="00691B8E">
        <w:t xml:space="preserve">ons, cardiac ablative surgery and/or ICD therapy </w:t>
      </w:r>
      <w:r w:rsidR="001F41F6">
        <w:t>are</w:t>
      </w:r>
      <w:r w:rsidR="00691B8E">
        <w:t xml:space="preserve"> used to mitigate the risk of SCD in patients at risk of VAs. </w:t>
      </w:r>
    </w:p>
    <w:p w14:paraId="209F8195" w14:textId="0A617C08" w:rsidR="005639C9" w:rsidRDefault="00691B8E" w:rsidP="007541E7">
      <w:pPr>
        <w:jc w:val="both"/>
      </w:pPr>
      <w:r>
        <w:t>In some patients, medication and/or cardiac ablative surgery may be sufficient</w:t>
      </w:r>
      <w:r w:rsidR="001F41F6">
        <w:t xml:space="preserve"> (e.g.</w:t>
      </w:r>
      <w:r w:rsidR="00FB38D3">
        <w:t xml:space="preserve"> pa</w:t>
      </w:r>
      <w:r w:rsidR="00961252">
        <w:t>ti</w:t>
      </w:r>
      <w:r w:rsidR="00FB38D3">
        <w:t xml:space="preserve">ents with </w:t>
      </w:r>
      <w:r w:rsidR="00C51F9D">
        <w:t>symptomatic PVCs and structural heart disease</w:t>
      </w:r>
      <w:r w:rsidR="00A84843">
        <w:t>;</w:t>
      </w:r>
      <w:r w:rsidR="00432F65">
        <w:t xml:space="preserve"> </w:t>
      </w:r>
      <w:r w:rsidR="00A84843">
        <w:t>patients</w:t>
      </w:r>
      <w:r w:rsidR="003E3803">
        <w:t xml:space="preserve"> with </w:t>
      </w:r>
      <w:r w:rsidR="005F426F">
        <w:t>NSVT</w:t>
      </w:r>
      <w:r w:rsidR="00C51F9D">
        <w:t xml:space="preserve"> in the absence of </w:t>
      </w:r>
      <w:r w:rsidR="000100C9">
        <w:t>structural</w:t>
      </w:r>
      <w:r w:rsidR="00C51F9D">
        <w:t xml:space="preserve"> heart disease</w:t>
      </w:r>
      <w:r w:rsidR="00453974">
        <w:t>; patients with</w:t>
      </w:r>
      <w:r w:rsidR="003E3803">
        <w:t xml:space="preserve"> </w:t>
      </w:r>
      <w:r w:rsidR="00A84843">
        <w:t>idiopathic VT</w:t>
      </w:r>
      <w:r w:rsidR="003E3803">
        <w:t>)</w:t>
      </w:r>
      <w:r w:rsidR="009F3BEA">
        <w:t xml:space="preserve"> </w:t>
      </w:r>
      <w:r w:rsidR="00EA3787">
        <w:fldChar w:fldCharType="begin">
          <w:fldData xml:space="preserve">PEVuZE5vdGU+PENpdGU+PEF1dGhvcj5QZWRlcnNlbjwvQXV0aG9yPjxZZWFyPjIwMTQ8L1llYXI+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</w:fldData>
        </w:fldChar>
      </w:r>
      <w:r w:rsidR="002B1C7F">
        <w:instrText xml:space="preserve"> ADDIN EN.CITE </w:instrText>
      </w:r>
      <w:r w:rsidR="002B1C7F">
        <w:fldChar w:fldCharType="begin">
          <w:fldData xml:space="preserve">PEVuZE5vdGU+PENpdGU+PEF1dGhvcj5QZWRlcnNlbjwvQXV0aG9yPjxZZWFyPjIwMTQ8L1llYXI+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</w:fldData>
        </w:fldChar>
      </w:r>
      <w:r w:rsidR="002B1C7F">
        <w:instrText xml:space="preserve"> ADDIN EN.CITE.DATA </w:instrText>
      </w:r>
      <w:r w:rsidR="002B1C7F">
        <w:fldChar w:fldCharType="end"/>
      </w:r>
      <w:r w:rsidR="00EA3787">
        <w:fldChar w:fldCharType="separate"/>
      </w:r>
      <w:r w:rsidR="00EA3787">
        <w:rPr>
          <w:noProof/>
        </w:rPr>
        <w:t>(Pedersen et al., 2014)</w:t>
      </w:r>
      <w:r w:rsidR="00EA3787">
        <w:fldChar w:fldCharType="end"/>
      </w:r>
      <w:r>
        <w:t>. Others will be indicated for ICD implantation to treat life-threatening VAs as they occur</w:t>
      </w:r>
      <w:r w:rsidR="00CB0F50">
        <w:t xml:space="preserve"> (e.g. patients with struc</w:t>
      </w:r>
      <w:r w:rsidR="00CE6D07">
        <w:t>tu</w:t>
      </w:r>
      <w:r w:rsidR="00CB0F50">
        <w:t>ral heart disease and sustained VT</w:t>
      </w:r>
      <w:r w:rsidR="0016103E">
        <w:t xml:space="preserve">; </w:t>
      </w:r>
      <w:r w:rsidR="00432F65">
        <w:t>patients</w:t>
      </w:r>
      <w:r w:rsidR="0016103E">
        <w:t xml:space="preserve"> with sustained polymorphic VT in th</w:t>
      </w:r>
      <w:r w:rsidR="00432F65">
        <w:t>e</w:t>
      </w:r>
      <w:r w:rsidR="0016103E">
        <w:t xml:space="preserve"> absence of a completely reversible cause</w:t>
      </w:r>
      <w:r w:rsidR="00CB0F50">
        <w:t xml:space="preserve">) </w:t>
      </w:r>
      <w:r w:rsidR="00EA3787">
        <w:fldChar w:fldCharType="begin">
          <w:fldData xml:space="preserve">PEVuZE5vdGU+PENpdGU+PEF1dGhvcj5QZWRlcnNlbjwvQXV0aG9yPjxZZWFyPjIwMTQ8L1llYXI+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</w:fldData>
        </w:fldChar>
      </w:r>
      <w:r w:rsidR="002B1C7F">
        <w:instrText xml:space="preserve"> ADDIN EN.CITE </w:instrText>
      </w:r>
      <w:r w:rsidR="002B1C7F">
        <w:fldChar w:fldCharType="begin">
          <w:fldData xml:space="preserve">PEVuZE5vdGU+PENpdGU+PEF1dGhvcj5QZWRlcnNlbjwvQXV0aG9yPjxZZWFyPjIwMTQ8L1llYXI+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</w:fldData>
        </w:fldChar>
      </w:r>
      <w:r w:rsidR="002B1C7F">
        <w:instrText xml:space="preserve"> ADDIN EN.CITE.DATA </w:instrText>
      </w:r>
      <w:r w:rsidR="002B1C7F">
        <w:fldChar w:fldCharType="end"/>
      </w:r>
      <w:r w:rsidR="00EA3787">
        <w:fldChar w:fldCharType="separate"/>
      </w:r>
      <w:r w:rsidR="00EA3787">
        <w:rPr>
          <w:noProof/>
        </w:rPr>
        <w:t>(Pedersen et al., 2014)</w:t>
      </w:r>
      <w:r w:rsidR="00EA3787">
        <w:fldChar w:fldCharType="end"/>
      </w:r>
      <w:r>
        <w:t xml:space="preserve">. </w:t>
      </w:r>
    </w:p>
    <w:p w14:paraId="539EB547" w14:textId="10B5B9FB" w:rsidR="00691B8E" w:rsidRDefault="00CB02B9" w:rsidP="007541E7">
      <w:pPr>
        <w:jc w:val="both"/>
      </w:pPr>
      <w:r w:rsidRPr="003358CF">
        <w:t xml:space="preserve">ICDs are implanted to mitigate against the risk of SCD by terminating episodes of VA; however, they </w:t>
      </w:r>
      <w:r w:rsidRPr="003358CF">
        <w:rPr>
          <w:rFonts w:eastAsiaTheme="minorEastAsia"/>
        </w:rPr>
        <w:t>cannot reduce the rate of arr</w:t>
      </w:r>
      <w:r w:rsidR="00CE6D07">
        <w:rPr>
          <w:rFonts w:eastAsiaTheme="minorEastAsia"/>
        </w:rPr>
        <w:t>h</w:t>
      </w:r>
      <w:r w:rsidRPr="003358CF">
        <w:rPr>
          <w:rFonts w:eastAsiaTheme="minorEastAsia"/>
        </w:rPr>
        <w:t xml:space="preserve">ythmia </w:t>
      </w:r>
      <w:r w:rsidR="000100C9" w:rsidRPr="003358CF">
        <w:rPr>
          <w:rFonts w:eastAsiaTheme="minorEastAsia"/>
        </w:rPr>
        <w:t>recurrences</w:t>
      </w:r>
      <w:r w:rsidRPr="003358CF">
        <w:rPr>
          <w:rFonts w:eastAsiaTheme="minorEastAsia"/>
        </w:rPr>
        <w:t xml:space="preserve"> </w:t>
      </w:r>
      <w:r w:rsidR="00EA3787">
        <w:rPr>
          <w:rFonts w:eastAsiaTheme="minorEastAsia"/>
        </w:rPr>
        <w:fldChar w:fldCharType="begin">
          <w:fldData xml:space="preserve">PEVuZE5vdGU+PENpdGU+PEF1dGhvcj5DaGlrPC9BdXRob3I+PFllYXI+MjAxNTwvWWVhcj48UmVj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</w:fldData>
        </w:fldChar>
      </w:r>
      <w:r w:rsidR="006538C6">
        <w:rPr>
          <w:rFonts w:eastAsiaTheme="minorEastAsia"/>
        </w:rPr>
        <w:instrText xml:space="preserve"> ADDIN EN.CITE </w:instrText>
      </w:r>
      <w:r w:rsidR="006538C6">
        <w:rPr>
          <w:rFonts w:eastAsiaTheme="minorEastAsia"/>
        </w:rPr>
        <w:fldChar w:fldCharType="begin">
          <w:fldData xml:space="preserve">PEVuZE5vdGU+PENpdGU+PEF1dGhvcj5DaGlrPC9BdXRob3I+PFllYXI+MjAxNTwvWWVhcj48UmVj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</w:fldData>
        </w:fldChar>
      </w:r>
      <w:r w:rsidR="006538C6">
        <w:rPr>
          <w:rFonts w:eastAsiaTheme="minorEastAsia"/>
        </w:rPr>
        <w:instrText xml:space="preserve"> ADDIN EN.CITE.DATA </w:instrText>
      </w:r>
      <w:r w:rsidR="006538C6">
        <w:rPr>
          <w:rFonts w:eastAsiaTheme="minorEastAsia"/>
        </w:rPr>
      </w:r>
      <w:r w:rsidR="006538C6">
        <w:rPr>
          <w:rFonts w:eastAsiaTheme="minorEastAsia"/>
        </w:rPr>
        <w:fldChar w:fldCharType="end"/>
      </w:r>
      <w:r w:rsidR="00EA3787">
        <w:rPr>
          <w:rFonts w:eastAsiaTheme="minorEastAsia"/>
        </w:rPr>
      </w:r>
      <w:r w:rsidR="00EA3787">
        <w:rPr>
          <w:rFonts w:eastAsiaTheme="minorEastAsia"/>
        </w:rPr>
        <w:fldChar w:fldCharType="separate"/>
      </w:r>
      <w:r w:rsidR="00EA3787">
        <w:rPr>
          <w:rFonts w:eastAsiaTheme="minorEastAsia"/>
          <w:noProof/>
        </w:rPr>
        <w:t>(Chik and Marchlinski, 2015)</w:t>
      </w:r>
      <w:r w:rsidR="00EA3787">
        <w:rPr>
          <w:rFonts w:eastAsiaTheme="minorEastAsia"/>
        </w:rPr>
        <w:fldChar w:fldCharType="end"/>
      </w:r>
      <w:r w:rsidR="005639C9">
        <w:t>; therefore a</w:t>
      </w:r>
      <w:r>
        <w:t>nti</w:t>
      </w:r>
      <w:r w:rsidR="0059540D">
        <w:t>-</w:t>
      </w:r>
      <w:r>
        <w:t>arr</w:t>
      </w:r>
      <w:r w:rsidR="0059540D">
        <w:t>h</w:t>
      </w:r>
      <w:r>
        <w:t>ythmic medication and/or catheter ablation may also be required</w:t>
      </w:r>
      <w:r w:rsidR="00432F65">
        <w:t xml:space="preserve"> to reduce appropriate ICD shocks.</w:t>
      </w:r>
    </w:p>
    <w:p w14:paraId="4CDAC697" w14:textId="0794E888" w:rsidR="00523FCA" w:rsidRDefault="00523FCA" w:rsidP="007541E7">
      <w:pPr>
        <w:jc w:val="both"/>
      </w:pPr>
      <w:r>
        <w:t xml:space="preserve">Patients with a separate indication for </w:t>
      </w:r>
      <w:r w:rsidR="00106931">
        <w:t xml:space="preserve">long-term </w:t>
      </w:r>
      <w:r>
        <w:t xml:space="preserve">bradycardia pacing or CRT </w:t>
      </w:r>
      <w:r w:rsidR="009621AA">
        <w:t>are not suitable for the proposed intervention</w:t>
      </w:r>
      <w:r w:rsidR="00A77C83">
        <w:t>.</w:t>
      </w:r>
    </w:p>
    <w:p w14:paraId="4EF12D95" w14:textId="4DAA9D80" w:rsidR="00691B8E" w:rsidRDefault="00691B8E" w:rsidP="007541E7">
      <w:pPr>
        <w:jc w:val="both"/>
      </w:pPr>
      <w:r>
        <w:t xml:space="preserve">As noted by the </w:t>
      </w:r>
      <w:r w:rsidR="0091584E">
        <w:t>a</w:t>
      </w:r>
      <w:r>
        <w:t>pplicant, there are currently some patients who are unsuitable for TV-</w:t>
      </w:r>
      <w:r w:rsidRPr="00CB7C39">
        <w:t>ICD (</w:t>
      </w:r>
      <w:r w:rsidR="00631C8E">
        <w:t xml:space="preserve">part of </w:t>
      </w:r>
      <w:r w:rsidR="00663F21" w:rsidRPr="00CB7C39">
        <w:t>s</w:t>
      </w:r>
      <w:r w:rsidRPr="00CB7C39">
        <w:t>ubpopulation b)</w:t>
      </w:r>
      <w:r w:rsidR="009511C0" w:rsidRPr="00CB7C39">
        <w:t>.</w:t>
      </w:r>
      <w:r w:rsidRPr="00CB7C39">
        <w:t xml:space="preserve"> Under the current management algorithm, these patients would receive no ICD therapy (note the S-ICD is not relevant to this application). Furthermore, some patients who have a TV-ICD may demonstrate a clinical need for TV lead removal (</w:t>
      </w:r>
      <w:r w:rsidR="00981CAF">
        <w:t xml:space="preserve">part of </w:t>
      </w:r>
      <w:r w:rsidR="00663F21" w:rsidRPr="00CB7C39">
        <w:t>s</w:t>
      </w:r>
      <w:r w:rsidRPr="00CB7C39">
        <w:t xml:space="preserve">ubpopulation </w:t>
      </w:r>
      <w:r w:rsidR="00981CAF">
        <w:t>b</w:t>
      </w:r>
      <w:r w:rsidRPr="00CB7C39">
        <w:t>). Again, there is currently no MBS-subsidised extravascular system for these patients. As shown in the proposed management algorithm (</w:t>
      </w:r>
      <w:r w:rsidRPr="00CB7C39">
        <w:fldChar w:fldCharType="begin"/>
      </w:r>
      <w:r w:rsidRPr="00CB7C39">
        <w:instrText xml:space="preserve"> REF _Ref106982052 \h  \* MERGEFORMAT </w:instrText>
      </w:r>
      <w:r w:rsidRPr="00CB7C39">
        <w:fldChar w:fldCharType="separate"/>
      </w:r>
      <w:r w:rsidR="00B71DE4">
        <w:t>Figure 4</w:t>
      </w:r>
      <w:r w:rsidRPr="00CB7C39">
        <w:fldChar w:fldCharType="end"/>
      </w:r>
      <w:r w:rsidRPr="00CB7C39">
        <w:t>), the proposed intervention provides a device-based management option for these patients (</w:t>
      </w:r>
      <w:proofErr w:type="gramStart"/>
      <w:r w:rsidRPr="00CB7C39">
        <w:t>i.e.</w:t>
      </w:r>
      <w:proofErr w:type="gramEnd"/>
      <w:r w:rsidRPr="00CB7C39">
        <w:t xml:space="preserve"> for subpopulations b and c)</w:t>
      </w:r>
      <w:r w:rsidR="0089312E">
        <w:t xml:space="preserve"> in addition to best available care</w:t>
      </w:r>
      <w:r w:rsidRPr="00CB7C39">
        <w:t>.</w:t>
      </w:r>
    </w:p>
    <w:p w14:paraId="5F1E5501" w14:textId="3DE253FD" w:rsidR="00AA1215" w:rsidRDefault="004F5F70" w:rsidP="007541E7">
      <w:pPr>
        <w:jc w:val="both"/>
      </w:pPr>
      <w:r w:rsidRPr="001254D1">
        <w:rPr>
          <w:rFonts w:asciiTheme="minorHAnsi" w:hAnsiTheme="minorHAnsi" w:cstheme="minorHAnsi"/>
          <w:i/>
          <w:iCs/>
          <w:szCs w:val="24"/>
        </w:rPr>
        <w:t xml:space="preserve">PASC </w:t>
      </w:r>
      <w:r>
        <w:rPr>
          <w:rFonts w:asciiTheme="minorHAnsi" w:hAnsiTheme="minorHAnsi" w:cstheme="minorHAnsi"/>
          <w:i/>
          <w:iCs/>
          <w:szCs w:val="24"/>
        </w:rPr>
        <w:t>agreed with most of</w:t>
      </w:r>
      <w:r w:rsidRPr="001254D1">
        <w:rPr>
          <w:rFonts w:asciiTheme="minorHAnsi" w:hAnsiTheme="minorHAnsi" w:cstheme="minorHAnsi"/>
          <w:i/>
          <w:iCs/>
          <w:szCs w:val="24"/>
        </w:rPr>
        <w:t xml:space="preserve"> the </w:t>
      </w:r>
      <w:r>
        <w:rPr>
          <w:rFonts w:asciiTheme="minorHAnsi" w:hAnsiTheme="minorHAnsi" w:cstheme="minorHAnsi"/>
          <w:i/>
          <w:iCs/>
          <w:szCs w:val="24"/>
        </w:rPr>
        <w:t xml:space="preserve">current and </w:t>
      </w:r>
      <w:r w:rsidRPr="001254D1">
        <w:rPr>
          <w:rFonts w:asciiTheme="minorHAnsi" w:hAnsiTheme="minorHAnsi" w:cstheme="minorHAnsi"/>
          <w:i/>
          <w:iCs/>
          <w:szCs w:val="24"/>
        </w:rPr>
        <w:t xml:space="preserve">proposed </w:t>
      </w:r>
      <w:r>
        <w:rPr>
          <w:rFonts w:asciiTheme="minorHAnsi" w:hAnsiTheme="minorHAnsi" w:cstheme="minorHAnsi"/>
          <w:i/>
          <w:iCs/>
          <w:szCs w:val="24"/>
        </w:rPr>
        <w:t>c</w:t>
      </w:r>
      <w:r w:rsidRPr="00492E3E">
        <w:rPr>
          <w:rFonts w:asciiTheme="minorHAnsi" w:hAnsiTheme="minorHAnsi" w:cstheme="minorHAnsi"/>
          <w:i/>
          <w:iCs/>
          <w:szCs w:val="24"/>
        </w:rPr>
        <w:t xml:space="preserve">linical </w:t>
      </w:r>
      <w:r>
        <w:rPr>
          <w:rFonts w:asciiTheme="minorHAnsi" w:hAnsiTheme="minorHAnsi" w:cstheme="minorHAnsi"/>
          <w:i/>
          <w:iCs/>
          <w:szCs w:val="24"/>
        </w:rPr>
        <w:t>m</w:t>
      </w:r>
      <w:r w:rsidRPr="00492E3E">
        <w:rPr>
          <w:rFonts w:asciiTheme="minorHAnsi" w:hAnsiTheme="minorHAnsi" w:cstheme="minorHAnsi"/>
          <w:i/>
          <w:iCs/>
          <w:szCs w:val="24"/>
        </w:rPr>
        <w:t xml:space="preserve">anagement </w:t>
      </w:r>
      <w:r>
        <w:rPr>
          <w:rFonts w:asciiTheme="minorHAnsi" w:hAnsiTheme="minorHAnsi" w:cstheme="minorHAnsi"/>
          <w:i/>
          <w:iCs/>
          <w:szCs w:val="24"/>
        </w:rPr>
        <w:t>a</w:t>
      </w:r>
      <w:r w:rsidRPr="00492E3E">
        <w:rPr>
          <w:rFonts w:asciiTheme="minorHAnsi" w:hAnsiTheme="minorHAnsi" w:cstheme="minorHAnsi"/>
          <w:i/>
          <w:iCs/>
          <w:szCs w:val="24"/>
        </w:rPr>
        <w:t>lgorithms</w:t>
      </w:r>
      <w:r w:rsidRPr="001254D1">
        <w:rPr>
          <w:rFonts w:asciiTheme="minorHAnsi" w:hAnsiTheme="minorHAnsi" w:cstheme="minorHAnsi"/>
          <w:i/>
          <w:iCs/>
          <w:szCs w:val="24"/>
        </w:rPr>
        <w:t>.</w:t>
      </w:r>
      <w:r>
        <w:rPr>
          <w:rFonts w:asciiTheme="minorHAnsi" w:hAnsiTheme="minorHAnsi" w:cstheme="minorHAnsi"/>
          <w:i/>
          <w:iCs/>
          <w:szCs w:val="24"/>
        </w:rPr>
        <w:t xml:space="preserve"> In the current </w:t>
      </w:r>
      <w:r w:rsidRPr="003555E6">
        <w:rPr>
          <w:rFonts w:asciiTheme="minorHAnsi" w:hAnsiTheme="minorHAnsi" w:cstheme="minorHAnsi"/>
          <w:i/>
          <w:iCs/>
          <w:szCs w:val="24"/>
        </w:rPr>
        <w:t>algorithm</w:t>
      </w:r>
      <w:r>
        <w:rPr>
          <w:rFonts w:asciiTheme="minorHAnsi" w:hAnsiTheme="minorHAnsi" w:cstheme="minorHAnsi"/>
          <w:i/>
          <w:iCs/>
          <w:szCs w:val="24"/>
        </w:rPr>
        <w:t xml:space="preserve">, PASC noted that, if the TV-ICD is not suitable, </w:t>
      </w:r>
      <w:r w:rsidRPr="00F64C2E">
        <w:rPr>
          <w:rFonts w:asciiTheme="minorHAnsi" w:hAnsiTheme="minorHAnsi" w:cstheme="minorHAnsi"/>
          <w:i/>
          <w:iCs/>
          <w:szCs w:val="24"/>
        </w:rPr>
        <w:t>then the patient would receive best available care in the absence of ICD therapy, or potentially, the S-ICD could be considered.</w:t>
      </w:r>
    </w:p>
    <w:p w14:paraId="1C15C029" w14:textId="77777777" w:rsidR="002C3092" w:rsidRDefault="002C3092" w:rsidP="002C3092">
      <w:pPr>
        <w:pStyle w:val="Heading2"/>
        <w:rPr>
          <w:b/>
          <w:bCs/>
          <w:i/>
        </w:rPr>
      </w:pPr>
      <w:r w:rsidRPr="00490FBB">
        <w:t>Proposed economic evaluation</w:t>
      </w:r>
    </w:p>
    <w:p w14:paraId="51F082AD" w14:textId="77777777" w:rsidR="002C3092" w:rsidRDefault="002C3092" w:rsidP="002C3092">
      <w:pPr>
        <w:jc w:val="both"/>
      </w:pPr>
      <w:r>
        <w:t xml:space="preserve">Based on the applicant’s clinical claim of noninferior safety and effectiveness, and considering the matrix in </w:t>
      </w:r>
      <w:r>
        <w:fldChar w:fldCharType="begin"/>
      </w:r>
      <w:r>
        <w:instrText xml:space="preserve"> REF _Ref54260209 \h  \* MERGEFORMAT </w:instrText>
      </w:r>
      <w:r>
        <w:fldChar w:fldCharType="separate"/>
      </w:r>
      <w:r w:rsidRPr="00490FBB">
        <w:t>Ta</w:t>
      </w:r>
      <w:r w:rsidRPr="00490FBB">
        <w:t>b</w:t>
      </w:r>
      <w:r w:rsidRPr="00490FBB">
        <w:t>le</w:t>
      </w:r>
      <w:r>
        <w:t xml:space="preserve"> </w:t>
      </w:r>
      <w:r>
        <w:rPr>
          <w:noProof/>
        </w:rPr>
        <w:t>3</w:t>
      </w:r>
      <w:r>
        <w:fldChar w:fldCharType="end"/>
      </w:r>
      <w:r>
        <w:t>, it is likely that a cost-minimisation analysis (CMA) will be required.</w:t>
      </w:r>
    </w:p>
    <w:p w14:paraId="207C2E90" w14:textId="56F0599E" w:rsidR="002C3092" w:rsidRPr="002C3092" w:rsidRDefault="002C3092" w:rsidP="002C3092">
      <w:pPr>
        <w:pStyle w:val="Caption"/>
        <w:spacing w:before="120"/>
      </w:pPr>
      <w:bookmarkStart w:id="25" w:name="_Ref54260209"/>
      <w:bookmarkStart w:id="26" w:name="_Toc423450289"/>
      <w:r w:rsidRPr="00490FBB">
        <w:t>Table</w:t>
      </w:r>
      <w:r>
        <w:t xml:space="preserve"> </w:t>
      </w:r>
      <w:r w:rsidRPr="00490FBB">
        <w:fldChar w:fldCharType="begin"/>
      </w:r>
      <w:r w:rsidRPr="00490FBB">
        <w:instrText xml:space="preserve"> SEQ Table \* ARABIC </w:instrText>
      </w:r>
      <w:r w:rsidRPr="00490FBB">
        <w:fldChar w:fldCharType="separate"/>
      </w:r>
      <w:r>
        <w:rPr>
          <w:noProof/>
        </w:rPr>
        <w:t>3</w:t>
      </w:r>
      <w:r w:rsidRPr="00490FBB">
        <w:fldChar w:fldCharType="end"/>
      </w:r>
      <w:bookmarkEnd w:id="25"/>
      <w:r>
        <w:tab/>
        <w:t>Classification of</w:t>
      </w:r>
      <w:r w:rsidRPr="00490FBB">
        <w:t xml:space="preserve"> comparative effectiveness and safety of the proposed intervention</w:t>
      </w:r>
      <w:r>
        <w:t>,</w:t>
      </w:r>
      <w:r w:rsidRPr="00490FBB">
        <w:t xml:space="preserve"> compared with its main comparator</w:t>
      </w:r>
      <w:r>
        <w:t>,</w:t>
      </w:r>
      <w:r w:rsidRPr="00490FBB">
        <w:t xml:space="preserve"> and guide to the suitable type of economic evaluation</w:t>
      </w:r>
      <w:bookmarkEnd w:id="26"/>
    </w:p>
    <w:tbl>
      <w:tblPr>
        <w:tblStyle w:val="TableGrid"/>
        <w:tblW w:w="0" w:type="auto"/>
        <w:tblInd w:w="0" w:type="dxa"/>
        <w:tblLook w:val="04A0" w:firstRow="1" w:lastRow="0" w:firstColumn="1" w:lastColumn="0" w:noHBand="0" w:noVBand="1"/>
      </w:tblPr>
      <w:tblGrid>
        <w:gridCol w:w="1914"/>
        <w:gridCol w:w="1914"/>
        <w:gridCol w:w="1914"/>
        <w:gridCol w:w="1914"/>
        <w:gridCol w:w="1915"/>
      </w:tblGrid>
      <w:tr w:rsidR="002C3092" w14:paraId="6653C346" w14:textId="77777777" w:rsidTr="007E5ED9">
        <w:tc>
          <w:tcPr>
            <w:tcW w:w="1914" w:type="dxa"/>
            <w:vMerge w:val="restart"/>
            <w:vAlign w:val="center"/>
          </w:tcPr>
          <w:p w14:paraId="085B37A1" w14:textId="1B1BE538" w:rsidR="002C3092" w:rsidRPr="002C3092" w:rsidRDefault="002C3092" w:rsidP="002C3092">
            <w:pPr>
              <w:spacing w:after="60" w:line="240" w:lineRule="auto"/>
              <w:rPr>
                <w:rFonts w:ascii="Arial Narrow" w:hAnsi="Arial Narrow" w:cs="Arial"/>
                <w:b/>
                <w:bCs/>
                <w:sz w:val="20"/>
                <w:szCs w:val="20"/>
              </w:rPr>
            </w:pPr>
            <w:r w:rsidRPr="002C3092">
              <w:rPr>
                <w:rFonts w:ascii="Arial Narrow" w:hAnsi="Arial Narrow" w:cs="Arial"/>
                <w:b/>
                <w:bCs/>
                <w:sz w:val="20"/>
                <w:szCs w:val="20"/>
              </w:rPr>
              <w:t>Comparative safety</w:t>
            </w:r>
          </w:p>
        </w:tc>
        <w:tc>
          <w:tcPr>
            <w:tcW w:w="7657" w:type="dxa"/>
            <w:gridSpan w:val="4"/>
            <w:vAlign w:val="center"/>
          </w:tcPr>
          <w:p w14:paraId="1B069376" w14:textId="75690DCB" w:rsidR="002C3092" w:rsidRPr="002C3092" w:rsidRDefault="002C3092" w:rsidP="002C3092">
            <w:pPr>
              <w:spacing w:after="60" w:line="240" w:lineRule="auto"/>
              <w:jc w:val="center"/>
              <w:rPr>
                <w:rFonts w:ascii="Arial Narrow" w:hAnsi="Arial Narrow" w:cs="Arial"/>
                <w:b/>
                <w:bCs/>
                <w:sz w:val="20"/>
                <w:szCs w:val="20"/>
              </w:rPr>
            </w:pPr>
            <w:r w:rsidRPr="002C3092">
              <w:rPr>
                <w:rFonts w:ascii="Arial Narrow" w:hAnsi="Arial Narrow" w:cs="Arial"/>
                <w:b/>
                <w:bCs/>
                <w:sz w:val="20"/>
                <w:szCs w:val="20"/>
              </w:rPr>
              <w:t>Comparative effectiveness</w:t>
            </w:r>
          </w:p>
        </w:tc>
      </w:tr>
      <w:tr w:rsidR="002C3092" w14:paraId="748F758F" w14:textId="77777777" w:rsidTr="004B0F36">
        <w:tc>
          <w:tcPr>
            <w:tcW w:w="1914" w:type="dxa"/>
            <w:vMerge/>
            <w:vAlign w:val="center"/>
          </w:tcPr>
          <w:p w14:paraId="60B44918" w14:textId="77777777" w:rsidR="002C3092" w:rsidRPr="002C3092" w:rsidRDefault="002C3092" w:rsidP="002C3092">
            <w:pPr>
              <w:spacing w:after="60" w:line="240" w:lineRule="auto"/>
              <w:rPr>
                <w:rFonts w:ascii="Arial Narrow" w:hAnsi="Arial Narrow" w:cs="Arial"/>
                <w:sz w:val="20"/>
                <w:szCs w:val="20"/>
              </w:rPr>
            </w:pPr>
          </w:p>
        </w:tc>
        <w:tc>
          <w:tcPr>
            <w:tcW w:w="1914" w:type="dxa"/>
          </w:tcPr>
          <w:p w14:paraId="7F64F934" w14:textId="4F400FA9" w:rsidR="002C3092" w:rsidRPr="002C3092" w:rsidRDefault="002C3092" w:rsidP="002C3092">
            <w:pPr>
              <w:spacing w:after="60" w:line="240" w:lineRule="auto"/>
              <w:rPr>
                <w:rFonts w:ascii="Arial Narrow" w:hAnsi="Arial Narrow" w:cs="Arial"/>
                <w:b/>
                <w:bCs/>
                <w:sz w:val="20"/>
                <w:szCs w:val="20"/>
              </w:rPr>
            </w:pPr>
            <w:r w:rsidRPr="002C3092">
              <w:rPr>
                <w:rFonts w:ascii="Arial Narrow" w:hAnsi="Arial Narrow"/>
                <w:b/>
                <w:bCs/>
                <w:sz w:val="20"/>
                <w:szCs w:val="20"/>
              </w:rPr>
              <w:t>Inferior</w:t>
            </w:r>
          </w:p>
        </w:tc>
        <w:tc>
          <w:tcPr>
            <w:tcW w:w="1914" w:type="dxa"/>
          </w:tcPr>
          <w:p w14:paraId="5FB937C6" w14:textId="67A5A986" w:rsidR="002C3092" w:rsidRPr="002C3092" w:rsidRDefault="002C3092" w:rsidP="002C3092">
            <w:pPr>
              <w:spacing w:after="60" w:line="240" w:lineRule="auto"/>
              <w:rPr>
                <w:rFonts w:ascii="Arial Narrow" w:hAnsi="Arial Narrow" w:cs="Arial"/>
                <w:b/>
                <w:bCs/>
                <w:sz w:val="20"/>
                <w:szCs w:val="20"/>
              </w:rPr>
            </w:pPr>
            <w:proofErr w:type="spellStart"/>
            <w:r w:rsidRPr="002C3092">
              <w:rPr>
                <w:rFonts w:ascii="Arial Narrow" w:hAnsi="Arial Narrow"/>
                <w:b/>
                <w:bCs/>
                <w:sz w:val="20"/>
                <w:szCs w:val="20"/>
              </w:rPr>
              <w:t>Uncertain</w:t>
            </w:r>
            <w:r w:rsidRPr="002C3092">
              <w:rPr>
                <w:rFonts w:ascii="Arial Narrow" w:hAnsi="Arial Narrow"/>
                <w:b/>
                <w:bCs/>
                <w:sz w:val="20"/>
                <w:szCs w:val="20"/>
                <w:vertAlign w:val="superscript"/>
              </w:rPr>
              <w:t>a</w:t>
            </w:r>
            <w:proofErr w:type="spellEnd"/>
          </w:p>
        </w:tc>
        <w:tc>
          <w:tcPr>
            <w:tcW w:w="1914" w:type="dxa"/>
          </w:tcPr>
          <w:p w14:paraId="5F9D98BF" w14:textId="59655F6E" w:rsidR="002C3092" w:rsidRPr="002C3092" w:rsidRDefault="002C3092" w:rsidP="002C3092">
            <w:pPr>
              <w:spacing w:after="60" w:line="240" w:lineRule="auto"/>
              <w:rPr>
                <w:rFonts w:ascii="Arial Narrow" w:hAnsi="Arial Narrow" w:cs="Arial"/>
                <w:b/>
                <w:bCs/>
                <w:sz w:val="20"/>
                <w:szCs w:val="20"/>
              </w:rPr>
            </w:pPr>
            <w:proofErr w:type="spellStart"/>
            <w:r w:rsidRPr="002C3092">
              <w:rPr>
                <w:rFonts w:ascii="Arial Narrow" w:hAnsi="Arial Narrow"/>
                <w:b/>
                <w:bCs/>
                <w:sz w:val="20"/>
                <w:szCs w:val="20"/>
              </w:rPr>
              <w:t>Noninferior</w:t>
            </w:r>
            <w:r w:rsidRPr="002C3092">
              <w:rPr>
                <w:rFonts w:ascii="Arial Narrow" w:hAnsi="Arial Narrow"/>
                <w:b/>
                <w:bCs/>
                <w:sz w:val="20"/>
                <w:szCs w:val="20"/>
                <w:vertAlign w:val="superscript"/>
              </w:rPr>
              <w:t>b</w:t>
            </w:r>
            <w:proofErr w:type="spellEnd"/>
          </w:p>
        </w:tc>
        <w:tc>
          <w:tcPr>
            <w:tcW w:w="1915" w:type="dxa"/>
          </w:tcPr>
          <w:p w14:paraId="3BF9ADDB" w14:textId="210AF26D" w:rsidR="002C3092" w:rsidRPr="002C3092" w:rsidRDefault="002C3092" w:rsidP="002C3092">
            <w:pPr>
              <w:spacing w:after="60" w:line="240" w:lineRule="auto"/>
              <w:rPr>
                <w:rFonts w:ascii="Arial Narrow" w:hAnsi="Arial Narrow" w:cs="Arial"/>
                <w:b/>
                <w:bCs/>
                <w:sz w:val="20"/>
                <w:szCs w:val="20"/>
              </w:rPr>
            </w:pPr>
            <w:r w:rsidRPr="002C3092">
              <w:rPr>
                <w:rFonts w:ascii="Arial Narrow" w:hAnsi="Arial Narrow"/>
                <w:b/>
                <w:bCs/>
                <w:sz w:val="20"/>
                <w:szCs w:val="20"/>
              </w:rPr>
              <w:t>Superior</w:t>
            </w:r>
          </w:p>
        </w:tc>
      </w:tr>
      <w:tr w:rsidR="002C3092" w14:paraId="14B282FA" w14:textId="77777777" w:rsidTr="00E3136C">
        <w:tc>
          <w:tcPr>
            <w:tcW w:w="1914" w:type="dxa"/>
            <w:vAlign w:val="center"/>
          </w:tcPr>
          <w:p w14:paraId="5C87149C" w14:textId="3EFD06B8"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Inferior</w:t>
            </w:r>
          </w:p>
        </w:tc>
        <w:tc>
          <w:tcPr>
            <w:tcW w:w="1914" w:type="dxa"/>
            <w:vAlign w:val="center"/>
          </w:tcPr>
          <w:p w14:paraId="452E9B35" w14:textId="0BF7A6AD"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Health forgone: need other supportive factors</w:t>
            </w:r>
          </w:p>
        </w:tc>
        <w:tc>
          <w:tcPr>
            <w:tcW w:w="1914" w:type="dxa"/>
            <w:vAlign w:val="center"/>
          </w:tcPr>
          <w:p w14:paraId="280527BB" w14:textId="36C1E88E"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Health forgone possible: need other supportive factors</w:t>
            </w:r>
          </w:p>
        </w:tc>
        <w:tc>
          <w:tcPr>
            <w:tcW w:w="1914" w:type="dxa"/>
            <w:vAlign w:val="center"/>
          </w:tcPr>
          <w:p w14:paraId="68D204DA" w14:textId="480361C8"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Health forgone: need other supportive factors</w:t>
            </w:r>
          </w:p>
        </w:tc>
        <w:tc>
          <w:tcPr>
            <w:tcW w:w="1915" w:type="dxa"/>
            <w:vAlign w:val="center"/>
          </w:tcPr>
          <w:p w14:paraId="5C1109D1" w14:textId="44CB1976"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 Likely CUA</w:t>
            </w:r>
          </w:p>
        </w:tc>
      </w:tr>
      <w:tr w:rsidR="002C3092" w14:paraId="35AC1AF6" w14:textId="77777777" w:rsidTr="002C3092">
        <w:trPr>
          <w:trHeight w:val="788"/>
        </w:trPr>
        <w:tc>
          <w:tcPr>
            <w:tcW w:w="1914" w:type="dxa"/>
            <w:vAlign w:val="center"/>
          </w:tcPr>
          <w:p w14:paraId="1F576173" w14:textId="3E9C9B9C" w:rsidR="002C3092" w:rsidRPr="002C3092" w:rsidRDefault="002C3092" w:rsidP="002C3092">
            <w:pPr>
              <w:spacing w:after="60" w:line="240" w:lineRule="auto"/>
              <w:rPr>
                <w:rFonts w:ascii="Arial Narrow" w:hAnsi="Arial Narrow" w:cs="Arial"/>
                <w:sz w:val="20"/>
                <w:szCs w:val="20"/>
              </w:rPr>
            </w:pPr>
            <w:proofErr w:type="spellStart"/>
            <w:r w:rsidRPr="002C3092">
              <w:rPr>
                <w:rFonts w:ascii="Arial Narrow" w:hAnsi="Arial Narrow" w:cs="Arial"/>
                <w:sz w:val="20"/>
                <w:szCs w:val="20"/>
              </w:rPr>
              <w:t>Uncertain</w:t>
            </w:r>
            <w:r w:rsidRPr="002C3092">
              <w:rPr>
                <w:rFonts w:ascii="Arial Narrow" w:hAnsi="Arial Narrow" w:cs="Arial"/>
                <w:sz w:val="20"/>
                <w:szCs w:val="20"/>
                <w:vertAlign w:val="superscript"/>
              </w:rPr>
              <w:t>a</w:t>
            </w:r>
            <w:proofErr w:type="spellEnd"/>
          </w:p>
        </w:tc>
        <w:tc>
          <w:tcPr>
            <w:tcW w:w="1914" w:type="dxa"/>
            <w:vAlign w:val="center"/>
          </w:tcPr>
          <w:p w14:paraId="76424E31" w14:textId="190A7E0D"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Health forgone possible: need other supportive factors</w:t>
            </w:r>
          </w:p>
        </w:tc>
        <w:tc>
          <w:tcPr>
            <w:tcW w:w="1914" w:type="dxa"/>
            <w:vAlign w:val="center"/>
          </w:tcPr>
          <w:p w14:paraId="68BEB0B3" w14:textId="42926C0C"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w:t>
            </w:r>
          </w:p>
        </w:tc>
        <w:tc>
          <w:tcPr>
            <w:tcW w:w="1914" w:type="dxa"/>
            <w:vAlign w:val="center"/>
          </w:tcPr>
          <w:p w14:paraId="768DA974" w14:textId="0647F276"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w:t>
            </w:r>
          </w:p>
        </w:tc>
        <w:tc>
          <w:tcPr>
            <w:tcW w:w="1915" w:type="dxa"/>
            <w:vAlign w:val="center"/>
          </w:tcPr>
          <w:p w14:paraId="33AAAC98" w14:textId="112D5423"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 Likely CEA/CUA</w:t>
            </w:r>
          </w:p>
        </w:tc>
      </w:tr>
      <w:tr w:rsidR="002C3092" w14:paraId="57C40A62" w14:textId="77777777" w:rsidTr="00E3136C">
        <w:tc>
          <w:tcPr>
            <w:tcW w:w="1914" w:type="dxa"/>
            <w:vAlign w:val="center"/>
          </w:tcPr>
          <w:p w14:paraId="26931DBE" w14:textId="13019032" w:rsidR="002C3092" w:rsidRPr="002C3092" w:rsidRDefault="002C3092" w:rsidP="002C3092">
            <w:pPr>
              <w:spacing w:after="60" w:line="240" w:lineRule="auto"/>
              <w:rPr>
                <w:rFonts w:ascii="Arial Narrow" w:hAnsi="Arial Narrow" w:cs="Arial"/>
                <w:sz w:val="20"/>
                <w:szCs w:val="20"/>
              </w:rPr>
            </w:pPr>
            <w:proofErr w:type="spellStart"/>
            <w:r w:rsidRPr="002C3092">
              <w:rPr>
                <w:rFonts w:ascii="Arial Narrow" w:hAnsi="Arial Narrow" w:cs="Arial"/>
                <w:sz w:val="20"/>
                <w:szCs w:val="20"/>
              </w:rPr>
              <w:t>Noninferior</w:t>
            </w:r>
            <w:r w:rsidRPr="002C3092">
              <w:rPr>
                <w:rFonts w:ascii="Arial Narrow" w:hAnsi="Arial Narrow" w:cs="Arial"/>
                <w:sz w:val="20"/>
                <w:szCs w:val="20"/>
                <w:vertAlign w:val="superscript"/>
              </w:rPr>
              <w:t>b</w:t>
            </w:r>
            <w:proofErr w:type="spellEnd"/>
          </w:p>
        </w:tc>
        <w:tc>
          <w:tcPr>
            <w:tcW w:w="1914" w:type="dxa"/>
            <w:vAlign w:val="center"/>
          </w:tcPr>
          <w:p w14:paraId="74E8DBB6" w14:textId="3E057A99"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Health forgone: need other supportive factors</w:t>
            </w:r>
          </w:p>
        </w:tc>
        <w:tc>
          <w:tcPr>
            <w:tcW w:w="1914" w:type="dxa"/>
            <w:vAlign w:val="center"/>
          </w:tcPr>
          <w:p w14:paraId="2441BF38" w14:textId="733D0E67"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w:t>
            </w:r>
          </w:p>
        </w:tc>
        <w:tc>
          <w:tcPr>
            <w:tcW w:w="1914" w:type="dxa"/>
            <w:vAlign w:val="center"/>
          </w:tcPr>
          <w:p w14:paraId="0951829E" w14:textId="085E88EC"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CMA</w:t>
            </w:r>
          </w:p>
        </w:tc>
        <w:tc>
          <w:tcPr>
            <w:tcW w:w="1915" w:type="dxa"/>
            <w:vAlign w:val="center"/>
          </w:tcPr>
          <w:p w14:paraId="170C8E84" w14:textId="2DB770D2" w:rsidR="002C3092" w:rsidRPr="002C3092" w:rsidRDefault="002C3092" w:rsidP="002C3092">
            <w:pPr>
              <w:spacing w:after="60" w:line="240" w:lineRule="auto"/>
              <w:rPr>
                <w:rFonts w:ascii="Arial Narrow" w:hAnsi="Arial Narrow" w:cs="Arial"/>
                <w:sz w:val="20"/>
                <w:szCs w:val="20"/>
              </w:rPr>
            </w:pPr>
            <w:r w:rsidRPr="002C3092">
              <w:rPr>
                <w:rFonts w:ascii="Arial Narrow" w:hAnsi="Arial Narrow" w:cs="Arial"/>
                <w:sz w:val="20"/>
                <w:szCs w:val="20"/>
              </w:rPr>
              <w:t>CEA/CUA</w:t>
            </w:r>
          </w:p>
        </w:tc>
      </w:tr>
      <w:tr w:rsidR="002C3092" w14:paraId="10A98D79" w14:textId="77777777" w:rsidTr="00E3136C">
        <w:tc>
          <w:tcPr>
            <w:tcW w:w="1914" w:type="dxa"/>
            <w:vAlign w:val="center"/>
          </w:tcPr>
          <w:p w14:paraId="16CF46CB" w14:textId="716FECC5" w:rsidR="002C3092" w:rsidRPr="002C3092" w:rsidRDefault="002C3092" w:rsidP="002C3092">
            <w:pPr>
              <w:spacing w:after="60" w:line="240" w:lineRule="auto"/>
              <w:rPr>
                <w:rFonts w:ascii="Arial Narrow" w:hAnsi="Arial Narrow"/>
                <w:sz w:val="20"/>
                <w:szCs w:val="20"/>
              </w:rPr>
            </w:pPr>
            <w:r w:rsidRPr="002C3092">
              <w:rPr>
                <w:rFonts w:ascii="Arial Narrow" w:hAnsi="Arial Narrow"/>
                <w:sz w:val="20"/>
                <w:szCs w:val="20"/>
              </w:rPr>
              <w:t>Superior</w:t>
            </w:r>
          </w:p>
        </w:tc>
        <w:tc>
          <w:tcPr>
            <w:tcW w:w="1914" w:type="dxa"/>
            <w:vAlign w:val="center"/>
          </w:tcPr>
          <w:p w14:paraId="28DB9085" w14:textId="6DDB4284" w:rsidR="002C3092" w:rsidRPr="002C3092" w:rsidRDefault="002C3092" w:rsidP="002C3092">
            <w:pPr>
              <w:spacing w:after="60" w:line="240" w:lineRule="auto"/>
              <w:rPr>
                <w:rFonts w:ascii="Arial Narrow" w:hAnsi="Arial Narrow"/>
                <w:sz w:val="20"/>
                <w:szCs w:val="20"/>
              </w:rPr>
            </w:pPr>
            <w:r w:rsidRPr="002C3092">
              <w:rPr>
                <w:rFonts w:ascii="Arial Narrow" w:hAnsi="Arial Narrow"/>
                <w:sz w:val="20"/>
                <w:szCs w:val="20"/>
              </w:rPr>
              <w:t>? Likely CUA</w:t>
            </w:r>
          </w:p>
        </w:tc>
        <w:tc>
          <w:tcPr>
            <w:tcW w:w="1914" w:type="dxa"/>
            <w:vAlign w:val="center"/>
          </w:tcPr>
          <w:p w14:paraId="0A440FB1" w14:textId="0F93B306" w:rsidR="002C3092" w:rsidRPr="002C3092" w:rsidRDefault="002C3092" w:rsidP="002C3092">
            <w:pPr>
              <w:spacing w:after="60" w:line="240" w:lineRule="auto"/>
              <w:rPr>
                <w:rFonts w:ascii="Arial Narrow" w:hAnsi="Arial Narrow"/>
                <w:sz w:val="20"/>
                <w:szCs w:val="20"/>
              </w:rPr>
            </w:pPr>
            <w:r w:rsidRPr="002C3092">
              <w:rPr>
                <w:rFonts w:ascii="Arial Narrow" w:hAnsi="Arial Narrow"/>
                <w:sz w:val="20"/>
                <w:szCs w:val="20"/>
              </w:rPr>
              <w:t>? Likely CEA/CUA</w:t>
            </w:r>
          </w:p>
        </w:tc>
        <w:tc>
          <w:tcPr>
            <w:tcW w:w="1914" w:type="dxa"/>
            <w:vAlign w:val="center"/>
          </w:tcPr>
          <w:p w14:paraId="701AB6D0" w14:textId="3047A467" w:rsidR="002C3092" w:rsidRPr="002C3092" w:rsidRDefault="002C3092" w:rsidP="002C3092">
            <w:pPr>
              <w:spacing w:after="60" w:line="240" w:lineRule="auto"/>
              <w:rPr>
                <w:rFonts w:ascii="Arial Narrow" w:hAnsi="Arial Narrow"/>
                <w:sz w:val="20"/>
                <w:szCs w:val="20"/>
              </w:rPr>
            </w:pPr>
            <w:r w:rsidRPr="002C3092">
              <w:rPr>
                <w:rFonts w:ascii="Arial Narrow" w:hAnsi="Arial Narrow"/>
                <w:sz w:val="20"/>
                <w:szCs w:val="20"/>
              </w:rPr>
              <w:t>CEA/CUA</w:t>
            </w:r>
          </w:p>
        </w:tc>
        <w:tc>
          <w:tcPr>
            <w:tcW w:w="1915" w:type="dxa"/>
            <w:vAlign w:val="center"/>
          </w:tcPr>
          <w:p w14:paraId="4BE44EA2" w14:textId="477AD83D" w:rsidR="002C3092" w:rsidRPr="002C3092" w:rsidRDefault="002C3092" w:rsidP="002C3092">
            <w:pPr>
              <w:spacing w:after="60" w:line="240" w:lineRule="auto"/>
              <w:rPr>
                <w:rFonts w:ascii="Arial Narrow" w:hAnsi="Arial Narrow"/>
                <w:sz w:val="20"/>
                <w:szCs w:val="20"/>
              </w:rPr>
            </w:pPr>
            <w:r w:rsidRPr="002C3092">
              <w:rPr>
                <w:rFonts w:ascii="Arial Narrow" w:hAnsi="Arial Narrow"/>
                <w:sz w:val="20"/>
                <w:szCs w:val="20"/>
              </w:rPr>
              <w:t>CEA/CUA</w:t>
            </w:r>
          </w:p>
        </w:tc>
      </w:tr>
    </w:tbl>
    <w:p w14:paraId="0B03F33D" w14:textId="77777777" w:rsidR="002C3092" w:rsidRPr="00490FBB" w:rsidRDefault="002C3092" w:rsidP="00C538D6">
      <w:pPr>
        <w:pStyle w:val="Tablenotes"/>
        <w:spacing w:after="0"/>
        <w:rPr>
          <w:szCs w:val="18"/>
        </w:rPr>
      </w:pPr>
      <w:r w:rsidRPr="007C3B0F">
        <w:rPr>
          <w:b/>
          <w:bCs/>
          <w:szCs w:val="18"/>
          <w:u w:val="single"/>
        </w:rPr>
        <w:t>Abbreviations</w:t>
      </w:r>
      <w:r>
        <w:rPr>
          <w:szCs w:val="18"/>
        </w:rPr>
        <w:br/>
      </w:r>
      <w:r w:rsidRPr="007C3B0F">
        <w:rPr>
          <w:b/>
          <w:bCs/>
          <w:szCs w:val="18"/>
        </w:rPr>
        <w:t>CEA</w:t>
      </w:r>
      <w:r>
        <w:rPr>
          <w:szCs w:val="18"/>
        </w:rPr>
        <w:t xml:space="preserve"> </w:t>
      </w:r>
      <w:r w:rsidRPr="00490FBB">
        <w:rPr>
          <w:szCs w:val="18"/>
        </w:rPr>
        <w:t>=</w:t>
      </w:r>
      <w:r>
        <w:rPr>
          <w:szCs w:val="18"/>
        </w:rPr>
        <w:t xml:space="preserve"> </w:t>
      </w:r>
      <w:r w:rsidRPr="00490FBB">
        <w:rPr>
          <w:szCs w:val="18"/>
        </w:rPr>
        <w:t>cost-effectiveness analysis</w:t>
      </w:r>
      <w:r>
        <w:rPr>
          <w:szCs w:val="18"/>
        </w:rPr>
        <w:t>,</w:t>
      </w:r>
      <w:r w:rsidRPr="00490FBB">
        <w:rPr>
          <w:szCs w:val="18"/>
        </w:rPr>
        <w:t xml:space="preserve"> </w:t>
      </w:r>
      <w:r w:rsidRPr="007C3B0F">
        <w:rPr>
          <w:b/>
          <w:bCs/>
          <w:szCs w:val="18"/>
        </w:rPr>
        <w:t>CMA</w:t>
      </w:r>
      <w:r>
        <w:rPr>
          <w:szCs w:val="18"/>
        </w:rPr>
        <w:t xml:space="preserve"> </w:t>
      </w:r>
      <w:r w:rsidRPr="00490FBB">
        <w:rPr>
          <w:szCs w:val="18"/>
        </w:rPr>
        <w:t>=</w:t>
      </w:r>
      <w:r>
        <w:rPr>
          <w:szCs w:val="18"/>
        </w:rPr>
        <w:t xml:space="preserve"> </w:t>
      </w:r>
      <w:r w:rsidRPr="00490FBB">
        <w:rPr>
          <w:szCs w:val="18"/>
        </w:rPr>
        <w:t>cost-minimisation analysis</w:t>
      </w:r>
      <w:r>
        <w:rPr>
          <w:szCs w:val="18"/>
        </w:rPr>
        <w:t>,</w:t>
      </w:r>
      <w:r w:rsidRPr="00490FBB">
        <w:rPr>
          <w:szCs w:val="18"/>
        </w:rPr>
        <w:t xml:space="preserve"> </w:t>
      </w:r>
      <w:r w:rsidRPr="007C3B0F">
        <w:rPr>
          <w:b/>
          <w:bCs/>
          <w:szCs w:val="18"/>
        </w:rPr>
        <w:t>CUA</w:t>
      </w:r>
      <w:r>
        <w:rPr>
          <w:szCs w:val="18"/>
        </w:rPr>
        <w:t xml:space="preserve"> </w:t>
      </w:r>
      <w:r w:rsidRPr="00490FBB">
        <w:rPr>
          <w:szCs w:val="18"/>
        </w:rPr>
        <w:t>=</w:t>
      </w:r>
      <w:r>
        <w:rPr>
          <w:szCs w:val="18"/>
        </w:rPr>
        <w:t xml:space="preserve"> </w:t>
      </w:r>
      <w:r w:rsidRPr="00490FBB">
        <w:rPr>
          <w:szCs w:val="18"/>
        </w:rPr>
        <w:t>cost-utility analysis</w:t>
      </w:r>
    </w:p>
    <w:p w14:paraId="31972DB3" w14:textId="77777777" w:rsidR="002C3092" w:rsidRPr="002E4FAF" w:rsidRDefault="002C3092" w:rsidP="00C538D6">
      <w:pPr>
        <w:pStyle w:val="Tablenotes"/>
        <w:spacing w:after="0"/>
        <w:rPr>
          <w:b/>
          <w:sz w:val="16"/>
          <w:szCs w:val="16"/>
        </w:rPr>
      </w:pPr>
      <w:r w:rsidRPr="00800569">
        <w:rPr>
          <w:b/>
          <w:bCs/>
          <w:szCs w:val="18"/>
          <w:u w:val="single"/>
        </w:rPr>
        <w:t>Notes</w:t>
      </w:r>
      <w:r>
        <w:rPr>
          <w:szCs w:val="18"/>
        </w:rPr>
        <w:br/>
      </w:r>
      <w:r w:rsidRPr="002E4FAF">
        <w:rPr>
          <w:b/>
          <w:bCs/>
          <w:sz w:val="16"/>
          <w:szCs w:val="16"/>
        </w:rPr>
        <w:t>?</w:t>
      </w:r>
      <w:r w:rsidRPr="002E4FAF">
        <w:rPr>
          <w:sz w:val="16"/>
          <w:szCs w:val="16"/>
        </w:rPr>
        <w:t xml:space="preserve"> = Reflects uncertainties and any identified health trade-offs in the economic evaluation, as a minimum in a cost-consequences analysis </w:t>
      </w:r>
    </w:p>
    <w:p w14:paraId="0FC0EAE5" w14:textId="77777777" w:rsidR="002C3092" w:rsidRPr="002E4FAF" w:rsidRDefault="002C3092" w:rsidP="00C538D6">
      <w:pPr>
        <w:pStyle w:val="Tablenotes"/>
        <w:spacing w:after="0"/>
        <w:rPr>
          <w:b/>
          <w:sz w:val="16"/>
          <w:szCs w:val="16"/>
        </w:rPr>
      </w:pPr>
      <w:r w:rsidRPr="002E4FAF">
        <w:rPr>
          <w:b/>
          <w:bCs/>
          <w:sz w:val="16"/>
          <w:szCs w:val="16"/>
        </w:rPr>
        <w:t>a</w:t>
      </w:r>
      <w:r w:rsidRPr="002E4FAF">
        <w:rPr>
          <w:sz w:val="16"/>
          <w:szCs w:val="16"/>
        </w:rPr>
        <w:t xml:space="preserve"> =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49802D8" w14:textId="20497813" w:rsidR="00C538D6" w:rsidRPr="00C538D6" w:rsidRDefault="002C3092" w:rsidP="00C538D6">
      <w:pPr>
        <w:pStyle w:val="Tablenotes"/>
        <w:spacing w:after="0"/>
        <w:rPr>
          <w:szCs w:val="18"/>
        </w:rPr>
      </w:pPr>
      <w:r w:rsidRPr="002E4FAF">
        <w:rPr>
          <w:b/>
          <w:bCs/>
          <w:sz w:val="16"/>
          <w:szCs w:val="16"/>
        </w:rPr>
        <w:t>b</w:t>
      </w:r>
      <w:r w:rsidRPr="002E4FAF">
        <w:rPr>
          <w:sz w:val="16"/>
          <w:szCs w:val="16"/>
        </w:rPr>
        <w:t xml:space="preserve"> = An adequate assessment of ‘noninferiority’ is the preferred basis for demonstrating equivalence</w:t>
      </w:r>
      <w:r w:rsidR="00C538D6">
        <w:rPr>
          <w:i/>
          <w:iCs/>
        </w:rPr>
        <w:br w:type="page"/>
      </w:r>
    </w:p>
    <w:p w14:paraId="22184D39" w14:textId="2A979767" w:rsidR="00FA45E2" w:rsidRPr="00FA45E2" w:rsidRDefault="00FA45E2" w:rsidP="00FA45E2">
      <w:pPr>
        <w:jc w:val="both"/>
        <w:rPr>
          <w:i/>
          <w:iCs/>
        </w:rPr>
      </w:pPr>
      <w:r w:rsidRPr="00FA45E2">
        <w:rPr>
          <w:i/>
          <w:iCs/>
        </w:rPr>
        <w:lastRenderedPageBreak/>
        <w:t>PASC agreed that it is reasonable to present a single clinical claim of non-inferiority for the overarching population, even if for subpopulations b and c (now combined), a superiority claim could be suggested. PASC noted that the amount of available comparative data is limited, making any kind of subgroup analysis challenging.</w:t>
      </w:r>
    </w:p>
    <w:p w14:paraId="0BE584DE" w14:textId="3D85B9CE" w:rsidR="00405FA8" w:rsidRPr="00950494" w:rsidRDefault="00FA45E2" w:rsidP="00950494">
      <w:pPr>
        <w:jc w:val="both"/>
        <w:rPr>
          <w:i/>
        </w:rPr>
      </w:pPr>
      <w:r w:rsidRPr="00FA45E2">
        <w:rPr>
          <w:i/>
          <w:iCs/>
        </w:rPr>
        <w:t>No changes to the proposal for a cost-minimisation analysis were noted by PASC.</w:t>
      </w:r>
    </w:p>
    <w:p w14:paraId="047E4738" w14:textId="1D501EE9" w:rsidR="00D73332" w:rsidRPr="00DE762F" w:rsidRDefault="00D73332" w:rsidP="00DE762F">
      <w:pPr>
        <w:pStyle w:val="Heading2"/>
      </w:pPr>
      <w:r w:rsidRPr="00DE762F">
        <w:t>Propos</w:t>
      </w:r>
      <w:r w:rsidR="000D1FCF" w:rsidRPr="00DE762F">
        <w:t>al for public funding</w:t>
      </w:r>
    </w:p>
    <w:p w14:paraId="50E8FFF3" w14:textId="23DB7555" w:rsidR="001E54F2" w:rsidRDefault="00FC1AC2" w:rsidP="007541E7">
      <w:pPr>
        <w:jc w:val="both"/>
      </w:pPr>
      <w:r w:rsidRPr="00F64C2E">
        <w:t xml:space="preserve">The applicant proposes the creation of </w:t>
      </w:r>
      <w:r w:rsidR="000E1BE8" w:rsidRPr="00F64C2E">
        <w:t xml:space="preserve">2 </w:t>
      </w:r>
      <w:r w:rsidR="001A7563" w:rsidRPr="00F64C2E">
        <w:t xml:space="preserve">new MBS </w:t>
      </w:r>
      <w:r w:rsidR="005D5C7E" w:rsidRPr="00F64C2E">
        <w:t>items</w:t>
      </w:r>
      <w:r w:rsidR="00176D3A" w:rsidRPr="00F64C2E">
        <w:t xml:space="preserve"> for the insertion</w:t>
      </w:r>
      <w:r w:rsidR="00506C66" w:rsidRPr="00F64C2E">
        <w:t xml:space="preserve"> of</w:t>
      </w:r>
      <w:r w:rsidR="00176D3A" w:rsidRPr="00F64C2E">
        <w:t>,</w:t>
      </w:r>
      <w:r w:rsidR="00506C66" w:rsidRPr="00F64C2E">
        <w:t xml:space="preserve"> and the</w:t>
      </w:r>
      <w:r w:rsidR="00176D3A" w:rsidRPr="00F64C2E">
        <w:t xml:space="preserve"> removal or replacement of</w:t>
      </w:r>
      <w:r w:rsidR="00E57EAC" w:rsidRPr="00F64C2E">
        <w:t>,</w:t>
      </w:r>
      <w:r w:rsidR="00176D3A" w:rsidRPr="00F64C2E">
        <w:t xml:space="preserve"> the</w:t>
      </w:r>
      <w:r w:rsidR="0090387E" w:rsidRPr="00F64C2E">
        <w:t xml:space="preserve"> EV</w:t>
      </w:r>
      <w:r w:rsidR="00176D3A" w:rsidRPr="00F64C2E">
        <w:t xml:space="preserve"> lead</w:t>
      </w:r>
      <w:r w:rsidR="0090387E" w:rsidRPr="00F64C2E">
        <w:t xml:space="preserve"> component </w:t>
      </w:r>
      <w:r w:rsidR="00176D3A" w:rsidRPr="00F64C2E">
        <w:t>for the EV-ICD system</w:t>
      </w:r>
      <w:r w:rsidR="00452C3B" w:rsidRPr="00F64C2E">
        <w:t xml:space="preserve"> </w:t>
      </w:r>
      <w:r w:rsidR="00EA3787" w:rsidRPr="00F64C2E">
        <w:fldChar w:fldCharType="begin"/>
      </w:r>
      <w:r w:rsidR="002B1C7F" w:rsidRPr="00F64C2E">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rsidR="00EA3787" w:rsidRPr="00F64C2E">
        <w:fldChar w:fldCharType="separate"/>
      </w:r>
      <w:r w:rsidR="00EA3787" w:rsidRPr="00F64C2E">
        <w:rPr>
          <w:noProof/>
        </w:rPr>
        <w:t>(Applicant, 2022a)</w:t>
      </w:r>
      <w:r w:rsidR="00EA3787" w:rsidRPr="00F64C2E">
        <w:fldChar w:fldCharType="end"/>
      </w:r>
      <w:r w:rsidR="00CE3989" w:rsidRPr="00F64C2E">
        <w:t xml:space="preserve">. </w:t>
      </w:r>
      <w:r w:rsidR="0027493D" w:rsidRPr="00F64C2E">
        <w:t>The applicant notes that</w:t>
      </w:r>
      <w:r w:rsidR="003E619B" w:rsidRPr="00F64C2E">
        <w:t xml:space="preserve"> </w:t>
      </w:r>
      <w:r w:rsidR="00D4448A" w:rsidRPr="00F64C2E">
        <w:t xml:space="preserve">existing MBS item </w:t>
      </w:r>
      <w:r w:rsidR="00672ECE" w:rsidRPr="00F64C2E">
        <w:t>38472</w:t>
      </w:r>
      <w:r w:rsidR="006211FE" w:rsidRPr="00F64C2E">
        <w:t xml:space="preserve"> (</w:t>
      </w:r>
      <w:r w:rsidR="008950E5" w:rsidRPr="00F64C2E">
        <w:t>Insertion, replacement or removal of implantable defibrillator generator, if the patient</w:t>
      </w:r>
      <w:r w:rsidR="00593079" w:rsidRPr="00F64C2E">
        <w:t xml:space="preserve"> </w:t>
      </w:r>
      <w:r w:rsidR="008950E5" w:rsidRPr="00F64C2E">
        <w:t>…)</w:t>
      </w:r>
      <w:r w:rsidR="00672ECE" w:rsidRPr="00F64C2E">
        <w:t xml:space="preserve"> </w:t>
      </w:r>
      <w:r w:rsidR="00A46FD5" w:rsidRPr="00F64C2E">
        <w:t xml:space="preserve">is applicable </w:t>
      </w:r>
      <w:r w:rsidR="006211FE" w:rsidRPr="00F64C2E">
        <w:t xml:space="preserve">for </w:t>
      </w:r>
      <w:r w:rsidR="003E619B" w:rsidRPr="00F64C2E">
        <w:t>the</w:t>
      </w:r>
      <w:r w:rsidR="005309CA" w:rsidRPr="00F64C2E">
        <w:t xml:space="preserve"> insertion, removal </w:t>
      </w:r>
      <w:r w:rsidR="00A31A59" w:rsidRPr="00F64C2E">
        <w:t>or</w:t>
      </w:r>
      <w:r w:rsidR="003E619B" w:rsidRPr="00F64C2E">
        <w:t xml:space="preserve"> </w:t>
      </w:r>
      <w:r w:rsidR="00A31A59" w:rsidRPr="00F64C2E">
        <w:t xml:space="preserve">replacement of the </w:t>
      </w:r>
      <w:r w:rsidR="003E619B" w:rsidRPr="00F64C2E">
        <w:t>generator used for the EV-ICD system</w:t>
      </w:r>
      <w:r w:rsidR="00452C3B" w:rsidRPr="00F64C2E">
        <w:t xml:space="preserve"> </w:t>
      </w:r>
      <w:r w:rsidR="00EA3787" w:rsidRPr="00F64C2E">
        <w:fldChar w:fldCharType="begin"/>
      </w:r>
      <w:r w:rsidR="002B1C7F" w:rsidRPr="00F64C2E">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rsidRPr="00F64C2E">
        <w:fldChar w:fldCharType="separate"/>
      </w:r>
      <w:r w:rsidR="00EA3787" w:rsidRPr="00F64C2E">
        <w:rPr>
          <w:noProof/>
        </w:rPr>
        <w:t>(Applicant, 2022b)</w:t>
      </w:r>
      <w:r w:rsidR="00EA3787" w:rsidRPr="00F64C2E">
        <w:fldChar w:fldCharType="end"/>
      </w:r>
      <w:r w:rsidR="00593079" w:rsidRPr="00F64C2E">
        <w:t>.</w:t>
      </w:r>
    </w:p>
    <w:p w14:paraId="026749E6" w14:textId="3AEA4292" w:rsidR="00B14A2C" w:rsidRDefault="00CE3989" w:rsidP="007541E7">
      <w:pPr>
        <w:jc w:val="both"/>
      </w:pPr>
      <w:r w:rsidRPr="00E523A5">
        <w:t>Separate item</w:t>
      </w:r>
      <w:r>
        <w:t>s are proposed for</w:t>
      </w:r>
      <w:r w:rsidR="00145998">
        <w:t xml:space="preserve"> </w:t>
      </w:r>
      <w:r>
        <w:t>the insertion of</w:t>
      </w:r>
      <w:r w:rsidR="00145998">
        <w:t xml:space="preserve"> </w:t>
      </w:r>
      <w:r w:rsidR="00F1194F">
        <w:t>an</w:t>
      </w:r>
      <w:r w:rsidR="00145998">
        <w:t xml:space="preserve"> EV lead</w:t>
      </w:r>
      <w:r>
        <w:t xml:space="preserve"> </w:t>
      </w:r>
      <w:r w:rsidR="00011E59">
        <w:t>and</w:t>
      </w:r>
      <w:r>
        <w:t xml:space="preserve"> the removal or replacement of</w:t>
      </w:r>
      <w:r w:rsidR="00145998">
        <w:t xml:space="preserve"> </w:t>
      </w:r>
      <w:r w:rsidR="00F1194F">
        <w:t>an</w:t>
      </w:r>
      <w:r>
        <w:t xml:space="preserve"> </w:t>
      </w:r>
      <w:r w:rsidR="00145998">
        <w:t>EV</w:t>
      </w:r>
      <w:r>
        <w:t xml:space="preserve"> lead </w:t>
      </w:r>
      <w:r w:rsidR="00534BB0">
        <w:t>given differences in the complexity</w:t>
      </w:r>
      <w:r w:rsidR="00F1194F">
        <w:t xml:space="preserve">, </w:t>
      </w:r>
      <w:r w:rsidR="00534BB0">
        <w:t xml:space="preserve">and thereby </w:t>
      </w:r>
      <w:r w:rsidR="00AC3528">
        <w:t>proposed</w:t>
      </w:r>
      <w:r w:rsidR="00534BB0">
        <w:t xml:space="preserve"> fee</w:t>
      </w:r>
      <w:r w:rsidR="00F1194F">
        <w:t>,</w:t>
      </w:r>
      <w:r w:rsidR="00534BB0">
        <w:t xml:space="preserve"> </w:t>
      </w:r>
      <w:r w:rsidR="00011E59">
        <w:t xml:space="preserve">of the procedures. </w:t>
      </w:r>
      <w:r w:rsidR="0038002D">
        <w:t>I</w:t>
      </w:r>
      <w:r w:rsidR="003D3F30">
        <w:t xml:space="preserve">nitial insertion of an </w:t>
      </w:r>
      <w:r w:rsidR="00C42997">
        <w:t>EV</w:t>
      </w:r>
      <w:r w:rsidR="003D3F30">
        <w:t xml:space="preserve"> lead (for ICD</w:t>
      </w:r>
      <w:r w:rsidR="00C42997">
        <w:t>-</w:t>
      </w:r>
      <w:r w:rsidR="003D3F30">
        <w:t xml:space="preserve">naïve patients or following the removal of a </w:t>
      </w:r>
      <w:r w:rsidR="00C42997">
        <w:t>TV</w:t>
      </w:r>
      <w:r w:rsidR="003D3F30">
        <w:t xml:space="preserve"> lead) requires a complex </w:t>
      </w:r>
      <w:r w:rsidR="00431D37">
        <w:t xml:space="preserve">substernal tunnelling procedure </w:t>
      </w:r>
      <w:r w:rsidR="00B7040E">
        <w:t>which</w:t>
      </w:r>
      <w:r w:rsidR="0038002D">
        <w:t>, according to the applicant,</w:t>
      </w:r>
      <w:r w:rsidR="00B7040E">
        <w:t xml:space="preserve"> increases procedure time and require</w:t>
      </w:r>
      <w:r w:rsidR="0038002D">
        <w:t>s</w:t>
      </w:r>
      <w:r w:rsidR="00B7040E">
        <w:t xml:space="preserve"> advanced specialist </w:t>
      </w:r>
      <w:r w:rsidR="00904514">
        <w:t xml:space="preserve">training </w:t>
      </w:r>
      <w:r w:rsidR="00EA3787">
        <w:fldChar w:fldCharType="begin"/>
      </w:r>
      <w:r w:rsidR="002B1C7F">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rsidR="00EA3787">
        <w:fldChar w:fldCharType="separate"/>
      </w:r>
      <w:r w:rsidR="00EA3787">
        <w:rPr>
          <w:noProof/>
        </w:rPr>
        <w:t>(Applicant, 2022a)</w:t>
      </w:r>
      <w:r w:rsidR="00EA3787">
        <w:fldChar w:fldCharType="end"/>
      </w:r>
      <w:r w:rsidR="00904514">
        <w:t>.</w:t>
      </w:r>
      <w:r w:rsidR="004453FE">
        <w:t xml:space="preserve"> This tunnelling procedure is not required </w:t>
      </w:r>
      <w:r w:rsidR="002B4FAB">
        <w:t xml:space="preserve">when the extravascular leads are removed or replaced </w:t>
      </w:r>
      <w:r w:rsidR="00EA3787">
        <w:fldChar w:fldCharType="begin"/>
      </w:r>
      <w:r w:rsidR="002B1C7F">
        <w:instrText xml:space="preserve"> ADDIN EN.CITE &lt;EndNote&gt;&lt;Cite&gt;&lt;Author&gt;Applicant&lt;/Author&gt;&lt;Year&gt;2022&lt;/Year&gt;&lt;RecNum&gt;32&lt;/RecNum&gt;&lt;DisplayText&gt;(Applicant, 2022a)&lt;/DisplayText&gt;&lt;record&gt;&lt;rec-number&gt;32&lt;/rec-number&gt;&lt;foreign-keys&gt;&lt;key app="EN" db-id="dxwp9sr0q2tvaketzr1ptspxe55xeavas9tv" timestamp="1655960046"&gt;32&lt;/key&gt;&lt;/foreign-keys&gt;&lt;ref-type name="Personal Communication"&gt;26&lt;/ref-type&gt;&lt;contributors&gt;&lt;authors&gt;&lt;author&gt;Applicant&lt;/author&gt;&lt;/authors&gt;&lt;/contributors&gt;&lt;titles&gt;&lt;title&gt;Applicant response to emailed questions from the Department of Health, received 3 June&lt;/title&gt;&lt;/titles&gt;&lt;dates&gt;&lt;year&gt;2022&lt;/year&gt;&lt;/dates&gt;&lt;urls&gt;&lt;/urls&gt;&lt;/record&gt;&lt;/Cite&gt;&lt;/EndNote&gt;</w:instrText>
      </w:r>
      <w:r w:rsidR="00EA3787">
        <w:fldChar w:fldCharType="separate"/>
      </w:r>
      <w:r w:rsidR="00EA3787">
        <w:rPr>
          <w:noProof/>
        </w:rPr>
        <w:t>(Applicant, 2022a)</w:t>
      </w:r>
      <w:r w:rsidR="00EA3787">
        <w:fldChar w:fldCharType="end"/>
      </w:r>
      <w:r w:rsidR="00C01F05">
        <w:t>.</w:t>
      </w:r>
    </w:p>
    <w:p w14:paraId="381DCD59" w14:textId="37F4709F" w:rsidR="00AE7A11" w:rsidRDefault="0005721E" w:rsidP="007541E7">
      <w:pPr>
        <w:jc w:val="both"/>
      </w:pPr>
      <w:r>
        <w:t>The MBS items proposed by the applicant are shown below.</w:t>
      </w:r>
      <w:r w:rsidR="00C01F05">
        <w:t xml:space="preserve"> A</w:t>
      </w:r>
      <w:r>
        <w:t>mendments made by the assessment group are shown in red.</w:t>
      </w:r>
    </w:p>
    <w:p w14:paraId="28E3EE3C" w14:textId="2A847AC8" w:rsidR="00744CAF" w:rsidRPr="00BC7208" w:rsidRDefault="00744CAF" w:rsidP="00744CAF">
      <w:pPr>
        <w:jc w:val="both"/>
        <w:rPr>
          <w:i/>
        </w:rPr>
      </w:pPr>
      <w:r w:rsidRPr="00BC7208">
        <w:rPr>
          <w:i/>
        </w:rPr>
        <w:t xml:space="preserve">PASC suggested that MBS item 38467, which is for the insertion, </w:t>
      </w:r>
      <w:proofErr w:type="gramStart"/>
      <w:r w:rsidRPr="00BC7208">
        <w:rPr>
          <w:i/>
        </w:rPr>
        <w:t>removal</w:t>
      </w:r>
      <w:proofErr w:type="gramEnd"/>
      <w:r w:rsidRPr="00BC7208">
        <w:rPr>
          <w:i/>
        </w:rPr>
        <w:t xml:space="preserve"> or replacement of myocardial electrode and (access items) 18260, 38418, 38448, 38456, should be restricted from co-claiming with this proposed service.</w:t>
      </w:r>
    </w:p>
    <w:p w14:paraId="39FC4068" w14:textId="5CFEBEAA" w:rsidR="003F0814" w:rsidRDefault="00744CAF" w:rsidP="007541E7">
      <w:pPr>
        <w:jc w:val="both"/>
        <w:rPr>
          <w:rFonts w:asciiTheme="minorHAnsi" w:hAnsiTheme="minorHAnsi" w:cstheme="minorHAnsi"/>
          <w:i/>
          <w:iCs/>
        </w:rPr>
      </w:pPr>
      <w:r w:rsidRPr="00BC7208">
        <w:rPr>
          <w:i/>
        </w:rPr>
        <w:t xml:space="preserve">PASC agreed that the revised MBS item descriptors are clear. </w:t>
      </w:r>
      <w:r w:rsidR="00AA1215">
        <w:rPr>
          <w:rFonts w:asciiTheme="minorHAnsi" w:hAnsiTheme="minorHAnsi" w:cstheme="minorHAnsi"/>
          <w:i/>
          <w:iCs/>
        </w:rPr>
        <w:t xml:space="preserve">PASC agreed </w:t>
      </w:r>
      <w:r w:rsidR="00AA1215" w:rsidRPr="003D19F2">
        <w:rPr>
          <w:rFonts w:asciiTheme="minorHAnsi" w:hAnsiTheme="minorHAnsi" w:cstheme="minorHAnsi"/>
          <w:i/>
          <w:iCs/>
        </w:rPr>
        <w:t>to change the terminology from</w:t>
      </w:r>
      <w:r w:rsidR="00AA1215">
        <w:rPr>
          <w:rFonts w:asciiTheme="minorHAnsi" w:hAnsiTheme="minorHAnsi" w:cstheme="minorHAnsi"/>
          <w:i/>
          <w:iCs/>
        </w:rPr>
        <w:t xml:space="preserve"> </w:t>
      </w:r>
      <w:proofErr w:type="gramStart"/>
      <w:r w:rsidR="00AA1215">
        <w:rPr>
          <w:rFonts w:asciiTheme="minorHAnsi" w:hAnsiTheme="minorHAnsi" w:cstheme="minorHAnsi"/>
          <w:i/>
          <w:iCs/>
        </w:rPr>
        <w:t>“</w:t>
      </w:r>
      <w:r w:rsidR="00AA1215" w:rsidRPr="00933509">
        <w:rPr>
          <w:rFonts w:asciiTheme="minorHAnsi" w:hAnsiTheme="minorHAnsi" w:cstheme="minorHAnsi"/>
          <w:i/>
          <w:iCs/>
        </w:rPr>
        <w:t xml:space="preserve"> (</w:t>
      </w:r>
      <w:proofErr w:type="gramEnd"/>
      <w:r w:rsidR="00AA1215" w:rsidRPr="00933509">
        <w:rPr>
          <w:rFonts w:asciiTheme="minorHAnsi" w:hAnsiTheme="minorHAnsi" w:cstheme="minorHAnsi"/>
          <w:i/>
          <w:iCs/>
        </w:rPr>
        <w:t xml:space="preserve">per applicant proposal) </w:t>
      </w:r>
      <w:r w:rsidR="00AA1215" w:rsidRPr="003D19F2">
        <w:rPr>
          <w:rFonts w:asciiTheme="minorHAnsi" w:hAnsiTheme="minorHAnsi" w:cstheme="minorHAnsi"/>
          <w:i/>
          <w:iCs/>
        </w:rPr>
        <w:t>to “substernal”</w:t>
      </w:r>
      <w:r w:rsidR="00AA1215" w:rsidRPr="00933509">
        <w:rPr>
          <w:rFonts w:asciiTheme="minorHAnsi" w:hAnsiTheme="minorHAnsi" w:cstheme="minorHAnsi"/>
          <w:i/>
          <w:iCs/>
        </w:rPr>
        <w:t xml:space="preserve"> to avoid confusion with other extravascular systems, such as the </w:t>
      </w:r>
      <w:r w:rsidR="00AA1215">
        <w:rPr>
          <w:rFonts w:asciiTheme="minorHAnsi" w:hAnsiTheme="minorHAnsi" w:cstheme="minorHAnsi"/>
          <w:i/>
          <w:iCs/>
        </w:rPr>
        <w:t>S-</w:t>
      </w:r>
      <w:r w:rsidR="00AA1215" w:rsidRPr="00933509">
        <w:rPr>
          <w:rFonts w:asciiTheme="minorHAnsi" w:hAnsiTheme="minorHAnsi" w:cstheme="minorHAnsi"/>
          <w:i/>
          <w:iCs/>
        </w:rPr>
        <w:t>ICD</w:t>
      </w:r>
      <w:r w:rsidR="00AA1215">
        <w:rPr>
          <w:rFonts w:asciiTheme="minorHAnsi" w:hAnsiTheme="minorHAnsi" w:cstheme="minorHAnsi"/>
          <w:i/>
          <w:iCs/>
        </w:rPr>
        <w:t xml:space="preserve"> system.</w:t>
      </w:r>
    </w:p>
    <w:tbl>
      <w:tblPr>
        <w:tblStyle w:val="TableGrid"/>
        <w:tblW w:w="5000" w:type="pct"/>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571"/>
      </w:tblGrid>
      <w:tr w:rsidR="00C538D6" w:rsidRPr="00D2670B" w14:paraId="1CC7ABFB" w14:textId="77777777" w:rsidTr="0021591C">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7FD4AB97" w14:textId="77777777" w:rsidR="00C538D6" w:rsidRPr="00DE762F" w:rsidRDefault="00C538D6" w:rsidP="0021591C">
            <w:pPr>
              <w:pStyle w:val="TableText0"/>
            </w:pPr>
            <w:r w:rsidRPr="00DE762F">
              <w:t>Category</w:t>
            </w:r>
            <w:r>
              <w:t xml:space="preserve"> 3</w:t>
            </w:r>
            <w:r w:rsidRPr="00D2670B">
              <w:t xml:space="preserve"> </w:t>
            </w:r>
            <w:r>
              <w:t>– Therapeutic Procedures – Surgical Operations</w:t>
            </w:r>
          </w:p>
        </w:tc>
      </w:tr>
      <w:tr w:rsidR="00C538D6" w:rsidRPr="005771DC" w14:paraId="16661B38" w14:textId="77777777" w:rsidTr="0021591C">
        <w:trPr>
          <w:cantSplit/>
          <w:tblHeader/>
        </w:trPr>
        <w:tc>
          <w:tcPr>
            <w:tcW w:w="5000" w:type="pct"/>
            <w:tcBorders>
              <w:top w:val="single" w:sz="4" w:space="0" w:color="auto"/>
              <w:left w:val="single" w:sz="4" w:space="0" w:color="auto"/>
              <w:bottom w:val="single" w:sz="4" w:space="0" w:color="auto"/>
              <w:right w:val="single" w:sz="4" w:space="0" w:color="auto"/>
            </w:tcBorders>
          </w:tcPr>
          <w:p w14:paraId="331D73DB" w14:textId="77777777" w:rsidR="00C538D6" w:rsidRPr="00DE762F" w:rsidRDefault="00C538D6" w:rsidP="0021591C">
            <w:pPr>
              <w:spacing w:before="120" w:after="120" w:line="240" w:lineRule="auto"/>
              <w:rPr>
                <w:rFonts w:ascii="Arial Narrow" w:hAnsi="Arial Narrow"/>
                <w:sz w:val="20"/>
                <w:szCs w:val="20"/>
              </w:rPr>
            </w:pPr>
            <w:r w:rsidRPr="00DE762F">
              <w:rPr>
                <w:rFonts w:ascii="Arial Narrow" w:hAnsi="Arial Narrow"/>
                <w:sz w:val="20"/>
                <w:szCs w:val="20"/>
              </w:rPr>
              <w:t>MBS item *XXXX</w:t>
            </w:r>
          </w:p>
          <w:p w14:paraId="0BF270D4" w14:textId="77777777" w:rsidR="00C538D6" w:rsidRDefault="00C538D6" w:rsidP="0021591C">
            <w:pPr>
              <w:spacing w:before="120" w:after="120" w:line="240" w:lineRule="auto"/>
              <w:rPr>
                <w:rFonts w:ascii="Arial Narrow" w:hAnsi="Arial Narrow"/>
                <w:sz w:val="20"/>
                <w:szCs w:val="20"/>
              </w:rPr>
            </w:pPr>
            <w:r>
              <w:rPr>
                <w:rFonts w:ascii="Arial Narrow" w:hAnsi="Arial Narrow"/>
                <w:color w:val="FF0000"/>
                <w:sz w:val="20"/>
                <w:szCs w:val="20"/>
              </w:rPr>
              <w:t xml:space="preserve">SUBSTERNAL </w:t>
            </w:r>
            <w:r w:rsidRPr="00E02408">
              <w:rPr>
                <w:rFonts w:ascii="Arial Narrow" w:hAnsi="Arial Narrow"/>
                <w:strike/>
                <w:color w:val="FF0000"/>
                <w:sz w:val="20"/>
                <w:szCs w:val="20"/>
              </w:rPr>
              <w:t>EXTRAVASCULAR</w:t>
            </w:r>
            <w:r w:rsidRPr="00E02408">
              <w:rPr>
                <w:rFonts w:ascii="Arial Narrow" w:hAnsi="Arial Narrow"/>
                <w:color w:val="FF0000"/>
                <w:sz w:val="20"/>
                <w:szCs w:val="20"/>
              </w:rPr>
              <w:t xml:space="preserve"> </w:t>
            </w:r>
            <w:r>
              <w:rPr>
                <w:rFonts w:ascii="Arial Narrow" w:hAnsi="Arial Narrow"/>
                <w:sz w:val="20"/>
                <w:szCs w:val="20"/>
              </w:rPr>
              <w:t>DEFIBRILLATOR LEAD (WITH CAPACITY FOR PACING), insertion of, if the patient has one of the following:</w:t>
            </w:r>
          </w:p>
          <w:p w14:paraId="6EDF2771" w14:textId="77777777" w:rsidR="00C538D6" w:rsidRDefault="00C538D6" w:rsidP="00C538D6">
            <w:pPr>
              <w:pStyle w:val="ListParagraph"/>
              <w:numPr>
                <w:ilvl w:val="0"/>
                <w:numId w:val="13"/>
              </w:numPr>
              <w:spacing w:before="120" w:after="120" w:line="240" w:lineRule="auto"/>
              <w:rPr>
                <w:rFonts w:ascii="Arial Narrow" w:hAnsi="Arial Narrow"/>
                <w:sz w:val="20"/>
                <w:szCs w:val="20"/>
              </w:rPr>
            </w:pPr>
            <w:r>
              <w:rPr>
                <w:rFonts w:ascii="Arial Narrow" w:hAnsi="Arial Narrow"/>
                <w:sz w:val="20"/>
                <w:szCs w:val="20"/>
              </w:rPr>
              <w:t xml:space="preserve">a history of </w:t>
            </w:r>
            <w:proofErr w:type="spellStart"/>
            <w:r>
              <w:rPr>
                <w:rFonts w:ascii="Arial Narrow" w:hAnsi="Arial Narrow"/>
                <w:sz w:val="20"/>
                <w:szCs w:val="20"/>
              </w:rPr>
              <w:t>haemodynamically</w:t>
            </w:r>
            <w:proofErr w:type="spellEnd"/>
            <w:r>
              <w:rPr>
                <w:rFonts w:ascii="Arial Narrow" w:hAnsi="Arial Narrow"/>
                <w:sz w:val="20"/>
                <w:szCs w:val="20"/>
              </w:rPr>
              <w:t xml:space="preserve"> significant ventricular arrhythmias in the presence of structural heart </w:t>
            </w:r>
            <w:proofErr w:type="gramStart"/>
            <w:r>
              <w:rPr>
                <w:rFonts w:ascii="Arial Narrow" w:hAnsi="Arial Narrow"/>
                <w:sz w:val="20"/>
                <w:szCs w:val="20"/>
              </w:rPr>
              <w:t>disease;</w:t>
            </w:r>
            <w:proofErr w:type="gramEnd"/>
          </w:p>
          <w:p w14:paraId="01F8FD43" w14:textId="77777777" w:rsidR="00C538D6" w:rsidRDefault="00C538D6" w:rsidP="00C538D6">
            <w:pPr>
              <w:pStyle w:val="ListParagraph"/>
              <w:numPr>
                <w:ilvl w:val="0"/>
                <w:numId w:val="13"/>
              </w:numPr>
              <w:spacing w:before="120" w:after="120" w:line="240" w:lineRule="auto"/>
              <w:rPr>
                <w:rFonts w:ascii="Arial Narrow" w:hAnsi="Arial Narrow"/>
                <w:sz w:val="20"/>
                <w:szCs w:val="20"/>
              </w:rPr>
            </w:pPr>
            <w:r>
              <w:rPr>
                <w:rFonts w:ascii="Arial Narrow" w:hAnsi="Arial Narrow"/>
                <w:sz w:val="20"/>
                <w:szCs w:val="20"/>
              </w:rPr>
              <w:t xml:space="preserve">documented high-risk genetic cardiac </w:t>
            </w:r>
            <w:proofErr w:type="gramStart"/>
            <w:r>
              <w:rPr>
                <w:rFonts w:ascii="Arial Narrow" w:hAnsi="Arial Narrow"/>
                <w:sz w:val="20"/>
                <w:szCs w:val="20"/>
              </w:rPr>
              <w:t>disease;</w:t>
            </w:r>
            <w:proofErr w:type="gramEnd"/>
          </w:p>
          <w:p w14:paraId="48189356" w14:textId="77777777" w:rsidR="00C538D6" w:rsidRDefault="00C538D6" w:rsidP="00C538D6">
            <w:pPr>
              <w:pStyle w:val="ListParagraph"/>
              <w:numPr>
                <w:ilvl w:val="0"/>
                <w:numId w:val="13"/>
              </w:numPr>
              <w:spacing w:before="120" w:after="120" w:line="240" w:lineRule="auto"/>
              <w:rPr>
                <w:rFonts w:ascii="Arial Narrow" w:hAnsi="Arial Narrow"/>
                <w:sz w:val="20"/>
                <w:szCs w:val="20"/>
              </w:rPr>
            </w:pPr>
            <w:r>
              <w:rPr>
                <w:rFonts w:ascii="Arial Narrow" w:hAnsi="Arial Narrow"/>
                <w:sz w:val="20"/>
                <w:szCs w:val="20"/>
              </w:rPr>
              <w:t xml:space="preserve">ischaemic heart disease, with a left ventricular ejection fraction of less than 30% at least one month after experiencing a myocardial infarction and while on optimised medical </w:t>
            </w:r>
            <w:proofErr w:type="gramStart"/>
            <w:r>
              <w:rPr>
                <w:rFonts w:ascii="Arial Narrow" w:hAnsi="Arial Narrow"/>
                <w:sz w:val="20"/>
                <w:szCs w:val="20"/>
              </w:rPr>
              <w:t>therapy;</w:t>
            </w:r>
            <w:proofErr w:type="gramEnd"/>
          </w:p>
          <w:p w14:paraId="71D91339" w14:textId="77777777" w:rsidR="00C538D6" w:rsidRDefault="00C538D6" w:rsidP="00C538D6">
            <w:pPr>
              <w:pStyle w:val="ListParagraph"/>
              <w:numPr>
                <w:ilvl w:val="0"/>
                <w:numId w:val="13"/>
              </w:numPr>
              <w:spacing w:before="120" w:after="120" w:line="240" w:lineRule="auto"/>
              <w:rPr>
                <w:rFonts w:ascii="Arial Narrow" w:hAnsi="Arial Narrow"/>
                <w:sz w:val="20"/>
                <w:szCs w:val="20"/>
              </w:rPr>
            </w:pPr>
            <w:r>
              <w:rPr>
                <w:rFonts w:ascii="Arial Narrow" w:hAnsi="Arial Narrow"/>
                <w:sz w:val="20"/>
                <w:szCs w:val="20"/>
              </w:rPr>
              <w:t>chronic heart failure, classified as New York Heart Association class II or III, with a left ventricular ejection fraction of less than 35% (despite optimised medical therapy</w:t>
            </w:r>
            <w:proofErr w:type="gramStart"/>
            <w:r>
              <w:rPr>
                <w:rFonts w:ascii="Arial Narrow" w:hAnsi="Arial Narrow"/>
                <w:sz w:val="20"/>
                <w:szCs w:val="20"/>
              </w:rPr>
              <w:t>);</w:t>
            </w:r>
            <w:proofErr w:type="gramEnd"/>
          </w:p>
          <w:p w14:paraId="2FC35F67" w14:textId="77777777" w:rsidR="00C538D6" w:rsidRDefault="00C538D6" w:rsidP="0021591C">
            <w:pPr>
              <w:spacing w:before="120" w:after="120" w:line="240" w:lineRule="auto"/>
              <w:rPr>
                <w:rFonts w:ascii="Arial Narrow" w:hAnsi="Arial Narrow"/>
                <w:sz w:val="20"/>
                <w:szCs w:val="20"/>
              </w:rPr>
            </w:pPr>
            <w:r>
              <w:rPr>
                <w:rFonts w:ascii="Arial Narrow" w:hAnsi="Arial Narrow"/>
                <w:sz w:val="20"/>
                <w:szCs w:val="20"/>
              </w:rPr>
              <w:t>other than a service to which item 38212, 38350, 38353 or 38467 applies (H)</w:t>
            </w:r>
          </w:p>
          <w:p w14:paraId="752FC942" w14:textId="77777777" w:rsidR="00C538D6" w:rsidRPr="007775EA" w:rsidRDefault="00C538D6" w:rsidP="0021591C">
            <w:pPr>
              <w:spacing w:before="120" w:after="120" w:line="240" w:lineRule="auto"/>
              <w:rPr>
                <w:rFonts w:ascii="Arial Narrow" w:hAnsi="Arial Narrow"/>
                <w:color w:val="FF0000"/>
                <w:sz w:val="20"/>
                <w:szCs w:val="20"/>
              </w:rPr>
            </w:pPr>
            <w:r w:rsidRPr="007775EA">
              <w:rPr>
                <w:rFonts w:ascii="Arial Narrow" w:hAnsi="Arial Narrow"/>
                <w:color w:val="FF0000"/>
                <w:sz w:val="20"/>
                <w:szCs w:val="20"/>
              </w:rPr>
              <w:t>Multiple Operation Rule</w:t>
            </w:r>
          </w:p>
          <w:p w14:paraId="4548D6D2" w14:textId="77777777" w:rsidR="00C538D6" w:rsidRPr="00A6099D" w:rsidRDefault="00C538D6" w:rsidP="0021591C">
            <w:pPr>
              <w:spacing w:before="120" w:after="120" w:line="240" w:lineRule="auto"/>
              <w:rPr>
                <w:rFonts w:ascii="Arial Narrow" w:hAnsi="Arial Narrow"/>
                <w:color w:val="FF0000"/>
                <w:sz w:val="20"/>
                <w:szCs w:val="20"/>
              </w:rPr>
            </w:pPr>
            <w:r w:rsidRPr="007775EA">
              <w:rPr>
                <w:rFonts w:ascii="Arial Narrow" w:hAnsi="Arial Narrow"/>
                <w:color w:val="FF0000"/>
                <w:sz w:val="20"/>
                <w:szCs w:val="20"/>
              </w:rPr>
              <w:t>(</w:t>
            </w:r>
            <w:proofErr w:type="spellStart"/>
            <w:r w:rsidRPr="007775EA">
              <w:rPr>
                <w:rFonts w:ascii="Arial Narrow" w:hAnsi="Arial Narrow"/>
                <w:color w:val="FF0000"/>
                <w:sz w:val="20"/>
                <w:szCs w:val="20"/>
              </w:rPr>
              <w:t>Anaes</w:t>
            </w:r>
            <w:proofErr w:type="spellEnd"/>
            <w:r w:rsidRPr="007775EA">
              <w:rPr>
                <w:rFonts w:ascii="Arial Narrow" w:hAnsi="Arial Narrow"/>
                <w:color w:val="FF0000"/>
                <w:sz w:val="20"/>
                <w:szCs w:val="20"/>
              </w:rPr>
              <w:t>.) (Assist.)</w:t>
            </w:r>
          </w:p>
        </w:tc>
      </w:tr>
      <w:tr w:rsidR="00C538D6" w:rsidRPr="005771DC" w14:paraId="3433CB9A" w14:textId="77777777" w:rsidTr="0021591C">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662F0085" w14:textId="77777777" w:rsidR="00C538D6" w:rsidRPr="00C538D6" w:rsidRDefault="00C538D6" w:rsidP="0021591C">
            <w:pPr>
              <w:pStyle w:val="Tablenotes"/>
              <w:spacing w:after="240"/>
              <w:rPr>
                <w:sz w:val="20"/>
                <w:szCs w:val="22"/>
              </w:rPr>
            </w:pPr>
            <w:r w:rsidRPr="00DE762F">
              <w:rPr>
                <w:sz w:val="20"/>
              </w:rPr>
              <w:t xml:space="preserve">Fee: </w:t>
            </w:r>
            <w:r>
              <w:rPr>
                <w:sz w:val="20"/>
              </w:rPr>
              <w:t>$1,095.30 Benefit: 75% = $821.50</w:t>
            </w:r>
            <w:r w:rsidRPr="00C8293F">
              <w:rPr>
                <w:b/>
                <w:bCs/>
                <w:sz w:val="20"/>
              </w:rPr>
              <w:t xml:space="preserve"> </w:t>
            </w:r>
            <w:r w:rsidRPr="00C8293F">
              <w:rPr>
                <w:b/>
                <w:bCs/>
                <w:sz w:val="20"/>
                <w:szCs w:val="22"/>
              </w:rPr>
              <w:t>Note</w:t>
            </w:r>
            <w:r w:rsidRPr="00C8293F">
              <w:rPr>
                <w:sz w:val="20"/>
                <w:szCs w:val="22"/>
              </w:rPr>
              <w:t>: this item will apply when a transvenous lead is replaced with an extravascular lead</w:t>
            </w:r>
          </w:p>
        </w:tc>
      </w:tr>
    </w:tbl>
    <w:p w14:paraId="52F2A88F" w14:textId="5C15113F" w:rsidR="00C538D6" w:rsidRPr="00BC7208" w:rsidRDefault="00C538D6" w:rsidP="007541E7">
      <w:pPr>
        <w:jc w:val="both"/>
        <w:rPr>
          <w:i/>
        </w:rPr>
      </w:pPr>
      <w:r w:rsidRPr="00C8293F">
        <w:rPr>
          <w:b/>
          <w:bCs/>
          <w:sz w:val="20"/>
        </w:rPr>
        <w:t>Note</w:t>
      </w:r>
      <w:r w:rsidRPr="00C8293F">
        <w:rPr>
          <w:sz w:val="20"/>
        </w:rPr>
        <w:t>: this item will apply when a transvenous lead is replaced with an extravascular lead</w:t>
      </w:r>
    </w:p>
    <w:tbl>
      <w:tblPr>
        <w:tblStyle w:val="TableGrid"/>
        <w:tblW w:w="5000" w:type="pct"/>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571"/>
      </w:tblGrid>
      <w:tr w:rsidR="00C538D6" w:rsidRPr="00D2670B" w14:paraId="6E44A6F8" w14:textId="77777777" w:rsidTr="0021591C">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56FACAD8" w14:textId="77777777" w:rsidR="00C538D6" w:rsidRPr="00DE762F" w:rsidRDefault="00C538D6" w:rsidP="0021591C">
            <w:pPr>
              <w:pStyle w:val="TableText0"/>
            </w:pPr>
            <w:r w:rsidRPr="00DE762F">
              <w:lastRenderedPageBreak/>
              <w:t>Category</w:t>
            </w:r>
            <w:r>
              <w:t xml:space="preserve"> 3</w:t>
            </w:r>
            <w:r w:rsidRPr="00D2670B">
              <w:t xml:space="preserve"> </w:t>
            </w:r>
            <w:r>
              <w:t>– Therapeutic Procedures – Surgical Operations</w:t>
            </w:r>
          </w:p>
        </w:tc>
      </w:tr>
      <w:tr w:rsidR="00C538D6" w:rsidRPr="005771DC" w14:paraId="7041EC18" w14:textId="77777777" w:rsidTr="0021591C">
        <w:trPr>
          <w:cantSplit/>
          <w:tblHeader/>
        </w:trPr>
        <w:tc>
          <w:tcPr>
            <w:tcW w:w="5000" w:type="pct"/>
            <w:tcBorders>
              <w:top w:val="single" w:sz="4" w:space="0" w:color="auto"/>
              <w:left w:val="single" w:sz="4" w:space="0" w:color="auto"/>
              <w:bottom w:val="single" w:sz="4" w:space="0" w:color="auto"/>
              <w:right w:val="single" w:sz="4" w:space="0" w:color="auto"/>
            </w:tcBorders>
          </w:tcPr>
          <w:p w14:paraId="5AC66484" w14:textId="77777777" w:rsidR="00C538D6" w:rsidRPr="00DE762F" w:rsidRDefault="00C538D6" w:rsidP="0021591C">
            <w:pPr>
              <w:spacing w:before="120" w:after="120" w:line="240" w:lineRule="auto"/>
              <w:rPr>
                <w:rFonts w:ascii="Arial Narrow" w:hAnsi="Arial Narrow"/>
                <w:sz w:val="20"/>
                <w:szCs w:val="20"/>
              </w:rPr>
            </w:pPr>
            <w:r w:rsidRPr="00DE762F">
              <w:rPr>
                <w:rFonts w:ascii="Arial Narrow" w:hAnsi="Arial Narrow"/>
                <w:sz w:val="20"/>
                <w:szCs w:val="20"/>
              </w:rPr>
              <w:t>MBS item *XXXX</w:t>
            </w:r>
          </w:p>
          <w:p w14:paraId="080AEF80" w14:textId="77777777" w:rsidR="00C538D6" w:rsidRDefault="00C538D6" w:rsidP="0021591C">
            <w:pPr>
              <w:spacing w:before="120" w:after="120" w:line="240" w:lineRule="auto"/>
              <w:rPr>
                <w:rFonts w:ascii="Arial Narrow" w:hAnsi="Arial Narrow"/>
                <w:sz w:val="20"/>
                <w:szCs w:val="20"/>
              </w:rPr>
            </w:pPr>
            <w:r>
              <w:rPr>
                <w:rFonts w:ascii="Arial Narrow" w:hAnsi="Arial Narrow"/>
                <w:color w:val="FF0000"/>
                <w:sz w:val="20"/>
                <w:szCs w:val="20"/>
              </w:rPr>
              <w:t>SUBSTERNAL</w:t>
            </w:r>
            <w:r w:rsidRPr="00E02408">
              <w:rPr>
                <w:rFonts w:ascii="Arial Narrow" w:hAnsi="Arial Narrow"/>
                <w:strike/>
                <w:color w:val="FF0000"/>
                <w:sz w:val="20"/>
                <w:szCs w:val="20"/>
              </w:rPr>
              <w:t>EXTRAVASCULAR</w:t>
            </w:r>
            <w:r w:rsidRPr="00E02408">
              <w:rPr>
                <w:rFonts w:ascii="Arial Narrow" w:hAnsi="Arial Narrow"/>
                <w:color w:val="FF0000"/>
                <w:sz w:val="20"/>
                <w:szCs w:val="20"/>
              </w:rPr>
              <w:t xml:space="preserve"> </w:t>
            </w:r>
            <w:r>
              <w:rPr>
                <w:rFonts w:ascii="Arial Narrow" w:hAnsi="Arial Narrow"/>
                <w:sz w:val="20"/>
                <w:szCs w:val="20"/>
              </w:rPr>
              <w:t xml:space="preserve">DEFIBRILLATOR LEAD (WITH CAPACITY FOR PACING), </w:t>
            </w:r>
            <w:bookmarkStart w:id="27" w:name="OLE_LINK4"/>
            <w:r>
              <w:rPr>
                <w:rFonts w:ascii="Arial Narrow" w:hAnsi="Arial Narrow"/>
                <w:sz w:val="20"/>
                <w:szCs w:val="20"/>
              </w:rPr>
              <w:t>removal or replacement of</w:t>
            </w:r>
          </w:p>
          <w:bookmarkEnd w:id="27"/>
          <w:p w14:paraId="2692C948" w14:textId="77777777" w:rsidR="00C538D6" w:rsidRDefault="00C538D6" w:rsidP="0021591C">
            <w:pPr>
              <w:spacing w:before="120" w:after="120" w:line="240" w:lineRule="auto"/>
              <w:rPr>
                <w:rFonts w:ascii="Arial Narrow" w:hAnsi="Arial Narrow"/>
                <w:sz w:val="20"/>
                <w:szCs w:val="20"/>
              </w:rPr>
            </w:pPr>
            <w:r>
              <w:rPr>
                <w:rFonts w:ascii="Arial Narrow" w:hAnsi="Arial Narrow"/>
                <w:sz w:val="20"/>
                <w:szCs w:val="20"/>
              </w:rPr>
              <w:t>Note: For extravascular lead replacement procedures, this MBS item will be claimed only once during a single procedure to remove and replace an extravascular lead.</w:t>
            </w:r>
          </w:p>
          <w:p w14:paraId="6840A971" w14:textId="77777777" w:rsidR="00C538D6" w:rsidRDefault="00C538D6" w:rsidP="0021591C">
            <w:pPr>
              <w:spacing w:before="120" w:after="120" w:line="240" w:lineRule="auto"/>
              <w:rPr>
                <w:rFonts w:ascii="Arial Narrow" w:hAnsi="Arial Narrow"/>
                <w:sz w:val="20"/>
                <w:szCs w:val="20"/>
              </w:rPr>
            </w:pPr>
            <w:r>
              <w:rPr>
                <w:rFonts w:ascii="Arial Narrow" w:hAnsi="Arial Narrow"/>
                <w:sz w:val="20"/>
                <w:szCs w:val="20"/>
              </w:rPr>
              <w:t>other than a service to which item 38212, 38350, 38353 or 38467 applies (H)</w:t>
            </w:r>
          </w:p>
          <w:p w14:paraId="13B14F89" w14:textId="77777777" w:rsidR="00C538D6" w:rsidRDefault="00C538D6" w:rsidP="0021591C">
            <w:pPr>
              <w:spacing w:before="120" w:after="120" w:line="240" w:lineRule="auto"/>
              <w:rPr>
                <w:rFonts w:ascii="Arial Narrow" w:hAnsi="Arial Narrow"/>
                <w:sz w:val="20"/>
                <w:szCs w:val="20"/>
              </w:rPr>
            </w:pPr>
          </w:p>
          <w:p w14:paraId="1444FB70" w14:textId="77777777" w:rsidR="00C538D6" w:rsidRPr="00A03173" w:rsidRDefault="00C538D6" w:rsidP="0021591C">
            <w:pPr>
              <w:spacing w:before="120" w:after="120" w:line="240" w:lineRule="auto"/>
              <w:rPr>
                <w:rFonts w:ascii="Arial Narrow" w:hAnsi="Arial Narrow"/>
                <w:color w:val="FF0000"/>
                <w:sz w:val="20"/>
                <w:szCs w:val="20"/>
              </w:rPr>
            </w:pPr>
            <w:r w:rsidRPr="00A03173">
              <w:rPr>
                <w:rFonts w:ascii="Arial Narrow" w:hAnsi="Arial Narrow"/>
                <w:color w:val="FF0000"/>
                <w:sz w:val="20"/>
                <w:szCs w:val="20"/>
              </w:rPr>
              <w:t>Multiple Operation Rule</w:t>
            </w:r>
          </w:p>
          <w:p w14:paraId="356EA1CC" w14:textId="77777777" w:rsidR="00C538D6" w:rsidRPr="00C8293F" w:rsidRDefault="00C538D6" w:rsidP="0021591C">
            <w:pPr>
              <w:spacing w:before="120" w:after="120" w:line="240" w:lineRule="auto"/>
              <w:rPr>
                <w:rFonts w:ascii="Arial Narrow" w:hAnsi="Arial Narrow"/>
                <w:color w:val="FF0000"/>
                <w:sz w:val="20"/>
                <w:szCs w:val="20"/>
              </w:rPr>
            </w:pPr>
            <w:r w:rsidRPr="00A03173">
              <w:rPr>
                <w:rFonts w:ascii="Arial Narrow" w:hAnsi="Arial Narrow"/>
                <w:color w:val="FF0000"/>
                <w:sz w:val="20"/>
                <w:szCs w:val="20"/>
              </w:rPr>
              <w:t>(</w:t>
            </w:r>
            <w:proofErr w:type="spellStart"/>
            <w:r w:rsidRPr="00A03173">
              <w:rPr>
                <w:rFonts w:ascii="Arial Narrow" w:hAnsi="Arial Narrow"/>
                <w:color w:val="FF0000"/>
                <w:sz w:val="20"/>
                <w:szCs w:val="20"/>
              </w:rPr>
              <w:t>Anaes</w:t>
            </w:r>
            <w:proofErr w:type="spellEnd"/>
            <w:r w:rsidRPr="00A03173">
              <w:rPr>
                <w:rFonts w:ascii="Arial Narrow" w:hAnsi="Arial Narrow"/>
                <w:color w:val="FF0000"/>
                <w:sz w:val="20"/>
                <w:szCs w:val="20"/>
              </w:rPr>
              <w:t>.)</w:t>
            </w:r>
            <w:r>
              <w:rPr>
                <w:rFonts w:ascii="Arial Narrow" w:hAnsi="Arial Narrow"/>
                <w:color w:val="FF0000"/>
                <w:sz w:val="20"/>
                <w:szCs w:val="20"/>
              </w:rPr>
              <w:t xml:space="preserve"> (Assist.)</w:t>
            </w:r>
          </w:p>
        </w:tc>
      </w:tr>
      <w:tr w:rsidR="00C538D6" w:rsidRPr="005771DC" w14:paraId="466A3A13" w14:textId="77777777" w:rsidTr="0021591C">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2C0B3E85" w14:textId="77777777" w:rsidR="00C538D6" w:rsidRPr="00DE762F" w:rsidRDefault="00C538D6" w:rsidP="0021591C">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664.55 Benefit: 75% = $498.45</w:t>
            </w:r>
          </w:p>
        </w:tc>
      </w:tr>
    </w:tbl>
    <w:p w14:paraId="20A178DB" w14:textId="614E2A09" w:rsidR="00C8293F" w:rsidRPr="00222729" w:rsidRDefault="00C8293F" w:rsidP="00222729">
      <w:pPr>
        <w:pStyle w:val="Tablenotes"/>
        <w:spacing w:before="120" w:after="240"/>
        <w:rPr>
          <w:szCs w:val="18"/>
        </w:rPr>
      </w:pPr>
      <w:r w:rsidRPr="00C538D6">
        <w:rPr>
          <w:b/>
          <w:bCs/>
          <w:szCs w:val="18"/>
        </w:rPr>
        <w:t>Note</w:t>
      </w:r>
      <w:r w:rsidR="00C538D6" w:rsidRPr="00C538D6">
        <w:rPr>
          <w:b/>
          <w:bCs/>
          <w:szCs w:val="18"/>
        </w:rPr>
        <w:t>:</w:t>
      </w:r>
      <w:r w:rsidR="00C538D6">
        <w:rPr>
          <w:b/>
          <w:bCs/>
          <w:szCs w:val="18"/>
          <w:u w:val="single"/>
        </w:rPr>
        <w:t xml:space="preserve"> </w:t>
      </w:r>
      <w:r w:rsidR="00787BDB" w:rsidRPr="00222729">
        <w:rPr>
          <w:szCs w:val="18"/>
        </w:rPr>
        <w:t>T</w:t>
      </w:r>
      <w:r w:rsidRPr="00222729">
        <w:rPr>
          <w:szCs w:val="18"/>
        </w:rPr>
        <w:t>his item will apply when an extravascular lead is replaced with an extravascular lead</w:t>
      </w:r>
      <w:r w:rsidR="00792F55">
        <w:rPr>
          <w:szCs w:val="18"/>
        </w:rPr>
        <w:t>.</w:t>
      </w:r>
    </w:p>
    <w:p w14:paraId="6902CE46" w14:textId="6E53D1B8" w:rsidR="007B30B7" w:rsidRDefault="007B30B7" w:rsidP="007541E7">
      <w:pPr>
        <w:spacing w:before="200"/>
        <w:jc w:val="both"/>
      </w:pPr>
      <w:r>
        <w:t>The eligible population for the proposed service comprises patients with one of the following:</w:t>
      </w:r>
    </w:p>
    <w:p w14:paraId="2BB0427A" w14:textId="27304574" w:rsidR="007B30B7" w:rsidRPr="002B6589" w:rsidRDefault="007B30B7" w:rsidP="007541E7">
      <w:pPr>
        <w:pStyle w:val="ListParagraph"/>
        <w:numPr>
          <w:ilvl w:val="0"/>
          <w:numId w:val="18"/>
        </w:numPr>
        <w:jc w:val="both"/>
      </w:pPr>
      <w:r w:rsidRPr="002B6589">
        <w:t>a history of haemodynamically significant ventricular arrhythmias in the presence of structural heart disease</w:t>
      </w:r>
    </w:p>
    <w:p w14:paraId="23F2FD24" w14:textId="415DF9AC" w:rsidR="007B30B7" w:rsidRPr="002B6589" w:rsidRDefault="007B30B7" w:rsidP="007541E7">
      <w:pPr>
        <w:pStyle w:val="ListParagraph"/>
        <w:numPr>
          <w:ilvl w:val="0"/>
          <w:numId w:val="18"/>
        </w:numPr>
        <w:jc w:val="both"/>
      </w:pPr>
      <w:r w:rsidRPr="002B6589">
        <w:t>documented high-risk genetic cardiac disease</w:t>
      </w:r>
    </w:p>
    <w:p w14:paraId="3BE6181C" w14:textId="5D3E3580" w:rsidR="007B30B7" w:rsidRPr="002B6589" w:rsidRDefault="007B30B7" w:rsidP="007541E7">
      <w:pPr>
        <w:pStyle w:val="ListParagraph"/>
        <w:numPr>
          <w:ilvl w:val="0"/>
          <w:numId w:val="18"/>
        </w:numPr>
        <w:jc w:val="both"/>
      </w:pPr>
      <w:r w:rsidRPr="002B6589">
        <w:t xml:space="preserve">ischaemic heart disease, with a </w:t>
      </w:r>
      <w:r w:rsidR="00E45AB2">
        <w:t>LVEF</w:t>
      </w:r>
      <w:r w:rsidRPr="002B6589">
        <w:t xml:space="preserve"> of less than 30% at least one month after experiencing a</w:t>
      </w:r>
      <w:r w:rsidR="00D44E82">
        <w:t>n</w:t>
      </w:r>
      <w:r w:rsidRPr="002B6589">
        <w:t xml:space="preserve"> </w:t>
      </w:r>
      <w:r w:rsidR="00D44E82">
        <w:t>MI</w:t>
      </w:r>
      <w:r w:rsidRPr="002B6589">
        <w:t xml:space="preserve"> and while on optimised medical therapy</w:t>
      </w:r>
    </w:p>
    <w:p w14:paraId="0537AF56" w14:textId="6CE0AF39" w:rsidR="007B30B7" w:rsidRDefault="007B30B7" w:rsidP="007541E7">
      <w:pPr>
        <w:pStyle w:val="ListParagraph"/>
        <w:numPr>
          <w:ilvl w:val="0"/>
          <w:numId w:val="18"/>
        </w:numPr>
        <w:jc w:val="both"/>
      </w:pPr>
      <w:bookmarkStart w:id="28" w:name="OLE_LINK2"/>
      <w:r w:rsidRPr="002B6589">
        <w:t xml:space="preserve">chronic heart failure, classified as </w:t>
      </w:r>
      <w:r w:rsidR="00D44E82">
        <w:t>NYHA</w:t>
      </w:r>
      <w:r w:rsidRPr="002B6589">
        <w:t xml:space="preserve"> class II or III, </w:t>
      </w:r>
      <w:bookmarkEnd w:id="28"/>
      <w:r w:rsidRPr="002B6589">
        <w:t xml:space="preserve">with a </w:t>
      </w:r>
      <w:r w:rsidR="00E45AB2">
        <w:t>LVEF</w:t>
      </w:r>
      <w:r w:rsidRPr="002B6589">
        <w:t xml:space="preserve"> of less than 35% (despite optimised medical therapy)</w:t>
      </w:r>
      <w:r>
        <w:t>.</w:t>
      </w:r>
    </w:p>
    <w:p w14:paraId="3BE23B41" w14:textId="7C58D7F5" w:rsidR="00466D09" w:rsidRDefault="007B30B7" w:rsidP="007541E7">
      <w:pPr>
        <w:jc w:val="both"/>
      </w:pPr>
      <w:r>
        <w:t xml:space="preserve">These criteria mirror those defined in the descriptors for existing MBS items 38471 </w:t>
      </w:r>
      <w:r w:rsidRPr="006129A8">
        <w:t>and 38472, which currently apply for the comparator, TV-ICD, and reflect the terminology recommended by</w:t>
      </w:r>
      <w:r>
        <w:t xml:space="preserve"> the Cardiac Services Clinical Committee as part of the MBS review </w:t>
      </w:r>
      <w:r w:rsidR="00EA3787">
        <w:fldChar w:fldCharType="begin"/>
      </w:r>
      <w:r w:rsidR="002B1C7F">
        <w:instrText xml:space="preserve"> ADDIN EN.CITE &lt;EndNote&gt;&lt;Cite&gt;&lt;Author&gt;Cardiac Services Clinical Committee&lt;/Author&gt;&lt;Year&gt;2018&lt;/Year&gt;&lt;RecNum&gt;33&lt;/RecNum&gt;&lt;DisplayText&gt;(Cardiac Services Clinical Committee, 2018)&lt;/DisplayText&gt;&lt;record&gt;&lt;rec-number&gt;33&lt;/rec-number&gt;&lt;foreign-keys&gt;&lt;key app="EN" db-id="dxwp9sr0q2tvaketzr1ptspxe55xeavas9tv" timestamp="1655963837"&gt;33&lt;/key&gt;&lt;/foreign-keys&gt;&lt;ref-type name="Government Document"&gt;46&lt;/ref-type&gt;&lt;contributors&gt;&lt;authors&gt;&lt;author&gt;Cardiac Services Clinical Committee,&lt;/author&gt;&lt;/authors&gt;&lt;/contributors&gt;&lt;titles&gt;&lt;title&gt;Medicare Benefits Schedule Review Taskforce Endorsed Final Report from the Cardiac Services Clinical Committee,&lt;/title&gt;&lt;/titles&gt;&lt;dates&gt;&lt;year&gt;2018&lt;/year&gt;&lt;/dates&gt;&lt;urls&gt;&lt;/urls&gt;&lt;/record&gt;&lt;/Cite&gt;&lt;/EndNote&gt;</w:instrText>
      </w:r>
      <w:r w:rsidR="00EA3787">
        <w:fldChar w:fldCharType="separate"/>
      </w:r>
      <w:r w:rsidR="00EA3787">
        <w:rPr>
          <w:noProof/>
        </w:rPr>
        <w:t>(Cardiac Services Clinical Committee, 2018)</w:t>
      </w:r>
      <w:r w:rsidR="00EA3787">
        <w:fldChar w:fldCharType="end"/>
      </w:r>
      <w:r>
        <w:t xml:space="preserve">. </w:t>
      </w:r>
      <w:r w:rsidR="00585603">
        <w:t>For most patients currently eligible to receive MBS-subsidised TV-ICD, t</w:t>
      </w:r>
      <w:r>
        <w:t>he proposed technology provides an alternative treatment option</w:t>
      </w:r>
      <w:r w:rsidR="0031657B">
        <w:t xml:space="preserve"> to the TV-CD.</w:t>
      </w:r>
    </w:p>
    <w:p w14:paraId="2E231007" w14:textId="2847C3CD" w:rsidR="007B30B7" w:rsidDel="00233BF9" w:rsidRDefault="00466D09" w:rsidP="007541E7">
      <w:pPr>
        <w:jc w:val="both"/>
      </w:pPr>
      <w:r>
        <w:t xml:space="preserve">In addition, </w:t>
      </w:r>
      <w:r w:rsidR="004833B4">
        <w:t xml:space="preserve">the proposed technology provides an additional treatment option for </w:t>
      </w:r>
      <w:r w:rsidR="00927CB0">
        <w:t xml:space="preserve">a small group </w:t>
      </w:r>
      <w:r>
        <w:t xml:space="preserve">of </w:t>
      </w:r>
      <w:r w:rsidR="004833B4">
        <w:t xml:space="preserve">patients indicated for ICD therapy but </w:t>
      </w:r>
      <w:r w:rsidR="007552EF">
        <w:t>in whom transvenous lead insertion is</w:t>
      </w:r>
      <w:r w:rsidR="002148FF">
        <w:t xml:space="preserve"> either not feasible or not ideal.</w:t>
      </w:r>
      <w:r w:rsidR="007B30B7">
        <w:t xml:space="preserve"> </w:t>
      </w:r>
      <w:r w:rsidR="00E47E2B">
        <w:t>Listing of the proposed service could thus expand the size of the MBS-subsidised ICD populati</w:t>
      </w:r>
      <w:r w:rsidR="000170E2">
        <w:t>on.</w:t>
      </w:r>
    </w:p>
    <w:p w14:paraId="7647F727" w14:textId="4BA88033" w:rsidR="00BF4460" w:rsidRDefault="00BF4460" w:rsidP="007541E7">
      <w:pPr>
        <w:pStyle w:val="Heading4"/>
        <w:jc w:val="both"/>
      </w:pPr>
      <w:r>
        <w:t xml:space="preserve">Proposed </w:t>
      </w:r>
      <w:r w:rsidR="006B3702">
        <w:t>f</w:t>
      </w:r>
      <w:r>
        <w:t>ee</w:t>
      </w:r>
    </w:p>
    <w:p w14:paraId="484BB662" w14:textId="5F3BAEEE" w:rsidR="00E55556" w:rsidRDefault="00DE0B99" w:rsidP="007541E7">
      <w:pPr>
        <w:jc w:val="both"/>
      </w:pPr>
      <w:r>
        <w:t>The</w:t>
      </w:r>
      <w:r w:rsidR="00122243">
        <w:t xml:space="preserve"> applicant has</w:t>
      </w:r>
      <w:r>
        <w:t xml:space="preserve"> proposed </w:t>
      </w:r>
      <w:r w:rsidR="00122243">
        <w:t xml:space="preserve">a </w:t>
      </w:r>
      <w:r>
        <w:t>fee</w:t>
      </w:r>
      <w:r w:rsidR="00A30129">
        <w:t xml:space="preserve"> of</w:t>
      </w:r>
      <w:r w:rsidR="00122243">
        <w:t xml:space="preserve"> $1,095.30</w:t>
      </w:r>
      <w:r>
        <w:t xml:space="preserve"> for the insertion of an </w:t>
      </w:r>
      <w:r w:rsidR="007C28F1">
        <w:t>EV</w:t>
      </w:r>
      <w:r>
        <w:t xml:space="preserve"> lead</w:t>
      </w:r>
      <w:r w:rsidR="00122243">
        <w:t xml:space="preserve">. This fee is informed by the fee </w:t>
      </w:r>
      <w:r>
        <w:t>for existing MBS item 38471 (</w:t>
      </w:r>
      <w:r w:rsidR="00571F75">
        <w:t>I</w:t>
      </w:r>
      <w:r>
        <w:t xml:space="preserve">nsertion of </w:t>
      </w:r>
      <w:r w:rsidR="00AC3528">
        <w:t>implantable</w:t>
      </w:r>
      <w:r>
        <w:t xml:space="preserve"> defibrillator, including insertion of patches for the insertion of one or more </w:t>
      </w:r>
      <w:r w:rsidR="00AC3528">
        <w:t>transvenous</w:t>
      </w:r>
      <w:r>
        <w:t xml:space="preserve"> endocar</w:t>
      </w:r>
      <w:r w:rsidR="00D07E3B">
        <w:t>di</w:t>
      </w:r>
      <w:r>
        <w:t>al leads</w:t>
      </w:r>
      <w:r w:rsidR="00FE6FDA">
        <w:t xml:space="preserve"> </w:t>
      </w:r>
      <w:r>
        <w:t xml:space="preserve">…). </w:t>
      </w:r>
      <w:r w:rsidR="003957F0">
        <w:t xml:space="preserve">The applicant </w:t>
      </w:r>
      <w:r w:rsidR="00861A3C">
        <w:t>notes</w:t>
      </w:r>
      <w:r w:rsidR="003957F0">
        <w:t xml:space="preserve"> that whil</w:t>
      </w:r>
      <w:r w:rsidR="00F60400">
        <w:t>e</w:t>
      </w:r>
      <w:r w:rsidR="003957F0">
        <w:t xml:space="preserve"> there are some differences between TV and EV lead placement, </w:t>
      </w:r>
      <w:r w:rsidR="00F0283B">
        <w:t xml:space="preserve">they </w:t>
      </w:r>
      <w:r w:rsidR="00D16D49">
        <w:t xml:space="preserve">expect </w:t>
      </w:r>
      <w:r w:rsidR="00F0283B">
        <w:t>resource use and procedure times</w:t>
      </w:r>
      <w:r w:rsidR="00D16D49">
        <w:t xml:space="preserve"> to be similar, justifying </w:t>
      </w:r>
      <w:r w:rsidR="000345F5">
        <w:t>a similar MBS fee.</w:t>
      </w:r>
    </w:p>
    <w:p w14:paraId="42006D2A" w14:textId="560BE98C" w:rsidR="00E60C3E" w:rsidRDefault="00E60C3E" w:rsidP="007541E7">
      <w:pPr>
        <w:jc w:val="both"/>
        <w:rPr>
          <w:i/>
          <w:iCs/>
        </w:rPr>
      </w:pPr>
      <w:r w:rsidRPr="0015062B">
        <w:rPr>
          <w:i/>
        </w:rPr>
        <w:t>PASC noted that, compared with implantation of a transvenous lead, implantation of a substernal lead would probably be more expensive, due to the procedure being more complex and taking longer to complete. It was questioned whether a higher MBS fee was required for implantation of the substernal lead.</w:t>
      </w:r>
    </w:p>
    <w:p w14:paraId="35C61147" w14:textId="458A3C92" w:rsidR="00744CAF" w:rsidRPr="00744CAF" w:rsidRDefault="00AA1215" w:rsidP="00744CAF">
      <w:pPr>
        <w:jc w:val="both"/>
        <w:rPr>
          <w:i/>
          <w:iCs/>
        </w:rPr>
      </w:pPr>
      <w:r>
        <w:rPr>
          <w:rFonts w:asciiTheme="minorHAnsi" w:hAnsiTheme="minorHAnsi" w:cstheme="minorHAnsi"/>
          <w:i/>
          <w:iCs/>
        </w:rPr>
        <w:t>PASC noted that if the existing transvenous lead is still functional, transition</w:t>
      </w:r>
      <w:r w:rsidRPr="005D3001">
        <w:rPr>
          <w:rFonts w:asciiTheme="minorHAnsi" w:hAnsiTheme="minorHAnsi" w:cstheme="minorHAnsi"/>
          <w:i/>
          <w:iCs/>
        </w:rPr>
        <w:t>ing</w:t>
      </w:r>
      <w:r>
        <w:rPr>
          <w:rFonts w:asciiTheme="minorHAnsi" w:hAnsiTheme="minorHAnsi" w:cstheme="minorHAnsi"/>
          <w:i/>
          <w:iCs/>
        </w:rPr>
        <w:t xml:space="preserve"> from a TV-ICD to an EV-ICD and implanting a new EV-ICD lead</w:t>
      </w:r>
      <w:r w:rsidRPr="00561370">
        <w:rPr>
          <w:rFonts w:asciiTheme="minorHAnsi" w:hAnsiTheme="minorHAnsi" w:cstheme="minorHAnsi"/>
          <w:i/>
          <w:iCs/>
        </w:rPr>
        <w:t xml:space="preserve"> </w:t>
      </w:r>
      <w:r>
        <w:rPr>
          <w:rFonts w:asciiTheme="minorHAnsi" w:hAnsiTheme="minorHAnsi" w:cstheme="minorHAnsi"/>
          <w:i/>
          <w:iCs/>
        </w:rPr>
        <w:t xml:space="preserve">will </w:t>
      </w:r>
      <w:r w:rsidRPr="003D19F2">
        <w:rPr>
          <w:rFonts w:asciiTheme="minorHAnsi" w:hAnsiTheme="minorHAnsi" w:cstheme="minorHAnsi"/>
          <w:i/>
          <w:iCs/>
        </w:rPr>
        <w:t>be</w:t>
      </w:r>
      <w:r>
        <w:rPr>
          <w:rFonts w:asciiTheme="minorHAnsi" w:hAnsiTheme="minorHAnsi" w:cstheme="minorHAnsi"/>
          <w:i/>
          <w:iCs/>
        </w:rPr>
        <w:t xml:space="preserve"> an additional cost, compared to those who choose to continue their TV-ICD</w:t>
      </w:r>
      <w:r w:rsidR="00744CAF" w:rsidRPr="00744CAF">
        <w:rPr>
          <w:i/>
          <w:iCs/>
        </w:rPr>
        <w:t>. In such cases, the abandoned functional transvenous lead could be either abandoned (i.e. left in situ) or extracted to reduce the intravascular lead burden/avoid future issues {</w:t>
      </w:r>
      <w:proofErr w:type="spellStart"/>
      <w:r w:rsidR="00744CAF" w:rsidRPr="00744CAF">
        <w:rPr>
          <w:i/>
          <w:iCs/>
        </w:rPr>
        <w:t>Bongiorni</w:t>
      </w:r>
      <w:proofErr w:type="spellEnd"/>
      <w:r w:rsidR="00744CAF" w:rsidRPr="00744CAF">
        <w:rPr>
          <w:i/>
          <w:iCs/>
        </w:rPr>
        <w:t>, 2018 #102;Sidhu, 2018 #107}.</w:t>
      </w:r>
    </w:p>
    <w:p w14:paraId="028AE3D5" w14:textId="2C71FA45" w:rsidR="00DE0B99" w:rsidRDefault="00DE0B99" w:rsidP="007541E7">
      <w:pPr>
        <w:jc w:val="both"/>
      </w:pPr>
      <w:r>
        <w:lastRenderedPageBreak/>
        <w:t xml:space="preserve">The </w:t>
      </w:r>
      <w:r w:rsidR="00985B14">
        <w:t xml:space="preserve">applicant has </w:t>
      </w:r>
      <w:r>
        <w:t>proposed</w:t>
      </w:r>
      <w:r w:rsidR="00985B14">
        <w:t xml:space="preserve"> a</w:t>
      </w:r>
      <w:r>
        <w:t xml:space="preserve"> fee </w:t>
      </w:r>
      <w:r w:rsidR="00985B14">
        <w:t xml:space="preserve">of $664.55 </w:t>
      </w:r>
      <w:r>
        <w:t xml:space="preserve">for the removal or replacement of an </w:t>
      </w:r>
      <w:r w:rsidR="00571F75">
        <w:t>EV</w:t>
      </w:r>
      <w:r>
        <w:t xml:space="preserve"> lead</w:t>
      </w:r>
      <w:r w:rsidR="003D24E4">
        <w:t>, which requires fewer resources (shorter procedure/trained specialist time) than the insertion procedure</w:t>
      </w:r>
      <w:r w:rsidR="00A31A4F">
        <w:t xml:space="preserve">. This fee is informed by </w:t>
      </w:r>
      <w:r>
        <w:t xml:space="preserve">the fee for existing MBS item 38350 (SINGLE CHAMBER PERMANENT TRANSVENOUS ELECTRODE, insertion, </w:t>
      </w:r>
      <w:proofErr w:type="gramStart"/>
      <w:r>
        <w:t>removal</w:t>
      </w:r>
      <w:proofErr w:type="gramEnd"/>
      <w:r>
        <w:t xml:space="preserve"> or replacement of</w:t>
      </w:r>
      <w:r w:rsidR="00765059">
        <w:t xml:space="preserve"> </w:t>
      </w:r>
      <w:r>
        <w:t>…)</w:t>
      </w:r>
      <w:r w:rsidR="003D24E4">
        <w:t>.</w:t>
      </w:r>
    </w:p>
    <w:p w14:paraId="42F86D72" w14:textId="578C1190" w:rsidR="00A80495" w:rsidRDefault="00A80495" w:rsidP="007541E7">
      <w:pPr>
        <w:pStyle w:val="Heading4"/>
        <w:jc w:val="both"/>
      </w:pPr>
      <w:r>
        <w:t xml:space="preserve">Service </w:t>
      </w:r>
      <w:r w:rsidR="006B3702">
        <w:t>p</w:t>
      </w:r>
      <w:r>
        <w:t>rovision</w:t>
      </w:r>
    </w:p>
    <w:p w14:paraId="2C0D2A68" w14:textId="07EE9769" w:rsidR="00100556" w:rsidRPr="00B046BD" w:rsidRDefault="00A86FD8" w:rsidP="007541E7">
      <w:pPr>
        <w:jc w:val="both"/>
      </w:pPr>
      <w:r>
        <w:t xml:space="preserve">EV-ICD </w:t>
      </w:r>
      <w:r w:rsidR="00620597">
        <w:t>procedure</w:t>
      </w:r>
      <w:r w:rsidR="00F8612C">
        <w:t xml:space="preserve"> is an in-hospital </w:t>
      </w:r>
      <w:r w:rsidR="003F4174">
        <w:t xml:space="preserve">service </w:t>
      </w:r>
      <w:r w:rsidR="007D2887">
        <w:t xml:space="preserve">that </w:t>
      </w:r>
      <w:r w:rsidR="00620597">
        <w:t xml:space="preserve">may be provided in </w:t>
      </w:r>
      <w:r w:rsidR="00D71A6C">
        <w:t>e</w:t>
      </w:r>
      <w:r w:rsidR="00620597">
        <w:t>ither an inpatient public or inpatient private hospital setting.</w:t>
      </w:r>
      <w:r w:rsidR="007F626C">
        <w:t xml:space="preserve"> </w:t>
      </w:r>
      <w:r w:rsidR="006D010D">
        <w:t>According to</w:t>
      </w:r>
      <w:r w:rsidR="000A2D4A">
        <w:t xml:space="preserve"> the </w:t>
      </w:r>
      <w:r w:rsidR="00590C34">
        <w:t xml:space="preserve">EV-ICD </w:t>
      </w:r>
      <w:r w:rsidR="00072D8C">
        <w:t>p</w:t>
      </w:r>
      <w:r w:rsidR="00590C34">
        <w:t xml:space="preserve">ivotal </w:t>
      </w:r>
      <w:r w:rsidR="00072D8C">
        <w:t>s</w:t>
      </w:r>
      <w:r w:rsidR="005F10E5">
        <w:t>tudy protocol</w:t>
      </w:r>
      <w:r w:rsidR="006D010D">
        <w:t>:</w:t>
      </w:r>
      <w:r w:rsidR="005F10E5">
        <w:t xml:space="preserve"> </w:t>
      </w:r>
      <w:r w:rsidR="00D151B0">
        <w:rPr>
          <w:i/>
          <w:iCs/>
        </w:rPr>
        <w:t>‘</w:t>
      </w:r>
      <w:r w:rsidR="00753BBC" w:rsidRPr="0042399D">
        <w:rPr>
          <w:i/>
          <w:iCs/>
        </w:rPr>
        <w:t xml:space="preserve">implants will be performed </w:t>
      </w:r>
      <w:r w:rsidR="002D6E8B" w:rsidRPr="0042399D">
        <w:rPr>
          <w:i/>
          <w:iCs/>
        </w:rPr>
        <w:t xml:space="preserve">by a trained investigator </w:t>
      </w:r>
      <w:r w:rsidR="00B9284D" w:rsidRPr="0042399D">
        <w:rPr>
          <w:i/>
          <w:iCs/>
        </w:rPr>
        <w:t>with cardiothoracic surgical backup available</w:t>
      </w:r>
      <w:r w:rsidR="00C1686C" w:rsidRPr="0042399D">
        <w:rPr>
          <w:i/>
          <w:iCs/>
        </w:rPr>
        <w:t>,</w:t>
      </w:r>
      <w:r w:rsidR="00B9284D" w:rsidRPr="0042399D">
        <w:rPr>
          <w:i/>
          <w:iCs/>
        </w:rPr>
        <w:t xml:space="preserve"> </w:t>
      </w:r>
      <w:r w:rsidR="007A21E8" w:rsidRPr="0042399D">
        <w:rPr>
          <w:i/>
          <w:iCs/>
        </w:rPr>
        <w:t>and g</w:t>
      </w:r>
      <w:r w:rsidR="009B5115" w:rsidRPr="0042399D">
        <w:rPr>
          <w:i/>
          <w:iCs/>
        </w:rPr>
        <w:t xml:space="preserve">eneral </w:t>
      </w:r>
      <w:r w:rsidR="009B5115" w:rsidRPr="009E1A7D">
        <w:rPr>
          <w:i/>
          <w:iCs/>
        </w:rPr>
        <w:t>an</w:t>
      </w:r>
      <w:r w:rsidR="00FE5322">
        <w:rPr>
          <w:i/>
          <w:iCs/>
        </w:rPr>
        <w:t>a</w:t>
      </w:r>
      <w:r w:rsidR="009B5115" w:rsidRPr="009E1A7D">
        <w:rPr>
          <w:i/>
          <w:iCs/>
        </w:rPr>
        <w:t>esthesia</w:t>
      </w:r>
      <w:r w:rsidR="009B5115" w:rsidRPr="0042399D">
        <w:rPr>
          <w:i/>
          <w:iCs/>
        </w:rPr>
        <w:t xml:space="preserve"> is recommende</w:t>
      </w:r>
      <w:r w:rsidR="007A21E8" w:rsidRPr="0042399D">
        <w:rPr>
          <w:i/>
          <w:iCs/>
        </w:rPr>
        <w:t>d</w:t>
      </w:r>
      <w:r w:rsidR="00C1686C" w:rsidRPr="0042399D">
        <w:rPr>
          <w:i/>
          <w:iCs/>
        </w:rPr>
        <w:t xml:space="preserve"> for the procedure</w:t>
      </w:r>
      <w:r w:rsidR="00D151B0">
        <w:rPr>
          <w:i/>
          <w:iCs/>
        </w:rPr>
        <w:t>’</w:t>
      </w:r>
      <w:r w:rsidR="0042399D">
        <w:t xml:space="preserve"> </w:t>
      </w:r>
      <w:r w:rsidR="00EA3787">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 </w:instrText>
      </w:r>
      <w:r w:rsidR="002B1C7F">
        <w:fldChar w:fldCharType="begin">
          <w:fldData xml:space="preserve">PEVuZE5vdGU+PENpdGU+PEF1dGhvcj5Dcm96aWVyPC9BdXRob3I+PFllYXI+MjAyMTwvWWVhcj48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==
</w:fldData>
        </w:fldChar>
      </w:r>
      <w:r w:rsidR="002B1C7F">
        <w:instrText xml:space="preserve"> ADDIN EN.CITE.DATA </w:instrText>
      </w:r>
      <w:r w:rsidR="002B1C7F">
        <w:fldChar w:fldCharType="end"/>
      </w:r>
      <w:r w:rsidR="00EA3787">
        <w:fldChar w:fldCharType="separate"/>
      </w:r>
      <w:r w:rsidR="00EA3787">
        <w:rPr>
          <w:noProof/>
        </w:rPr>
        <w:t>(Crozier et al., 2021)</w:t>
      </w:r>
      <w:r w:rsidR="00EA3787">
        <w:fldChar w:fldCharType="end"/>
      </w:r>
      <w:r w:rsidR="006D010D">
        <w:t>.</w:t>
      </w:r>
    </w:p>
    <w:p w14:paraId="34A0DCAF" w14:textId="7299C929" w:rsidR="00A55592" w:rsidRDefault="00D71A6C" w:rsidP="007541E7">
      <w:pPr>
        <w:jc w:val="both"/>
      </w:pPr>
      <w:r>
        <w:t xml:space="preserve">The applicant proposes that MBS funding will only be available </w:t>
      </w:r>
      <w:r w:rsidR="00660632">
        <w:t>for cardiothoracic surgeons or electrophysiology cardiologists</w:t>
      </w:r>
      <w:r w:rsidR="00373497">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0037738D">
        <w:t xml:space="preserve">. </w:t>
      </w:r>
      <w:r w:rsidR="00A52D37">
        <w:t>Implanting physicians require addition</w:t>
      </w:r>
      <w:r w:rsidR="00686360">
        <w:t>al</w:t>
      </w:r>
      <w:r w:rsidR="00A52D37">
        <w:t xml:space="preserve"> theoretical and practical </w:t>
      </w:r>
      <w:r w:rsidR="009A54D0">
        <w:t xml:space="preserve">training </w:t>
      </w:r>
      <w:r w:rsidR="001E2E24">
        <w:t xml:space="preserve">in EV-ICD implantation </w:t>
      </w:r>
      <w:r w:rsidR="00101472">
        <w:t>and th</w:t>
      </w:r>
      <w:r w:rsidR="00A131D1">
        <w:t xml:space="preserve">erapy </w:t>
      </w:r>
      <w:r w:rsidR="0027145D">
        <w:t>to establish skills in safe access and tunnelling within the substernal space</w:t>
      </w:r>
      <w:r w:rsidR="005D5BE0">
        <w:t xml:space="preserve"> </w:t>
      </w:r>
      <w:r w:rsidR="00EA3787">
        <w:fldChar w:fldCharType="begin">
          <w:fldData xml:space="preserve">PEVuZE5vdGU+PENpdGU+PEF1dGhvcj5BcHBsaWNhbnQ8L0F1dGhvcj48WWVhcj4yMDIyPC9ZZWFy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</w:fldData>
        </w:fldChar>
      </w:r>
      <w:r w:rsidR="002B1C7F">
        <w:instrText xml:space="preserve"> ADDIN EN.CITE </w:instrText>
      </w:r>
      <w:r w:rsidR="002B1C7F">
        <w:fldChar w:fldCharType="begin">
          <w:fldData xml:space="preserve">PEVuZE5vdGU+PENpdGU+PEF1dGhvcj5BcHBsaWNhbnQ8L0F1dGhvcj48WWVhcj4yMDIyPC9ZZWFy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</w:fldData>
        </w:fldChar>
      </w:r>
      <w:r w:rsidR="002B1C7F">
        <w:instrText xml:space="preserve"> ADDIN EN.CITE.DATA </w:instrText>
      </w:r>
      <w:r w:rsidR="002B1C7F">
        <w:fldChar w:fldCharType="end"/>
      </w:r>
      <w:r w:rsidR="00EA3787">
        <w:fldChar w:fldCharType="separate"/>
      </w:r>
      <w:r w:rsidR="00EA3787">
        <w:rPr>
          <w:noProof/>
        </w:rPr>
        <w:t>(Applicant, 2022b; Crozier et al., 2021; van Dijk and Boersma, 2021)</w:t>
      </w:r>
      <w:r w:rsidR="00EA3787">
        <w:fldChar w:fldCharType="end"/>
      </w:r>
      <w:r w:rsidR="003611CB">
        <w:t>.</w:t>
      </w:r>
    </w:p>
    <w:p w14:paraId="16295431" w14:textId="4738A5D7" w:rsidR="008E680A" w:rsidRDefault="008A33C4" w:rsidP="007541E7">
      <w:pPr>
        <w:jc w:val="both"/>
      </w:pPr>
      <w:r w:rsidRPr="00B046BD">
        <w:t>The applicant advises that the insertion of an extravascular lead will, in the majority of cases, be delivered only once in a lifetime</w:t>
      </w:r>
      <w:r w:rsidR="00370D2D">
        <w:t xml:space="preserve">, noting a new generator </w:t>
      </w:r>
      <w:r w:rsidR="002547F2">
        <w:t>can be connected to an existing EV lead</w:t>
      </w:r>
      <w:r w:rsidRPr="00B046BD">
        <w:t xml:space="preserve"> </w:t>
      </w:r>
      <w:r w:rsidR="00EA3787">
        <w:fldChar w:fldCharType="begin"/>
      </w:r>
      <w:r w:rsidR="002B1C7F">
        <w:instrText xml:space="preserve"> ADDIN EN.CITE &lt;EndNote&gt;&lt;Cite&gt;&lt;Author&gt;Applicant&lt;/Author&gt;&lt;Year&gt;2022&lt;/Year&gt;&lt;RecNum&gt;19&lt;/RecNum&gt;&lt;DisplayText&gt;(Applicant, 2022b)&lt;/DisplayText&gt;&lt;record&gt;&lt;rec-number&gt;19&lt;/rec-number&gt;&lt;foreign-keys&gt;&lt;key app="EN" db-id="dxwp9sr0q2tvaketzr1ptspxe55xeavas9tv" timestamp="1654503651"&gt;19&lt;/key&gt;&lt;/foreign-keys&gt;&lt;ref-type name="Personal Communication"&gt;26&lt;/ref-type&gt;&lt;contributors&gt;&lt;authors&gt;&lt;author&gt;Applicant&lt;/author&gt;&lt;/authors&gt;&lt;/contributors&gt;&lt;titles&gt;&lt;title&gt;&lt;style face="italic" font="default" size="100%"&gt;Application form for Application 1717&lt;/style&gt;&lt;/title&gt;&lt;/titles&gt;&lt;dates&gt;&lt;year&gt;2022&lt;/year&gt;&lt;/dates&gt;&lt;urls&gt;&lt;/urls&gt;&lt;/record&gt;&lt;/Cite&gt;&lt;/EndNote&gt;</w:instrText>
      </w:r>
      <w:r w:rsidR="00EA3787">
        <w:fldChar w:fldCharType="separate"/>
      </w:r>
      <w:r w:rsidR="00EA3787">
        <w:rPr>
          <w:noProof/>
        </w:rPr>
        <w:t>(Applicant, 2022b)</w:t>
      </w:r>
      <w:r w:rsidR="00EA3787">
        <w:fldChar w:fldCharType="end"/>
      </w:r>
      <w:r w:rsidRPr="00B046BD">
        <w:t xml:space="preserve">. </w:t>
      </w:r>
      <w:r w:rsidR="00364C91">
        <w:t xml:space="preserve">Some patients may require removal or replacement of the EV-ICD lead, and possible conversion to </w:t>
      </w:r>
      <w:r w:rsidR="00D96D4B">
        <w:t xml:space="preserve">a </w:t>
      </w:r>
      <w:r w:rsidR="00364C91">
        <w:t>TV-ICD system.</w:t>
      </w:r>
    </w:p>
    <w:p w14:paraId="1BCF16E4" w14:textId="579E76EA" w:rsidR="001B29FB" w:rsidRDefault="001B29FB" w:rsidP="007541E7">
      <w:pPr>
        <w:jc w:val="both"/>
      </w:pPr>
      <w:r>
        <w:t xml:space="preserve">The choice between the intervention and comparator may impact the number of replacement </w:t>
      </w:r>
      <w:r w:rsidR="00232FE1">
        <w:t>procedures for the defibrillator generator (MBS item 38472) required</w:t>
      </w:r>
      <w:r w:rsidR="00643191">
        <w:t xml:space="preserve">. For example, </w:t>
      </w:r>
      <w:r w:rsidR="00030A9D">
        <w:t>the battery life of the EV-ICD system</w:t>
      </w:r>
      <w:r w:rsidR="00643191">
        <w:t xml:space="preserve"> may differ</w:t>
      </w:r>
      <w:r w:rsidR="00030A9D">
        <w:t xml:space="preserve"> to that of the comparator</w:t>
      </w:r>
      <w:r w:rsidR="00643191">
        <w:t xml:space="preserve">, impacting the number of </w:t>
      </w:r>
      <w:r w:rsidR="00030A9D">
        <w:t xml:space="preserve">generator </w:t>
      </w:r>
      <w:r w:rsidR="00643191">
        <w:t>replacement</w:t>
      </w:r>
      <w:r w:rsidR="00030A9D">
        <w:t xml:space="preserve">s </w:t>
      </w:r>
      <w:r w:rsidR="00643191">
        <w:t>due to battery depletion.</w:t>
      </w:r>
      <w:r w:rsidR="008E680A">
        <w:t xml:space="preserve"> </w:t>
      </w:r>
      <w:r w:rsidR="003B59F4">
        <w:t>The</w:t>
      </w:r>
      <w:r w:rsidR="00A105ED">
        <w:t xml:space="preserve"> frequency of pocket-related complications </w:t>
      </w:r>
      <w:r w:rsidR="00A3440A">
        <w:t>requiring generator replacement or removal may also differ</w:t>
      </w:r>
      <w:r w:rsidR="00A105ED">
        <w:t>.</w:t>
      </w:r>
      <w:r w:rsidR="003B59F4">
        <w:t xml:space="preserve"> </w:t>
      </w:r>
      <w:r w:rsidR="007F69BA">
        <w:t>D</w:t>
      </w:r>
      <w:r w:rsidR="00364441">
        <w:t>ifference</w:t>
      </w:r>
      <w:r w:rsidR="00030A9D">
        <w:t>s</w:t>
      </w:r>
      <w:r w:rsidR="003B59F4">
        <w:t xml:space="preserve"> in the </w:t>
      </w:r>
      <w:r w:rsidR="007F69BA">
        <w:t>frequency</w:t>
      </w:r>
      <w:r w:rsidR="003B59F4">
        <w:t xml:space="preserve"> of </w:t>
      </w:r>
      <w:r w:rsidR="00372C7D">
        <w:t>generator</w:t>
      </w:r>
      <w:r w:rsidR="00364441">
        <w:t xml:space="preserve"> replacement</w:t>
      </w:r>
      <w:r w:rsidR="00372C7D">
        <w:t>s/</w:t>
      </w:r>
      <w:r w:rsidR="00364441">
        <w:t>removal</w:t>
      </w:r>
      <w:r w:rsidR="00372C7D">
        <w:t>s</w:t>
      </w:r>
      <w:r w:rsidR="00364441">
        <w:t xml:space="preserve"> </w:t>
      </w:r>
      <w:r w:rsidR="00030A9D">
        <w:t>should</w:t>
      </w:r>
      <w:r w:rsidR="00372C7D">
        <w:t xml:space="preserve"> </w:t>
      </w:r>
      <w:r w:rsidR="00364441">
        <w:t>be considered.</w:t>
      </w:r>
    </w:p>
    <w:p w14:paraId="5DBA0A5B" w14:textId="77777777" w:rsidR="003163D4" w:rsidRPr="00552038" w:rsidRDefault="003163D4" w:rsidP="003163D4">
      <w:pPr>
        <w:jc w:val="both"/>
        <w:rPr>
          <w:i/>
        </w:rPr>
      </w:pPr>
      <w:r w:rsidRPr="00744CAF">
        <w:rPr>
          <w:i/>
          <w:iCs/>
        </w:rPr>
        <w:t>PASC noted leakage was unlikely to be an issue.</w:t>
      </w:r>
    </w:p>
    <w:p w14:paraId="073F5933" w14:textId="523448CD" w:rsidR="00552038" w:rsidRPr="0015062B" w:rsidRDefault="00552038" w:rsidP="007541E7">
      <w:pPr>
        <w:jc w:val="both"/>
        <w:rPr>
          <w:i/>
        </w:rPr>
      </w:pPr>
      <w:r w:rsidRPr="0015062B">
        <w:rPr>
          <w:i/>
        </w:rPr>
        <w:t>PASC noted that a remaining question to be resolved was whether electrophysiologists should be credentialled with the Cardiac Society of Australia and New Zealand and listed under a new specification code with Services Australia for the purposes of billing. PASC noted that credentialling restrictions are not currently in place for the TV-ICD MBS item.</w:t>
      </w:r>
    </w:p>
    <w:p w14:paraId="203EC91E" w14:textId="62137117" w:rsidR="004C3232" w:rsidRDefault="004C3232" w:rsidP="007541E7">
      <w:pPr>
        <w:pStyle w:val="Heading4"/>
        <w:jc w:val="both"/>
      </w:pPr>
      <w:r>
        <w:t>TGA and Prosthesis List</w:t>
      </w:r>
      <w:r w:rsidR="00372E25">
        <w:t xml:space="preserve"> applications</w:t>
      </w:r>
    </w:p>
    <w:p w14:paraId="54914D44" w14:textId="06B7D19D" w:rsidR="00247556" w:rsidRDefault="00247556" w:rsidP="00C538D6">
      <w:pPr>
        <w:pStyle w:val="Heading2"/>
        <w:spacing w:before="120"/>
        <w:rPr>
          <w:rFonts w:ascii="Calibri" w:eastAsiaTheme="minorHAnsi" w:hAnsi="Calibri" w:cstheme="minorBidi"/>
          <w:color w:val="auto"/>
          <w:sz w:val="22"/>
          <w:szCs w:val="22"/>
          <w:highlight w:val="yellow"/>
        </w:rPr>
      </w:pPr>
      <w:r w:rsidRPr="00247556">
        <w:rPr>
          <w:rFonts w:ascii="Calibri" w:eastAsiaTheme="minorHAnsi" w:hAnsi="Calibri" w:cstheme="minorBidi"/>
          <w:color w:val="000000"/>
          <w:w w:val="60"/>
          <w:sz w:val="22"/>
          <w:szCs w:val="22"/>
          <w:shd w:val="solid" w:color="000000" w:fill="000000"/>
          <w:fitText w:val="9140" w:id="-1447310592"/>
          <w14:textFill>
            <w14:solidFill>
              <w14:srgbClr w14:val="000000">
                <w14:alpha w14:val="100000"/>
              </w14:srgbClr>
            </w14:solidFill>
          </w14:textFill>
        </w:rPr>
        <w:t>|||||||||||||||||||||||||||||||||||||||||||||||||||||||||||||||||||||||||||||||||||||||||||||||||||||||||||||||||||||||||||||||||||||||||||||||||||||</w:t>
      </w:r>
      <w:r w:rsidRPr="00247556">
        <w:rPr>
          <w:rFonts w:ascii="Calibri" w:eastAsiaTheme="minorHAnsi" w:hAnsi="Calibri" w:cstheme="minorBidi"/>
          <w:color w:val="000000"/>
          <w:spacing w:val="19"/>
          <w:w w:val="60"/>
          <w:sz w:val="22"/>
          <w:szCs w:val="22"/>
          <w:shd w:val="solid" w:color="000000" w:fill="000000"/>
          <w:fitText w:val="9140" w:id="-1447310592"/>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r w:rsidRPr="00247556">
        <w:rPr>
          <w:rFonts w:ascii="Calibri" w:eastAsiaTheme="minorHAnsi" w:hAnsi="Calibri" w:cstheme="minorBidi"/>
          <w:color w:val="000000"/>
          <w:spacing w:val="1"/>
          <w:w w:val="59"/>
          <w:sz w:val="22"/>
          <w:szCs w:val="22"/>
          <w:shd w:val="solid" w:color="000000" w:fill="000000"/>
          <w:fitText w:val="9360" w:id="-1447310591"/>
          <w14:textFill>
            <w14:solidFill>
              <w14:srgbClr w14:val="000000">
                <w14:alpha w14:val="100000"/>
              </w14:srgbClr>
            </w14:solidFill>
          </w14:textFill>
        </w:rPr>
        <w:t>|||||||||||||||||||||||||||||||||||||||||||||||||||||||||||||||||||||||||||||||||||||||||||||||||||||||||||||||||||||||||||||||||||||||||||||||||||||||||</w:t>
      </w:r>
      <w:r w:rsidRPr="00247556">
        <w:rPr>
          <w:rFonts w:ascii="Calibri" w:eastAsiaTheme="minorHAnsi" w:hAnsi="Calibri" w:cstheme="minorBidi"/>
          <w:color w:val="000000"/>
          <w:spacing w:val="8"/>
          <w:w w:val="59"/>
          <w:sz w:val="22"/>
          <w:szCs w:val="22"/>
          <w:shd w:val="solid" w:color="000000" w:fill="000000"/>
          <w:fitText w:val="9360" w:id="-1447310591"/>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r w:rsidRPr="00247556">
        <w:rPr>
          <w:rFonts w:ascii="Calibri" w:eastAsiaTheme="minorHAnsi" w:hAnsi="Calibri" w:cstheme="minorBidi"/>
          <w:color w:val="000000"/>
          <w:spacing w:val="1"/>
          <w:w w:val="59"/>
          <w:sz w:val="22"/>
          <w:szCs w:val="22"/>
          <w:shd w:val="solid" w:color="000000" w:fill="000000"/>
          <w:fitText w:val="8750" w:id="-1447310590"/>
          <w14:textFill>
            <w14:solidFill>
              <w14:srgbClr w14:val="000000">
                <w14:alpha w14:val="100000"/>
              </w14:srgbClr>
            </w14:solidFill>
          </w14:textFill>
        </w:rPr>
        <w:t>|||||||||||||||||||||||||||||||||||||||||||||||||||||||||||||||||||||||||||||||||||||||||||||||||||||||||||||||||||||||||||||||||||||||||||||||</w:t>
      </w:r>
      <w:r w:rsidRPr="00247556">
        <w:rPr>
          <w:rFonts w:ascii="Calibri" w:eastAsiaTheme="minorHAnsi" w:hAnsi="Calibri" w:cstheme="minorBidi"/>
          <w:color w:val="000000"/>
          <w:spacing w:val="6"/>
          <w:w w:val="59"/>
          <w:sz w:val="22"/>
          <w:szCs w:val="22"/>
          <w:shd w:val="solid" w:color="000000" w:fill="000000"/>
          <w:fitText w:val="8750" w:id="-1447310590"/>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p>
    <w:p w14:paraId="14FE0EBA" w14:textId="64EAB23E" w:rsidR="00247556" w:rsidRDefault="00247556" w:rsidP="00C538D6">
      <w:pPr>
        <w:pStyle w:val="Heading2"/>
        <w:spacing w:before="120"/>
        <w:rPr>
          <w:rFonts w:ascii="Calibri" w:eastAsiaTheme="minorHAnsi" w:hAnsi="Calibri" w:cstheme="minorBidi"/>
          <w:color w:val="auto"/>
          <w:sz w:val="22"/>
          <w:szCs w:val="22"/>
          <w:highlight w:val="yellow"/>
        </w:rPr>
      </w:pPr>
      <w:r w:rsidRPr="00C538D6">
        <w:rPr>
          <w:rFonts w:ascii="Calibri" w:eastAsiaTheme="minorHAnsi" w:hAnsi="Calibri" w:cstheme="minorBidi"/>
          <w:color w:val="000000"/>
          <w:w w:val="60"/>
          <w:sz w:val="22"/>
          <w:szCs w:val="22"/>
          <w:shd w:val="solid" w:color="000000" w:fill="000000"/>
          <w:fitText w:val="8900" w:id="-1447310589"/>
          <w14:textFill>
            <w14:solidFill>
              <w14:srgbClr w14:val="000000">
                <w14:alpha w14:val="100000"/>
              </w14:srgbClr>
            </w14:solidFill>
          </w14:textFill>
        </w:rPr>
        <w:t>|||||||||||||||||||||||||||||||||||||||||||||||||||||||||||||||||||||||||||||||||||||||||||||||||||||||||||||||||||||||||||||||||||||||||||||||||</w:t>
      </w:r>
      <w:r w:rsidRPr="00C538D6">
        <w:rPr>
          <w:rFonts w:ascii="Calibri" w:eastAsiaTheme="minorHAnsi" w:hAnsi="Calibri" w:cstheme="minorBidi"/>
          <w:color w:val="000000"/>
          <w:spacing w:val="23"/>
          <w:w w:val="60"/>
          <w:sz w:val="22"/>
          <w:szCs w:val="22"/>
          <w:shd w:val="solid" w:color="000000" w:fill="000000"/>
          <w:fitText w:val="8900" w:id="-1447310589"/>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r w:rsidRPr="00247556">
        <w:rPr>
          <w:rFonts w:ascii="Calibri" w:eastAsiaTheme="minorHAnsi" w:hAnsi="Calibri" w:cstheme="minorBidi"/>
          <w:color w:val="000000"/>
          <w:w w:val="59"/>
          <w:sz w:val="22"/>
          <w:szCs w:val="22"/>
          <w:shd w:val="solid" w:color="000000" w:fill="000000"/>
          <w:fitText w:val="8870" w:id="-1447310588"/>
          <w14:textFill>
            <w14:solidFill>
              <w14:srgbClr w14:val="000000">
                <w14:alpha w14:val="100000"/>
              </w14:srgbClr>
            </w14:solidFill>
          </w14:textFill>
        </w:rPr>
        <w:t>|||||||||||||||||||||||||||||||||||||||||||||||||||||||||||||||||||||||||||||||||||||||||||||||||||||||||||||||||||||||||||||||||||||||||||||||||</w:t>
      </w:r>
      <w:r w:rsidRPr="00247556">
        <w:rPr>
          <w:rFonts w:ascii="Calibri" w:eastAsiaTheme="minorHAnsi" w:hAnsi="Calibri" w:cstheme="minorBidi"/>
          <w:color w:val="000000"/>
          <w:spacing w:val="149"/>
          <w:w w:val="59"/>
          <w:sz w:val="22"/>
          <w:szCs w:val="22"/>
          <w:shd w:val="solid" w:color="000000" w:fill="000000"/>
          <w:fitText w:val="8870" w:id="-1447310588"/>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r w:rsidRPr="00247556">
        <w:rPr>
          <w:rFonts w:ascii="Calibri" w:eastAsiaTheme="minorHAnsi" w:hAnsi="Calibri" w:cstheme="minorBidi"/>
          <w:color w:val="000000"/>
          <w:w w:val="60"/>
          <w:sz w:val="22"/>
          <w:szCs w:val="22"/>
          <w:shd w:val="solid" w:color="000000" w:fill="000000"/>
          <w:fitText w:val="9280" w:id="-1447310587"/>
          <w14:textFill>
            <w14:solidFill>
              <w14:srgbClr w14:val="000000">
                <w14:alpha w14:val="100000"/>
              </w14:srgbClr>
            </w14:solidFill>
          </w14:textFill>
        </w:rPr>
        <w:t>|||||||||||||||||||||||||||||||||||||||||||||||||||||||||||||||||||||||||||||||||||||||||||||||||||||||||||||||||||||||||||||||||||||||||||||||||||||||</w:t>
      </w:r>
      <w:r w:rsidRPr="00247556">
        <w:rPr>
          <w:rFonts w:ascii="Calibri" w:eastAsiaTheme="minorHAnsi" w:hAnsi="Calibri" w:cstheme="minorBidi"/>
          <w:color w:val="000000"/>
          <w:spacing w:val="38"/>
          <w:w w:val="60"/>
          <w:sz w:val="22"/>
          <w:szCs w:val="22"/>
          <w:shd w:val="solid" w:color="000000" w:fill="000000"/>
          <w:fitText w:val="9280" w:id="-1447310587"/>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r w:rsidRPr="00C538D6">
        <w:rPr>
          <w:rFonts w:ascii="Calibri" w:eastAsiaTheme="minorHAnsi" w:hAnsi="Calibri" w:cstheme="minorBidi"/>
          <w:color w:val="000000"/>
          <w:w w:val="60"/>
          <w:sz w:val="22"/>
          <w:szCs w:val="22"/>
          <w:shd w:val="solid" w:color="000000" w:fill="000000"/>
          <w:fitText w:val="3790" w:id="-1447310586"/>
          <w14:textFill>
            <w14:solidFill>
              <w14:srgbClr w14:val="000000">
                <w14:alpha w14:val="100000"/>
              </w14:srgbClr>
            </w14:solidFill>
          </w14:textFill>
        </w:rPr>
        <w:t>|||||||||||||||||||||||||||||||||||||||||||||||||||||||||||||</w:t>
      </w:r>
      <w:r w:rsidRPr="00C538D6">
        <w:rPr>
          <w:rFonts w:ascii="Calibri" w:eastAsiaTheme="minorHAnsi" w:hAnsi="Calibri" w:cstheme="minorBidi"/>
          <w:color w:val="000000"/>
          <w:spacing w:val="20"/>
          <w:w w:val="60"/>
          <w:sz w:val="22"/>
          <w:szCs w:val="22"/>
          <w:shd w:val="solid" w:color="000000" w:fill="000000"/>
          <w:fitText w:val="3790" w:id="-1447310586"/>
          <w14:textFill>
            <w14:solidFill>
              <w14:srgbClr w14:val="000000">
                <w14:alpha w14:val="100000"/>
              </w14:srgbClr>
            </w14:solidFill>
          </w14:textFill>
        </w:rPr>
        <w:t>|</w:t>
      </w:r>
      <w:r>
        <w:rPr>
          <w:rFonts w:ascii="Calibri" w:eastAsiaTheme="minorHAnsi" w:hAnsi="Calibri" w:cstheme="minorBidi"/>
          <w:color w:val="auto"/>
          <w:sz w:val="22"/>
          <w:szCs w:val="22"/>
          <w:highlight w:val="yellow"/>
        </w:rPr>
        <w:t xml:space="preserve"> </w:t>
      </w:r>
    </w:p>
    <w:p w14:paraId="62338695" w14:textId="7F4F019E" w:rsidR="00D37A3F" w:rsidRPr="00D37A3F" w:rsidRDefault="003F0A39" w:rsidP="00713728">
      <w:pPr>
        <w:pStyle w:val="Heading2"/>
      </w:pPr>
      <w:r>
        <w:t>Summary of public consultation</w:t>
      </w:r>
      <w:r w:rsidRPr="00D37A3F">
        <w:t xml:space="preserve"> </w:t>
      </w:r>
      <w:r w:rsidR="00E470B0">
        <w:t>input</w:t>
      </w:r>
    </w:p>
    <w:p w14:paraId="5DE921CE" w14:textId="5B7C6499" w:rsidR="00422B23" w:rsidRPr="009516D3" w:rsidRDefault="00422B23" w:rsidP="009516D3">
      <w:pPr>
        <w:jc w:val="both"/>
        <w:rPr>
          <w:i/>
        </w:rPr>
      </w:pPr>
      <w:r w:rsidRPr="009516D3">
        <w:rPr>
          <w:i/>
        </w:rPr>
        <w:t xml:space="preserve">PASC noted that a letter of support was received </w:t>
      </w:r>
      <w:r w:rsidRPr="001B24E4">
        <w:rPr>
          <w:i/>
        </w:rPr>
        <w:t xml:space="preserve">from </w:t>
      </w:r>
      <w:r w:rsidRPr="00247556">
        <w:rPr>
          <w:i/>
        </w:rPr>
        <w:t>hearts4heart</w:t>
      </w:r>
      <w:r w:rsidRPr="009516D3">
        <w:rPr>
          <w:i/>
        </w:rPr>
        <w:t>. This organisation was in support of the application as an alternative option to TV-ICD for patients where insertion of a TV-ICD is not ideal or feasible.</w:t>
      </w:r>
    </w:p>
    <w:p w14:paraId="7EDE65CD" w14:textId="77777777" w:rsidR="00C538D6" w:rsidRDefault="00C538D6">
      <w:pPr>
        <w:spacing w:after="160" w:line="259" w:lineRule="auto"/>
        <w:rPr>
          <w:rFonts w:ascii="Franklin Gothic Medium" w:eastAsiaTheme="majorEastAsia" w:hAnsi="Franklin Gothic Medium" w:cstheme="majorBidi"/>
          <w:color w:val="000000" w:themeColor="text1"/>
          <w:sz w:val="32"/>
          <w:szCs w:val="26"/>
        </w:rPr>
      </w:pPr>
      <w:r>
        <w:br w:type="page"/>
      </w:r>
    </w:p>
    <w:p w14:paraId="4E68667F" w14:textId="0EAF8718" w:rsidR="00D37A3F" w:rsidRPr="00D37A3F" w:rsidRDefault="00D37A3F" w:rsidP="007541E7">
      <w:pPr>
        <w:pStyle w:val="Heading2"/>
        <w:jc w:val="both"/>
      </w:pPr>
      <w:r w:rsidRPr="00D37A3F">
        <w:lastRenderedPageBreak/>
        <w:t>Next steps</w:t>
      </w:r>
    </w:p>
    <w:p w14:paraId="3E4CA811" w14:textId="77777777" w:rsidR="00F155A2" w:rsidRPr="009516D3" w:rsidRDefault="00F155A2" w:rsidP="00BE555E">
      <w:pPr>
        <w:rPr>
          <w:i/>
        </w:rPr>
      </w:pPr>
      <w:r w:rsidRPr="009516D3">
        <w:rPr>
          <w:i/>
        </w:rPr>
        <w:t>PASC acknowledged that the application would progress as an ADAR. The applicant acknowledged that an application to MSAC can be lodged before relevant therapeutic goods are listed on the ARTG provided that there is evidence that they have commenced the TGA process, but confirmation of ARTG listing is required before MSAC can complete its own appraisal of the corresponding medical service.</w:t>
      </w:r>
    </w:p>
    <w:p w14:paraId="0C9D86E8" w14:textId="61638CF0" w:rsidR="00247556" w:rsidRDefault="00247556" w:rsidP="00D844F0">
      <w:pPr>
        <w:pStyle w:val="Heading2"/>
        <w:jc w:val="both"/>
        <w:rPr>
          <w:rFonts w:ascii="Calibri" w:eastAsia="Calibri" w:hAnsi="Calibri" w:cs="Times New Roman"/>
          <w:i/>
          <w:color w:val="auto"/>
          <w:sz w:val="22"/>
          <w:szCs w:val="22"/>
          <w:highlight w:val="yellow"/>
        </w:rPr>
      </w:pPr>
      <w:r w:rsidRPr="00247556">
        <w:rPr>
          <w:rFonts w:ascii="Calibri" w:eastAsia="Calibri" w:hAnsi="Calibri" w:cs="Times New Roman"/>
          <w:i/>
          <w:color w:val="000000"/>
          <w:w w:val="59"/>
          <w:sz w:val="22"/>
          <w:szCs w:val="22"/>
          <w:shd w:val="solid" w:color="000000" w:fill="000000"/>
          <w:fitText w:val="9450" w:id="-1447310336"/>
          <w14:textFill>
            <w14:solidFill>
              <w14:srgbClr w14:val="000000">
                <w14:alpha w14:val="100000"/>
              </w14:srgbClr>
            </w14:solidFill>
          </w14:textFill>
        </w:rPr>
        <w:t>||||||||||||||||||||||||||||||||||||||||||||||||||||||||||||||||||||||||||||||  |||||||||||||||||||||||||||||||||||||||||||||||||||||||||||||||||||||||||||||</w:t>
      </w:r>
      <w:r w:rsidRPr="00247556">
        <w:rPr>
          <w:rFonts w:ascii="Calibri" w:eastAsia="Calibri" w:hAnsi="Calibri" w:cs="Times New Roman"/>
          <w:i/>
          <w:color w:val="000000"/>
          <w:spacing w:val="74"/>
          <w:w w:val="59"/>
          <w:sz w:val="22"/>
          <w:szCs w:val="22"/>
          <w:shd w:val="solid" w:color="000000" w:fill="000000"/>
          <w:fitText w:val="9450" w:id="-1447310336"/>
          <w14:textFill>
            <w14:solidFill>
              <w14:srgbClr w14:val="000000">
                <w14:alpha w14:val="100000"/>
              </w14:srgbClr>
            </w14:solidFill>
          </w14:textFill>
        </w:rPr>
        <w:t>|</w:t>
      </w:r>
      <w:r>
        <w:rPr>
          <w:rFonts w:ascii="Calibri" w:eastAsia="Calibri" w:hAnsi="Calibri" w:cs="Times New Roman"/>
          <w:i/>
          <w:color w:val="auto"/>
          <w:sz w:val="22"/>
          <w:szCs w:val="22"/>
          <w:highlight w:val="yellow"/>
        </w:rPr>
        <w:t xml:space="preserve"> </w:t>
      </w:r>
      <w:r w:rsidRPr="00C538D6">
        <w:rPr>
          <w:rFonts w:ascii="Calibri" w:eastAsia="Calibri" w:hAnsi="Calibri" w:cs="Times New Roman"/>
          <w:i/>
          <w:color w:val="000000"/>
          <w:spacing w:val="1"/>
          <w:w w:val="59"/>
          <w:sz w:val="22"/>
          <w:szCs w:val="22"/>
          <w:shd w:val="solid" w:color="000000" w:fill="000000"/>
          <w:fitText w:val="8040" w:id="-1447310335"/>
          <w14:textFill>
            <w14:solidFill>
              <w14:srgbClr w14:val="000000">
                <w14:alpha w14:val="100000"/>
              </w14:srgbClr>
            </w14:solidFill>
          </w14:textFill>
        </w:rPr>
        <w:t>||||||||||||||||||||||||||||||||||||||||||||||||||||||||||||||||||  |||||||||||||||||||||||||||||||||||||||||||||||||||||||||||||||||</w:t>
      </w:r>
      <w:r w:rsidRPr="00C538D6">
        <w:rPr>
          <w:rFonts w:ascii="Calibri" w:eastAsia="Calibri" w:hAnsi="Calibri" w:cs="Times New Roman"/>
          <w:i/>
          <w:color w:val="000000"/>
          <w:spacing w:val="-35"/>
          <w:w w:val="59"/>
          <w:sz w:val="22"/>
          <w:szCs w:val="22"/>
          <w:shd w:val="solid" w:color="000000" w:fill="000000"/>
          <w:fitText w:val="8040" w:id="-1447310335"/>
          <w14:textFill>
            <w14:solidFill>
              <w14:srgbClr w14:val="000000">
                <w14:alpha w14:val="100000"/>
              </w14:srgbClr>
            </w14:solidFill>
          </w14:textFill>
        </w:rPr>
        <w:t>|</w:t>
      </w:r>
    </w:p>
    <w:p w14:paraId="017586D0" w14:textId="1AC4D7F5" w:rsidR="00D844F0" w:rsidRDefault="00D844F0" w:rsidP="00D844F0">
      <w:pPr>
        <w:pStyle w:val="Heading2"/>
        <w:jc w:val="both"/>
      </w:pPr>
      <w:r>
        <w:t>Applicant Comments on the Ratified PICO Confirmation</w:t>
      </w:r>
    </w:p>
    <w:p w14:paraId="364F4BF3" w14:textId="59273B57" w:rsidR="00D844F0" w:rsidRDefault="00D844F0" w:rsidP="00D844F0">
      <w:pPr>
        <w:pStyle w:val="Heading4"/>
        <w:jc w:val="both"/>
      </w:pPr>
      <w:r>
        <w:t>Population</w:t>
      </w:r>
    </w:p>
    <w:p w14:paraId="511C652D" w14:textId="1CCE91DC" w:rsidR="00D844F0" w:rsidRDefault="00035D5D" w:rsidP="00D844F0">
      <w:pPr>
        <w:rPr>
          <w:i/>
          <w:iCs/>
        </w:rPr>
      </w:pPr>
      <w:r>
        <w:rPr>
          <w:i/>
          <w:iCs/>
        </w:rPr>
        <w:t>The applicant stated that they</w:t>
      </w:r>
      <w:r w:rsidRPr="00035D5D">
        <w:rPr>
          <w:i/>
          <w:iCs/>
        </w:rPr>
        <w:t xml:space="preserve"> agree with the description for the Population under consideration to be described as noted</w:t>
      </w:r>
      <w:r>
        <w:rPr>
          <w:i/>
          <w:iCs/>
        </w:rPr>
        <w:t xml:space="preserve"> by PASC.</w:t>
      </w:r>
    </w:p>
    <w:p w14:paraId="3BBE5C12" w14:textId="4804ADBD" w:rsidR="00A654CD" w:rsidRPr="00A654CD" w:rsidRDefault="00A654CD" w:rsidP="00A654CD">
      <w:pPr>
        <w:pStyle w:val="Heading4"/>
        <w:jc w:val="both"/>
      </w:pPr>
      <w:r w:rsidRPr="00A654CD">
        <w:t>Intervention</w:t>
      </w:r>
    </w:p>
    <w:p w14:paraId="7689FA1B" w14:textId="3B17B00D" w:rsidR="00A654CD" w:rsidRDefault="00A654CD" w:rsidP="00D844F0">
      <w:pPr>
        <w:rPr>
          <w:rFonts w:asciiTheme="minorHAnsi" w:hAnsiTheme="minorHAnsi" w:cstheme="minorHAnsi"/>
          <w:i/>
          <w:iCs/>
        </w:rPr>
      </w:pPr>
      <w:r w:rsidRPr="00A654CD">
        <w:rPr>
          <w:rFonts w:asciiTheme="minorHAnsi" w:hAnsiTheme="minorHAnsi" w:cstheme="minorHAnsi"/>
          <w:i/>
          <w:iCs/>
        </w:rPr>
        <w:t xml:space="preserve">The applicant agreed, stating that </w:t>
      </w:r>
      <w:r>
        <w:rPr>
          <w:rFonts w:asciiTheme="minorHAnsi" w:hAnsiTheme="minorHAnsi" w:cstheme="minorHAnsi"/>
          <w:i/>
          <w:iCs/>
        </w:rPr>
        <w:t>they</w:t>
      </w:r>
      <w:r w:rsidRPr="00A654CD">
        <w:rPr>
          <w:rFonts w:asciiTheme="minorHAnsi" w:hAnsiTheme="minorHAnsi" w:cstheme="minorHAnsi"/>
          <w:i/>
          <w:iCs/>
        </w:rPr>
        <w:t xml:space="preserve"> intend to address the clinical questions in the ADAR.</w:t>
      </w:r>
    </w:p>
    <w:p w14:paraId="64CCD2EF" w14:textId="4D34AFE7" w:rsidR="00A654CD" w:rsidRPr="00A654CD" w:rsidRDefault="00A654CD" w:rsidP="00A654CD">
      <w:pPr>
        <w:pStyle w:val="Heading4"/>
        <w:jc w:val="both"/>
      </w:pPr>
      <w:r w:rsidRPr="00A654CD">
        <w:t>Proposed Economic Evaluation</w:t>
      </w:r>
    </w:p>
    <w:p w14:paraId="2B062505" w14:textId="62251F7B" w:rsidR="00C70C6E" w:rsidRPr="00517F23" w:rsidRDefault="00A654CD" w:rsidP="00517F23">
      <w:pPr>
        <w:rPr>
          <w:i/>
          <w:iCs/>
        </w:rPr>
      </w:pPr>
      <w:r w:rsidRPr="00A654CD">
        <w:rPr>
          <w:rFonts w:asciiTheme="minorHAnsi" w:hAnsiTheme="minorHAnsi" w:cstheme="minorHAnsi"/>
          <w:i/>
          <w:iCs/>
        </w:rPr>
        <w:t xml:space="preserve">The applicant agreed that a CMA is the appropriate methodology to support an overall claim of non-inferiority of EV-ICD with the nominated comparators.  </w:t>
      </w:r>
    </w:p>
    <w:p w14:paraId="0763F20C" w14:textId="77777777" w:rsidR="00C538D6" w:rsidRDefault="00C538D6">
      <w:pPr>
        <w:spacing w:after="160" w:line="259" w:lineRule="auto"/>
        <w:rPr>
          <w:rFonts w:ascii="Franklin Gothic Medium" w:eastAsiaTheme="majorEastAsia" w:hAnsi="Franklin Gothic Medium" w:cstheme="majorBidi"/>
          <w:color w:val="000000" w:themeColor="text1"/>
          <w:sz w:val="32"/>
          <w:szCs w:val="26"/>
        </w:rPr>
      </w:pPr>
      <w:r>
        <w:br w:type="page"/>
      </w:r>
    </w:p>
    <w:p w14:paraId="4F890DDD" w14:textId="12EF74E3" w:rsidR="00EA3787" w:rsidRDefault="00A33126" w:rsidP="001E7C3D">
      <w:pPr>
        <w:pStyle w:val="Heading2"/>
      </w:pPr>
      <w:r w:rsidRPr="00A33126">
        <w:lastRenderedPageBreak/>
        <w:t>References</w:t>
      </w:r>
    </w:p>
    <w:p w14:paraId="40C25161" w14:textId="77777777" w:rsidR="0054070B" w:rsidRPr="0054070B" w:rsidRDefault="00EA3787" w:rsidP="0054070B">
      <w:pPr>
        <w:pStyle w:val="EndNoteBibliography"/>
        <w:spacing w:after="0"/>
        <w:ind w:left="720" w:hanging="720"/>
      </w:pPr>
      <w:r>
        <w:fldChar w:fldCharType="begin"/>
      </w:r>
      <w:r>
        <w:instrText xml:space="preserve"> ADDIN EN.REFLIST </w:instrText>
      </w:r>
      <w:r>
        <w:fldChar w:fldCharType="separate"/>
      </w:r>
      <w:r w:rsidR="0054070B" w:rsidRPr="0054070B">
        <w:t xml:space="preserve">Agarwal, G. &amp; Singh, S. K. 2017. Arrhythmias in Type 2 Diabetes Mellitus. </w:t>
      </w:r>
      <w:r w:rsidR="0054070B" w:rsidRPr="0054070B">
        <w:rPr>
          <w:i/>
        </w:rPr>
        <w:t>Indian J Endocrinol Metab,</w:t>
      </w:r>
      <w:r w:rsidR="0054070B" w:rsidRPr="0054070B">
        <w:t xml:space="preserve"> 21</w:t>
      </w:r>
      <w:r w:rsidR="0054070B" w:rsidRPr="0054070B">
        <w:rPr>
          <w:b/>
        </w:rPr>
        <w:t>,</w:t>
      </w:r>
      <w:r w:rsidR="0054070B" w:rsidRPr="0054070B">
        <w:t xml:space="preserve"> 715-718.</w:t>
      </w:r>
    </w:p>
    <w:p w14:paraId="42B1B002" w14:textId="77777777" w:rsidR="0054070B" w:rsidRPr="0054070B" w:rsidRDefault="0054070B" w:rsidP="0054070B">
      <w:pPr>
        <w:pStyle w:val="EndNoteBibliography"/>
        <w:spacing w:after="0"/>
        <w:ind w:left="720" w:hanging="720"/>
      </w:pPr>
      <w:r w:rsidRPr="0054070B">
        <w:t xml:space="preserve">Al-Khatib, S. M., Stevenson, W. G., Ackerman, M. J., Bryant, W. J., Callans, D. J., Curtis, A. B., Deal, B. J., Dickfeld, T., Field, M. E., Fonarow, G. C., Gillis, A. M., Granger, C. B., Hammill, S. C., Hlatky, M. A., Joglar, J. A., Kay, G. N., Matlock, D. D., Myerburg, R. J. &amp; Page, R. L. 2018. 2017 AHA/ACC/HRS guideline for management of patients with ventricular arrhythmias and the prevention of sudden cardiac death: Executive summary: A Report of the American College of Cardiology/American Heart Association Task Force on Clinical Practice Guidelines and the Heart Rhythm Society. </w:t>
      </w:r>
      <w:r w:rsidRPr="0054070B">
        <w:rPr>
          <w:i/>
        </w:rPr>
        <w:t>Heart Rhythm,</w:t>
      </w:r>
      <w:r w:rsidRPr="0054070B">
        <w:t xml:space="preserve"> 15</w:t>
      </w:r>
      <w:r w:rsidRPr="0054070B">
        <w:rPr>
          <w:b/>
        </w:rPr>
        <w:t>,</w:t>
      </w:r>
      <w:r w:rsidRPr="0054070B">
        <w:t xml:space="preserve"> e190-e252.</w:t>
      </w:r>
    </w:p>
    <w:p w14:paraId="692404E2" w14:textId="77777777" w:rsidR="0054070B" w:rsidRPr="0054070B" w:rsidRDefault="0054070B" w:rsidP="0054070B">
      <w:pPr>
        <w:pStyle w:val="EndNoteBibliography"/>
        <w:spacing w:after="0"/>
        <w:ind w:left="720" w:hanging="720"/>
        <w:rPr>
          <w:i/>
        </w:rPr>
      </w:pPr>
      <w:r w:rsidRPr="0054070B">
        <w:t xml:space="preserve">Applicant. 2022a. </w:t>
      </w:r>
      <w:r w:rsidRPr="0054070B">
        <w:rPr>
          <w:i/>
        </w:rPr>
        <w:t>RE: Applicant response to emailed questions from the Department of Health, received 3 June.</w:t>
      </w:r>
    </w:p>
    <w:p w14:paraId="0BB6A0E8" w14:textId="77777777" w:rsidR="0054070B" w:rsidRPr="0054070B" w:rsidRDefault="0054070B" w:rsidP="0054070B">
      <w:pPr>
        <w:pStyle w:val="EndNoteBibliography"/>
        <w:spacing w:after="0"/>
        <w:ind w:left="720" w:hanging="720"/>
        <w:rPr>
          <w:i/>
        </w:rPr>
      </w:pPr>
      <w:r w:rsidRPr="0054070B">
        <w:t xml:space="preserve">Applicant. 2022b. </w:t>
      </w:r>
      <w:r w:rsidRPr="0054070B">
        <w:rPr>
          <w:i/>
        </w:rPr>
        <w:t>RE: Application form for Application 1717.</w:t>
      </w:r>
    </w:p>
    <w:p w14:paraId="5818CC88" w14:textId="77777777" w:rsidR="0054070B" w:rsidRPr="0054070B" w:rsidRDefault="0054070B" w:rsidP="0054070B">
      <w:pPr>
        <w:pStyle w:val="EndNoteBibliography"/>
        <w:spacing w:after="0"/>
        <w:ind w:left="720" w:hanging="720"/>
        <w:rPr>
          <w:i/>
        </w:rPr>
      </w:pPr>
      <w:r w:rsidRPr="0054070B">
        <w:t xml:space="preserve">Applicant. 2022c. </w:t>
      </w:r>
      <w:r w:rsidRPr="0054070B">
        <w:rPr>
          <w:i/>
        </w:rPr>
        <w:t>RE: Teleconference with Assessment Group, Department of Health and Applicants for 1717 on 21 June 2022.</w:t>
      </w:r>
    </w:p>
    <w:p w14:paraId="1CF0745A" w14:textId="77777777" w:rsidR="0054070B" w:rsidRPr="0054070B" w:rsidRDefault="0054070B" w:rsidP="0054070B">
      <w:pPr>
        <w:pStyle w:val="EndNoteBibliography"/>
        <w:spacing w:after="0"/>
        <w:ind w:left="720" w:hanging="720"/>
      </w:pPr>
      <w:r w:rsidRPr="0054070B">
        <w:t xml:space="preserve">Aronow, W. S., Ahn, C., Mercando, A. D., Epstein, S. &amp; Kronzon, I. 2002. Prevalence and association of ventricular tachycardia and complex ventricular arrhythmias with new coronary events in older men and women with and without cardiovascular disease. </w:t>
      </w:r>
      <w:r w:rsidRPr="0054070B">
        <w:rPr>
          <w:i/>
        </w:rPr>
        <w:t>J Gerontol A Biol Sci Med Sci,</w:t>
      </w:r>
      <w:r w:rsidRPr="0054070B">
        <w:t xml:space="preserve"> 57</w:t>
      </w:r>
      <w:r w:rsidRPr="0054070B">
        <w:rPr>
          <w:b/>
        </w:rPr>
        <w:t>,</w:t>
      </w:r>
      <w:r w:rsidRPr="0054070B">
        <w:t xml:space="preserve"> M178-80.</w:t>
      </w:r>
    </w:p>
    <w:p w14:paraId="48E2E661" w14:textId="77777777" w:rsidR="0054070B" w:rsidRPr="0054070B" w:rsidRDefault="0054070B" w:rsidP="0054070B">
      <w:pPr>
        <w:pStyle w:val="EndNoteBibliography"/>
        <w:spacing w:after="0"/>
        <w:ind w:left="720" w:hanging="720"/>
      </w:pPr>
      <w:r w:rsidRPr="0054070B">
        <w:t xml:space="preserve">Atherton, J. J., Sindone, A., De Pasquale, C. G., Driscoll, A., MacDonald, P. S., Hopper, I., Kistler, P. M., Briffa, T., Wong, J., Abhayaratna, W., Thomas, L., Audehm, R., Newton, P., O'Loughlin, J., Branagan, M. &amp; Connell, C. 2018. National Heart Foundation of Australia and Cardiac Society of Australia and New Zealand: Guidelines for the Prevention, Detection, and Management of Heart Failure in Australia 2018. </w:t>
      </w:r>
      <w:r w:rsidRPr="0054070B">
        <w:rPr>
          <w:i/>
        </w:rPr>
        <w:t>Heart Lung Circ,</w:t>
      </w:r>
      <w:r w:rsidRPr="0054070B">
        <w:t xml:space="preserve"> 27</w:t>
      </w:r>
      <w:r w:rsidRPr="0054070B">
        <w:rPr>
          <w:b/>
        </w:rPr>
        <w:t>,</w:t>
      </w:r>
      <w:r w:rsidRPr="0054070B">
        <w:t xml:space="preserve"> 1123-1208.</w:t>
      </w:r>
    </w:p>
    <w:p w14:paraId="1FF6974B" w14:textId="70D05F8B" w:rsidR="0054070B" w:rsidRPr="0054070B" w:rsidRDefault="0054070B" w:rsidP="0054070B">
      <w:pPr>
        <w:pStyle w:val="EndNoteBibliography"/>
        <w:spacing w:after="0"/>
        <w:ind w:left="720" w:hanging="720"/>
      </w:pPr>
      <w:r w:rsidRPr="0054070B">
        <w:t xml:space="preserve">Australian Government Department of Health - Therapeutic Goods Administration. 2022. </w:t>
      </w:r>
      <w:r w:rsidRPr="0054070B">
        <w:rPr>
          <w:i/>
        </w:rPr>
        <w:t xml:space="preserve">Australian Register of Therapeutic Goods </w:t>
      </w:r>
      <w:r w:rsidRPr="0054070B">
        <w:t xml:space="preserve">[Online]. Available: </w:t>
      </w:r>
      <w:hyperlink r:id="rId12" w:history="1">
        <w:r w:rsidRPr="0054070B">
          <w:rPr>
            <w:rStyle w:val="Hyperlink"/>
            <w:rFonts w:ascii="Calibri" w:hAnsi="Calibri" w:cs="Calibri"/>
          </w:rPr>
          <w:t>https://www.tga.gov.au/australian-register-therapeutic-goods</w:t>
        </w:r>
      </w:hyperlink>
      <w:r w:rsidRPr="0054070B">
        <w:t xml:space="preserve"> [Accessed 3 June 2022].</w:t>
      </w:r>
    </w:p>
    <w:p w14:paraId="24637DAE" w14:textId="04EE3922" w:rsidR="0054070B" w:rsidRPr="0054070B" w:rsidRDefault="0054070B" w:rsidP="0054070B">
      <w:pPr>
        <w:pStyle w:val="EndNoteBibliography"/>
        <w:spacing w:after="0"/>
        <w:ind w:left="720" w:hanging="720"/>
      </w:pPr>
      <w:r w:rsidRPr="0054070B">
        <w:t xml:space="preserve">Australian Government Department of Health. 2022a. </w:t>
      </w:r>
      <w:r w:rsidRPr="0054070B">
        <w:rPr>
          <w:i/>
        </w:rPr>
        <w:t xml:space="preserve">MBS Online </w:t>
      </w:r>
      <w:r w:rsidRPr="0054070B">
        <w:t xml:space="preserve">[Online]. Available: </w:t>
      </w:r>
      <w:hyperlink r:id="rId13" w:history="1">
        <w:r w:rsidRPr="0054070B">
          <w:rPr>
            <w:rStyle w:val="Hyperlink"/>
            <w:rFonts w:ascii="Calibri" w:hAnsi="Calibri" w:cs="Calibri"/>
          </w:rPr>
          <w:t>http://www.mbsonline.gov.au/internet/mbsonline/publishing.nsf/Content/Home</w:t>
        </w:r>
      </w:hyperlink>
      <w:r w:rsidRPr="0054070B">
        <w:t xml:space="preserve"> [Accessed 24 June 2022].</w:t>
      </w:r>
    </w:p>
    <w:p w14:paraId="3A61D6C1" w14:textId="4212748A" w:rsidR="0054070B" w:rsidRPr="0054070B" w:rsidRDefault="0054070B" w:rsidP="0054070B">
      <w:pPr>
        <w:pStyle w:val="EndNoteBibliography"/>
        <w:spacing w:after="0"/>
        <w:ind w:left="720" w:hanging="720"/>
      </w:pPr>
      <w:r w:rsidRPr="0054070B">
        <w:t xml:space="preserve">Australian Government Department of Health. 2022b. </w:t>
      </w:r>
      <w:r w:rsidRPr="0054070B">
        <w:rPr>
          <w:i/>
        </w:rPr>
        <w:t xml:space="preserve">Prosthesis List </w:t>
      </w:r>
      <w:r w:rsidRPr="0054070B">
        <w:t xml:space="preserve">[Online]. Available: </w:t>
      </w:r>
      <w:hyperlink r:id="rId14" w:history="1">
        <w:r w:rsidRPr="0054070B">
          <w:rPr>
            <w:rStyle w:val="Hyperlink"/>
            <w:rFonts w:ascii="Calibri" w:hAnsi="Calibri" w:cs="Calibri"/>
          </w:rPr>
          <w:t>https://www.health.gov.au/resources/publications/prostheses-list</w:t>
        </w:r>
      </w:hyperlink>
      <w:r w:rsidRPr="0054070B">
        <w:t xml:space="preserve"> [Accessed 17 June 2022].</w:t>
      </w:r>
    </w:p>
    <w:p w14:paraId="21FEF1D9" w14:textId="77777777" w:rsidR="0054070B" w:rsidRPr="0054070B" w:rsidRDefault="0054070B" w:rsidP="0054070B">
      <w:pPr>
        <w:pStyle w:val="EndNoteBibliography"/>
        <w:spacing w:after="0"/>
        <w:ind w:left="720" w:hanging="720"/>
      </w:pPr>
      <w:r w:rsidRPr="0054070B">
        <w:t>Australian Government Medical Services Advisory Committee 2014. Public Summary Document for Application 1374 - Insertion of subcutaneous electrode for the purpose of use with an implantable cardioverter defibrillator (ICD).</w:t>
      </w:r>
    </w:p>
    <w:p w14:paraId="690AF813" w14:textId="77777777" w:rsidR="0054070B" w:rsidRPr="0054070B" w:rsidRDefault="0054070B" w:rsidP="0054070B">
      <w:pPr>
        <w:pStyle w:val="EndNoteBibliography"/>
        <w:spacing w:after="0"/>
        <w:ind w:left="720" w:hanging="720"/>
      </w:pPr>
      <w:r w:rsidRPr="0054070B">
        <w:t>Australian Government Medical Services Advisory Committee 2021. Public Summary Document for Application 1374.1 - Subcutaneous implantable cardioverter defibrillator therapy for prevention of sudden cardiac death.</w:t>
      </w:r>
    </w:p>
    <w:p w14:paraId="5D9096E2" w14:textId="590DABE5" w:rsidR="0054070B" w:rsidRPr="0054070B" w:rsidRDefault="0054070B" w:rsidP="0054070B">
      <w:pPr>
        <w:pStyle w:val="EndNoteBibliography"/>
        <w:spacing w:after="0"/>
        <w:ind w:left="720" w:hanging="720"/>
      </w:pPr>
      <w:r w:rsidRPr="0054070B">
        <w:t xml:space="preserve">Australian Government Services Australia. 2022. </w:t>
      </w:r>
      <w:r w:rsidRPr="0054070B">
        <w:rPr>
          <w:i/>
        </w:rPr>
        <w:t xml:space="preserve">Medicare Item Reports </w:t>
      </w:r>
      <w:r w:rsidRPr="0054070B">
        <w:t xml:space="preserve">[Online]. Available: </w:t>
      </w:r>
      <w:hyperlink r:id="rId15" w:history="1">
        <w:r w:rsidRPr="0054070B">
          <w:rPr>
            <w:rStyle w:val="Hyperlink"/>
            <w:rFonts w:ascii="Calibri" w:hAnsi="Calibri" w:cs="Calibri"/>
          </w:rPr>
          <w:t>http://medicarestatistics.humanservices.gov.au/statistics/mbs_item.jsp</w:t>
        </w:r>
      </w:hyperlink>
      <w:r w:rsidRPr="0054070B">
        <w:t xml:space="preserve"> [Accessed 01 July 2022].</w:t>
      </w:r>
    </w:p>
    <w:p w14:paraId="0BD07F1F" w14:textId="77777777" w:rsidR="0054070B" w:rsidRPr="0054070B" w:rsidRDefault="0054070B" w:rsidP="0054070B">
      <w:pPr>
        <w:pStyle w:val="EndNoteBibliography"/>
        <w:spacing w:after="0"/>
        <w:ind w:left="720" w:hanging="720"/>
      </w:pPr>
      <w:r w:rsidRPr="0054070B">
        <w:t xml:space="preserve">Baddour, L. M., Cha, Y. M. &amp; Wilson, W. R. 2012. Clinical practice. Infections of cardiovascular implantable electronic devices. </w:t>
      </w:r>
      <w:r w:rsidRPr="0054070B">
        <w:rPr>
          <w:i/>
        </w:rPr>
        <w:t>N Engl J Med,</w:t>
      </w:r>
      <w:r w:rsidRPr="0054070B">
        <w:t xml:space="preserve"> 367</w:t>
      </w:r>
      <w:r w:rsidRPr="0054070B">
        <w:rPr>
          <w:b/>
        </w:rPr>
        <w:t>,</w:t>
      </w:r>
      <w:r w:rsidRPr="0054070B">
        <w:t xml:space="preserve"> 842-9.</w:t>
      </w:r>
    </w:p>
    <w:p w14:paraId="0E4CF205" w14:textId="77777777" w:rsidR="0054070B" w:rsidRPr="0054070B" w:rsidRDefault="0054070B" w:rsidP="0054070B">
      <w:pPr>
        <w:pStyle w:val="EndNoteBibliography"/>
        <w:spacing w:after="0"/>
        <w:ind w:left="720" w:hanging="720"/>
      </w:pPr>
      <w:r w:rsidRPr="0054070B">
        <w:t xml:space="preserve">Bagnall, R. D., Weintraub, R. G., Ingles, J., Duflou, J., Yeates, L., Lam, L., Davis, A. M., Thompson, T., Connell, V., Wallace, J., Naylor, C., Crawford, J., Love, D. R., Hallam, L., White, J., Lawrence, C., Lynch, M., Morgan, N., James, P., du Sart, D., Puranik, R., Langlois, N., Vohra, J., Winship, I., Atherton, J., McGaughran, J., Skinner, J. R. &amp; Semsarian, C. 2016. A Prospective Study of Sudden Cardiac Death among Children and Young Adults. </w:t>
      </w:r>
      <w:r w:rsidRPr="0054070B">
        <w:rPr>
          <w:i/>
        </w:rPr>
        <w:t>N Engl J Med,</w:t>
      </w:r>
      <w:r w:rsidRPr="0054070B">
        <w:t xml:space="preserve"> 374</w:t>
      </w:r>
      <w:r w:rsidRPr="0054070B">
        <w:rPr>
          <w:b/>
        </w:rPr>
        <w:t>,</w:t>
      </w:r>
      <w:r w:rsidRPr="0054070B">
        <w:t xml:space="preserve"> 2441-52.</w:t>
      </w:r>
    </w:p>
    <w:p w14:paraId="18DC80B0" w14:textId="77777777" w:rsidR="0054070B" w:rsidRPr="0054070B" w:rsidRDefault="0054070B" w:rsidP="0054070B">
      <w:pPr>
        <w:pStyle w:val="EndNoteBibliography"/>
        <w:spacing w:after="0"/>
        <w:ind w:left="720" w:hanging="720"/>
      </w:pPr>
      <w:r w:rsidRPr="0054070B">
        <w:t xml:space="preserve">Bardy, G. H., Lee, K. L., Mark, D. B., Poole, J. E., Packer, D. L., Boineau, R., Domanski, M., Troutman, C., Anderson, J., Johnson, G., McNulty, S. E., Clapp-Channing, N., Davidson-Ray, L. D., Fraulo, E. S., Fishbein, D. P., Luceri, R. M., Ip, J. H. &amp; Sudden Cardiac Death in Heart Failure Trial, I. 2005. Amiodarone or an implantable cardioverter-defibrillator for congestive heart failure. </w:t>
      </w:r>
      <w:r w:rsidRPr="0054070B">
        <w:rPr>
          <w:i/>
        </w:rPr>
        <w:t>N Engl J Med,</w:t>
      </w:r>
      <w:r w:rsidRPr="0054070B">
        <w:t xml:space="preserve"> 352</w:t>
      </w:r>
      <w:r w:rsidRPr="0054070B">
        <w:rPr>
          <w:b/>
        </w:rPr>
        <w:t>,</w:t>
      </w:r>
      <w:r w:rsidRPr="0054070B">
        <w:t xml:space="preserve"> 225-37.</w:t>
      </w:r>
    </w:p>
    <w:p w14:paraId="4EC018AC" w14:textId="77777777" w:rsidR="0054070B" w:rsidRPr="0054070B" w:rsidRDefault="0054070B" w:rsidP="0054070B">
      <w:pPr>
        <w:pStyle w:val="EndNoteBibliography"/>
        <w:spacing w:after="0"/>
        <w:ind w:left="720" w:hanging="720"/>
      </w:pPr>
      <w:r w:rsidRPr="0054070B">
        <w:t xml:space="preserve">Bayés de Luna, A., Coumel, P. &amp; Leclercq, J. F. 1989. Ambulatory sudden cardiac death: mechanisms of production of fatal arrhythmia on the basis of data from 157 cases. </w:t>
      </w:r>
      <w:r w:rsidRPr="0054070B">
        <w:rPr>
          <w:i/>
        </w:rPr>
        <w:t>Am Heart J,</w:t>
      </w:r>
      <w:r w:rsidRPr="0054070B">
        <w:t xml:space="preserve"> 117</w:t>
      </w:r>
      <w:r w:rsidRPr="0054070B">
        <w:rPr>
          <w:b/>
        </w:rPr>
        <w:t>,</w:t>
      </w:r>
      <w:r w:rsidRPr="0054070B">
        <w:t xml:space="preserve"> 151-9.</w:t>
      </w:r>
    </w:p>
    <w:p w14:paraId="6C3B39CF" w14:textId="77777777" w:rsidR="0054070B" w:rsidRPr="0054070B" w:rsidRDefault="0054070B" w:rsidP="0054070B">
      <w:pPr>
        <w:pStyle w:val="EndNoteBibliography"/>
        <w:spacing w:after="0"/>
        <w:ind w:left="720" w:hanging="720"/>
      </w:pPr>
      <w:r w:rsidRPr="0054070B">
        <w:lastRenderedPageBreak/>
        <w:t xml:space="preserve">Behar, N., Galand, V., Martins, R. P., Jacon, P., Badenco, N., Blangy, H., Alonso, C., Guy-Moyat, B., El Bouazzaoui, R., Lebon, A., Giraudeau, C., Marquie, C. &amp; Leclercq, C. 2020. Subcutaneous Implantable Cardioverter-Defibrillator Lead Extraction: First Multicenter French Experience. </w:t>
      </w:r>
      <w:r w:rsidRPr="0054070B">
        <w:rPr>
          <w:i/>
        </w:rPr>
        <w:t>JACC Clin Electrophysiol,</w:t>
      </w:r>
      <w:r w:rsidRPr="0054070B">
        <w:t xml:space="preserve"> 6</w:t>
      </w:r>
      <w:r w:rsidRPr="0054070B">
        <w:rPr>
          <w:b/>
        </w:rPr>
        <w:t>,</w:t>
      </w:r>
      <w:r w:rsidRPr="0054070B">
        <w:t xml:space="preserve"> 863-870.</w:t>
      </w:r>
    </w:p>
    <w:p w14:paraId="5DE02D65" w14:textId="77777777" w:rsidR="0054070B" w:rsidRPr="00F04FFF" w:rsidRDefault="0054070B" w:rsidP="0054070B">
      <w:pPr>
        <w:pStyle w:val="EndNoteBibliography"/>
        <w:spacing w:after="0"/>
        <w:ind w:left="720" w:hanging="720"/>
        <w:rPr>
          <w:lang w:val="pt-BR"/>
        </w:rPr>
      </w:pPr>
      <w:r w:rsidRPr="0054070B">
        <w:t xml:space="preserve">Benito, B. &amp; Josephson, M. E. 2012. Ventricular tachycardia in coronary artery disease. </w:t>
      </w:r>
      <w:r w:rsidRPr="00F04FFF">
        <w:rPr>
          <w:i/>
          <w:lang w:val="pt-BR"/>
        </w:rPr>
        <w:t>Rev Esp Cardiol (Engl Ed),</w:t>
      </w:r>
      <w:r w:rsidRPr="00F04FFF">
        <w:rPr>
          <w:lang w:val="pt-BR"/>
        </w:rPr>
        <w:t xml:space="preserve"> 65</w:t>
      </w:r>
      <w:r w:rsidRPr="00F04FFF">
        <w:rPr>
          <w:b/>
          <w:lang w:val="pt-BR"/>
        </w:rPr>
        <w:t>,</w:t>
      </w:r>
      <w:r w:rsidRPr="00F04FFF">
        <w:rPr>
          <w:lang w:val="pt-BR"/>
        </w:rPr>
        <w:t xml:space="preserve"> 939-55.</w:t>
      </w:r>
    </w:p>
    <w:p w14:paraId="770BCDAD" w14:textId="77777777" w:rsidR="0054070B" w:rsidRPr="0054070B" w:rsidRDefault="0054070B" w:rsidP="0054070B">
      <w:pPr>
        <w:pStyle w:val="EndNoteBibliography"/>
        <w:spacing w:after="0"/>
        <w:ind w:left="720" w:hanging="720"/>
      </w:pPr>
      <w:r w:rsidRPr="00F04FFF">
        <w:rPr>
          <w:lang w:val="pt-BR"/>
        </w:rPr>
        <w:t xml:space="preserve">Bhar-Amato, J., Davies, W. &amp; Agarwal, S. 2017. </w:t>
      </w:r>
      <w:r w:rsidRPr="0054070B">
        <w:t xml:space="preserve">Ventricular Arrhythmia after Acute Myocardial Infarction: 'The Perfect Storm'. </w:t>
      </w:r>
      <w:r w:rsidRPr="0054070B">
        <w:rPr>
          <w:i/>
        </w:rPr>
        <w:t>Arrhythm Electrophysiol Rev,</w:t>
      </w:r>
      <w:r w:rsidRPr="0054070B">
        <w:t xml:space="preserve"> 6</w:t>
      </w:r>
      <w:r w:rsidRPr="0054070B">
        <w:rPr>
          <w:b/>
        </w:rPr>
        <w:t>,</w:t>
      </w:r>
      <w:r w:rsidRPr="0054070B">
        <w:t xml:space="preserve"> 134-139.</w:t>
      </w:r>
    </w:p>
    <w:p w14:paraId="24094CCF" w14:textId="77777777" w:rsidR="0054070B" w:rsidRPr="0054070B" w:rsidRDefault="0054070B" w:rsidP="0054070B">
      <w:pPr>
        <w:pStyle w:val="EndNoteBibliography"/>
        <w:spacing w:after="0"/>
        <w:ind w:left="720" w:hanging="720"/>
      </w:pPr>
      <w:r w:rsidRPr="0054070B">
        <w:t xml:space="preserve">Boersma, L. V. A., Merkely, B., Neuzil, P., Crozier, I. G., Akula, D. N., Timmers, L., Kalarus, Z., Sherfesee, L., DeGroot, P. J., Thompson, A. E., Lexcen, D. R. &amp; Knight, B. P. 2019. Therapy From a Novel Substernal Lead: The ASD2 Study. </w:t>
      </w:r>
      <w:r w:rsidRPr="0054070B">
        <w:rPr>
          <w:i/>
        </w:rPr>
        <w:t>JACC Clin Electrophysiol,</w:t>
      </w:r>
      <w:r w:rsidRPr="0054070B">
        <w:t xml:space="preserve"> 5</w:t>
      </w:r>
      <w:r w:rsidRPr="0054070B">
        <w:rPr>
          <w:b/>
        </w:rPr>
        <w:t>,</w:t>
      </w:r>
      <w:r w:rsidRPr="0054070B">
        <w:t xml:space="preserve"> 186-196.</w:t>
      </w:r>
    </w:p>
    <w:p w14:paraId="5605E865" w14:textId="77777777" w:rsidR="0054070B" w:rsidRPr="0054070B" w:rsidRDefault="0054070B" w:rsidP="0054070B">
      <w:pPr>
        <w:pStyle w:val="EndNoteBibliography"/>
        <w:spacing w:after="0"/>
        <w:ind w:left="720" w:hanging="720"/>
      </w:pPr>
      <w:r w:rsidRPr="00F04FFF">
        <w:rPr>
          <w:lang w:val="it-IT"/>
        </w:rPr>
        <w:t xml:space="preserve">Bonato, F. O. B. &amp; Canziani, M. E. F. 2017. </w:t>
      </w:r>
      <w:r w:rsidRPr="0054070B">
        <w:t xml:space="preserve">Ventricular arrhythmia in chronic kidney disease patients. </w:t>
      </w:r>
      <w:r w:rsidRPr="0054070B">
        <w:rPr>
          <w:i/>
        </w:rPr>
        <w:t>J Bras Nefrol,</w:t>
      </w:r>
      <w:r w:rsidRPr="0054070B">
        <w:t xml:space="preserve"> 39</w:t>
      </w:r>
      <w:r w:rsidRPr="0054070B">
        <w:rPr>
          <w:b/>
        </w:rPr>
        <w:t>,</w:t>
      </w:r>
      <w:r w:rsidRPr="0054070B">
        <w:t xml:space="preserve"> 186-195.</w:t>
      </w:r>
    </w:p>
    <w:p w14:paraId="42643044" w14:textId="77777777" w:rsidR="0054070B" w:rsidRPr="0054070B" w:rsidRDefault="0054070B" w:rsidP="0054070B">
      <w:pPr>
        <w:pStyle w:val="EndNoteBibliography"/>
        <w:spacing w:after="0"/>
        <w:ind w:left="720" w:hanging="720"/>
      </w:pPr>
      <w:r w:rsidRPr="0054070B">
        <w:t xml:space="preserve">Bongiorni, M. G., Burri, H., Deharo, J. C., Starck, C., Kennergren, C., Saghy, L., Rao, A., Tascini, C., Lever, N., Kutarski, A., Fernandez Lozano, I., Strathmore, N., Costa, R., Epstein, L., Love, C. &amp; Blomstrom-Lundqvist, C. 2018. 2018 EHRA expert consensus statement on lead extraction: recommendations on definitions, endpoints, research trial design, and data collection requirements for clinical scientific studies and registries: endorsed by APHRS/HRS/LAHRS. </w:t>
      </w:r>
      <w:r w:rsidRPr="0054070B">
        <w:rPr>
          <w:i/>
        </w:rPr>
        <w:t>Europace,</w:t>
      </w:r>
      <w:r w:rsidRPr="0054070B">
        <w:t xml:space="preserve"> 20</w:t>
      </w:r>
      <w:r w:rsidRPr="0054070B">
        <w:rPr>
          <w:b/>
        </w:rPr>
        <w:t>,</w:t>
      </w:r>
      <w:r w:rsidRPr="0054070B">
        <w:t xml:space="preserve"> 1217.</w:t>
      </w:r>
    </w:p>
    <w:p w14:paraId="2A785063" w14:textId="77777777" w:rsidR="0054070B" w:rsidRPr="00F04FFF" w:rsidRDefault="0054070B" w:rsidP="0054070B">
      <w:pPr>
        <w:pStyle w:val="EndNoteBibliography"/>
        <w:spacing w:after="0"/>
        <w:ind w:left="720" w:hanging="720"/>
        <w:rPr>
          <w:lang w:val="de-DE"/>
        </w:rPr>
      </w:pPr>
      <w:r w:rsidRPr="0054070B">
        <w:t xml:space="preserve">Bongiorni, M. G., Kennergren, C., Butter, C., Deharo, J. C., Kutarski, A., Rinaldi, C. A., Romano, S. L., Maggioni, A. P., Andarala, M., Auricchio, A., Kuck, K. H. &amp; Blomström-Lundqvist, C. 2017. The European Lead Extraction ConTRolled (ELECTRa) study: a European Heart Rhythm Association (EHRA) Registry of Transvenous Lead Extraction Outcomes. </w:t>
      </w:r>
      <w:r w:rsidRPr="00F04FFF">
        <w:rPr>
          <w:i/>
          <w:lang w:val="de-DE"/>
        </w:rPr>
        <w:t>Eur Heart J,</w:t>
      </w:r>
      <w:r w:rsidRPr="00F04FFF">
        <w:rPr>
          <w:lang w:val="de-DE"/>
        </w:rPr>
        <w:t xml:space="preserve"> 38</w:t>
      </w:r>
      <w:r w:rsidRPr="00F04FFF">
        <w:rPr>
          <w:b/>
          <w:lang w:val="de-DE"/>
        </w:rPr>
        <w:t>,</w:t>
      </w:r>
      <w:r w:rsidRPr="00F04FFF">
        <w:rPr>
          <w:lang w:val="de-DE"/>
        </w:rPr>
        <w:t xml:space="preserve"> 2995-3005.</w:t>
      </w:r>
    </w:p>
    <w:p w14:paraId="2ED4F3AE" w14:textId="77777777" w:rsidR="0054070B" w:rsidRPr="0054070B" w:rsidRDefault="0054070B" w:rsidP="0054070B">
      <w:pPr>
        <w:pStyle w:val="EndNoteBibliography"/>
        <w:spacing w:after="0"/>
        <w:ind w:left="720" w:hanging="720"/>
      </w:pPr>
      <w:r w:rsidRPr="00F04FFF">
        <w:rPr>
          <w:lang w:val="de-DE"/>
        </w:rPr>
        <w:t xml:space="preserve">Borleffs, C. J., Scherptong, R. W., Man, S. C., van Welsenes, G. H., Bax, J. J., van Erven, L., Swenne, C. A. &amp; Schalij, M. J. 2009. </w:t>
      </w:r>
      <w:r w:rsidRPr="0054070B">
        <w:t xml:space="preserve">Predicting ventricular arrhythmias in patients with ischemic heart disease: clinical application of the ECG-derived QRS-T angle. </w:t>
      </w:r>
      <w:r w:rsidRPr="0054070B">
        <w:rPr>
          <w:i/>
        </w:rPr>
        <w:t>Circ Arrhythm Electrophysiol,</w:t>
      </w:r>
      <w:r w:rsidRPr="0054070B">
        <w:t xml:space="preserve"> 2</w:t>
      </w:r>
      <w:r w:rsidRPr="0054070B">
        <w:rPr>
          <w:b/>
        </w:rPr>
        <w:t>,</w:t>
      </w:r>
      <w:r w:rsidRPr="0054070B">
        <w:t xml:space="preserve"> 548-54.</w:t>
      </w:r>
    </w:p>
    <w:p w14:paraId="0BFBE842" w14:textId="77777777" w:rsidR="0054070B" w:rsidRPr="0054070B" w:rsidRDefault="0054070B" w:rsidP="0054070B">
      <w:pPr>
        <w:pStyle w:val="EndNoteBibliography"/>
        <w:spacing w:after="0"/>
        <w:ind w:left="720" w:hanging="720"/>
      </w:pPr>
      <w:r w:rsidRPr="0054070B">
        <w:t xml:space="preserve">Brunner, M. P., Cronin, E. M., Wazni, O., Baranowski, B., Saliba, W. I., Sabik, J. F., Lindsay, B. D., Wilkoff, B. L. &amp; Tarakji, K. G. 2014. Outcomes of patients requiring emergent surgical or endovascular intervention for catastrophic complications during transvenous lead extraction. </w:t>
      </w:r>
      <w:r w:rsidRPr="0054070B">
        <w:rPr>
          <w:i/>
        </w:rPr>
        <w:t>Heart Rhythm,</w:t>
      </w:r>
      <w:r w:rsidRPr="0054070B">
        <w:t xml:space="preserve"> 11</w:t>
      </w:r>
      <w:r w:rsidRPr="0054070B">
        <w:rPr>
          <w:b/>
        </w:rPr>
        <w:t>,</w:t>
      </w:r>
      <w:r w:rsidRPr="0054070B">
        <w:t xml:space="preserve"> 419-25.</w:t>
      </w:r>
    </w:p>
    <w:p w14:paraId="182B1AD7" w14:textId="7C886141" w:rsidR="0054070B" w:rsidRPr="0054070B" w:rsidRDefault="0054070B" w:rsidP="0054070B">
      <w:pPr>
        <w:pStyle w:val="EndNoteBibliography"/>
        <w:spacing w:after="0"/>
        <w:ind w:left="720" w:hanging="720"/>
      </w:pPr>
      <w:r w:rsidRPr="0054070B">
        <w:t xml:space="preserve">Cappelli, S., Olaru, A. &amp; De Maria, E. 2014. The subcutaneous defibrillator: who stands to benefit. An article from the e-journal of the ESC Council for Cardiology Practice. 12. Available: </w:t>
      </w:r>
      <w:hyperlink r:id="rId16" w:history="1">
        <w:r w:rsidRPr="0054070B">
          <w:rPr>
            <w:rStyle w:val="Hyperlink"/>
            <w:rFonts w:ascii="Calibri" w:hAnsi="Calibri" w:cs="Calibri"/>
          </w:rPr>
          <w:t>https://www.escardio.org/Journals/E-Journal-of-Cardiology-Practice/Volume-12/The-subcutaneous-defibrillator-who-stands-to-benefit</w:t>
        </w:r>
      </w:hyperlink>
      <w:r w:rsidRPr="0054070B">
        <w:t>.</w:t>
      </w:r>
    </w:p>
    <w:p w14:paraId="62B5D247" w14:textId="77777777" w:rsidR="0054070B" w:rsidRPr="0054070B" w:rsidRDefault="0054070B" w:rsidP="0054070B">
      <w:pPr>
        <w:pStyle w:val="EndNoteBibliography"/>
        <w:spacing w:after="0"/>
        <w:ind w:left="720" w:hanging="720"/>
      </w:pPr>
      <w:r w:rsidRPr="0054070B">
        <w:t>Cardiac Services Clinical Committee 2018. Medicare Benefits Schedule Review Taskforce Endorsed Final Report from the Cardiac Services Clinical Committee,.</w:t>
      </w:r>
    </w:p>
    <w:p w14:paraId="59ED84B0" w14:textId="77777777" w:rsidR="0054070B" w:rsidRPr="0054070B" w:rsidRDefault="0054070B" w:rsidP="0054070B">
      <w:pPr>
        <w:pStyle w:val="EndNoteBibliography"/>
        <w:spacing w:after="0"/>
        <w:ind w:left="720" w:hanging="720"/>
      </w:pPr>
      <w:r w:rsidRPr="0054070B">
        <w:t>Cardiovascular Genetics Working Group 2016. Diagnosis and Management of Hypertrophic Cardiomyopathy - Position Statement. The Cardiac Society of Australia and New Zealand.</w:t>
      </w:r>
    </w:p>
    <w:p w14:paraId="288FB407" w14:textId="77777777" w:rsidR="0054070B" w:rsidRPr="0054070B" w:rsidRDefault="0054070B" w:rsidP="0054070B">
      <w:pPr>
        <w:pStyle w:val="EndNoteBibliography"/>
        <w:spacing w:after="0"/>
        <w:ind w:left="720" w:hanging="720"/>
      </w:pPr>
      <w:r w:rsidRPr="0054070B">
        <w:t xml:space="preserve">Chan, J. Y. S., Lelakowski, J., Murgatroyd, F. D., Boersma, L. V., Cao, J., Nikolski, V., Wouters, G. &amp; Hall, M. C. S. 2017. Novel Extravascular Defibrillation Configuration With a Coil in the Substernal Space: The ASD Clinical Study. </w:t>
      </w:r>
      <w:r w:rsidRPr="0054070B">
        <w:rPr>
          <w:i/>
        </w:rPr>
        <w:t>JACC Clin Electrophysiol,</w:t>
      </w:r>
      <w:r w:rsidRPr="0054070B">
        <w:t xml:space="preserve"> 3</w:t>
      </w:r>
      <w:r w:rsidRPr="0054070B">
        <w:rPr>
          <w:b/>
        </w:rPr>
        <w:t>,</w:t>
      </w:r>
      <w:r w:rsidRPr="0054070B">
        <w:t xml:space="preserve"> 905-910.</w:t>
      </w:r>
    </w:p>
    <w:p w14:paraId="3A04BA4B" w14:textId="77777777" w:rsidR="0054070B" w:rsidRPr="0054070B" w:rsidRDefault="0054070B" w:rsidP="0054070B">
      <w:pPr>
        <w:pStyle w:val="EndNoteBibliography"/>
        <w:spacing w:after="0"/>
        <w:ind w:left="720" w:hanging="720"/>
      </w:pPr>
      <w:r w:rsidRPr="0054070B">
        <w:t xml:space="preserve">Chik, W. W. &amp; Marchlinski, F. E. 2015. Ablation of ventricular arrhythmia in patients with heart failure. </w:t>
      </w:r>
      <w:r w:rsidRPr="0054070B">
        <w:rPr>
          <w:i/>
        </w:rPr>
        <w:t>Heart Fail Clin,</w:t>
      </w:r>
      <w:r w:rsidRPr="0054070B">
        <w:t xml:space="preserve"> 11</w:t>
      </w:r>
      <w:r w:rsidRPr="0054070B">
        <w:rPr>
          <w:b/>
        </w:rPr>
        <w:t>,</w:t>
      </w:r>
      <w:r w:rsidRPr="0054070B">
        <w:t xml:space="preserve"> 319-36.</w:t>
      </w:r>
    </w:p>
    <w:p w14:paraId="4D02B706" w14:textId="1707FE7D" w:rsidR="0054070B" w:rsidRPr="0054070B" w:rsidRDefault="0054070B" w:rsidP="0054070B">
      <w:pPr>
        <w:pStyle w:val="EndNoteBibliography"/>
        <w:spacing w:after="0"/>
        <w:ind w:left="720" w:hanging="720"/>
      </w:pPr>
      <w:r w:rsidRPr="0054070B">
        <w:t xml:space="preserve">ClinicalTrials.gov. 2021. </w:t>
      </w:r>
      <w:r w:rsidRPr="0054070B">
        <w:rPr>
          <w:i/>
        </w:rPr>
        <w:t xml:space="preserve">ExtraVascular Implantable Cardiac Defibrillator Continued Access Study (EV ICD CA) </w:t>
      </w:r>
      <w:r w:rsidRPr="0054070B">
        <w:t xml:space="preserve">[Online]. Available: </w:t>
      </w:r>
      <w:hyperlink r:id="rId17" w:history="1">
        <w:r w:rsidRPr="0054070B">
          <w:rPr>
            <w:rStyle w:val="Hyperlink"/>
            <w:rFonts w:ascii="Calibri" w:hAnsi="Calibri" w:cs="Calibri"/>
          </w:rPr>
          <w:t>https://clinicaltrials.gov/ct2/show/NCT05049720</w:t>
        </w:r>
      </w:hyperlink>
      <w:r w:rsidRPr="0054070B">
        <w:t xml:space="preserve"> [Accessed 19 July 2022].</w:t>
      </w:r>
    </w:p>
    <w:p w14:paraId="7C305052" w14:textId="28BACF43" w:rsidR="0054070B" w:rsidRPr="0054070B" w:rsidRDefault="0054070B" w:rsidP="0054070B">
      <w:pPr>
        <w:pStyle w:val="EndNoteBibliography"/>
        <w:spacing w:after="0"/>
        <w:ind w:left="720" w:hanging="720"/>
      </w:pPr>
      <w:r w:rsidRPr="0054070B">
        <w:t xml:space="preserve">ClinicalTrials.gov. 2022. </w:t>
      </w:r>
      <w:r w:rsidRPr="0054070B">
        <w:rPr>
          <w:i/>
        </w:rPr>
        <w:t xml:space="preserve">Extravascular ICD Pivotal Study (EV-ICD) </w:t>
      </w:r>
      <w:r w:rsidRPr="0054070B">
        <w:t xml:space="preserve">[Online]. Available: </w:t>
      </w:r>
      <w:hyperlink r:id="rId18" w:history="1">
        <w:r w:rsidRPr="0054070B">
          <w:rPr>
            <w:rStyle w:val="Hyperlink"/>
            <w:rFonts w:ascii="Calibri" w:hAnsi="Calibri" w:cs="Calibri"/>
          </w:rPr>
          <w:t>https://clinicaltrials.gov/ct2/show/NCT04060680</w:t>
        </w:r>
      </w:hyperlink>
      <w:r w:rsidRPr="0054070B">
        <w:t xml:space="preserve"> [Accessed 23 June 2022].</w:t>
      </w:r>
    </w:p>
    <w:p w14:paraId="62F5AA08" w14:textId="77777777" w:rsidR="0054070B" w:rsidRPr="0054070B" w:rsidRDefault="0054070B" w:rsidP="0054070B">
      <w:pPr>
        <w:pStyle w:val="EndNoteBibliography"/>
        <w:spacing w:after="0"/>
        <w:ind w:left="720" w:hanging="720"/>
      </w:pPr>
      <w:r w:rsidRPr="0054070B">
        <w:t xml:space="preserve">Crozier, I., Haqqani, H., Kotschet, E., Shaw, D., Prabhu, A., Roubos, N., Alison, J., Melton, I., Denman, R., Lin, T., Almeida, A., Portway, B., Sawchuk, R., Thompson, A., Sherfesee, L., Liang, S., Lentz, L., DeGroot, P., Cheng, A. &amp; O'Donnell, D. 2020. First-in-Human Chronic Implant Experience of the Substernal Extravascular Implantable Cardioverter-Defibrillator. </w:t>
      </w:r>
      <w:r w:rsidRPr="0054070B">
        <w:rPr>
          <w:i/>
        </w:rPr>
        <w:t>JACC Clin Electrophysiol,</w:t>
      </w:r>
      <w:r w:rsidRPr="0054070B">
        <w:t xml:space="preserve"> 6</w:t>
      </w:r>
      <w:r w:rsidRPr="0054070B">
        <w:rPr>
          <w:b/>
        </w:rPr>
        <w:t>,</w:t>
      </w:r>
      <w:r w:rsidRPr="0054070B">
        <w:t xml:space="preserve"> 1525-1536.</w:t>
      </w:r>
    </w:p>
    <w:p w14:paraId="6544525B" w14:textId="77777777" w:rsidR="0054070B" w:rsidRPr="0054070B" w:rsidRDefault="0054070B" w:rsidP="0054070B">
      <w:pPr>
        <w:pStyle w:val="EndNoteBibliography"/>
        <w:spacing w:after="0"/>
        <w:ind w:left="720" w:hanging="720"/>
      </w:pPr>
      <w:r w:rsidRPr="0054070B">
        <w:t xml:space="preserve">Crozier, I., O'Donnell, D., Boersma, L., Murgatroyd, F., Manlucu, J., Knight, B. P., Birgersdotter-Green, U. M., Leclercq, C., Thompson, A., Sawchuk, R., Willey, S., Wiggenhorn, C. &amp; Friedman, P. 2021. The extravascular implantable cardioverter-defibrillator: The pivotal study plan. </w:t>
      </w:r>
      <w:r w:rsidRPr="0054070B">
        <w:rPr>
          <w:i/>
        </w:rPr>
        <w:t>J Cardiovasc Electrophysiol,</w:t>
      </w:r>
      <w:r w:rsidRPr="0054070B">
        <w:t xml:space="preserve"> 32</w:t>
      </w:r>
      <w:r w:rsidRPr="0054070B">
        <w:rPr>
          <w:b/>
        </w:rPr>
        <w:t>,</w:t>
      </w:r>
      <w:r w:rsidRPr="0054070B">
        <w:t xml:space="preserve"> 2371-2378.</w:t>
      </w:r>
    </w:p>
    <w:p w14:paraId="7D80D985" w14:textId="77777777" w:rsidR="0054070B" w:rsidRPr="0054070B" w:rsidRDefault="0054070B" w:rsidP="0054070B">
      <w:pPr>
        <w:pStyle w:val="EndNoteBibliography"/>
        <w:spacing w:after="0"/>
        <w:ind w:left="720" w:hanging="720"/>
      </w:pPr>
      <w:r w:rsidRPr="0054070B">
        <w:lastRenderedPageBreak/>
        <w:t xml:space="preserve">Epstein, A. E., Dimarco, J. P., Ellenbogen, K. A., Estes, N. A., 3rd, Freedman, R. A., Gettes, L. S., Gillinov, A. M., Gregoratos, G., Hammill, S. C., Hayes, D. L., Hlatky, M. A., Newby, L. K., Page, R. L., Schoenfeld, M. H., Silka, M. J., Stevenson, L. W. &amp; Sweeney, M. O. 2008. ACC/AHA/HRS 2008 Guidelines for device-based therapy of cardiac rhythm abnormalities. </w:t>
      </w:r>
      <w:r w:rsidRPr="0054070B">
        <w:rPr>
          <w:i/>
        </w:rPr>
        <w:t>Heart Rhythm,</w:t>
      </w:r>
      <w:r w:rsidRPr="0054070B">
        <w:t xml:space="preserve"> 5</w:t>
      </w:r>
      <w:r w:rsidRPr="0054070B">
        <w:rPr>
          <w:b/>
        </w:rPr>
        <w:t>,</w:t>
      </w:r>
      <w:r w:rsidRPr="0054070B">
        <w:t xml:space="preserve"> e1-62.</w:t>
      </w:r>
    </w:p>
    <w:p w14:paraId="4074EE09" w14:textId="77777777" w:rsidR="0054070B" w:rsidRPr="0054070B" w:rsidRDefault="0054070B" w:rsidP="0054070B">
      <w:pPr>
        <w:pStyle w:val="EndNoteBibliography"/>
        <w:spacing w:after="0"/>
        <w:ind w:left="720" w:hanging="720"/>
      </w:pPr>
      <w:r w:rsidRPr="0054070B">
        <w:t xml:space="preserve">Feng, J. L., Hickling, S., Nedkoff, L., Knuiman, M., Semsarian, C., Ingles, J. &amp; Briffa, T. G. 2015. Sudden cardiac death rates in an Australian population: a data linkage study. </w:t>
      </w:r>
      <w:r w:rsidRPr="0054070B">
        <w:rPr>
          <w:i/>
        </w:rPr>
        <w:t>Aust Health Rev,</w:t>
      </w:r>
      <w:r w:rsidRPr="0054070B">
        <w:t xml:space="preserve"> 39</w:t>
      </w:r>
      <w:r w:rsidRPr="0054070B">
        <w:rPr>
          <w:b/>
        </w:rPr>
        <w:t>,</w:t>
      </w:r>
      <w:r w:rsidRPr="0054070B">
        <w:t xml:space="preserve"> 561-567.</w:t>
      </w:r>
    </w:p>
    <w:p w14:paraId="0C61A812" w14:textId="77777777" w:rsidR="0054070B" w:rsidRPr="0054070B" w:rsidRDefault="0054070B" w:rsidP="0054070B">
      <w:pPr>
        <w:pStyle w:val="EndNoteBibliography"/>
        <w:ind w:left="720" w:hanging="720"/>
      </w:pPr>
      <w:r w:rsidRPr="0054070B">
        <w:t xml:space="preserve">Foth, C., Gangwani, M. K. &amp; Alvey, H. 2022. Ventricular Tachycardia. </w:t>
      </w:r>
      <w:r w:rsidRPr="0054070B">
        <w:rPr>
          <w:i/>
        </w:rPr>
        <w:t>StatPearls.</w:t>
      </w:r>
      <w:r w:rsidRPr="0054070B">
        <w:t xml:space="preserve"> Treasure Island (FL): StatPearls Publishing</w:t>
      </w:r>
    </w:p>
    <w:p w14:paraId="64784A5D" w14:textId="77777777" w:rsidR="0054070B" w:rsidRPr="0054070B" w:rsidRDefault="0054070B" w:rsidP="0054070B">
      <w:pPr>
        <w:pStyle w:val="EndNoteBibliography"/>
        <w:spacing w:after="0"/>
        <w:ind w:left="720" w:hanging="720"/>
      </w:pPr>
      <w:r w:rsidRPr="0054070B">
        <w:t>Copyright © 2022, StatPearls Publishing LLC.</w:t>
      </w:r>
    </w:p>
    <w:p w14:paraId="78CECCE7" w14:textId="77777777" w:rsidR="0054070B" w:rsidRPr="0054070B" w:rsidRDefault="0054070B" w:rsidP="0054070B">
      <w:pPr>
        <w:pStyle w:val="EndNoteBibliography"/>
        <w:spacing w:after="0"/>
        <w:ind w:left="720" w:hanging="720"/>
      </w:pPr>
      <w:r w:rsidRPr="0054070B">
        <w:t xml:space="preserve">Gajewski, K. K. &amp; Saul, J. P. 2010. Sudden cardiac death in children and adolescents (excluding Sudden Infant Death Syndrome). </w:t>
      </w:r>
      <w:r w:rsidRPr="0054070B">
        <w:rPr>
          <w:i/>
        </w:rPr>
        <w:t>Ann Pediatr Cardiol,</w:t>
      </w:r>
      <w:r w:rsidRPr="0054070B">
        <w:t xml:space="preserve"> 3</w:t>
      </w:r>
      <w:r w:rsidRPr="0054070B">
        <w:rPr>
          <w:b/>
        </w:rPr>
        <w:t>,</w:t>
      </w:r>
      <w:r w:rsidRPr="0054070B">
        <w:t xml:space="preserve"> 107-12.</w:t>
      </w:r>
    </w:p>
    <w:p w14:paraId="2AA611F1" w14:textId="77777777" w:rsidR="0054070B" w:rsidRPr="0054070B" w:rsidRDefault="0054070B" w:rsidP="0054070B">
      <w:pPr>
        <w:pStyle w:val="EndNoteBibliography"/>
        <w:spacing w:after="0"/>
        <w:ind w:left="720" w:hanging="720"/>
      </w:pPr>
      <w:r w:rsidRPr="0054070B">
        <w:t xml:space="preserve">Garner, J. B. &amp; Miller, J. M. 2013. Wide Complex Tachycardia - Ventricular Tachycardia or Not Ventricular Tachycardia, That Remains the Question. </w:t>
      </w:r>
      <w:r w:rsidRPr="0054070B">
        <w:rPr>
          <w:i/>
        </w:rPr>
        <w:t>Arrhythm Electrophysiol Rev,</w:t>
      </w:r>
      <w:r w:rsidRPr="0054070B">
        <w:t xml:space="preserve"> 2</w:t>
      </w:r>
      <w:r w:rsidRPr="0054070B">
        <w:rPr>
          <w:b/>
        </w:rPr>
        <w:t>,</w:t>
      </w:r>
      <w:r w:rsidRPr="0054070B">
        <w:t xml:space="preserve"> 23-9.</w:t>
      </w:r>
    </w:p>
    <w:p w14:paraId="069CA0B6" w14:textId="77777777" w:rsidR="0054070B" w:rsidRPr="0054070B" w:rsidRDefault="0054070B" w:rsidP="0054070B">
      <w:pPr>
        <w:pStyle w:val="EndNoteBibliography"/>
        <w:spacing w:after="0"/>
        <w:ind w:left="720" w:hanging="720"/>
      </w:pPr>
      <w:r w:rsidRPr="0054070B">
        <w:t xml:space="preserve">Gebran, A. &amp; Refaat, M. M. 2021. Long-term evaluation of a novel extravascular implantable cardioverter defibrillator. </w:t>
      </w:r>
      <w:r w:rsidRPr="0054070B">
        <w:rPr>
          <w:i/>
        </w:rPr>
        <w:t>J Cardiovasc Electrophysiol,</w:t>
      </w:r>
      <w:r w:rsidRPr="0054070B">
        <w:t xml:space="preserve"> 32</w:t>
      </w:r>
      <w:r w:rsidRPr="0054070B">
        <w:rPr>
          <w:b/>
        </w:rPr>
        <w:t>,</w:t>
      </w:r>
      <w:r w:rsidRPr="0054070B">
        <w:t xml:space="preserve"> 2379-2380.</w:t>
      </w:r>
    </w:p>
    <w:p w14:paraId="4A5CB2A6" w14:textId="77777777" w:rsidR="0054070B" w:rsidRPr="00F04FFF" w:rsidRDefault="0054070B" w:rsidP="0054070B">
      <w:pPr>
        <w:pStyle w:val="EndNoteBibliography"/>
        <w:spacing w:after="0"/>
        <w:ind w:left="720" w:hanging="720"/>
        <w:rPr>
          <w:lang w:val="it-IT"/>
        </w:rPr>
      </w:pPr>
      <w:r w:rsidRPr="0054070B">
        <w:t xml:space="preserve">Hamilton-Craig, C., McGavigan, A., Semsarian, C., Martin, A., Atherton, J., Stanton, T., La Gerche, A., Taylor, A. J. &amp; Haqqani, H. 2020. The Cardiac Society of Australia and New Zealand Position Statement on the Diagnosis and Management of Arrhythmogenic Right Ventricular Cardiomyopathy (2019 Update). </w:t>
      </w:r>
      <w:r w:rsidRPr="00F04FFF">
        <w:rPr>
          <w:i/>
          <w:lang w:val="it-IT"/>
        </w:rPr>
        <w:t>Heart Lung Circ,</w:t>
      </w:r>
      <w:r w:rsidRPr="00F04FFF">
        <w:rPr>
          <w:lang w:val="it-IT"/>
        </w:rPr>
        <w:t xml:space="preserve"> 29</w:t>
      </w:r>
      <w:r w:rsidRPr="00F04FFF">
        <w:rPr>
          <w:b/>
          <w:lang w:val="it-IT"/>
        </w:rPr>
        <w:t>,</w:t>
      </w:r>
      <w:r w:rsidRPr="00F04FFF">
        <w:rPr>
          <w:lang w:val="it-IT"/>
        </w:rPr>
        <w:t xml:space="preserve"> 40-48.</w:t>
      </w:r>
    </w:p>
    <w:p w14:paraId="2FB1C6D7" w14:textId="77777777" w:rsidR="0054070B" w:rsidRPr="0054070B" w:rsidRDefault="0054070B" w:rsidP="0054070B">
      <w:pPr>
        <w:pStyle w:val="EndNoteBibliography"/>
        <w:spacing w:after="0"/>
        <w:ind w:left="720" w:hanging="720"/>
      </w:pPr>
      <w:r w:rsidRPr="00F04FFF">
        <w:rPr>
          <w:lang w:val="it-IT"/>
        </w:rPr>
        <w:t xml:space="preserve">Hata, H., Sumitomo, N., Nakai, T. &amp; Amano, A. 2017. </w:t>
      </w:r>
      <w:r w:rsidRPr="0054070B">
        <w:t xml:space="preserve">Retrosternal Implantation of the Cardioverter-Defibrillator Lead in an Infant. </w:t>
      </w:r>
      <w:r w:rsidRPr="0054070B">
        <w:rPr>
          <w:i/>
        </w:rPr>
        <w:t>Ann Thorac Surg,</w:t>
      </w:r>
      <w:r w:rsidRPr="0054070B">
        <w:t xml:space="preserve"> 103</w:t>
      </w:r>
      <w:r w:rsidRPr="0054070B">
        <w:rPr>
          <w:b/>
        </w:rPr>
        <w:t>,</w:t>
      </w:r>
      <w:r w:rsidRPr="0054070B">
        <w:t xml:space="preserve"> e449-e451.</w:t>
      </w:r>
    </w:p>
    <w:p w14:paraId="54219DEA" w14:textId="77777777" w:rsidR="0054070B" w:rsidRPr="0054070B" w:rsidRDefault="0054070B" w:rsidP="0054070B">
      <w:pPr>
        <w:pStyle w:val="EndNoteBibliography"/>
        <w:spacing w:after="0"/>
        <w:ind w:left="720" w:hanging="720"/>
      </w:pPr>
      <w:r w:rsidRPr="0054070B">
        <w:t xml:space="preserve">John, R. M., Tedrow, U. B., Koplan, B. A., Albert, C. M., Epstein, L. M., Sweeney, M. O., Miller, A. L., Michaud, G. F. &amp; Stevenson, W. G. 2012. Ventricular arrhythmias and sudden cardiac death. </w:t>
      </w:r>
      <w:r w:rsidRPr="0054070B">
        <w:rPr>
          <w:i/>
        </w:rPr>
        <w:t>Lancet,</w:t>
      </w:r>
      <w:r w:rsidRPr="0054070B">
        <w:t xml:space="preserve"> 380</w:t>
      </w:r>
      <w:r w:rsidRPr="0054070B">
        <w:rPr>
          <w:b/>
        </w:rPr>
        <w:t>,</w:t>
      </w:r>
      <w:r w:rsidRPr="0054070B">
        <w:t xml:space="preserve"> 1520-9.</w:t>
      </w:r>
    </w:p>
    <w:p w14:paraId="522C545C" w14:textId="77777777" w:rsidR="0054070B" w:rsidRPr="00F04FFF" w:rsidRDefault="0054070B" w:rsidP="0054070B">
      <w:pPr>
        <w:pStyle w:val="EndNoteBibliography"/>
        <w:spacing w:after="0"/>
        <w:ind w:left="720" w:hanging="720"/>
        <w:rPr>
          <w:lang w:val="de-DE"/>
        </w:rPr>
      </w:pPr>
      <w:r w:rsidRPr="0054070B">
        <w:t xml:space="preserve">Khan, M. A., Hashim, M. J., Mustafa, H., Baniyas, M. Y., Al Suwaidi, S., AlKatheeri, R., Alblooshi, F. M. K., Almatrooshi, M., Alzaabi, M. E. H., Al Darmaki, R. S. &amp; Lootah, S. 2020. Global Epidemiology of Ischemic Heart Disease: Results from the Global Burden of Disease Study. </w:t>
      </w:r>
      <w:r w:rsidRPr="00F04FFF">
        <w:rPr>
          <w:i/>
          <w:lang w:val="de-DE"/>
        </w:rPr>
        <w:t>Cureus,</w:t>
      </w:r>
      <w:r w:rsidRPr="00F04FFF">
        <w:rPr>
          <w:lang w:val="de-DE"/>
        </w:rPr>
        <w:t xml:space="preserve"> 12</w:t>
      </w:r>
      <w:r w:rsidRPr="00F04FFF">
        <w:rPr>
          <w:b/>
          <w:lang w:val="de-DE"/>
        </w:rPr>
        <w:t>,</w:t>
      </w:r>
      <w:r w:rsidRPr="00F04FFF">
        <w:rPr>
          <w:lang w:val="de-DE"/>
        </w:rPr>
        <w:t xml:space="preserve"> e9349.</w:t>
      </w:r>
    </w:p>
    <w:p w14:paraId="278F13FB" w14:textId="77777777" w:rsidR="0054070B" w:rsidRPr="00F04FFF" w:rsidRDefault="0054070B" w:rsidP="0054070B">
      <w:pPr>
        <w:pStyle w:val="EndNoteBibliography"/>
        <w:spacing w:after="0"/>
        <w:ind w:left="720" w:hanging="720"/>
        <w:rPr>
          <w:lang w:val="de-DE"/>
        </w:rPr>
      </w:pPr>
      <w:r w:rsidRPr="00F04FFF">
        <w:rPr>
          <w:lang w:val="de-DE"/>
        </w:rPr>
        <w:t xml:space="preserve">Kleemann, T., Becker, T., Doenges, K., Vater, M., Senges, J., Schneider, S., Saggau, W., Weisse, U. &amp; Seidl, K. 2007. </w:t>
      </w:r>
      <w:r w:rsidRPr="0054070B">
        <w:t xml:space="preserve">Annual rate of transvenous defibrillation lead defects in implantable cardioverter-defibrillators over a period of &gt;10 years. </w:t>
      </w:r>
      <w:r w:rsidRPr="00F04FFF">
        <w:rPr>
          <w:i/>
          <w:lang w:val="de-DE"/>
        </w:rPr>
        <w:t>Circulation,</w:t>
      </w:r>
      <w:r w:rsidRPr="00F04FFF">
        <w:rPr>
          <w:lang w:val="de-DE"/>
        </w:rPr>
        <w:t xml:space="preserve"> 115</w:t>
      </w:r>
      <w:r w:rsidRPr="00F04FFF">
        <w:rPr>
          <w:b/>
          <w:lang w:val="de-DE"/>
        </w:rPr>
        <w:t>,</w:t>
      </w:r>
      <w:r w:rsidRPr="00F04FFF">
        <w:rPr>
          <w:lang w:val="de-DE"/>
        </w:rPr>
        <w:t xml:space="preserve"> 2474-80.</w:t>
      </w:r>
    </w:p>
    <w:p w14:paraId="7A0952BA" w14:textId="77777777" w:rsidR="0054070B" w:rsidRPr="0054070B" w:rsidRDefault="0054070B" w:rsidP="0054070B">
      <w:pPr>
        <w:pStyle w:val="EndNoteBibliography"/>
        <w:spacing w:after="0"/>
        <w:ind w:left="720" w:hanging="720"/>
      </w:pPr>
      <w:r w:rsidRPr="00F04FFF">
        <w:rPr>
          <w:lang w:val="de-DE"/>
        </w:rPr>
        <w:t xml:space="preserve">Kobe, J., Hucklenbroich, K., Geisendorfer, N., Bettin, M., Frommeyer, G., Reinke, F., Dechering, D., Burgmer, M. &amp; Eckardt, L. 2017. </w:t>
      </w:r>
      <w:r w:rsidRPr="0054070B">
        <w:t xml:space="preserve">Posttraumatic stress and quality of life with the totally subcutaneous compared to conventional cardioverter-defibrillator systems. </w:t>
      </w:r>
      <w:r w:rsidRPr="0054070B">
        <w:rPr>
          <w:i/>
        </w:rPr>
        <w:t>Clin Res Cardiol,</w:t>
      </w:r>
      <w:r w:rsidRPr="0054070B">
        <w:t xml:space="preserve"> 106</w:t>
      </w:r>
      <w:r w:rsidRPr="0054070B">
        <w:rPr>
          <w:b/>
        </w:rPr>
        <w:t>,</w:t>
      </w:r>
      <w:r w:rsidRPr="0054070B">
        <w:t xml:space="preserve"> 317-321.</w:t>
      </w:r>
    </w:p>
    <w:p w14:paraId="6BF8B717" w14:textId="77777777" w:rsidR="0054070B" w:rsidRPr="00F04FFF" w:rsidRDefault="0054070B" w:rsidP="0054070B">
      <w:pPr>
        <w:pStyle w:val="EndNoteBibliography"/>
        <w:spacing w:after="0"/>
        <w:ind w:left="720" w:hanging="720"/>
        <w:rPr>
          <w:lang w:val="de-DE"/>
        </w:rPr>
      </w:pPr>
      <w:r w:rsidRPr="0054070B">
        <w:t xml:space="preserve">Koplan, B. A. &amp; Stevenson, W. G. 2009. Ventricular tachycardia and sudden cardiac death. </w:t>
      </w:r>
      <w:r w:rsidRPr="00F04FFF">
        <w:rPr>
          <w:i/>
          <w:lang w:val="de-DE"/>
        </w:rPr>
        <w:t>Mayo Clin Proc,</w:t>
      </w:r>
      <w:r w:rsidRPr="00F04FFF">
        <w:rPr>
          <w:lang w:val="de-DE"/>
        </w:rPr>
        <w:t xml:space="preserve"> 84</w:t>
      </w:r>
      <w:r w:rsidRPr="00F04FFF">
        <w:rPr>
          <w:b/>
          <w:lang w:val="de-DE"/>
        </w:rPr>
        <w:t>,</w:t>
      </w:r>
      <w:r w:rsidRPr="00F04FFF">
        <w:rPr>
          <w:lang w:val="de-DE"/>
        </w:rPr>
        <w:t xml:space="preserve"> 289-97.</w:t>
      </w:r>
    </w:p>
    <w:p w14:paraId="074532EF" w14:textId="77777777" w:rsidR="0054070B" w:rsidRPr="0054070B" w:rsidRDefault="0054070B" w:rsidP="0054070B">
      <w:pPr>
        <w:pStyle w:val="EndNoteBibliography"/>
        <w:spacing w:after="0"/>
        <w:ind w:left="720" w:hanging="720"/>
      </w:pPr>
      <w:r w:rsidRPr="00F04FFF">
        <w:rPr>
          <w:lang w:val="de-DE"/>
        </w:rPr>
        <w:t xml:space="preserve">Kreuz, J., Horlbeck, F., Hoyer, F., Mellert, F., Fimmers, R., Lickfett, L., Nickenig, G. &amp; Schwab, J. O. 2011. </w:t>
      </w:r>
      <w:r w:rsidRPr="0054070B">
        <w:t xml:space="preserve">An impaired renal function: a predictor of ventricular arrhythmias and mortality in patients with nonischemic cardiomyopathy and heart failure. </w:t>
      </w:r>
      <w:r w:rsidRPr="0054070B">
        <w:rPr>
          <w:i/>
        </w:rPr>
        <w:t>Pacing Clin Electrophysiol,</w:t>
      </w:r>
      <w:r w:rsidRPr="0054070B">
        <w:t xml:space="preserve"> 34</w:t>
      </w:r>
      <w:r w:rsidRPr="0054070B">
        <w:rPr>
          <w:b/>
        </w:rPr>
        <w:t>,</w:t>
      </w:r>
      <w:r w:rsidRPr="0054070B">
        <w:t xml:space="preserve"> 894-9.</w:t>
      </w:r>
    </w:p>
    <w:p w14:paraId="0F1A018C" w14:textId="77777777" w:rsidR="0054070B" w:rsidRPr="0054070B" w:rsidRDefault="0054070B" w:rsidP="0054070B">
      <w:pPr>
        <w:pStyle w:val="EndNoteBibliography"/>
        <w:spacing w:after="0"/>
        <w:ind w:left="720" w:hanging="720"/>
      </w:pPr>
      <w:r w:rsidRPr="0054070B">
        <w:t xml:space="preserve">Larson, J., Rich, L., Deshmukh, A., Judge, E. C. &amp; Liang, J. J. 2022. Pharmacologic Management for Ventricular Arrhythmias: Overview of Anti-Arrhythmic Drugs. </w:t>
      </w:r>
      <w:r w:rsidRPr="0054070B">
        <w:rPr>
          <w:i/>
        </w:rPr>
        <w:t>J Clin Med,</w:t>
      </w:r>
      <w:r w:rsidRPr="0054070B">
        <w:t xml:space="preserve"> 11.</w:t>
      </w:r>
    </w:p>
    <w:p w14:paraId="2EA82A84" w14:textId="77777777" w:rsidR="0054070B" w:rsidRPr="0054070B" w:rsidRDefault="0054070B" w:rsidP="0054070B">
      <w:pPr>
        <w:pStyle w:val="EndNoteBibliography"/>
        <w:spacing w:after="0"/>
        <w:ind w:left="720" w:hanging="720"/>
      </w:pPr>
      <w:r w:rsidRPr="0054070B">
        <w:t xml:space="preserve">Laslett, D. B., Cooper, J. M., Greenberg, R. M., Yesenosky, G. A., Basil, A., Gangireddy, C. &amp; Whitman, I. R. 2020. Electrolyte Abnormalities in Patients Presenting With Ventricular Arrhythmia (from the LYTE-VT Study). </w:t>
      </w:r>
      <w:r w:rsidRPr="0054070B">
        <w:rPr>
          <w:i/>
        </w:rPr>
        <w:t>Am J Cardiol,</w:t>
      </w:r>
      <w:r w:rsidRPr="0054070B">
        <w:t xml:space="preserve"> 129</w:t>
      </w:r>
      <w:r w:rsidRPr="0054070B">
        <w:rPr>
          <w:b/>
        </w:rPr>
        <w:t>,</w:t>
      </w:r>
      <w:r w:rsidRPr="0054070B">
        <w:t xml:space="preserve"> 36-41.</w:t>
      </w:r>
    </w:p>
    <w:p w14:paraId="1E538647" w14:textId="77777777" w:rsidR="0054070B" w:rsidRPr="0054070B" w:rsidRDefault="0054070B" w:rsidP="0054070B">
      <w:pPr>
        <w:pStyle w:val="EndNoteBibliography"/>
        <w:spacing w:after="0"/>
        <w:ind w:left="720" w:hanging="720"/>
      </w:pPr>
      <w:r w:rsidRPr="0054070B">
        <w:t xml:space="preserve">Leitch, J., Asakai, H., Dawson, L., Medi, C., Norman, M., Stevenson, I., Toal, E., Turnbull, S. &amp; Young, G. 2022. Cardiac Society of Australia and New Zealand (CSANZ) Position Statement on the Follow-Up of Cardiovascular Implantable Electronic Devices 2022. </w:t>
      </w:r>
      <w:r w:rsidRPr="0054070B">
        <w:rPr>
          <w:i/>
        </w:rPr>
        <w:t>Heart, Lung and Circulation</w:t>
      </w:r>
      <w:r w:rsidRPr="0054070B">
        <w:t>.</w:t>
      </w:r>
    </w:p>
    <w:p w14:paraId="75D38EFA" w14:textId="77777777" w:rsidR="0054070B" w:rsidRPr="0054070B" w:rsidRDefault="0054070B" w:rsidP="0054070B">
      <w:pPr>
        <w:pStyle w:val="EndNoteBibliography"/>
        <w:spacing w:after="0"/>
        <w:ind w:left="720" w:hanging="720"/>
      </w:pPr>
      <w:r w:rsidRPr="0054070B">
        <w:t xml:space="preserve">Lenarczyk, R., Boveda, S., Haugaa, K. H., Potpara, T. S., Syska, P., Jedrzejczyk-Patej, E., Chauvin, M., Sadoul, N. &amp; Dagres, N. 2018. Peri-procedural routines, implantation techniques, and procedure-related complications in patients undergoing implantation of subcutaneous or transvenous automatic cardioverter-defibrillators: results of the European Snapshot Survey on S-ICD Implantation (ESSS-SICDI). </w:t>
      </w:r>
      <w:r w:rsidRPr="0054070B">
        <w:rPr>
          <w:i/>
        </w:rPr>
        <w:t>Europace,</w:t>
      </w:r>
      <w:r w:rsidRPr="0054070B">
        <w:t xml:space="preserve"> 20</w:t>
      </w:r>
      <w:r w:rsidRPr="0054070B">
        <w:rPr>
          <w:b/>
        </w:rPr>
        <w:t>,</w:t>
      </w:r>
      <w:r w:rsidRPr="0054070B">
        <w:t xml:space="preserve"> 1218-1224.</w:t>
      </w:r>
    </w:p>
    <w:p w14:paraId="1E8A761A" w14:textId="77777777" w:rsidR="0054070B" w:rsidRPr="00F04FFF" w:rsidRDefault="0054070B" w:rsidP="0054070B">
      <w:pPr>
        <w:pStyle w:val="EndNoteBibliography"/>
        <w:spacing w:after="0"/>
        <w:ind w:left="720" w:hanging="720"/>
        <w:rPr>
          <w:lang w:val="fr-FR"/>
        </w:rPr>
      </w:pPr>
      <w:r w:rsidRPr="0054070B">
        <w:t xml:space="preserve">Maisel, W. H. 2007. Transvenous implantable cardioverter-defibrillator leads: the weakest link. </w:t>
      </w:r>
      <w:r w:rsidRPr="00F04FFF">
        <w:rPr>
          <w:i/>
          <w:lang w:val="fr-FR"/>
        </w:rPr>
        <w:t>Circulation,</w:t>
      </w:r>
      <w:r w:rsidRPr="00F04FFF">
        <w:rPr>
          <w:lang w:val="fr-FR"/>
        </w:rPr>
        <w:t xml:space="preserve"> 115</w:t>
      </w:r>
      <w:r w:rsidRPr="00F04FFF">
        <w:rPr>
          <w:b/>
          <w:lang w:val="fr-FR"/>
        </w:rPr>
        <w:t>,</w:t>
      </w:r>
      <w:r w:rsidRPr="00F04FFF">
        <w:rPr>
          <w:lang w:val="fr-FR"/>
        </w:rPr>
        <w:t xml:space="preserve"> 2461-3.</w:t>
      </w:r>
    </w:p>
    <w:p w14:paraId="0578040B" w14:textId="77777777" w:rsidR="0054070B" w:rsidRPr="00F04FFF" w:rsidRDefault="0054070B" w:rsidP="0054070B">
      <w:pPr>
        <w:pStyle w:val="EndNoteBibliography"/>
        <w:spacing w:after="0"/>
        <w:ind w:left="720" w:hanging="720"/>
        <w:rPr>
          <w:lang w:val="it-IT"/>
        </w:rPr>
      </w:pPr>
      <w:r w:rsidRPr="00F04FFF">
        <w:rPr>
          <w:lang w:val="fr-FR"/>
        </w:rPr>
        <w:lastRenderedPageBreak/>
        <w:t xml:space="preserve">Marquie, C., Duchemin, A., Klug, D., Lamblin, N., Mizon, F., Cordova, H., Boulo, M., Lacroix, D., Pol, A. &amp; Kacet, S. 2007. </w:t>
      </w:r>
      <w:r w:rsidRPr="00F04FFF">
        <w:rPr>
          <w:lang w:val="it-IT"/>
        </w:rPr>
        <w:t xml:space="preserve">Can we implant cardioverter defibrillator under minimal sedation? </w:t>
      </w:r>
      <w:r w:rsidRPr="00F04FFF">
        <w:rPr>
          <w:i/>
          <w:lang w:val="it-IT"/>
        </w:rPr>
        <w:t>Europace,</w:t>
      </w:r>
      <w:r w:rsidRPr="00F04FFF">
        <w:rPr>
          <w:lang w:val="it-IT"/>
        </w:rPr>
        <w:t xml:space="preserve"> 9</w:t>
      </w:r>
      <w:r w:rsidRPr="00F04FFF">
        <w:rPr>
          <w:b/>
          <w:lang w:val="it-IT"/>
        </w:rPr>
        <w:t>,</w:t>
      </w:r>
      <w:r w:rsidRPr="00F04FFF">
        <w:rPr>
          <w:lang w:val="it-IT"/>
        </w:rPr>
        <w:t xml:space="preserve"> 545-50.</w:t>
      </w:r>
    </w:p>
    <w:p w14:paraId="594CD421" w14:textId="77777777" w:rsidR="0054070B" w:rsidRPr="0054070B" w:rsidRDefault="0054070B" w:rsidP="0054070B">
      <w:pPr>
        <w:pStyle w:val="EndNoteBibliography"/>
        <w:spacing w:after="0"/>
        <w:ind w:left="720" w:hanging="720"/>
      </w:pPr>
      <w:r w:rsidRPr="00F04FFF">
        <w:rPr>
          <w:lang w:val="it-IT"/>
        </w:rPr>
        <w:t xml:space="preserve">Mazzone, P., Tsiachris, D., Marzi, A., Ciconte, G., Paglino, G., Sora, N., Gulletta, S., Vergara, P. &amp; Della Bella, P. 2013. </w:t>
      </w:r>
      <w:r w:rsidRPr="0054070B">
        <w:t xml:space="preserve">Advanced techniques for chronic lead extraction: heading from the laser towards the evolution system. </w:t>
      </w:r>
      <w:r w:rsidRPr="0054070B">
        <w:rPr>
          <w:i/>
        </w:rPr>
        <w:t>Europace,</w:t>
      </w:r>
      <w:r w:rsidRPr="0054070B">
        <w:t xml:space="preserve"> 15</w:t>
      </w:r>
      <w:r w:rsidRPr="0054070B">
        <w:rPr>
          <w:b/>
        </w:rPr>
        <w:t>,</w:t>
      </w:r>
      <w:r w:rsidRPr="0054070B">
        <w:t xml:space="preserve"> 1771-6.</w:t>
      </w:r>
    </w:p>
    <w:p w14:paraId="113AA26C" w14:textId="77777777" w:rsidR="0054070B" w:rsidRPr="0054070B" w:rsidRDefault="0054070B" w:rsidP="0054070B">
      <w:pPr>
        <w:pStyle w:val="EndNoteBibliography"/>
        <w:spacing w:after="0"/>
        <w:ind w:left="720" w:hanging="720"/>
      </w:pPr>
      <w:r w:rsidRPr="0054070B">
        <w:t xml:space="preserve">Namboodiri, N. &amp; Francis, J. 2010. Ventricular arrhythmias in hypertrophic cardiomyopathy--can we ever predict them? </w:t>
      </w:r>
      <w:r w:rsidRPr="0054070B">
        <w:rPr>
          <w:i/>
        </w:rPr>
        <w:t>Indian Pacing Electrophysiol J,</w:t>
      </w:r>
      <w:r w:rsidRPr="0054070B">
        <w:t xml:space="preserve"> 10</w:t>
      </w:r>
      <w:r w:rsidRPr="0054070B">
        <w:rPr>
          <w:b/>
        </w:rPr>
        <w:t>,</w:t>
      </w:r>
      <w:r w:rsidRPr="0054070B">
        <w:t xml:space="preserve"> 112-4.</w:t>
      </w:r>
    </w:p>
    <w:p w14:paraId="37CEB532" w14:textId="77777777" w:rsidR="0054070B" w:rsidRPr="0054070B" w:rsidRDefault="0054070B" w:rsidP="0054070B">
      <w:pPr>
        <w:pStyle w:val="EndNoteBibliography"/>
        <w:spacing w:after="0"/>
        <w:ind w:left="720" w:hanging="720"/>
      </w:pPr>
      <w:r w:rsidRPr="0054070B">
        <w:t xml:space="preserve">Noda, T., Shimizu, W., Taguchi, A., Aiba, T., Satomi, K., Suyama, K., Kurita, T., Aihara, N. &amp; Kamakura, S. 2005. Malignant entity of idiopathic ventricular fibrillation and polymorphic ventricular tachycardia initiated by premature extrasystoles originating from the right ventricular outflow tract. </w:t>
      </w:r>
      <w:r w:rsidRPr="0054070B">
        <w:rPr>
          <w:i/>
        </w:rPr>
        <w:t>J Am Coll Cardiol,</w:t>
      </w:r>
      <w:r w:rsidRPr="0054070B">
        <w:t xml:space="preserve"> 46</w:t>
      </w:r>
      <w:r w:rsidRPr="0054070B">
        <w:rPr>
          <w:b/>
        </w:rPr>
        <w:t>,</w:t>
      </w:r>
      <w:r w:rsidRPr="0054070B">
        <w:t xml:space="preserve"> 1288-94.</w:t>
      </w:r>
    </w:p>
    <w:p w14:paraId="4A73EBB6" w14:textId="77777777" w:rsidR="0054070B" w:rsidRPr="0054070B" w:rsidRDefault="0054070B" w:rsidP="0054070B">
      <w:pPr>
        <w:pStyle w:val="EndNoteBibliography"/>
        <w:spacing w:after="0"/>
        <w:ind w:left="720" w:hanging="720"/>
      </w:pPr>
      <w:r w:rsidRPr="0054070B">
        <w:t xml:space="preserve">Olde Nordkamp, L. R., Wilde, A. A., Tijssen, J. G., Knops, R. E., van Dessel, P. F. &amp; de Groot, J. R. 2013. The ICD for primary prevention in patients with inherited cardiac diseases: indications, use, and outcome: a comparison with secondary prevention. </w:t>
      </w:r>
      <w:r w:rsidRPr="0054070B">
        <w:rPr>
          <w:i/>
        </w:rPr>
        <w:t>Circ Arrhythm Electrophysiol,</w:t>
      </w:r>
      <w:r w:rsidRPr="0054070B">
        <w:t xml:space="preserve"> 6</w:t>
      </w:r>
      <w:r w:rsidRPr="0054070B">
        <w:rPr>
          <w:b/>
        </w:rPr>
        <w:t>,</w:t>
      </w:r>
      <w:r w:rsidRPr="0054070B">
        <w:t xml:space="preserve"> 91-100.</w:t>
      </w:r>
    </w:p>
    <w:p w14:paraId="781C7790" w14:textId="77777777" w:rsidR="0054070B" w:rsidRPr="00F04FFF" w:rsidRDefault="0054070B" w:rsidP="0054070B">
      <w:pPr>
        <w:pStyle w:val="EndNoteBibliography"/>
        <w:spacing w:after="0"/>
        <w:ind w:left="720" w:hanging="720"/>
        <w:rPr>
          <w:lang w:val="fr-FR"/>
        </w:rPr>
      </w:pPr>
      <w:r w:rsidRPr="0054070B">
        <w:t xml:space="preserve">Pedersen, C. T., Kay, G. N., Kalman, J., Borggrefe, M., Della-Bella, P., Dickfeld, T., Dorian, P., Huikuri, H., Kim, Y. H., Knight, B., Marchlinski, F., Ross, D., Sacher, F., Sapp, J., Shivkumar, K., Soejima, K., Tada, H., Alexander, M. E., Triedman, J. K., Yamada, T., Kirchhof, P., Lip, G. Y., Kuck, K. H., Mont, L., Haines, D., Indik, J., Dimarco, J., Exner, D., Iesaka, Y. &amp; Savelieva, I. 2014. </w:t>
      </w:r>
      <w:r w:rsidRPr="00F04FFF">
        <w:rPr>
          <w:lang w:val="fr-FR"/>
        </w:rPr>
        <w:t xml:space="preserve">EHRA/HRS/APHRS expert consensus on ventricular arrhythmias. </w:t>
      </w:r>
      <w:r w:rsidRPr="00F04FFF">
        <w:rPr>
          <w:i/>
          <w:lang w:val="fr-FR"/>
        </w:rPr>
        <w:t>Europace,</w:t>
      </w:r>
      <w:r w:rsidRPr="00F04FFF">
        <w:rPr>
          <w:lang w:val="fr-FR"/>
        </w:rPr>
        <w:t xml:space="preserve"> 16</w:t>
      </w:r>
      <w:r w:rsidRPr="00F04FFF">
        <w:rPr>
          <w:b/>
          <w:lang w:val="fr-FR"/>
        </w:rPr>
        <w:t>,</w:t>
      </w:r>
      <w:r w:rsidRPr="00F04FFF">
        <w:rPr>
          <w:lang w:val="fr-FR"/>
        </w:rPr>
        <w:t xml:space="preserve"> 1257-83.</w:t>
      </w:r>
    </w:p>
    <w:p w14:paraId="38E409AD" w14:textId="77777777" w:rsidR="0054070B" w:rsidRPr="0054070B" w:rsidRDefault="0054070B" w:rsidP="0054070B">
      <w:pPr>
        <w:pStyle w:val="EndNoteBibliography"/>
        <w:spacing w:after="0"/>
        <w:ind w:left="720" w:hanging="720"/>
      </w:pPr>
      <w:r w:rsidRPr="00F04FFF">
        <w:rPr>
          <w:lang w:val="fr-FR"/>
        </w:rPr>
        <w:t xml:space="preserve">Philippon, F., Domain, G., Sarrazin, J. F., Nault, I., O'Hara, G., Champagne, J. &amp; Steinberg, C. 2022. </w:t>
      </w:r>
      <w:r w:rsidRPr="0054070B">
        <w:t xml:space="preserve">Evolution of Devices to Prevent Sudden Cardiac Death: Contemporary Clinical Impacts. </w:t>
      </w:r>
      <w:r w:rsidRPr="0054070B">
        <w:rPr>
          <w:i/>
        </w:rPr>
        <w:t>Can J Cardiol,</w:t>
      </w:r>
      <w:r w:rsidRPr="0054070B">
        <w:t xml:space="preserve"> 38</w:t>
      </w:r>
      <w:r w:rsidRPr="0054070B">
        <w:rPr>
          <w:b/>
        </w:rPr>
        <w:t>,</w:t>
      </w:r>
      <w:r w:rsidRPr="0054070B">
        <w:t xml:space="preserve"> 515-525.</w:t>
      </w:r>
    </w:p>
    <w:p w14:paraId="73743196" w14:textId="77777777" w:rsidR="0054070B" w:rsidRPr="0054070B" w:rsidRDefault="0054070B" w:rsidP="0054070B">
      <w:pPr>
        <w:pStyle w:val="EndNoteBibliography"/>
        <w:spacing w:after="0"/>
        <w:ind w:left="720" w:hanging="720"/>
      </w:pPr>
      <w:r w:rsidRPr="0054070B">
        <w:t xml:space="preserve">Pourmoghaddas, A., Shemirani, H. &amp; Garakyaraghi, M. 2012. Association of serum potassium level with ventricular tachycardia after acute myocardial infarction. </w:t>
      </w:r>
      <w:r w:rsidRPr="0054070B">
        <w:rPr>
          <w:i/>
        </w:rPr>
        <w:t>ARYA Atheroscler,</w:t>
      </w:r>
      <w:r w:rsidRPr="0054070B">
        <w:t xml:space="preserve"> 8</w:t>
      </w:r>
      <w:r w:rsidRPr="0054070B">
        <w:rPr>
          <w:b/>
        </w:rPr>
        <w:t>,</w:t>
      </w:r>
      <w:r w:rsidRPr="0054070B">
        <w:t xml:space="preserve"> 79-81.</w:t>
      </w:r>
    </w:p>
    <w:p w14:paraId="43E46574" w14:textId="77777777" w:rsidR="0054070B" w:rsidRPr="0054070B" w:rsidRDefault="0054070B" w:rsidP="0054070B">
      <w:pPr>
        <w:pStyle w:val="EndNoteBibliography"/>
        <w:spacing w:after="0"/>
        <w:ind w:left="720" w:hanging="720"/>
      </w:pPr>
      <w:r w:rsidRPr="0054070B">
        <w:t xml:space="preserve">Priori, S. G., Blomström-Lundqvist, C., Mazzanti, A., Blom, N., Borggrefe, M., Camm, J., Elliott, P. M., Fitzsimons, D., Hatala, R., Hindricks, G., Kirchhof, P., Kjeldsen, K., Kuck, K. H., Hernandez-Madrid, A., Nikolaou, N., Norekvål, T. M., Spaulding, C. &amp; Van Veldhuisen, D. J. 2015.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r w:rsidRPr="0054070B">
        <w:rPr>
          <w:i/>
        </w:rPr>
        <w:t>Eur Heart J,</w:t>
      </w:r>
      <w:r w:rsidRPr="0054070B">
        <w:t xml:space="preserve"> 36</w:t>
      </w:r>
      <w:r w:rsidRPr="0054070B">
        <w:rPr>
          <w:b/>
        </w:rPr>
        <w:t>,</w:t>
      </w:r>
      <w:r w:rsidRPr="0054070B">
        <w:t xml:space="preserve"> 2793-2867.</w:t>
      </w:r>
    </w:p>
    <w:p w14:paraId="47ADD74E" w14:textId="77777777" w:rsidR="0054070B" w:rsidRPr="0054070B" w:rsidRDefault="0054070B" w:rsidP="0054070B">
      <w:pPr>
        <w:pStyle w:val="EndNoteBibliography"/>
        <w:spacing w:after="0"/>
        <w:ind w:left="720" w:hanging="720"/>
      </w:pPr>
      <w:r w:rsidRPr="0054070B">
        <w:t xml:space="preserve">Ravi, V., Poudyal, A., Khanal, S., Khalil, C., Vij, A., Sanders, D., Larsen, T., Trohman, R. G., Aksu, T., Tung, R., Santangeli, P., Winterfield, J., Sharma, P. S. &amp; Huang, H. D. 2022. A systematic review and meta-analysis comparing radiofrequency catheter ablation with medical therapy for ventricular tachycardia in patients with ischemic and non-ischemic cardiomyopathies. </w:t>
      </w:r>
      <w:r w:rsidRPr="0054070B">
        <w:rPr>
          <w:i/>
        </w:rPr>
        <w:t>J Interv Card Electrophysiol</w:t>
      </w:r>
      <w:r w:rsidRPr="0054070B">
        <w:t>.</w:t>
      </w:r>
    </w:p>
    <w:p w14:paraId="1ED80ADA" w14:textId="77777777" w:rsidR="0054070B" w:rsidRPr="00F04FFF" w:rsidRDefault="0054070B" w:rsidP="0054070B">
      <w:pPr>
        <w:pStyle w:val="EndNoteBibliography"/>
        <w:spacing w:after="0"/>
        <w:ind w:left="720" w:hanging="720"/>
        <w:rPr>
          <w:lang w:val="it-IT"/>
        </w:rPr>
      </w:pPr>
      <w:r w:rsidRPr="0054070B">
        <w:t xml:space="preserve">Roberts-Thomson, K. C., Lau, D. H. &amp; Sanders, P. 2011. The diagnosis and management of ventricular arrhythmias. </w:t>
      </w:r>
      <w:r w:rsidRPr="00F04FFF">
        <w:rPr>
          <w:i/>
          <w:lang w:val="it-IT"/>
        </w:rPr>
        <w:t>Nat Rev Cardiol,</w:t>
      </w:r>
      <w:r w:rsidRPr="00F04FFF">
        <w:rPr>
          <w:lang w:val="it-IT"/>
        </w:rPr>
        <w:t xml:space="preserve"> 8</w:t>
      </w:r>
      <w:r w:rsidRPr="00F04FFF">
        <w:rPr>
          <w:b/>
          <w:lang w:val="it-IT"/>
        </w:rPr>
        <w:t>,</w:t>
      </w:r>
      <w:r w:rsidRPr="00F04FFF">
        <w:rPr>
          <w:lang w:val="it-IT"/>
        </w:rPr>
        <w:t xml:space="preserve"> 311-21.</w:t>
      </w:r>
    </w:p>
    <w:p w14:paraId="3FB6272D" w14:textId="77777777" w:rsidR="0054070B" w:rsidRPr="0054070B" w:rsidRDefault="0054070B" w:rsidP="0054070B">
      <w:pPr>
        <w:pStyle w:val="EndNoteBibliography"/>
        <w:spacing w:after="0"/>
        <w:ind w:left="720" w:hanging="720"/>
      </w:pPr>
      <w:r w:rsidRPr="00F04FFF">
        <w:rPr>
          <w:lang w:val="it-IT"/>
        </w:rPr>
        <w:t xml:space="preserve">Santini, M., Lavalle, C. &amp; Ricci, R. P. 2007. </w:t>
      </w:r>
      <w:r w:rsidRPr="0054070B">
        <w:t xml:space="preserve">Primary and secondary prevention of sudden cardiac death: who should get an ICD? </w:t>
      </w:r>
      <w:r w:rsidRPr="0054070B">
        <w:rPr>
          <w:i/>
        </w:rPr>
        <w:t>Heart,</w:t>
      </w:r>
      <w:r w:rsidRPr="0054070B">
        <w:t xml:space="preserve"> 93</w:t>
      </w:r>
      <w:r w:rsidRPr="0054070B">
        <w:rPr>
          <w:b/>
        </w:rPr>
        <w:t>,</w:t>
      </w:r>
      <w:r w:rsidRPr="0054070B">
        <w:t xml:space="preserve"> 1478-83.</w:t>
      </w:r>
    </w:p>
    <w:p w14:paraId="39F8CCC1" w14:textId="77777777" w:rsidR="0054070B" w:rsidRPr="0054070B" w:rsidRDefault="0054070B" w:rsidP="0054070B">
      <w:pPr>
        <w:pStyle w:val="EndNoteBibliography"/>
        <w:spacing w:after="0"/>
        <w:ind w:left="720" w:hanging="720"/>
      </w:pPr>
      <w:r w:rsidRPr="0054070B">
        <w:t xml:space="preserve">Sebestyén, V., Szűcs, G., Páll, D., Ujvárosy, D., Ötvös, T., Csige, I., Pataki, T., Lőrincz, I. &amp; Szabó, Z. 2020. Electrocardiographic markers for the prediction of ventricular arrhythmias in patients with systemic sclerosis. </w:t>
      </w:r>
      <w:r w:rsidRPr="0054070B">
        <w:rPr>
          <w:i/>
        </w:rPr>
        <w:t>Rheumatology (Oxford),</w:t>
      </w:r>
      <w:r w:rsidRPr="0054070B">
        <w:t xml:space="preserve"> 59</w:t>
      </w:r>
      <w:r w:rsidRPr="0054070B">
        <w:rPr>
          <w:b/>
        </w:rPr>
        <w:t>,</w:t>
      </w:r>
      <w:r w:rsidRPr="0054070B">
        <w:t xml:space="preserve"> 478-486.</w:t>
      </w:r>
    </w:p>
    <w:p w14:paraId="4841F434" w14:textId="77777777" w:rsidR="0054070B" w:rsidRPr="0054070B" w:rsidRDefault="0054070B" w:rsidP="0054070B">
      <w:pPr>
        <w:pStyle w:val="EndNoteBibliography"/>
        <w:spacing w:after="0"/>
        <w:ind w:left="720" w:hanging="720"/>
      </w:pPr>
      <w:r w:rsidRPr="0054070B">
        <w:t xml:space="preserve">Sholevar, D. P., Tung, S., Kuriachan, V., Leong-Sit, P., Roukoz, H., Engel, G., Kutalek, S. P., Akula, D., Thompson, A. E., Christie, M. G. T., Ostanniy, M., Molin, F. &amp; Investigators, S. S. 2018. Feasibility of extravascular pacing with a novel substernal electrode configuration: The Substernal Pacing Acute Clinical Evaluation study. </w:t>
      </w:r>
      <w:r w:rsidRPr="0054070B">
        <w:rPr>
          <w:i/>
        </w:rPr>
        <w:t>Heart Rhythm,</w:t>
      </w:r>
      <w:r w:rsidRPr="0054070B">
        <w:t xml:space="preserve"> 15</w:t>
      </w:r>
      <w:r w:rsidRPr="0054070B">
        <w:rPr>
          <w:b/>
        </w:rPr>
        <w:t>,</w:t>
      </w:r>
      <w:r w:rsidRPr="0054070B">
        <w:t xml:space="preserve"> 536-542.</w:t>
      </w:r>
    </w:p>
    <w:p w14:paraId="27C260A4" w14:textId="77777777" w:rsidR="0054070B" w:rsidRPr="0054070B" w:rsidRDefault="0054070B" w:rsidP="0054070B">
      <w:pPr>
        <w:pStyle w:val="EndNoteBibliography"/>
        <w:spacing w:after="0"/>
        <w:ind w:left="720" w:hanging="720"/>
      </w:pPr>
      <w:r w:rsidRPr="0054070B">
        <w:t xml:space="preserve">Sirichand, S., Killu, A. M., Padmanabhan, D., Hodge, D. O., Chamberlain, A. M., Brady, P. A., Kapa, S., Noseworthy, P. A., Packer, D. L., Munger, T. M., Gersh, B. J., McLeod, C. J., Shen, W. K., Cha, Y. M., Asirvatham, S. J., Friedman, P. A. &amp; Mulpuru, S. K. 2017. Incidence of Idiopathic Ventricular Arrhythmias: A Population-Based Study. </w:t>
      </w:r>
      <w:r w:rsidRPr="0054070B">
        <w:rPr>
          <w:i/>
        </w:rPr>
        <w:t>Circ Arrhythm Electrophysiol,</w:t>
      </w:r>
      <w:r w:rsidRPr="0054070B">
        <w:t xml:space="preserve"> 10.</w:t>
      </w:r>
    </w:p>
    <w:p w14:paraId="59BDA8F4" w14:textId="77777777" w:rsidR="0054070B" w:rsidRPr="00F04FFF" w:rsidRDefault="0054070B" w:rsidP="0054070B">
      <w:pPr>
        <w:pStyle w:val="EndNoteBibliography"/>
        <w:spacing w:after="0"/>
        <w:ind w:left="720" w:hanging="720"/>
        <w:rPr>
          <w:lang w:val="fr-FR"/>
        </w:rPr>
      </w:pPr>
      <w:r w:rsidRPr="00F04FFF">
        <w:rPr>
          <w:lang w:val="fr-FR"/>
        </w:rPr>
        <w:t xml:space="preserve">Stevenson, I. &amp; Voskoboinik, A. 2018. Cardiac rhythm management devices. </w:t>
      </w:r>
      <w:r w:rsidRPr="00F04FFF">
        <w:rPr>
          <w:i/>
          <w:lang w:val="fr-FR"/>
        </w:rPr>
        <w:t>Aust J Gen Pract,</w:t>
      </w:r>
      <w:r w:rsidRPr="00F04FFF">
        <w:rPr>
          <w:lang w:val="fr-FR"/>
        </w:rPr>
        <w:t xml:space="preserve"> 47</w:t>
      </w:r>
      <w:r w:rsidRPr="00F04FFF">
        <w:rPr>
          <w:b/>
          <w:lang w:val="fr-FR"/>
        </w:rPr>
        <w:t>,</w:t>
      </w:r>
      <w:r w:rsidRPr="00F04FFF">
        <w:rPr>
          <w:lang w:val="fr-FR"/>
        </w:rPr>
        <w:t xml:space="preserve"> 264-271.</w:t>
      </w:r>
    </w:p>
    <w:p w14:paraId="5FC01CA8" w14:textId="77777777" w:rsidR="0054070B" w:rsidRPr="0054070B" w:rsidRDefault="0054070B" w:rsidP="0054070B">
      <w:pPr>
        <w:pStyle w:val="EndNoteBibliography"/>
        <w:spacing w:after="0"/>
        <w:ind w:left="720" w:hanging="720"/>
      </w:pPr>
      <w:r w:rsidRPr="00F04FFF">
        <w:rPr>
          <w:lang w:val="fr-FR"/>
        </w:rPr>
        <w:lastRenderedPageBreak/>
        <w:t xml:space="preserve">Swerdlow, C. D., Zhang, X., Sawchuk, R., Greenhut, S., Grinberg, Y., Liu, Y., Crozier, I., O'Donnell, D., Kotschet, E. &amp; Haqqani, H. 2021. </w:t>
      </w:r>
      <w:r w:rsidRPr="0054070B">
        <w:t xml:space="preserve">Design and Preliminary Results of Sensing and Detection for an Extravascular Implantable Cardioverter-Defibrillator. </w:t>
      </w:r>
      <w:r w:rsidRPr="0054070B">
        <w:rPr>
          <w:i/>
        </w:rPr>
        <w:t>JACC Clin Electrophysiol,</w:t>
      </w:r>
      <w:r w:rsidRPr="0054070B">
        <w:t xml:space="preserve"> 7</w:t>
      </w:r>
      <w:r w:rsidRPr="0054070B">
        <w:rPr>
          <w:b/>
        </w:rPr>
        <w:t>,</w:t>
      </w:r>
      <w:r w:rsidRPr="0054070B">
        <w:t xml:space="preserve"> 1387-1399.</w:t>
      </w:r>
    </w:p>
    <w:p w14:paraId="433A92F1" w14:textId="77777777" w:rsidR="0054070B" w:rsidRPr="0054070B" w:rsidRDefault="0054070B" w:rsidP="0054070B">
      <w:pPr>
        <w:pStyle w:val="EndNoteBibliography"/>
        <w:spacing w:after="0"/>
        <w:ind w:left="720" w:hanging="720"/>
      </w:pPr>
      <w:r w:rsidRPr="0054070B">
        <w:t xml:space="preserve">Tang, P. T., Shenasa, M. &amp; Boyle, N. G. 2017. Ventricular Arrhythmias and Sudden Cardiac Death. </w:t>
      </w:r>
      <w:r w:rsidRPr="0054070B">
        <w:rPr>
          <w:i/>
        </w:rPr>
        <w:t>Card Electrophysiol Clin,</w:t>
      </w:r>
      <w:r w:rsidRPr="0054070B">
        <w:t xml:space="preserve"> 9</w:t>
      </w:r>
      <w:r w:rsidRPr="0054070B">
        <w:rPr>
          <w:b/>
        </w:rPr>
        <w:t>,</w:t>
      </w:r>
      <w:r w:rsidRPr="0054070B">
        <w:t xml:space="preserve"> 693-708.</w:t>
      </w:r>
    </w:p>
    <w:p w14:paraId="02C30531" w14:textId="77777777" w:rsidR="0054070B" w:rsidRPr="0054070B" w:rsidRDefault="0054070B" w:rsidP="0054070B">
      <w:pPr>
        <w:pStyle w:val="EndNoteBibliography"/>
        <w:spacing w:after="0"/>
        <w:ind w:left="720" w:hanging="720"/>
      </w:pPr>
      <w:r w:rsidRPr="0054070B">
        <w:t xml:space="preserve">Thompson, A. E., Atwater, B., Boersma, L., Crozier, I., Engel, G., Friedman, P., Rod Gimbel, J., Knight, B. P., Manlucu, J., Murgatroyd, F., O'Donnell, D., Kuschyk, J. &amp; DeGroot, P. 2022. The development of the extravascular defibrillator with substernal lead placement: A new Frontier for device-based treatment of sudden cardiac arrest. </w:t>
      </w:r>
      <w:r w:rsidRPr="0054070B">
        <w:rPr>
          <w:i/>
        </w:rPr>
        <w:t>J Cardiovasc Electrophysiol,</w:t>
      </w:r>
      <w:r w:rsidRPr="0054070B">
        <w:t xml:space="preserve"> 33</w:t>
      </w:r>
      <w:r w:rsidRPr="0054070B">
        <w:rPr>
          <w:b/>
        </w:rPr>
        <w:t>,</w:t>
      </w:r>
      <w:r w:rsidRPr="0054070B">
        <w:t xml:space="preserve"> 1085-1095.</w:t>
      </w:r>
    </w:p>
    <w:p w14:paraId="2713A58F" w14:textId="77777777" w:rsidR="0054070B" w:rsidRPr="00F04FFF" w:rsidRDefault="0054070B" w:rsidP="0054070B">
      <w:pPr>
        <w:pStyle w:val="EndNoteBibliography"/>
        <w:spacing w:after="0"/>
        <w:ind w:left="720" w:hanging="720"/>
        <w:rPr>
          <w:lang w:val="es-ES"/>
        </w:rPr>
      </w:pPr>
      <w:r w:rsidRPr="0054070B">
        <w:t xml:space="preserve">Tung, R., Boyle, N. G. &amp; Shivkumar, K. 2010. Catheter ablation of ventricular tachycardia. </w:t>
      </w:r>
      <w:r w:rsidRPr="00F04FFF">
        <w:rPr>
          <w:i/>
          <w:lang w:val="es-ES"/>
        </w:rPr>
        <w:t>Circulation,</w:t>
      </w:r>
      <w:r w:rsidRPr="00F04FFF">
        <w:rPr>
          <w:lang w:val="es-ES"/>
        </w:rPr>
        <w:t xml:space="preserve"> 122</w:t>
      </w:r>
      <w:r w:rsidRPr="00F04FFF">
        <w:rPr>
          <w:b/>
          <w:lang w:val="es-ES"/>
        </w:rPr>
        <w:t>,</w:t>
      </w:r>
      <w:r w:rsidRPr="00F04FFF">
        <w:rPr>
          <w:lang w:val="es-ES"/>
        </w:rPr>
        <w:t xml:space="preserve"> e389-91.</w:t>
      </w:r>
    </w:p>
    <w:p w14:paraId="546F9132" w14:textId="77777777" w:rsidR="0054070B" w:rsidRPr="0054070B" w:rsidRDefault="0054070B" w:rsidP="0054070B">
      <w:pPr>
        <w:pStyle w:val="EndNoteBibliography"/>
        <w:spacing w:after="0"/>
        <w:ind w:left="720" w:hanging="720"/>
      </w:pPr>
      <w:r w:rsidRPr="00F04FFF">
        <w:rPr>
          <w:lang w:val="es-ES"/>
        </w:rPr>
        <w:t xml:space="preserve">van Dijk, V. F. &amp; Boersma, L. V. A. 2021. </w:t>
      </w:r>
      <w:r w:rsidRPr="0054070B">
        <w:t xml:space="preserve">Non-transvenous ICD therapy: current status and beyond. </w:t>
      </w:r>
      <w:r w:rsidRPr="0054070B">
        <w:rPr>
          <w:i/>
        </w:rPr>
        <w:t>Herz,</w:t>
      </w:r>
      <w:r w:rsidRPr="0054070B">
        <w:t xml:space="preserve"> 46</w:t>
      </w:r>
      <w:r w:rsidRPr="0054070B">
        <w:rPr>
          <w:b/>
        </w:rPr>
        <w:t>,</w:t>
      </w:r>
      <w:r w:rsidRPr="0054070B">
        <w:t xml:space="preserve"> 520-525.</w:t>
      </w:r>
    </w:p>
    <w:p w14:paraId="4AF0D832" w14:textId="77777777" w:rsidR="0054070B" w:rsidRPr="0054070B" w:rsidRDefault="0054070B" w:rsidP="0054070B">
      <w:pPr>
        <w:pStyle w:val="EndNoteBibliography"/>
        <w:spacing w:after="0"/>
        <w:ind w:left="720" w:hanging="720"/>
      </w:pPr>
      <w:r w:rsidRPr="0054070B">
        <w:t xml:space="preserve">Viskin, S., Rosso, R., Rogowski, O. &amp; Belhassen, B. 2005. The "short-coupled" variant of right ventricular outflow ventricular tachycardia: a not-so-benign form of benign ventricular tachycardia? </w:t>
      </w:r>
      <w:r w:rsidRPr="0054070B">
        <w:rPr>
          <w:i/>
        </w:rPr>
        <w:t>J Cardiovasc Electrophysiol,</w:t>
      </w:r>
      <w:r w:rsidRPr="0054070B">
        <w:t xml:space="preserve"> 16</w:t>
      </w:r>
      <w:r w:rsidRPr="0054070B">
        <w:rPr>
          <w:b/>
        </w:rPr>
        <w:t>,</w:t>
      </w:r>
      <w:r w:rsidRPr="0054070B">
        <w:t xml:space="preserve"> 912-6.</w:t>
      </w:r>
    </w:p>
    <w:p w14:paraId="024FD848" w14:textId="77777777" w:rsidR="0054070B" w:rsidRPr="0054070B" w:rsidRDefault="0054070B" w:rsidP="0054070B">
      <w:pPr>
        <w:pStyle w:val="EndNoteBibliography"/>
        <w:spacing w:after="0"/>
        <w:ind w:left="720" w:hanging="720"/>
      </w:pPr>
      <w:r w:rsidRPr="0054070B">
        <w:t xml:space="preserve">Waddell-Smith, K. E. &amp; Skinner, J. R. 2016. Update on the Diagnosis and Management of Familial Long QT Syndrome. </w:t>
      </w:r>
      <w:r w:rsidRPr="0054070B">
        <w:rPr>
          <w:i/>
        </w:rPr>
        <w:t>Heart Lung Circ,</w:t>
      </w:r>
      <w:r w:rsidRPr="0054070B">
        <w:t xml:space="preserve"> 25</w:t>
      </w:r>
      <w:r w:rsidRPr="0054070B">
        <w:rPr>
          <w:b/>
        </w:rPr>
        <w:t>,</w:t>
      </w:r>
      <w:r w:rsidRPr="0054070B">
        <w:t xml:space="preserve"> 769-76.</w:t>
      </w:r>
    </w:p>
    <w:p w14:paraId="59AC21CD" w14:textId="77777777" w:rsidR="0054070B" w:rsidRPr="0054070B" w:rsidRDefault="0054070B" w:rsidP="0054070B">
      <w:pPr>
        <w:pStyle w:val="EndNoteBibliography"/>
        <w:spacing w:after="0"/>
        <w:ind w:left="720" w:hanging="720"/>
      </w:pPr>
      <w:r w:rsidRPr="0054070B">
        <w:t xml:space="preserve">Wolk, R. 2000. Arrhythmogenic mechanisms in left ventricular hypertrophy. </w:t>
      </w:r>
      <w:r w:rsidRPr="0054070B">
        <w:rPr>
          <w:i/>
        </w:rPr>
        <w:t>Europace,</w:t>
      </w:r>
      <w:r w:rsidRPr="0054070B">
        <w:t xml:space="preserve"> 2</w:t>
      </w:r>
      <w:r w:rsidRPr="0054070B">
        <w:rPr>
          <w:b/>
        </w:rPr>
        <w:t>,</w:t>
      </w:r>
      <w:r w:rsidRPr="0054070B">
        <w:t xml:space="preserve"> 216-23.</w:t>
      </w:r>
    </w:p>
    <w:p w14:paraId="14142AC7" w14:textId="77777777" w:rsidR="0054070B" w:rsidRPr="0054070B" w:rsidRDefault="0054070B" w:rsidP="0054070B">
      <w:pPr>
        <w:pStyle w:val="EndNoteBibliography"/>
        <w:spacing w:after="0"/>
        <w:ind w:left="720" w:hanging="720"/>
      </w:pPr>
      <w:r w:rsidRPr="0054070B">
        <w:t xml:space="preserve">Yalin, K., Golcuk, E. &amp; Aksu, T. 2015. Cardiac Magnetic Resonance for Ventricular Arrhythmia Therapies in Patients with Coronary Artery Disease. </w:t>
      </w:r>
      <w:r w:rsidRPr="0054070B">
        <w:rPr>
          <w:i/>
        </w:rPr>
        <w:t>J Atr Fibrillation,</w:t>
      </w:r>
      <w:r w:rsidRPr="0054070B">
        <w:t xml:space="preserve"> 8</w:t>
      </w:r>
      <w:r w:rsidRPr="0054070B">
        <w:rPr>
          <w:b/>
        </w:rPr>
        <w:t>,</w:t>
      </w:r>
      <w:r w:rsidRPr="0054070B">
        <w:t xml:space="preserve"> 1242.</w:t>
      </w:r>
    </w:p>
    <w:p w14:paraId="0ED052E6" w14:textId="77777777" w:rsidR="0054070B" w:rsidRPr="0054070B" w:rsidRDefault="0054070B" w:rsidP="0054070B">
      <w:pPr>
        <w:pStyle w:val="EndNoteBibliography"/>
        <w:spacing w:after="0"/>
        <w:ind w:left="720" w:hanging="720"/>
      </w:pPr>
      <w:r w:rsidRPr="0054070B">
        <w:t xml:space="preserve">Yodogawa, K., Seino, Y., Ohara, T., Takayama, H., Katoh, T. &amp; Mizuno, K. 2011. Effect of corticosteroid therapy on ventricular arrhythmias in patients with cardiac sarcoidosis. </w:t>
      </w:r>
      <w:r w:rsidRPr="0054070B">
        <w:rPr>
          <w:i/>
        </w:rPr>
        <w:t>Ann Noninvasive Electrocardiol,</w:t>
      </w:r>
      <w:r w:rsidRPr="0054070B">
        <w:t xml:space="preserve"> 16</w:t>
      </w:r>
      <w:r w:rsidRPr="0054070B">
        <w:rPr>
          <w:b/>
        </w:rPr>
        <w:t>,</w:t>
      </w:r>
      <w:r w:rsidRPr="0054070B">
        <w:t xml:space="preserve"> 140-7.</w:t>
      </w:r>
    </w:p>
    <w:p w14:paraId="0B5A23D3" w14:textId="77777777" w:rsidR="0054070B" w:rsidRPr="0054070B" w:rsidRDefault="0054070B" w:rsidP="0054070B">
      <w:pPr>
        <w:pStyle w:val="EndNoteBibliography"/>
        <w:spacing w:after="0"/>
        <w:ind w:left="720" w:hanging="720"/>
      </w:pPr>
      <w:r w:rsidRPr="0054070B">
        <w:t xml:space="preserve">Zeitler, E. P., Sanders, G. D., Singh, K., Greenfield, R. A., Gillis, A. M., Wilkoff, B. L., Piccini, J. P. &amp; Al-Khatib, S. M. 2018. Single vs. dual chamber implantable cardioverter-defibrillators or programming of implantable cardioverter-defibrillators in patients without a bradycardia pacing indication: systematic review and meta-analysis. </w:t>
      </w:r>
      <w:r w:rsidRPr="0054070B">
        <w:rPr>
          <w:i/>
        </w:rPr>
        <w:t>Europace,</w:t>
      </w:r>
      <w:r w:rsidRPr="0054070B">
        <w:t xml:space="preserve"> 20</w:t>
      </w:r>
      <w:r w:rsidRPr="0054070B">
        <w:rPr>
          <w:b/>
        </w:rPr>
        <w:t>,</w:t>
      </w:r>
      <w:r w:rsidRPr="0054070B">
        <w:t xml:space="preserve"> 1621-1629.</w:t>
      </w:r>
    </w:p>
    <w:p w14:paraId="60A24FAC" w14:textId="77777777" w:rsidR="0054070B" w:rsidRPr="0054070B" w:rsidRDefault="0054070B" w:rsidP="0054070B">
      <w:pPr>
        <w:pStyle w:val="EndNoteBibliography"/>
        <w:spacing w:after="0"/>
        <w:ind w:left="720" w:hanging="720"/>
      </w:pPr>
      <w:r w:rsidRPr="0054070B">
        <w:t xml:space="preserve">Zentner, D., Celermajer, D. S., Gentles, T., d'Udekem, Y., Ayer, J., Blue, G. M., Bridgman, C., Burchill, L., Cheung, M., Cordina, R., Culnane, E., Davis, A., du Plessis, K., Eagleson, K., Finucane, K., Frank, B., Greenway, S., Grigg, L., Hardikar, W., Hornung, T., Hynson, J., Iyengar, A. J., James, P., Justo, R., Kalman, J., Kasparian, N., Le, B., Marshall, K., Mathew, J., McGiffin, D., McGuire, M., Monagle, P., Moore, B., Neilsen, J., O'Connor, B., O'Donnell, C., Pflaumer, A., Rice, K., Sholler, G., Skinner, J. R., Sood, S., Ward, J., Weintraub, R., Wilson, T., Wilson, W., Winlaw, D. &amp; Wood, A. 2020. Management of People With a Fontan Circulation: a Cardiac Society of Australia and New Zealand Position statement. </w:t>
      </w:r>
      <w:r w:rsidRPr="0054070B">
        <w:rPr>
          <w:i/>
        </w:rPr>
        <w:t>Heart Lung Circ,</w:t>
      </w:r>
      <w:r w:rsidRPr="0054070B">
        <w:t xml:space="preserve"> 29</w:t>
      </w:r>
      <w:r w:rsidRPr="0054070B">
        <w:rPr>
          <w:b/>
        </w:rPr>
        <w:t>,</w:t>
      </w:r>
      <w:r w:rsidRPr="0054070B">
        <w:t xml:space="preserve"> 5-39.</w:t>
      </w:r>
    </w:p>
    <w:p w14:paraId="0293ED5B" w14:textId="77777777" w:rsidR="0054070B" w:rsidRPr="0054070B" w:rsidRDefault="0054070B" w:rsidP="0054070B">
      <w:pPr>
        <w:pStyle w:val="EndNoteBibliography"/>
        <w:ind w:left="720" w:hanging="720"/>
      </w:pPr>
      <w:r w:rsidRPr="0054070B">
        <w:t>Zodgekar, P., Ingles, J., Yeates, L., Macciocca, I., McGaughran, J., Semsarian, C. &amp; Fatkin, D. 2011. Guidelines for Genetic Testing in Inherited Cardiac Disorders. The Cardiac Society of Australia and New Zealand.</w:t>
      </w:r>
    </w:p>
    <w:p w14:paraId="515652DE" w14:textId="5BFFE228" w:rsidR="00E01349" w:rsidRDefault="00EA3787" w:rsidP="00E01349">
      <w:r>
        <w:fldChar w:fldCharType="end"/>
      </w:r>
    </w:p>
    <w:sectPr w:rsidR="00E01349" w:rsidSect="00C538D6">
      <w:footerReference w:type="even" r:id="rId19"/>
      <w:footerReference w:type="default" r:id="rId20"/>
      <w:pgSz w:w="11906" w:h="16838"/>
      <w:pgMar w:top="682" w:right="1134" w:bottom="1276" w:left="1191" w:header="709" w:footer="2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0BE46" w14:textId="77777777" w:rsidR="000C52A7" w:rsidRDefault="000C52A7" w:rsidP="0016315C">
      <w:pPr>
        <w:spacing w:after="0" w:line="240" w:lineRule="auto"/>
      </w:pPr>
      <w:r>
        <w:separator/>
      </w:r>
    </w:p>
  </w:endnote>
  <w:endnote w:type="continuationSeparator" w:id="0">
    <w:p w14:paraId="4A5E733C" w14:textId="77777777" w:rsidR="000C52A7" w:rsidRDefault="000C52A7" w:rsidP="0016315C">
      <w:pPr>
        <w:spacing w:after="0" w:line="240" w:lineRule="auto"/>
      </w:pPr>
      <w:r>
        <w:continuationSeparator/>
      </w:r>
    </w:p>
  </w:endnote>
  <w:endnote w:type="continuationNotice" w:id="1">
    <w:p w14:paraId="1AF9B14E" w14:textId="77777777" w:rsidR="000C52A7" w:rsidRDefault="000C52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6B33B75B" w:rsidR="000C52A7" w:rsidRDefault="000C52A7" w:rsidP="00565F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74E72C2D" w14:textId="77777777" w:rsidR="000C52A7" w:rsidRDefault="000C52A7"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4A734BFB" w:rsidR="000C52A7" w:rsidRDefault="000C52A7" w:rsidP="00565F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1429">
          <w:rPr>
            <w:rStyle w:val="PageNumber"/>
            <w:noProof/>
          </w:rPr>
          <w:t>25</w:t>
        </w:r>
        <w:r>
          <w:rPr>
            <w:rStyle w:val="PageNumber"/>
          </w:rPr>
          <w:fldChar w:fldCharType="end"/>
        </w:r>
      </w:p>
    </w:sdtContent>
  </w:sdt>
  <w:p w14:paraId="33649654" w14:textId="64536773" w:rsidR="000C52A7" w:rsidRPr="00685355" w:rsidRDefault="000C52A7" w:rsidP="005D3E9D">
    <w:pPr>
      <w:spacing w:before="240" w:after="0" w:line="240" w:lineRule="auto"/>
      <w:jc w:val="center"/>
    </w:pPr>
    <w:r>
      <w:t xml:space="preserve">Ratified </w:t>
    </w:r>
    <w:r w:rsidRPr="00685355">
      <w:t xml:space="preserve">PICO </w:t>
    </w:r>
    <w:r>
      <w:t>C</w:t>
    </w:r>
    <w:r w:rsidRPr="00685355">
      <w:t>onfirmatio</w:t>
    </w:r>
    <w:r>
      <w:t xml:space="preserve">n </w:t>
    </w:r>
    <w:r w:rsidR="005D3E9D">
      <w:t>–</w:t>
    </w:r>
    <w:r>
      <w:t xml:space="preserve"> August 2022 PASC Meeting </w:t>
    </w:r>
    <w:r w:rsidR="005D3E9D">
      <w:br/>
    </w:r>
    <w:r>
      <w:t xml:space="preserve">MSAC </w:t>
    </w:r>
    <w:r w:rsidRPr="00391AAD">
      <w:t xml:space="preserve">Application 1717 – </w:t>
    </w:r>
    <w:r w:rsidRPr="00754B24">
      <w:t>Extravascular implantable cardioverter defibrillator (EV-ICD) therapy for patients at risk of ventricular arrhythm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06ADE" w14:textId="77777777" w:rsidR="000C52A7" w:rsidRDefault="000C52A7" w:rsidP="0016315C">
      <w:pPr>
        <w:spacing w:after="0" w:line="240" w:lineRule="auto"/>
      </w:pPr>
      <w:r>
        <w:separator/>
      </w:r>
    </w:p>
  </w:footnote>
  <w:footnote w:type="continuationSeparator" w:id="0">
    <w:p w14:paraId="7E526366" w14:textId="77777777" w:rsidR="000C52A7" w:rsidRDefault="000C52A7" w:rsidP="0016315C">
      <w:pPr>
        <w:spacing w:after="0" w:line="240" w:lineRule="auto"/>
      </w:pPr>
      <w:r>
        <w:continuationSeparator/>
      </w:r>
    </w:p>
  </w:footnote>
  <w:footnote w:type="continuationNotice" w:id="1">
    <w:p w14:paraId="0447E92E" w14:textId="77777777" w:rsidR="000C52A7" w:rsidRDefault="000C52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F3053"/>
    <w:multiLevelType w:val="hybridMultilevel"/>
    <w:tmpl w:val="3B548B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1B08EE"/>
    <w:multiLevelType w:val="hybridMultilevel"/>
    <w:tmpl w:val="66869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700670"/>
    <w:multiLevelType w:val="hybridMultilevel"/>
    <w:tmpl w:val="683C283E"/>
    <w:lvl w:ilvl="0" w:tplc="FFFFFFFF">
      <w:start w:val="1"/>
      <w:numFmt w:val="lowerLetter"/>
      <w:lvlText w:val="%1."/>
      <w:lvlJc w:val="left"/>
      <w:pPr>
        <w:ind w:left="720" w:hanging="360"/>
      </w:pPr>
      <w:rPr>
        <w:i/>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C24DB4"/>
    <w:multiLevelType w:val="hybridMultilevel"/>
    <w:tmpl w:val="5BB6E4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12032BC4"/>
    <w:multiLevelType w:val="hybridMultilevel"/>
    <w:tmpl w:val="9580E4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7E4F78"/>
    <w:multiLevelType w:val="hybridMultilevel"/>
    <w:tmpl w:val="CC4C1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8D5EC1"/>
    <w:multiLevelType w:val="hybridMultilevel"/>
    <w:tmpl w:val="E0085758"/>
    <w:lvl w:ilvl="0" w:tplc="2DD0D04E">
      <w:start w:val="2"/>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E86926"/>
    <w:multiLevelType w:val="hybridMultilevel"/>
    <w:tmpl w:val="4584676A"/>
    <w:lvl w:ilvl="0" w:tplc="C7DCFB16">
      <w:start w:val="1"/>
      <w:numFmt w:val="decimal"/>
      <w:lvlText w:val="%1."/>
      <w:lvlJc w:val="left"/>
      <w:pPr>
        <w:ind w:left="720" w:hanging="360"/>
      </w:pPr>
    </w:lvl>
    <w:lvl w:ilvl="1" w:tplc="08B2FC68">
      <w:start w:val="1"/>
      <w:numFmt w:val="lowerLetter"/>
      <w:lvlText w:val="%2."/>
      <w:lvlJc w:val="left"/>
      <w:pPr>
        <w:ind w:left="1440" w:hanging="360"/>
      </w:pPr>
    </w:lvl>
    <w:lvl w:ilvl="2" w:tplc="C41E4558">
      <w:start w:val="1"/>
      <w:numFmt w:val="lowerRoman"/>
      <w:lvlText w:val="%3."/>
      <w:lvlJc w:val="right"/>
      <w:pPr>
        <w:ind w:left="2160" w:hanging="180"/>
      </w:pPr>
    </w:lvl>
    <w:lvl w:ilvl="3" w:tplc="D4CE9E62">
      <w:start w:val="1"/>
      <w:numFmt w:val="decimal"/>
      <w:lvlText w:val="%4."/>
      <w:lvlJc w:val="left"/>
      <w:pPr>
        <w:ind w:left="2880" w:hanging="360"/>
      </w:pPr>
    </w:lvl>
    <w:lvl w:ilvl="4" w:tplc="AB24061E">
      <w:start w:val="1"/>
      <w:numFmt w:val="lowerLetter"/>
      <w:lvlText w:val="%5."/>
      <w:lvlJc w:val="left"/>
      <w:pPr>
        <w:ind w:left="3600" w:hanging="360"/>
      </w:pPr>
    </w:lvl>
    <w:lvl w:ilvl="5" w:tplc="314E0DB8">
      <w:start w:val="1"/>
      <w:numFmt w:val="lowerRoman"/>
      <w:lvlText w:val="%6."/>
      <w:lvlJc w:val="right"/>
      <w:pPr>
        <w:ind w:left="4320" w:hanging="180"/>
      </w:pPr>
    </w:lvl>
    <w:lvl w:ilvl="6" w:tplc="AC9670FE">
      <w:start w:val="1"/>
      <w:numFmt w:val="decimal"/>
      <w:lvlText w:val="%7."/>
      <w:lvlJc w:val="left"/>
      <w:pPr>
        <w:ind w:left="5040" w:hanging="360"/>
      </w:pPr>
    </w:lvl>
    <w:lvl w:ilvl="7" w:tplc="23C4A2D0">
      <w:start w:val="1"/>
      <w:numFmt w:val="lowerLetter"/>
      <w:lvlText w:val="%8."/>
      <w:lvlJc w:val="left"/>
      <w:pPr>
        <w:ind w:left="5760" w:hanging="360"/>
      </w:pPr>
    </w:lvl>
    <w:lvl w:ilvl="8" w:tplc="A5D66AF6">
      <w:start w:val="1"/>
      <w:numFmt w:val="lowerRoman"/>
      <w:lvlText w:val="%9."/>
      <w:lvlJc w:val="right"/>
      <w:pPr>
        <w:ind w:left="6480" w:hanging="180"/>
      </w:pPr>
    </w:lvl>
  </w:abstractNum>
  <w:abstractNum w:abstractNumId="9" w15:restartNumberingAfterBreak="0">
    <w:nsid w:val="19754F22"/>
    <w:multiLevelType w:val="hybridMultilevel"/>
    <w:tmpl w:val="38DA8A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09472B"/>
    <w:multiLevelType w:val="hybridMultilevel"/>
    <w:tmpl w:val="E9A28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883F3D"/>
    <w:multiLevelType w:val="hybridMultilevel"/>
    <w:tmpl w:val="7EC833E8"/>
    <w:lvl w:ilvl="0" w:tplc="8C52A4BE">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95149B2"/>
    <w:multiLevelType w:val="hybridMultilevel"/>
    <w:tmpl w:val="D910B75A"/>
    <w:lvl w:ilvl="0" w:tplc="6AE445EA">
      <w:start w:val="1"/>
      <w:numFmt w:val="decimal"/>
      <w:lvlText w:val="%1."/>
      <w:lvlJc w:val="left"/>
      <w:pPr>
        <w:ind w:left="720" w:hanging="360"/>
      </w:pPr>
    </w:lvl>
    <w:lvl w:ilvl="1" w:tplc="86587AA4">
      <w:start w:val="1"/>
      <w:numFmt w:val="lowerLetter"/>
      <w:lvlText w:val="%2."/>
      <w:lvlJc w:val="left"/>
      <w:pPr>
        <w:ind w:left="1440" w:hanging="360"/>
      </w:pPr>
    </w:lvl>
    <w:lvl w:ilvl="2" w:tplc="713A3EA8">
      <w:start w:val="1"/>
      <w:numFmt w:val="lowerRoman"/>
      <w:lvlText w:val="%3."/>
      <w:lvlJc w:val="right"/>
      <w:pPr>
        <w:ind w:left="2160" w:hanging="180"/>
      </w:pPr>
    </w:lvl>
    <w:lvl w:ilvl="3" w:tplc="FF445E3C">
      <w:start w:val="1"/>
      <w:numFmt w:val="decimal"/>
      <w:lvlText w:val="%4."/>
      <w:lvlJc w:val="left"/>
      <w:pPr>
        <w:ind w:left="2880" w:hanging="360"/>
      </w:pPr>
    </w:lvl>
    <w:lvl w:ilvl="4" w:tplc="910AA900">
      <w:start w:val="1"/>
      <w:numFmt w:val="lowerLetter"/>
      <w:lvlText w:val="%5."/>
      <w:lvlJc w:val="left"/>
      <w:pPr>
        <w:ind w:left="3600" w:hanging="360"/>
      </w:pPr>
    </w:lvl>
    <w:lvl w:ilvl="5" w:tplc="0AE43296">
      <w:start w:val="1"/>
      <w:numFmt w:val="lowerRoman"/>
      <w:lvlText w:val="%6."/>
      <w:lvlJc w:val="right"/>
      <w:pPr>
        <w:ind w:left="4320" w:hanging="180"/>
      </w:pPr>
    </w:lvl>
    <w:lvl w:ilvl="6" w:tplc="02C8E9B4">
      <w:start w:val="1"/>
      <w:numFmt w:val="decimal"/>
      <w:lvlText w:val="%7."/>
      <w:lvlJc w:val="left"/>
      <w:pPr>
        <w:ind w:left="5040" w:hanging="360"/>
      </w:pPr>
    </w:lvl>
    <w:lvl w:ilvl="7" w:tplc="26B42726">
      <w:start w:val="1"/>
      <w:numFmt w:val="lowerLetter"/>
      <w:lvlText w:val="%8."/>
      <w:lvlJc w:val="left"/>
      <w:pPr>
        <w:ind w:left="5760" w:hanging="360"/>
      </w:pPr>
    </w:lvl>
    <w:lvl w:ilvl="8" w:tplc="51FE0E68">
      <w:start w:val="1"/>
      <w:numFmt w:val="lowerRoman"/>
      <w:lvlText w:val="%9."/>
      <w:lvlJc w:val="right"/>
      <w:pPr>
        <w:ind w:left="6480" w:hanging="180"/>
      </w:pPr>
    </w:lvl>
  </w:abstractNum>
  <w:abstractNum w:abstractNumId="14" w15:restartNumberingAfterBreak="0">
    <w:nsid w:val="29C518CE"/>
    <w:multiLevelType w:val="hybridMultilevel"/>
    <w:tmpl w:val="476C67A4"/>
    <w:lvl w:ilvl="0" w:tplc="9B42A1C4">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13334E3"/>
    <w:multiLevelType w:val="hybridMultilevel"/>
    <w:tmpl w:val="61B85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42A6F7F"/>
    <w:multiLevelType w:val="hybridMultilevel"/>
    <w:tmpl w:val="30443070"/>
    <w:lvl w:ilvl="0" w:tplc="1B222F7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88B598B"/>
    <w:multiLevelType w:val="hybridMultilevel"/>
    <w:tmpl w:val="EEBE9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7D6442"/>
    <w:multiLevelType w:val="hybridMultilevel"/>
    <w:tmpl w:val="F3FEF7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BF377F"/>
    <w:multiLevelType w:val="hybridMultilevel"/>
    <w:tmpl w:val="0C068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B60D66"/>
    <w:multiLevelType w:val="hybridMultilevel"/>
    <w:tmpl w:val="8FF063BC"/>
    <w:lvl w:ilvl="0" w:tplc="0C090001">
      <w:start w:val="1"/>
      <w:numFmt w:val="bullet"/>
      <w:lvlText w:val=""/>
      <w:lvlJc w:val="left"/>
      <w:pPr>
        <w:ind w:left="720" w:hanging="360"/>
      </w:pPr>
      <w:rPr>
        <w:rFonts w:ascii="Symbol" w:hAnsi="Symbol" w:hint="default"/>
      </w:rPr>
    </w:lvl>
    <w:lvl w:ilvl="1" w:tplc="8C52A4BE">
      <w:numFmt w:val="bullet"/>
      <w:lvlText w:val="-"/>
      <w:lvlJc w:val="left"/>
      <w:pPr>
        <w:ind w:left="1845" w:hanging="765"/>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1970622"/>
    <w:multiLevelType w:val="hybridMultilevel"/>
    <w:tmpl w:val="F552D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2CF4690"/>
    <w:multiLevelType w:val="hybridMultilevel"/>
    <w:tmpl w:val="93B8A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76F33EB"/>
    <w:multiLevelType w:val="hybridMultilevel"/>
    <w:tmpl w:val="F4E4829E"/>
    <w:lvl w:ilvl="0" w:tplc="8C52A4BE">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B6701DC"/>
    <w:multiLevelType w:val="hybridMultilevel"/>
    <w:tmpl w:val="0A62C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BB115D6"/>
    <w:multiLevelType w:val="hybridMultilevel"/>
    <w:tmpl w:val="4B7AEBEE"/>
    <w:lvl w:ilvl="0" w:tplc="FFFFFFFF">
      <w:numFmt w:val="bullet"/>
      <w:lvlText w:val="-"/>
      <w:lvlJc w:val="left"/>
      <w:pPr>
        <w:ind w:left="720" w:hanging="360"/>
      </w:pPr>
      <w:rPr>
        <w:rFonts w:ascii="Calibri" w:eastAsia="Calibri" w:hAnsi="Calibri" w:cs="Calibri" w:hint="default"/>
      </w:rPr>
    </w:lvl>
    <w:lvl w:ilvl="1" w:tplc="8C52A4BE">
      <w:numFmt w:val="bullet"/>
      <w:lvlText w:val="-"/>
      <w:lvlJc w:val="left"/>
      <w:pPr>
        <w:ind w:left="1440" w:hanging="360"/>
      </w:pPr>
      <w:rPr>
        <w:rFonts w:ascii="Calibri" w:eastAsia="Calibr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C0824D0"/>
    <w:multiLevelType w:val="hybridMultilevel"/>
    <w:tmpl w:val="40988F56"/>
    <w:lvl w:ilvl="0" w:tplc="866EBD1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D48045B"/>
    <w:multiLevelType w:val="hybridMultilevel"/>
    <w:tmpl w:val="9B163576"/>
    <w:lvl w:ilvl="0" w:tplc="9B42A1C4">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1322565"/>
    <w:multiLevelType w:val="hybridMultilevel"/>
    <w:tmpl w:val="683C283E"/>
    <w:lvl w:ilvl="0" w:tplc="FFFFFFFF">
      <w:start w:val="1"/>
      <w:numFmt w:val="lowerLetter"/>
      <w:lvlText w:val="%1."/>
      <w:lvlJc w:val="left"/>
      <w:pPr>
        <w:ind w:left="720" w:hanging="360"/>
      </w:pPr>
      <w:rPr>
        <w:i/>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3C20B83"/>
    <w:multiLevelType w:val="hybridMultilevel"/>
    <w:tmpl w:val="837E0D16"/>
    <w:lvl w:ilvl="0" w:tplc="99DAC3E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442291D"/>
    <w:multiLevelType w:val="hybridMultilevel"/>
    <w:tmpl w:val="0F6E2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4947BE4"/>
    <w:multiLevelType w:val="hybridMultilevel"/>
    <w:tmpl w:val="FFFFFFFF"/>
    <w:lvl w:ilvl="0" w:tplc="38321FBC">
      <w:start w:val="1"/>
      <w:numFmt w:val="bullet"/>
      <w:lvlText w:val="·"/>
      <w:lvlJc w:val="left"/>
      <w:pPr>
        <w:ind w:left="720" w:hanging="360"/>
      </w:pPr>
      <w:rPr>
        <w:rFonts w:ascii="Symbol" w:hAnsi="Symbol" w:hint="default"/>
      </w:rPr>
    </w:lvl>
    <w:lvl w:ilvl="1" w:tplc="D9BA4AFA">
      <w:start w:val="1"/>
      <w:numFmt w:val="bullet"/>
      <w:lvlText w:val="o"/>
      <w:lvlJc w:val="left"/>
      <w:pPr>
        <w:ind w:left="1440" w:hanging="360"/>
      </w:pPr>
      <w:rPr>
        <w:rFonts w:ascii="Courier New" w:hAnsi="Courier New" w:hint="default"/>
      </w:rPr>
    </w:lvl>
    <w:lvl w:ilvl="2" w:tplc="AA227C5E">
      <w:start w:val="1"/>
      <w:numFmt w:val="bullet"/>
      <w:lvlText w:val=""/>
      <w:lvlJc w:val="left"/>
      <w:pPr>
        <w:ind w:left="2160" w:hanging="360"/>
      </w:pPr>
      <w:rPr>
        <w:rFonts w:ascii="Wingdings" w:hAnsi="Wingdings" w:hint="default"/>
      </w:rPr>
    </w:lvl>
    <w:lvl w:ilvl="3" w:tplc="95206B3A">
      <w:start w:val="1"/>
      <w:numFmt w:val="bullet"/>
      <w:lvlText w:val=""/>
      <w:lvlJc w:val="left"/>
      <w:pPr>
        <w:ind w:left="2880" w:hanging="360"/>
      </w:pPr>
      <w:rPr>
        <w:rFonts w:ascii="Symbol" w:hAnsi="Symbol" w:hint="default"/>
      </w:rPr>
    </w:lvl>
    <w:lvl w:ilvl="4" w:tplc="14EA9CC0">
      <w:start w:val="1"/>
      <w:numFmt w:val="bullet"/>
      <w:lvlText w:val="o"/>
      <w:lvlJc w:val="left"/>
      <w:pPr>
        <w:ind w:left="3600" w:hanging="360"/>
      </w:pPr>
      <w:rPr>
        <w:rFonts w:ascii="Courier New" w:hAnsi="Courier New" w:hint="default"/>
      </w:rPr>
    </w:lvl>
    <w:lvl w:ilvl="5" w:tplc="DA6AC1BE">
      <w:start w:val="1"/>
      <w:numFmt w:val="bullet"/>
      <w:lvlText w:val=""/>
      <w:lvlJc w:val="left"/>
      <w:pPr>
        <w:ind w:left="4320" w:hanging="360"/>
      </w:pPr>
      <w:rPr>
        <w:rFonts w:ascii="Wingdings" w:hAnsi="Wingdings" w:hint="default"/>
      </w:rPr>
    </w:lvl>
    <w:lvl w:ilvl="6" w:tplc="08D2C9D2">
      <w:start w:val="1"/>
      <w:numFmt w:val="bullet"/>
      <w:lvlText w:val=""/>
      <w:lvlJc w:val="left"/>
      <w:pPr>
        <w:ind w:left="5040" w:hanging="360"/>
      </w:pPr>
      <w:rPr>
        <w:rFonts w:ascii="Symbol" w:hAnsi="Symbol" w:hint="default"/>
      </w:rPr>
    </w:lvl>
    <w:lvl w:ilvl="7" w:tplc="0F50EE7C">
      <w:start w:val="1"/>
      <w:numFmt w:val="bullet"/>
      <w:lvlText w:val="o"/>
      <w:lvlJc w:val="left"/>
      <w:pPr>
        <w:ind w:left="5760" w:hanging="360"/>
      </w:pPr>
      <w:rPr>
        <w:rFonts w:ascii="Courier New" w:hAnsi="Courier New" w:hint="default"/>
      </w:rPr>
    </w:lvl>
    <w:lvl w:ilvl="8" w:tplc="C1A45E40">
      <w:start w:val="1"/>
      <w:numFmt w:val="bullet"/>
      <w:lvlText w:val=""/>
      <w:lvlJc w:val="left"/>
      <w:pPr>
        <w:ind w:left="6480" w:hanging="360"/>
      </w:pPr>
      <w:rPr>
        <w:rFonts w:ascii="Wingdings" w:hAnsi="Wingdings" w:hint="default"/>
      </w:rPr>
    </w:lvl>
  </w:abstractNum>
  <w:abstractNum w:abstractNumId="32"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3"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8532EA0"/>
    <w:multiLevelType w:val="hybridMultilevel"/>
    <w:tmpl w:val="B6BAA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8950D85"/>
    <w:multiLevelType w:val="hybridMultilevel"/>
    <w:tmpl w:val="B6A2D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F15948"/>
    <w:multiLevelType w:val="hybridMultilevel"/>
    <w:tmpl w:val="E3945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A4841EF"/>
    <w:multiLevelType w:val="hybridMultilevel"/>
    <w:tmpl w:val="6074DA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A715C1C"/>
    <w:multiLevelType w:val="hybridMultilevel"/>
    <w:tmpl w:val="C5C82D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23262FC"/>
    <w:multiLevelType w:val="hybridMultilevel"/>
    <w:tmpl w:val="2FC279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2CE3885"/>
    <w:multiLevelType w:val="hybridMultilevel"/>
    <w:tmpl w:val="7122BE6C"/>
    <w:lvl w:ilvl="0" w:tplc="328C9A5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66022E7C"/>
    <w:multiLevelType w:val="hybridMultilevel"/>
    <w:tmpl w:val="FFFFFFFF"/>
    <w:lvl w:ilvl="0" w:tplc="0310E14A">
      <w:start w:val="1"/>
      <w:numFmt w:val="decimal"/>
      <w:lvlText w:val="%1."/>
      <w:lvlJc w:val="left"/>
      <w:pPr>
        <w:ind w:left="720" w:hanging="360"/>
      </w:pPr>
    </w:lvl>
    <w:lvl w:ilvl="1" w:tplc="58F637D0">
      <w:start w:val="1"/>
      <w:numFmt w:val="lowerLetter"/>
      <w:lvlText w:val="%2."/>
      <w:lvlJc w:val="left"/>
      <w:pPr>
        <w:ind w:left="1440" w:hanging="360"/>
      </w:pPr>
    </w:lvl>
    <w:lvl w:ilvl="2" w:tplc="7F16E574">
      <w:start w:val="1"/>
      <w:numFmt w:val="lowerRoman"/>
      <w:lvlText w:val="%3."/>
      <w:lvlJc w:val="right"/>
      <w:pPr>
        <w:ind w:left="2160" w:hanging="180"/>
      </w:pPr>
    </w:lvl>
    <w:lvl w:ilvl="3" w:tplc="53AED024">
      <w:start w:val="1"/>
      <w:numFmt w:val="decimal"/>
      <w:lvlText w:val="%4."/>
      <w:lvlJc w:val="left"/>
      <w:pPr>
        <w:ind w:left="2880" w:hanging="360"/>
      </w:pPr>
    </w:lvl>
    <w:lvl w:ilvl="4" w:tplc="73BA236C">
      <w:start w:val="1"/>
      <w:numFmt w:val="lowerLetter"/>
      <w:lvlText w:val="%5."/>
      <w:lvlJc w:val="left"/>
      <w:pPr>
        <w:ind w:left="3600" w:hanging="360"/>
      </w:pPr>
    </w:lvl>
    <w:lvl w:ilvl="5" w:tplc="6D2CAE7C">
      <w:start w:val="1"/>
      <w:numFmt w:val="lowerRoman"/>
      <w:lvlText w:val="%6."/>
      <w:lvlJc w:val="right"/>
      <w:pPr>
        <w:ind w:left="4320" w:hanging="180"/>
      </w:pPr>
    </w:lvl>
    <w:lvl w:ilvl="6" w:tplc="74D8E996">
      <w:start w:val="1"/>
      <w:numFmt w:val="decimal"/>
      <w:lvlText w:val="%7."/>
      <w:lvlJc w:val="left"/>
      <w:pPr>
        <w:ind w:left="5040" w:hanging="360"/>
      </w:pPr>
    </w:lvl>
    <w:lvl w:ilvl="7" w:tplc="BEBA96A8">
      <w:start w:val="1"/>
      <w:numFmt w:val="lowerLetter"/>
      <w:lvlText w:val="%8."/>
      <w:lvlJc w:val="left"/>
      <w:pPr>
        <w:ind w:left="5760" w:hanging="360"/>
      </w:pPr>
    </w:lvl>
    <w:lvl w:ilvl="8" w:tplc="2E06E698">
      <w:start w:val="1"/>
      <w:numFmt w:val="lowerRoman"/>
      <w:lvlText w:val="%9."/>
      <w:lvlJc w:val="right"/>
      <w:pPr>
        <w:ind w:left="6480" w:hanging="180"/>
      </w:pPr>
    </w:lvl>
  </w:abstractNum>
  <w:abstractNum w:abstractNumId="43" w15:restartNumberingAfterBreak="0">
    <w:nsid w:val="66F6358E"/>
    <w:multiLevelType w:val="hybridMultilevel"/>
    <w:tmpl w:val="71E009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BA60E03"/>
    <w:multiLevelType w:val="hybridMultilevel"/>
    <w:tmpl w:val="8548A214"/>
    <w:lvl w:ilvl="0" w:tplc="99DAC3E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F667E33"/>
    <w:multiLevelType w:val="hybridMultilevel"/>
    <w:tmpl w:val="9350EB88"/>
    <w:lvl w:ilvl="0" w:tplc="740A03C0">
      <w:start w:val="1"/>
      <w:numFmt w:val="bullet"/>
      <w:lvlText w:val=""/>
      <w:lvlJc w:val="left"/>
      <w:pPr>
        <w:ind w:left="1080" w:hanging="360"/>
      </w:pPr>
      <w:rPr>
        <w:rFonts w:ascii="Symbol" w:hAnsi="Symbol" w:hint="default"/>
      </w:rPr>
    </w:lvl>
    <w:lvl w:ilvl="1" w:tplc="5F9A187E">
      <w:start w:val="1"/>
      <w:numFmt w:val="bullet"/>
      <w:lvlText w:val="o"/>
      <w:lvlJc w:val="left"/>
      <w:pPr>
        <w:ind w:left="1800" w:hanging="360"/>
      </w:pPr>
      <w:rPr>
        <w:rFonts w:ascii="Courier New" w:hAnsi="Courier New" w:hint="default"/>
      </w:rPr>
    </w:lvl>
    <w:lvl w:ilvl="2" w:tplc="120E01A2">
      <w:start w:val="1"/>
      <w:numFmt w:val="bullet"/>
      <w:lvlText w:val=""/>
      <w:lvlJc w:val="left"/>
      <w:pPr>
        <w:ind w:left="2520" w:hanging="360"/>
      </w:pPr>
      <w:rPr>
        <w:rFonts w:ascii="Wingdings" w:hAnsi="Wingdings" w:hint="default"/>
      </w:rPr>
    </w:lvl>
    <w:lvl w:ilvl="3" w:tplc="F0B4E59A">
      <w:start w:val="1"/>
      <w:numFmt w:val="bullet"/>
      <w:lvlText w:val=""/>
      <w:lvlJc w:val="left"/>
      <w:pPr>
        <w:ind w:left="3240" w:hanging="360"/>
      </w:pPr>
      <w:rPr>
        <w:rFonts w:ascii="Symbol" w:hAnsi="Symbol" w:hint="default"/>
      </w:rPr>
    </w:lvl>
    <w:lvl w:ilvl="4" w:tplc="011E183E">
      <w:start w:val="1"/>
      <w:numFmt w:val="bullet"/>
      <w:lvlText w:val="o"/>
      <w:lvlJc w:val="left"/>
      <w:pPr>
        <w:ind w:left="3960" w:hanging="360"/>
      </w:pPr>
      <w:rPr>
        <w:rFonts w:ascii="Courier New" w:hAnsi="Courier New" w:hint="default"/>
      </w:rPr>
    </w:lvl>
    <w:lvl w:ilvl="5" w:tplc="589E2DCE">
      <w:start w:val="1"/>
      <w:numFmt w:val="bullet"/>
      <w:lvlText w:val=""/>
      <w:lvlJc w:val="left"/>
      <w:pPr>
        <w:ind w:left="4680" w:hanging="360"/>
      </w:pPr>
      <w:rPr>
        <w:rFonts w:ascii="Wingdings" w:hAnsi="Wingdings" w:hint="default"/>
      </w:rPr>
    </w:lvl>
    <w:lvl w:ilvl="6" w:tplc="A5F8B53E">
      <w:start w:val="1"/>
      <w:numFmt w:val="bullet"/>
      <w:lvlText w:val=""/>
      <w:lvlJc w:val="left"/>
      <w:pPr>
        <w:ind w:left="5400" w:hanging="360"/>
      </w:pPr>
      <w:rPr>
        <w:rFonts w:ascii="Symbol" w:hAnsi="Symbol" w:hint="default"/>
      </w:rPr>
    </w:lvl>
    <w:lvl w:ilvl="7" w:tplc="9E8CE2D6">
      <w:start w:val="1"/>
      <w:numFmt w:val="bullet"/>
      <w:lvlText w:val="o"/>
      <w:lvlJc w:val="left"/>
      <w:pPr>
        <w:ind w:left="6120" w:hanging="360"/>
      </w:pPr>
      <w:rPr>
        <w:rFonts w:ascii="Courier New" w:hAnsi="Courier New" w:hint="default"/>
      </w:rPr>
    </w:lvl>
    <w:lvl w:ilvl="8" w:tplc="C50261BC">
      <w:start w:val="1"/>
      <w:numFmt w:val="bullet"/>
      <w:lvlText w:val=""/>
      <w:lvlJc w:val="left"/>
      <w:pPr>
        <w:ind w:left="6840" w:hanging="360"/>
      </w:pPr>
      <w:rPr>
        <w:rFonts w:ascii="Wingdings" w:hAnsi="Wingdings" w:hint="default"/>
      </w:rPr>
    </w:lvl>
  </w:abstractNum>
  <w:abstractNum w:abstractNumId="46" w15:restartNumberingAfterBreak="0">
    <w:nsid w:val="78633C4E"/>
    <w:multiLevelType w:val="hybridMultilevel"/>
    <w:tmpl w:val="683C283E"/>
    <w:lvl w:ilvl="0" w:tplc="4B5C9D6E">
      <w:start w:val="1"/>
      <w:numFmt w:val="lowerLetter"/>
      <w:lvlText w:val="%1."/>
      <w:lvlJc w:val="left"/>
      <w:pPr>
        <w:ind w:left="720" w:hanging="360"/>
      </w:pPr>
      <w:rPr>
        <w:i/>
        <w:i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9EC30CB"/>
    <w:multiLevelType w:val="hybridMultilevel"/>
    <w:tmpl w:val="4FC0131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E501021"/>
    <w:multiLevelType w:val="hybridMultilevel"/>
    <w:tmpl w:val="40988F5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E624B4A"/>
    <w:multiLevelType w:val="hybridMultilevel"/>
    <w:tmpl w:val="33B6143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45"/>
  </w:num>
  <w:num w:numId="3">
    <w:abstractNumId w:val="13"/>
  </w:num>
  <w:num w:numId="4">
    <w:abstractNumId w:val="31"/>
  </w:num>
  <w:num w:numId="5">
    <w:abstractNumId w:val="42"/>
  </w:num>
  <w:num w:numId="6">
    <w:abstractNumId w:val="4"/>
  </w:num>
  <w:num w:numId="7">
    <w:abstractNumId w:val="33"/>
  </w:num>
  <w:num w:numId="8">
    <w:abstractNumId w:val="32"/>
  </w:num>
  <w:num w:numId="9">
    <w:abstractNumId w:val="10"/>
  </w:num>
  <w:num w:numId="10">
    <w:abstractNumId w:val="39"/>
  </w:num>
  <w:num w:numId="11">
    <w:abstractNumId w:val="49"/>
  </w:num>
  <w:num w:numId="12">
    <w:abstractNumId w:val="41"/>
  </w:num>
  <w:num w:numId="13">
    <w:abstractNumId w:val="26"/>
  </w:num>
  <w:num w:numId="14">
    <w:abstractNumId w:val="48"/>
  </w:num>
  <w:num w:numId="15">
    <w:abstractNumId w:val="3"/>
  </w:num>
  <w:num w:numId="16">
    <w:abstractNumId w:val="16"/>
  </w:num>
  <w:num w:numId="17">
    <w:abstractNumId w:val="0"/>
  </w:num>
  <w:num w:numId="18">
    <w:abstractNumId w:val="47"/>
  </w:num>
  <w:num w:numId="19">
    <w:abstractNumId w:val="1"/>
  </w:num>
  <w:num w:numId="20">
    <w:abstractNumId w:val="15"/>
  </w:num>
  <w:num w:numId="21">
    <w:abstractNumId w:val="37"/>
  </w:num>
  <w:num w:numId="22">
    <w:abstractNumId w:val="38"/>
  </w:num>
  <w:num w:numId="23">
    <w:abstractNumId w:val="6"/>
  </w:num>
  <w:num w:numId="24">
    <w:abstractNumId w:val="30"/>
  </w:num>
  <w:num w:numId="25">
    <w:abstractNumId w:val="18"/>
  </w:num>
  <w:num w:numId="26">
    <w:abstractNumId w:val="40"/>
  </w:num>
  <w:num w:numId="27">
    <w:abstractNumId w:val="46"/>
  </w:num>
  <w:num w:numId="28">
    <w:abstractNumId w:val="28"/>
  </w:num>
  <w:num w:numId="29">
    <w:abstractNumId w:val="36"/>
  </w:num>
  <w:num w:numId="30">
    <w:abstractNumId w:val="5"/>
  </w:num>
  <w:num w:numId="31">
    <w:abstractNumId w:val="17"/>
  </w:num>
  <w:num w:numId="32">
    <w:abstractNumId w:val="22"/>
  </w:num>
  <w:num w:numId="33">
    <w:abstractNumId w:val="11"/>
  </w:num>
  <w:num w:numId="34">
    <w:abstractNumId w:val="24"/>
  </w:num>
  <w:num w:numId="35">
    <w:abstractNumId w:val="43"/>
  </w:num>
  <w:num w:numId="36">
    <w:abstractNumId w:val="19"/>
  </w:num>
  <w:num w:numId="37">
    <w:abstractNumId w:val="34"/>
  </w:num>
  <w:num w:numId="38">
    <w:abstractNumId w:val="7"/>
  </w:num>
  <w:num w:numId="39">
    <w:abstractNumId w:val="44"/>
  </w:num>
  <w:num w:numId="40">
    <w:abstractNumId w:val="29"/>
  </w:num>
  <w:num w:numId="41">
    <w:abstractNumId w:val="2"/>
  </w:num>
  <w:num w:numId="42">
    <w:abstractNumId w:val="21"/>
  </w:num>
  <w:num w:numId="43">
    <w:abstractNumId w:val="35"/>
  </w:num>
  <w:num w:numId="44">
    <w:abstractNumId w:val="20"/>
  </w:num>
  <w:num w:numId="45">
    <w:abstractNumId w:val="9"/>
  </w:num>
  <w:num w:numId="46">
    <w:abstractNumId w:val="14"/>
  </w:num>
  <w:num w:numId="47">
    <w:abstractNumId w:val="27"/>
  </w:num>
  <w:num w:numId="48">
    <w:abstractNumId w:val="12"/>
  </w:num>
  <w:num w:numId="49">
    <w:abstractNumId w:val="25"/>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LQ0MDU0MjU0NzI0MTBU0lEKTi0uzszPAymwrAUAGN/dMiwAAAA="/>
    <w:docVar w:name="EN.InstantFormat" w:val="&lt;ENInstantFormat&gt;&lt;Enabled&gt;0&lt;/Enabled&gt;&lt;ScanUnformatted&gt;1&lt;/ScanUnformatted&gt;&lt;ScanChanges&gt;1&lt;/ScanChanges&gt;&lt;Suspended&gt;0&lt;/Suspended&gt;&lt;/ENInstantFormat&gt;"/>
    <w:docVar w:name="EN.Layout" w:val="&lt;ENLayout&gt;&lt;Style&gt;MSAC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wp9sr0q2tvaketzr1ptspxe55xeavas9tv&quot;&gt;Extravascular ICD&lt;record-ids&gt;&lt;item&gt;1&lt;/item&gt;&lt;item&gt;2&lt;/item&gt;&lt;item&gt;3&lt;/item&gt;&lt;item&gt;4&lt;/item&gt;&lt;item&gt;5&lt;/item&gt;&lt;item&gt;7&lt;/item&gt;&lt;item&gt;8&lt;/item&gt;&lt;item&gt;9&lt;/item&gt;&lt;item&gt;10&lt;/item&gt;&lt;item&gt;11&lt;/item&gt;&lt;item&gt;12&lt;/item&gt;&lt;item&gt;13&lt;/item&gt;&lt;item&gt;14&lt;/item&gt;&lt;item&gt;15&lt;/item&gt;&lt;item&gt;19&lt;/item&gt;&lt;item&gt;20&lt;/item&gt;&lt;item&gt;22&lt;/item&gt;&lt;item&gt;23&lt;/item&gt;&lt;item&gt;24&lt;/item&gt;&lt;item&gt;25&lt;/item&gt;&lt;item&gt;26&lt;/item&gt;&lt;item&gt;27&lt;/item&gt;&lt;item&gt;28&lt;/item&gt;&lt;item&gt;29&lt;/item&gt;&lt;item&gt;31&lt;/item&gt;&lt;item&gt;32&lt;/item&gt;&lt;item&gt;33&lt;/item&gt;&lt;item&gt;35&lt;/item&gt;&lt;item&gt;36&lt;/item&gt;&lt;item&gt;37&lt;/item&gt;&lt;item&gt;39&lt;/item&gt;&lt;item&gt;40&lt;/item&gt;&lt;item&gt;41&lt;/item&gt;&lt;item&gt;43&lt;/item&gt;&lt;item&gt;44&lt;/item&gt;&lt;item&gt;45&lt;/item&gt;&lt;item&gt;47&lt;/item&gt;&lt;item&gt;48&lt;/item&gt;&lt;item&gt;49&lt;/item&gt;&lt;item&gt;50&lt;/item&gt;&lt;item&gt;51&lt;/item&gt;&lt;item&gt;52&lt;/item&gt;&lt;item&gt;53&lt;/item&gt;&lt;item&gt;54&lt;/item&gt;&lt;item&gt;55&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80&lt;/item&gt;&lt;item&gt;81&lt;/item&gt;&lt;item&gt;82&lt;/item&gt;&lt;item&gt;83&lt;/item&gt;&lt;item&gt;84&lt;/item&gt;&lt;item&gt;85&lt;/item&gt;&lt;item&gt;88&lt;/item&gt;&lt;item&gt;90&lt;/item&gt;&lt;item&gt;92&lt;/item&gt;&lt;item&gt;94&lt;/item&gt;&lt;item&gt;95&lt;/item&gt;&lt;item&gt;96&lt;/item&gt;&lt;item&gt;99&lt;/item&gt;&lt;item&gt;100&lt;/item&gt;&lt;item&gt;102&lt;/item&gt;&lt;item&gt;103&lt;/item&gt;&lt;item&gt;104&lt;/item&gt;&lt;item&gt;105&lt;/item&gt;&lt;item&gt;106&lt;/item&gt;&lt;/record-ids&gt;&lt;/item&gt;&lt;/Libraries&gt;"/>
  </w:docVars>
  <w:rsids>
    <w:rsidRoot w:val="001E5F9C"/>
    <w:rsid w:val="000001CB"/>
    <w:rsid w:val="000003C9"/>
    <w:rsid w:val="0000072A"/>
    <w:rsid w:val="0000097E"/>
    <w:rsid w:val="00000DAA"/>
    <w:rsid w:val="00001214"/>
    <w:rsid w:val="000013CD"/>
    <w:rsid w:val="0000156E"/>
    <w:rsid w:val="000022C3"/>
    <w:rsid w:val="000023A5"/>
    <w:rsid w:val="00002BDD"/>
    <w:rsid w:val="00003F99"/>
    <w:rsid w:val="0000416A"/>
    <w:rsid w:val="000042E7"/>
    <w:rsid w:val="00004E68"/>
    <w:rsid w:val="00005270"/>
    <w:rsid w:val="0000554B"/>
    <w:rsid w:val="000058BE"/>
    <w:rsid w:val="00005C3C"/>
    <w:rsid w:val="00005DEC"/>
    <w:rsid w:val="0000610F"/>
    <w:rsid w:val="0000659D"/>
    <w:rsid w:val="00006AD2"/>
    <w:rsid w:val="00006B05"/>
    <w:rsid w:val="00006B94"/>
    <w:rsid w:val="00006CEF"/>
    <w:rsid w:val="00006FF7"/>
    <w:rsid w:val="0000702D"/>
    <w:rsid w:val="000070E2"/>
    <w:rsid w:val="000073AA"/>
    <w:rsid w:val="00007C61"/>
    <w:rsid w:val="00007C83"/>
    <w:rsid w:val="00007CA5"/>
    <w:rsid w:val="00007ED3"/>
    <w:rsid w:val="000100C9"/>
    <w:rsid w:val="00010ADE"/>
    <w:rsid w:val="00010FE5"/>
    <w:rsid w:val="0001145A"/>
    <w:rsid w:val="00011E59"/>
    <w:rsid w:val="00011FB9"/>
    <w:rsid w:val="00012108"/>
    <w:rsid w:val="00012410"/>
    <w:rsid w:val="00012565"/>
    <w:rsid w:val="00012678"/>
    <w:rsid w:val="000128A1"/>
    <w:rsid w:val="000133A3"/>
    <w:rsid w:val="000133EB"/>
    <w:rsid w:val="000135D0"/>
    <w:rsid w:val="000135E6"/>
    <w:rsid w:val="000138C7"/>
    <w:rsid w:val="00013A8C"/>
    <w:rsid w:val="00013F51"/>
    <w:rsid w:val="00013F59"/>
    <w:rsid w:val="000149AE"/>
    <w:rsid w:val="00014C70"/>
    <w:rsid w:val="000150B7"/>
    <w:rsid w:val="00015227"/>
    <w:rsid w:val="00015392"/>
    <w:rsid w:val="0001598D"/>
    <w:rsid w:val="000159D0"/>
    <w:rsid w:val="00015A7A"/>
    <w:rsid w:val="00015DBC"/>
    <w:rsid w:val="00015F76"/>
    <w:rsid w:val="0001619A"/>
    <w:rsid w:val="00016532"/>
    <w:rsid w:val="0001691C"/>
    <w:rsid w:val="000169F9"/>
    <w:rsid w:val="00016A74"/>
    <w:rsid w:val="000170E2"/>
    <w:rsid w:val="0001752C"/>
    <w:rsid w:val="00017E07"/>
    <w:rsid w:val="000205A3"/>
    <w:rsid w:val="00020A68"/>
    <w:rsid w:val="00020C5D"/>
    <w:rsid w:val="00020D59"/>
    <w:rsid w:val="000211A0"/>
    <w:rsid w:val="000219CA"/>
    <w:rsid w:val="00021B7D"/>
    <w:rsid w:val="000226F0"/>
    <w:rsid w:val="00022A01"/>
    <w:rsid w:val="00022B49"/>
    <w:rsid w:val="0002309B"/>
    <w:rsid w:val="0002339C"/>
    <w:rsid w:val="0002403E"/>
    <w:rsid w:val="0002461B"/>
    <w:rsid w:val="0002469B"/>
    <w:rsid w:val="000252E3"/>
    <w:rsid w:val="00025C53"/>
    <w:rsid w:val="00025E9C"/>
    <w:rsid w:val="00025FBA"/>
    <w:rsid w:val="000264D3"/>
    <w:rsid w:val="000267B2"/>
    <w:rsid w:val="000267E5"/>
    <w:rsid w:val="00026912"/>
    <w:rsid w:val="00026A7C"/>
    <w:rsid w:val="00026C92"/>
    <w:rsid w:val="00026DDE"/>
    <w:rsid w:val="00026EE3"/>
    <w:rsid w:val="00026FC3"/>
    <w:rsid w:val="000270FA"/>
    <w:rsid w:val="000271E6"/>
    <w:rsid w:val="00027851"/>
    <w:rsid w:val="00027D53"/>
    <w:rsid w:val="00027DDE"/>
    <w:rsid w:val="00027FE7"/>
    <w:rsid w:val="00030404"/>
    <w:rsid w:val="00030651"/>
    <w:rsid w:val="00030A9D"/>
    <w:rsid w:val="00030C65"/>
    <w:rsid w:val="00030D5E"/>
    <w:rsid w:val="00031062"/>
    <w:rsid w:val="0003119A"/>
    <w:rsid w:val="000319B0"/>
    <w:rsid w:val="00031AA6"/>
    <w:rsid w:val="00031EB5"/>
    <w:rsid w:val="000321A2"/>
    <w:rsid w:val="000321CB"/>
    <w:rsid w:val="00032E66"/>
    <w:rsid w:val="0003301D"/>
    <w:rsid w:val="000332CF"/>
    <w:rsid w:val="000337ED"/>
    <w:rsid w:val="00033BC2"/>
    <w:rsid w:val="00033C5B"/>
    <w:rsid w:val="00033E7F"/>
    <w:rsid w:val="00033F2C"/>
    <w:rsid w:val="00034062"/>
    <w:rsid w:val="000345F5"/>
    <w:rsid w:val="00034807"/>
    <w:rsid w:val="0003485C"/>
    <w:rsid w:val="00034ABD"/>
    <w:rsid w:val="00034AEC"/>
    <w:rsid w:val="00034F1B"/>
    <w:rsid w:val="0003533A"/>
    <w:rsid w:val="000356EC"/>
    <w:rsid w:val="00035C42"/>
    <w:rsid w:val="00035D5D"/>
    <w:rsid w:val="00035DD8"/>
    <w:rsid w:val="000363FE"/>
    <w:rsid w:val="00036820"/>
    <w:rsid w:val="0003686E"/>
    <w:rsid w:val="00036A30"/>
    <w:rsid w:val="00036BA4"/>
    <w:rsid w:val="00036C7F"/>
    <w:rsid w:val="00037514"/>
    <w:rsid w:val="00037529"/>
    <w:rsid w:val="0003766E"/>
    <w:rsid w:val="00037903"/>
    <w:rsid w:val="00037AEE"/>
    <w:rsid w:val="0004101A"/>
    <w:rsid w:val="00041438"/>
    <w:rsid w:val="000414A4"/>
    <w:rsid w:val="000416C6"/>
    <w:rsid w:val="0004222C"/>
    <w:rsid w:val="0004264A"/>
    <w:rsid w:val="00042F3B"/>
    <w:rsid w:val="0004309C"/>
    <w:rsid w:val="000431C4"/>
    <w:rsid w:val="00043247"/>
    <w:rsid w:val="000438F9"/>
    <w:rsid w:val="00043AE4"/>
    <w:rsid w:val="00043C80"/>
    <w:rsid w:val="000445BD"/>
    <w:rsid w:val="0004469A"/>
    <w:rsid w:val="00044B63"/>
    <w:rsid w:val="000457C8"/>
    <w:rsid w:val="0004634F"/>
    <w:rsid w:val="000463AE"/>
    <w:rsid w:val="00046483"/>
    <w:rsid w:val="00046B19"/>
    <w:rsid w:val="00046BC4"/>
    <w:rsid w:val="00046F2D"/>
    <w:rsid w:val="00046F7B"/>
    <w:rsid w:val="00046FC8"/>
    <w:rsid w:val="000472B2"/>
    <w:rsid w:val="000477A3"/>
    <w:rsid w:val="00047A41"/>
    <w:rsid w:val="00047A74"/>
    <w:rsid w:val="00047B24"/>
    <w:rsid w:val="000521C8"/>
    <w:rsid w:val="000528F0"/>
    <w:rsid w:val="00053170"/>
    <w:rsid w:val="00053525"/>
    <w:rsid w:val="0005372E"/>
    <w:rsid w:val="000545D0"/>
    <w:rsid w:val="00054A13"/>
    <w:rsid w:val="00055272"/>
    <w:rsid w:val="00055506"/>
    <w:rsid w:val="00055A8E"/>
    <w:rsid w:val="00056099"/>
    <w:rsid w:val="0005661B"/>
    <w:rsid w:val="00056F96"/>
    <w:rsid w:val="0005709D"/>
    <w:rsid w:val="0005721E"/>
    <w:rsid w:val="00057B2F"/>
    <w:rsid w:val="000607CE"/>
    <w:rsid w:val="00061717"/>
    <w:rsid w:val="00061B29"/>
    <w:rsid w:val="00061BCF"/>
    <w:rsid w:val="00061DF3"/>
    <w:rsid w:val="000629EA"/>
    <w:rsid w:val="0006346E"/>
    <w:rsid w:val="00064395"/>
    <w:rsid w:val="0006468B"/>
    <w:rsid w:val="00064ED3"/>
    <w:rsid w:val="0006559C"/>
    <w:rsid w:val="00065846"/>
    <w:rsid w:val="000660BE"/>
    <w:rsid w:val="00066945"/>
    <w:rsid w:val="00066A3C"/>
    <w:rsid w:val="00066B58"/>
    <w:rsid w:val="00067FAF"/>
    <w:rsid w:val="00070079"/>
    <w:rsid w:val="000702BC"/>
    <w:rsid w:val="000705BA"/>
    <w:rsid w:val="00070EF4"/>
    <w:rsid w:val="00071E0B"/>
    <w:rsid w:val="00072104"/>
    <w:rsid w:val="00072299"/>
    <w:rsid w:val="00072347"/>
    <w:rsid w:val="00072486"/>
    <w:rsid w:val="0007261F"/>
    <w:rsid w:val="00072917"/>
    <w:rsid w:val="0007299B"/>
    <w:rsid w:val="00072AF2"/>
    <w:rsid w:val="00072D8C"/>
    <w:rsid w:val="00072F80"/>
    <w:rsid w:val="00074366"/>
    <w:rsid w:val="00074509"/>
    <w:rsid w:val="00074512"/>
    <w:rsid w:val="000745D6"/>
    <w:rsid w:val="00074BBA"/>
    <w:rsid w:val="00075643"/>
    <w:rsid w:val="00075E0D"/>
    <w:rsid w:val="000769DA"/>
    <w:rsid w:val="00076F06"/>
    <w:rsid w:val="00076F44"/>
    <w:rsid w:val="00077052"/>
    <w:rsid w:val="000800F8"/>
    <w:rsid w:val="00080107"/>
    <w:rsid w:val="000807E7"/>
    <w:rsid w:val="000808B6"/>
    <w:rsid w:val="0008090E"/>
    <w:rsid w:val="00080999"/>
    <w:rsid w:val="000818A9"/>
    <w:rsid w:val="00081A83"/>
    <w:rsid w:val="00082B8B"/>
    <w:rsid w:val="00082FDF"/>
    <w:rsid w:val="0008356D"/>
    <w:rsid w:val="000836C5"/>
    <w:rsid w:val="00083DB5"/>
    <w:rsid w:val="00083F40"/>
    <w:rsid w:val="00083FC5"/>
    <w:rsid w:val="00083FCA"/>
    <w:rsid w:val="0008523E"/>
    <w:rsid w:val="000853BB"/>
    <w:rsid w:val="000855E9"/>
    <w:rsid w:val="00085957"/>
    <w:rsid w:val="000859CB"/>
    <w:rsid w:val="00085BBD"/>
    <w:rsid w:val="00085F9B"/>
    <w:rsid w:val="00086F67"/>
    <w:rsid w:val="00087633"/>
    <w:rsid w:val="00087A19"/>
    <w:rsid w:val="00087E95"/>
    <w:rsid w:val="00090249"/>
    <w:rsid w:val="000903CE"/>
    <w:rsid w:val="000905E7"/>
    <w:rsid w:val="00090CF1"/>
    <w:rsid w:val="00090F2D"/>
    <w:rsid w:val="000910D0"/>
    <w:rsid w:val="00091209"/>
    <w:rsid w:val="000912B6"/>
    <w:rsid w:val="00091303"/>
    <w:rsid w:val="00091582"/>
    <w:rsid w:val="00091CCB"/>
    <w:rsid w:val="00091CDC"/>
    <w:rsid w:val="00091D6B"/>
    <w:rsid w:val="0009226B"/>
    <w:rsid w:val="00092ABF"/>
    <w:rsid w:val="00092D56"/>
    <w:rsid w:val="000932B3"/>
    <w:rsid w:val="0009364E"/>
    <w:rsid w:val="00093846"/>
    <w:rsid w:val="000939E0"/>
    <w:rsid w:val="00094042"/>
    <w:rsid w:val="000944C0"/>
    <w:rsid w:val="000945C8"/>
    <w:rsid w:val="00094EFA"/>
    <w:rsid w:val="0009540A"/>
    <w:rsid w:val="00095671"/>
    <w:rsid w:val="00095701"/>
    <w:rsid w:val="00095A37"/>
    <w:rsid w:val="00095A5F"/>
    <w:rsid w:val="00095C6A"/>
    <w:rsid w:val="00096089"/>
    <w:rsid w:val="000966A3"/>
    <w:rsid w:val="00096B4E"/>
    <w:rsid w:val="000970CC"/>
    <w:rsid w:val="000970F5"/>
    <w:rsid w:val="0009714E"/>
    <w:rsid w:val="00097218"/>
    <w:rsid w:val="0009725C"/>
    <w:rsid w:val="00097E2F"/>
    <w:rsid w:val="000A03A0"/>
    <w:rsid w:val="000A05AF"/>
    <w:rsid w:val="000A06A3"/>
    <w:rsid w:val="000A075B"/>
    <w:rsid w:val="000A0BB0"/>
    <w:rsid w:val="000A10E0"/>
    <w:rsid w:val="000A1A63"/>
    <w:rsid w:val="000A1B38"/>
    <w:rsid w:val="000A1CFC"/>
    <w:rsid w:val="000A24FA"/>
    <w:rsid w:val="000A29A3"/>
    <w:rsid w:val="000A2B61"/>
    <w:rsid w:val="000A2CC0"/>
    <w:rsid w:val="000A2D4A"/>
    <w:rsid w:val="000A3242"/>
    <w:rsid w:val="000A39E0"/>
    <w:rsid w:val="000A3AD2"/>
    <w:rsid w:val="000A424D"/>
    <w:rsid w:val="000A49D9"/>
    <w:rsid w:val="000A4AE5"/>
    <w:rsid w:val="000A56A7"/>
    <w:rsid w:val="000A58E8"/>
    <w:rsid w:val="000A6886"/>
    <w:rsid w:val="000A7346"/>
    <w:rsid w:val="000A73F1"/>
    <w:rsid w:val="000A7913"/>
    <w:rsid w:val="000A79BE"/>
    <w:rsid w:val="000A7E42"/>
    <w:rsid w:val="000B058C"/>
    <w:rsid w:val="000B06DF"/>
    <w:rsid w:val="000B0D1A"/>
    <w:rsid w:val="000B1174"/>
    <w:rsid w:val="000B1619"/>
    <w:rsid w:val="000B1AED"/>
    <w:rsid w:val="000B1DA2"/>
    <w:rsid w:val="000B1E8F"/>
    <w:rsid w:val="000B2883"/>
    <w:rsid w:val="000B3468"/>
    <w:rsid w:val="000B3695"/>
    <w:rsid w:val="000B4D92"/>
    <w:rsid w:val="000B50FA"/>
    <w:rsid w:val="000B51E9"/>
    <w:rsid w:val="000B5581"/>
    <w:rsid w:val="000B599A"/>
    <w:rsid w:val="000B5C61"/>
    <w:rsid w:val="000B6022"/>
    <w:rsid w:val="000B6B9F"/>
    <w:rsid w:val="000B6E65"/>
    <w:rsid w:val="000B746F"/>
    <w:rsid w:val="000B74E6"/>
    <w:rsid w:val="000B7EAC"/>
    <w:rsid w:val="000B7FF0"/>
    <w:rsid w:val="000C0133"/>
    <w:rsid w:val="000C0192"/>
    <w:rsid w:val="000C051D"/>
    <w:rsid w:val="000C0EF4"/>
    <w:rsid w:val="000C1003"/>
    <w:rsid w:val="000C16CB"/>
    <w:rsid w:val="000C1912"/>
    <w:rsid w:val="000C1EE0"/>
    <w:rsid w:val="000C27F4"/>
    <w:rsid w:val="000C295D"/>
    <w:rsid w:val="000C478A"/>
    <w:rsid w:val="000C52A7"/>
    <w:rsid w:val="000C6205"/>
    <w:rsid w:val="000C66A8"/>
    <w:rsid w:val="000C67FB"/>
    <w:rsid w:val="000C6C16"/>
    <w:rsid w:val="000C6E3F"/>
    <w:rsid w:val="000C718B"/>
    <w:rsid w:val="000C7533"/>
    <w:rsid w:val="000C770D"/>
    <w:rsid w:val="000C7942"/>
    <w:rsid w:val="000D15DF"/>
    <w:rsid w:val="000D18D2"/>
    <w:rsid w:val="000D198E"/>
    <w:rsid w:val="000D1A86"/>
    <w:rsid w:val="000D1D51"/>
    <w:rsid w:val="000D1E59"/>
    <w:rsid w:val="000D1FA7"/>
    <w:rsid w:val="000D1FCF"/>
    <w:rsid w:val="000D216C"/>
    <w:rsid w:val="000D2A43"/>
    <w:rsid w:val="000D2C7F"/>
    <w:rsid w:val="000D2F80"/>
    <w:rsid w:val="000D3620"/>
    <w:rsid w:val="000D39AE"/>
    <w:rsid w:val="000D4FDE"/>
    <w:rsid w:val="000D505D"/>
    <w:rsid w:val="000D52AD"/>
    <w:rsid w:val="000D52EB"/>
    <w:rsid w:val="000D5D85"/>
    <w:rsid w:val="000D6114"/>
    <w:rsid w:val="000D69CF"/>
    <w:rsid w:val="000D6DE7"/>
    <w:rsid w:val="000D7CF8"/>
    <w:rsid w:val="000D7F9E"/>
    <w:rsid w:val="000E0752"/>
    <w:rsid w:val="000E0CDA"/>
    <w:rsid w:val="000E0E57"/>
    <w:rsid w:val="000E0F75"/>
    <w:rsid w:val="000E0F7D"/>
    <w:rsid w:val="000E163D"/>
    <w:rsid w:val="000E1A0B"/>
    <w:rsid w:val="000E1BE8"/>
    <w:rsid w:val="000E2092"/>
    <w:rsid w:val="000E2125"/>
    <w:rsid w:val="000E2512"/>
    <w:rsid w:val="000E2D52"/>
    <w:rsid w:val="000E2EEB"/>
    <w:rsid w:val="000E35F7"/>
    <w:rsid w:val="000E3668"/>
    <w:rsid w:val="000E3758"/>
    <w:rsid w:val="000E4222"/>
    <w:rsid w:val="000E4312"/>
    <w:rsid w:val="000E44FA"/>
    <w:rsid w:val="000E4AEF"/>
    <w:rsid w:val="000E5526"/>
    <w:rsid w:val="000E5733"/>
    <w:rsid w:val="000E59AD"/>
    <w:rsid w:val="000E5C7B"/>
    <w:rsid w:val="000E5DA8"/>
    <w:rsid w:val="000E608E"/>
    <w:rsid w:val="000E623D"/>
    <w:rsid w:val="000E637B"/>
    <w:rsid w:val="000E6AF1"/>
    <w:rsid w:val="000E6F6D"/>
    <w:rsid w:val="000E74E4"/>
    <w:rsid w:val="000E77F1"/>
    <w:rsid w:val="000E7B83"/>
    <w:rsid w:val="000E7E85"/>
    <w:rsid w:val="000E7ED7"/>
    <w:rsid w:val="000F070C"/>
    <w:rsid w:val="000F0CB7"/>
    <w:rsid w:val="000F190F"/>
    <w:rsid w:val="000F1AB9"/>
    <w:rsid w:val="000F1B75"/>
    <w:rsid w:val="000F1C31"/>
    <w:rsid w:val="000F1CDA"/>
    <w:rsid w:val="000F2383"/>
    <w:rsid w:val="000F2544"/>
    <w:rsid w:val="000F25FC"/>
    <w:rsid w:val="000F2CA4"/>
    <w:rsid w:val="000F30D9"/>
    <w:rsid w:val="000F39BA"/>
    <w:rsid w:val="000F472C"/>
    <w:rsid w:val="000F4889"/>
    <w:rsid w:val="000F4A1B"/>
    <w:rsid w:val="000F4D8D"/>
    <w:rsid w:val="000F5B72"/>
    <w:rsid w:val="000F5CDF"/>
    <w:rsid w:val="000F5DF6"/>
    <w:rsid w:val="000F6165"/>
    <w:rsid w:val="000F61ED"/>
    <w:rsid w:val="000F64D1"/>
    <w:rsid w:val="000F676F"/>
    <w:rsid w:val="000F6A02"/>
    <w:rsid w:val="000F76FE"/>
    <w:rsid w:val="000F77D0"/>
    <w:rsid w:val="000F790E"/>
    <w:rsid w:val="000F7BF8"/>
    <w:rsid w:val="000F7C35"/>
    <w:rsid w:val="0010042C"/>
    <w:rsid w:val="00100556"/>
    <w:rsid w:val="00101472"/>
    <w:rsid w:val="00101509"/>
    <w:rsid w:val="001018ED"/>
    <w:rsid w:val="00101BB8"/>
    <w:rsid w:val="00102C01"/>
    <w:rsid w:val="00104055"/>
    <w:rsid w:val="00104799"/>
    <w:rsid w:val="0010556D"/>
    <w:rsid w:val="001055B5"/>
    <w:rsid w:val="0010645A"/>
    <w:rsid w:val="00106589"/>
    <w:rsid w:val="00106681"/>
    <w:rsid w:val="0010692F"/>
    <w:rsid w:val="00106931"/>
    <w:rsid w:val="001070CE"/>
    <w:rsid w:val="0010738C"/>
    <w:rsid w:val="00107449"/>
    <w:rsid w:val="0010756E"/>
    <w:rsid w:val="00107662"/>
    <w:rsid w:val="0010768A"/>
    <w:rsid w:val="001076CB"/>
    <w:rsid w:val="001076D4"/>
    <w:rsid w:val="00107F6D"/>
    <w:rsid w:val="001100D2"/>
    <w:rsid w:val="00110710"/>
    <w:rsid w:val="001122AA"/>
    <w:rsid w:val="0011274A"/>
    <w:rsid w:val="001128E4"/>
    <w:rsid w:val="00112C84"/>
    <w:rsid w:val="00112D81"/>
    <w:rsid w:val="001130E9"/>
    <w:rsid w:val="0011343A"/>
    <w:rsid w:val="00113575"/>
    <w:rsid w:val="00113FCF"/>
    <w:rsid w:val="001140C7"/>
    <w:rsid w:val="001149BC"/>
    <w:rsid w:val="001154EC"/>
    <w:rsid w:val="00115965"/>
    <w:rsid w:val="001159B5"/>
    <w:rsid w:val="00116454"/>
    <w:rsid w:val="001164D3"/>
    <w:rsid w:val="00116970"/>
    <w:rsid w:val="001172F0"/>
    <w:rsid w:val="00117838"/>
    <w:rsid w:val="00117CBC"/>
    <w:rsid w:val="001203E2"/>
    <w:rsid w:val="0012043F"/>
    <w:rsid w:val="00120801"/>
    <w:rsid w:val="00120913"/>
    <w:rsid w:val="00120F8A"/>
    <w:rsid w:val="00121E45"/>
    <w:rsid w:val="00121F7C"/>
    <w:rsid w:val="00122221"/>
    <w:rsid w:val="00122243"/>
    <w:rsid w:val="001224E3"/>
    <w:rsid w:val="00122779"/>
    <w:rsid w:val="00122AFE"/>
    <w:rsid w:val="00122BD3"/>
    <w:rsid w:val="00122E21"/>
    <w:rsid w:val="0012382A"/>
    <w:rsid w:val="00123F7A"/>
    <w:rsid w:val="0012401E"/>
    <w:rsid w:val="001246B6"/>
    <w:rsid w:val="00125474"/>
    <w:rsid w:val="001254D1"/>
    <w:rsid w:val="001255FA"/>
    <w:rsid w:val="00125944"/>
    <w:rsid w:val="001259DC"/>
    <w:rsid w:val="00125E76"/>
    <w:rsid w:val="001260F6"/>
    <w:rsid w:val="00126531"/>
    <w:rsid w:val="001265E3"/>
    <w:rsid w:val="001265E6"/>
    <w:rsid w:val="0012672B"/>
    <w:rsid w:val="00126BA0"/>
    <w:rsid w:val="00127403"/>
    <w:rsid w:val="00127CF5"/>
    <w:rsid w:val="00130367"/>
    <w:rsid w:val="00130A57"/>
    <w:rsid w:val="00130F59"/>
    <w:rsid w:val="001313DF"/>
    <w:rsid w:val="001316AB"/>
    <w:rsid w:val="00131E74"/>
    <w:rsid w:val="00131FCE"/>
    <w:rsid w:val="0013224D"/>
    <w:rsid w:val="00132C2C"/>
    <w:rsid w:val="00133026"/>
    <w:rsid w:val="00133171"/>
    <w:rsid w:val="0013321D"/>
    <w:rsid w:val="0013359E"/>
    <w:rsid w:val="00134054"/>
    <w:rsid w:val="0013423C"/>
    <w:rsid w:val="00134732"/>
    <w:rsid w:val="001349F2"/>
    <w:rsid w:val="001352C5"/>
    <w:rsid w:val="00135694"/>
    <w:rsid w:val="001357D9"/>
    <w:rsid w:val="00135A9D"/>
    <w:rsid w:val="00135AF6"/>
    <w:rsid w:val="00135EC6"/>
    <w:rsid w:val="00135ED1"/>
    <w:rsid w:val="00136279"/>
    <w:rsid w:val="00136757"/>
    <w:rsid w:val="001369D2"/>
    <w:rsid w:val="00136B05"/>
    <w:rsid w:val="001373B9"/>
    <w:rsid w:val="00137897"/>
    <w:rsid w:val="00137C29"/>
    <w:rsid w:val="00137D8D"/>
    <w:rsid w:val="00140332"/>
    <w:rsid w:val="001406D8"/>
    <w:rsid w:val="00140AC9"/>
    <w:rsid w:val="0014106A"/>
    <w:rsid w:val="00141178"/>
    <w:rsid w:val="001419F8"/>
    <w:rsid w:val="00141C24"/>
    <w:rsid w:val="0014256E"/>
    <w:rsid w:val="00142735"/>
    <w:rsid w:val="00142D59"/>
    <w:rsid w:val="00143391"/>
    <w:rsid w:val="0014404B"/>
    <w:rsid w:val="001443B9"/>
    <w:rsid w:val="001444FB"/>
    <w:rsid w:val="001448AB"/>
    <w:rsid w:val="00144CED"/>
    <w:rsid w:val="00144E2C"/>
    <w:rsid w:val="00145019"/>
    <w:rsid w:val="0014538D"/>
    <w:rsid w:val="00145998"/>
    <w:rsid w:val="00145B09"/>
    <w:rsid w:val="00145E5A"/>
    <w:rsid w:val="00145EEF"/>
    <w:rsid w:val="00146417"/>
    <w:rsid w:val="00146F58"/>
    <w:rsid w:val="0014715C"/>
    <w:rsid w:val="0014731A"/>
    <w:rsid w:val="00147386"/>
    <w:rsid w:val="0014740E"/>
    <w:rsid w:val="001474CD"/>
    <w:rsid w:val="001478D1"/>
    <w:rsid w:val="00147C83"/>
    <w:rsid w:val="00147D00"/>
    <w:rsid w:val="00150288"/>
    <w:rsid w:val="0015062B"/>
    <w:rsid w:val="001508C8"/>
    <w:rsid w:val="00150DAF"/>
    <w:rsid w:val="00150FA4"/>
    <w:rsid w:val="001514B5"/>
    <w:rsid w:val="00151C1E"/>
    <w:rsid w:val="00151DB9"/>
    <w:rsid w:val="001520C9"/>
    <w:rsid w:val="00153488"/>
    <w:rsid w:val="00153B16"/>
    <w:rsid w:val="00153E18"/>
    <w:rsid w:val="00153E1B"/>
    <w:rsid w:val="001540A2"/>
    <w:rsid w:val="00154511"/>
    <w:rsid w:val="0015485A"/>
    <w:rsid w:val="00154ABB"/>
    <w:rsid w:val="00154F7A"/>
    <w:rsid w:val="00155A3F"/>
    <w:rsid w:val="00155C7C"/>
    <w:rsid w:val="00156034"/>
    <w:rsid w:val="00156061"/>
    <w:rsid w:val="001565AB"/>
    <w:rsid w:val="00156CDE"/>
    <w:rsid w:val="00156EC3"/>
    <w:rsid w:val="001575E2"/>
    <w:rsid w:val="001578CF"/>
    <w:rsid w:val="00157C91"/>
    <w:rsid w:val="00157F43"/>
    <w:rsid w:val="0016047C"/>
    <w:rsid w:val="00160A79"/>
    <w:rsid w:val="00160BC7"/>
    <w:rsid w:val="00160CF3"/>
    <w:rsid w:val="0016103E"/>
    <w:rsid w:val="001613AE"/>
    <w:rsid w:val="0016155A"/>
    <w:rsid w:val="00161727"/>
    <w:rsid w:val="001624E6"/>
    <w:rsid w:val="00162879"/>
    <w:rsid w:val="0016294C"/>
    <w:rsid w:val="00162BDF"/>
    <w:rsid w:val="00162CBD"/>
    <w:rsid w:val="0016315C"/>
    <w:rsid w:val="001631EB"/>
    <w:rsid w:val="001636DC"/>
    <w:rsid w:val="00164530"/>
    <w:rsid w:val="00165EC7"/>
    <w:rsid w:val="001661EC"/>
    <w:rsid w:val="00166E33"/>
    <w:rsid w:val="001676AA"/>
    <w:rsid w:val="00167960"/>
    <w:rsid w:val="001679CB"/>
    <w:rsid w:val="00167EB5"/>
    <w:rsid w:val="001700D4"/>
    <w:rsid w:val="0017026E"/>
    <w:rsid w:val="00170CCF"/>
    <w:rsid w:val="001711D8"/>
    <w:rsid w:val="0017164C"/>
    <w:rsid w:val="0017193B"/>
    <w:rsid w:val="0017287F"/>
    <w:rsid w:val="0017291F"/>
    <w:rsid w:val="00173763"/>
    <w:rsid w:val="00173850"/>
    <w:rsid w:val="00173D0E"/>
    <w:rsid w:val="001743BD"/>
    <w:rsid w:val="0017440A"/>
    <w:rsid w:val="00174A8C"/>
    <w:rsid w:val="00174C58"/>
    <w:rsid w:val="00175C6C"/>
    <w:rsid w:val="0017615F"/>
    <w:rsid w:val="0017680B"/>
    <w:rsid w:val="00176949"/>
    <w:rsid w:val="00176D14"/>
    <w:rsid w:val="00176D3A"/>
    <w:rsid w:val="00177150"/>
    <w:rsid w:val="001775B2"/>
    <w:rsid w:val="001776AF"/>
    <w:rsid w:val="001808F3"/>
    <w:rsid w:val="00180D56"/>
    <w:rsid w:val="00181B7E"/>
    <w:rsid w:val="00181DC6"/>
    <w:rsid w:val="00181E9F"/>
    <w:rsid w:val="001820B0"/>
    <w:rsid w:val="00182A7E"/>
    <w:rsid w:val="00182C3A"/>
    <w:rsid w:val="00182DCF"/>
    <w:rsid w:val="0018347A"/>
    <w:rsid w:val="0018352B"/>
    <w:rsid w:val="00183B4F"/>
    <w:rsid w:val="00183B63"/>
    <w:rsid w:val="00183C92"/>
    <w:rsid w:val="00183E6C"/>
    <w:rsid w:val="0018406F"/>
    <w:rsid w:val="0018429C"/>
    <w:rsid w:val="00184641"/>
    <w:rsid w:val="00184C21"/>
    <w:rsid w:val="001852D2"/>
    <w:rsid w:val="00185577"/>
    <w:rsid w:val="001860A0"/>
    <w:rsid w:val="00186811"/>
    <w:rsid w:val="00186BF6"/>
    <w:rsid w:val="00186F03"/>
    <w:rsid w:val="0018746B"/>
    <w:rsid w:val="0018768C"/>
    <w:rsid w:val="0018772F"/>
    <w:rsid w:val="001878EA"/>
    <w:rsid w:val="00187D05"/>
    <w:rsid w:val="00187E29"/>
    <w:rsid w:val="0019046B"/>
    <w:rsid w:val="001905EE"/>
    <w:rsid w:val="00191008"/>
    <w:rsid w:val="00191101"/>
    <w:rsid w:val="00191704"/>
    <w:rsid w:val="00191F0F"/>
    <w:rsid w:val="001921E0"/>
    <w:rsid w:val="001936F7"/>
    <w:rsid w:val="0019397C"/>
    <w:rsid w:val="00193E74"/>
    <w:rsid w:val="00193EA1"/>
    <w:rsid w:val="001945F1"/>
    <w:rsid w:val="001949BF"/>
    <w:rsid w:val="00195268"/>
    <w:rsid w:val="00195353"/>
    <w:rsid w:val="0019604C"/>
    <w:rsid w:val="001966FC"/>
    <w:rsid w:val="001969BD"/>
    <w:rsid w:val="00197536"/>
    <w:rsid w:val="0019757B"/>
    <w:rsid w:val="00197ED5"/>
    <w:rsid w:val="001A0483"/>
    <w:rsid w:val="001A1248"/>
    <w:rsid w:val="001A14AD"/>
    <w:rsid w:val="001A156E"/>
    <w:rsid w:val="001A167D"/>
    <w:rsid w:val="001A1914"/>
    <w:rsid w:val="001A4EAC"/>
    <w:rsid w:val="001A53B1"/>
    <w:rsid w:val="001A5442"/>
    <w:rsid w:val="001A5A62"/>
    <w:rsid w:val="001A5D2F"/>
    <w:rsid w:val="001A6C34"/>
    <w:rsid w:val="001A7563"/>
    <w:rsid w:val="001A7693"/>
    <w:rsid w:val="001A788B"/>
    <w:rsid w:val="001A7A2B"/>
    <w:rsid w:val="001B0FB6"/>
    <w:rsid w:val="001B101B"/>
    <w:rsid w:val="001B10E6"/>
    <w:rsid w:val="001B1C47"/>
    <w:rsid w:val="001B2488"/>
    <w:rsid w:val="001B24E4"/>
    <w:rsid w:val="001B29FB"/>
    <w:rsid w:val="001B33E5"/>
    <w:rsid w:val="001B3E6A"/>
    <w:rsid w:val="001B4080"/>
    <w:rsid w:val="001B4879"/>
    <w:rsid w:val="001B490C"/>
    <w:rsid w:val="001B6869"/>
    <w:rsid w:val="001B6DBC"/>
    <w:rsid w:val="001B6FC7"/>
    <w:rsid w:val="001B7032"/>
    <w:rsid w:val="001B7059"/>
    <w:rsid w:val="001B7362"/>
    <w:rsid w:val="001C02E0"/>
    <w:rsid w:val="001C03E1"/>
    <w:rsid w:val="001C04CF"/>
    <w:rsid w:val="001C0584"/>
    <w:rsid w:val="001C0F23"/>
    <w:rsid w:val="001C0F5C"/>
    <w:rsid w:val="001C1579"/>
    <w:rsid w:val="001C2BAE"/>
    <w:rsid w:val="001C3079"/>
    <w:rsid w:val="001C3BB6"/>
    <w:rsid w:val="001C4591"/>
    <w:rsid w:val="001C4728"/>
    <w:rsid w:val="001C4751"/>
    <w:rsid w:val="001C4AEB"/>
    <w:rsid w:val="001C4D06"/>
    <w:rsid w:val="001C4DE5"/>
    <w:rsid w:val="001C5D34"/>
    <w:rsid w:val="001C5FCD"/>
    <w:rsid w:val="001C697F"/>
    <w:rsid w:val="001C6A08"/>
    <w:rsid w:val="001C6BDC"/>
    <w:rsid w:val="001C6F28"/>
    <w:rsid w:val="001C72F3"/>
    <w:rsid w:val="001C7781"/>
    <w:rsid w:val="001D0489"/>
    <w:rsid w:val="001D0C7D"/>
    <w:rsid w:val="001D0DC8"/>
    <w:rsid w:val="001D18D2"/>
    <w:rsid w:val="001D247E"/>
    <w:rsid w:val="001D24C3"/>
    <w:rsid w:val="001D2766"/>
    <w:rsid w:val="001D2B74"/>
    <w:rsid w:val="001D2BA4"/>
    <w:rsid w:val="001D3047"/>
    <w:rsid w:val="001D3097"/>
    <w:rsid w:val="001D348A"/>
    <w:rsid w:val="001D3C82"/>
    <w:rsid w:val="001D3F90"/>
    <w:rsid w:val="001D4367"/>
    <w:rsid w:val="001D437B"/>
    <w:rsid w:val="001D50F9"/>
    <w:rsid w:val="001D57EF"/>
    <w:rsid w:val="001D589C"/>
    <w:rsid w:val="001D606F"/>
    <w:rsid w:val="001D6089"/>
    <w:rsid w:val="001D6FD1"/>
    <w:rsid w:val="001D70E9"/>
    <w:rsid w:val="001D7882"/>
    <w:rsid w:val="001D7CD4"/>
    <w:rsid w:val="001E0088"/>
    <w:rsid w:val="001E11E6"/>
    <w:rsid w:val="001E1847"/>
    <w:rsid w:val="001E27DD"/>
    <w:rsid w:val="001E2ABB"/>
    <w:rsid w:val="001E2E24"/>
    <w:rsid w:val="001E2E53"/>
    <w:rsid w:val="001E31EE"/>
    <w:rsid w:val="001E3681"/>
    <w:rsid w:val="001E43DC"/>
    <w:rsid w:val="001E4913"/>
    <w:rsid w:val="001E4A39"/>
    <w:rsid w:val="001E4DF2"/>
    <w:rsid w:val="001E5185"/>
    <w:rsid w:val="001E54F2"/>
    <w:rsid w:val="001E5662"/>
    <w:rsid w:val="001E568E"/>
    <w:rsid w:val="001E5DC4"/>
    <w:rsid w:val="001E5F9C"/>
    <w:rsid w:val="001E6223"/>
    <w:rsid w:val="001E632C"/>
    <w:rsid w:val="001E64D7"/>
    <w:rsid w:val="001E651B"/>
    <w:rsid w:val="001E6C0A"/>
    <w:rsid w:val="001E6C8C"/>
    <w:rsid w:val="001E722D"/>
    <w:rsid w:val="001E74D9"/>
    <w:rsid w:val="001E7B70"/>
    <w:rsid w:val="001E7C3D"/>
    <w:rsid w:val="001E7C45"/>
    <w:rsid w:val="001E7FDA"/>
    <w:rsid w:val="001F06FD"/>
    <w:rsid w:val="001F0852"/>
    <w:rsid w:val="001F0869"/>
    <w:rsid w:val="001F0A15"/>
    <w:rsid w:val="001F0EF0"/>
    <w:rsid w:val="001F1F35"/>
    <w:rsid w:val="001F21B7"/>
    <w:rsid w:val="001F2471"/>
    <w:rsid w:val="001F2997"/>
    <w:rsid w:val="001F29D7"/>
    <w:rsid w:val="001F2F7F"/>
    <w:rsid w:val="001F2FF0"/>
    <w:rsid w:val="001F3865"/>
    <w:rsid w:val="001F3993"/>
    <w:rsid w:val="001F3BA5"/>
    <w:rsid w:val="001F3C76"/>
    <w:rsid w:val="001F41F6"/>
    <w:rsid w:val="001F44B3"/>
    <w:rsid w:val="001F4A0A"/>
    <w:rsid w:val="001F521A"/>
    <w:rsid w:val="001F53A3"/>
    <w:rsid w:val="001F53FC"/>
    <w:rsid w:val="001F64CD"/>
    <w:rsid w:val="001F6AE3"/>
    <w:rsid w:val="001F70CB"/>
    <w:rsid w:val="001F7440"/>
    <w:rsid w:val="001F7EDB"/>
    <w:rsid w:val="002002D7"/>
    <w:rsid w:val="002006A1"/>
    <w:rsid w:val="002012E9"/>
    <w:rsid w:val="00201494"/>
    <w:rsid w:val="00201714"/>
    <w:rsid w:val="00201AB5"/>
    <w:rsid w:val="00202069"/>
    <w:rsid w:val="00202E6B"/>
    <w:rsid w:val="00202F51"/>
    <w:rsid w:val="00203E2F"/>
    <w:rsid w:val="00203FA9"/>
    <w:rsid w:val="0020461C"/>
    <w:rsid w:val="00204751"/>
    <w:rsid w:val="00204EF5"/>
    <w:rsid w:val="00205A7F"/>
    <w:rsid w:val="0020653B"/>
    <w:rsid w:val="00206790"/>
    <w:rsid w:val="00206A23"/>
    <w:rsid w:val="00206F9B"/>
    <w:rsid w:val="0020705E"/>
    <w:rsid w:val="002077D1"/>
    <w:rsid w:val="00210935"/>
    <w:rsid w:val="00210955"/>
    <w:rsid w:val="00210A35"/>
    <w:rsid w:val="00210A3D"/>
    <w:rsid w:val="00211AE0"/>
    <w:rsid w:val="002122BB"/>
    <w:rsid w:val="0021243C"/>
    <w:rsid w:val="0021355C"/>
    <w:rsid w:val="00213951"/>
    <w:rsid w:val="00213B40"/>
    <w:rsid w:val="002148FF"/>
    <w:rsid w:val="002149E6"/>
    <w:rsid w:val="00214E68"/>
    <w:rsid w:val="0021505B"/>
    <w:rsid w:val="002152CA"/>
    <w:rsid w:val="002153E8"/>
    <w:rsid w:val="00215F23"/>
    <w:rsid w:val="002168F8"/>
    <w:rsid w:val="00216D49"/>
    <w:rsid w:val="00217221"/>
    <w:rsid w:val="0021743B"/>
    <w:rsid w:val="002176F7"/>
    <w:rsid w:val="00217838"/>
    <w:rsid w:val="00217970"/>
    <w:rsid w:val="00220A11"/>
    <w:rsid w:val="00220DA1"/>
    <w:rsid w:val="00220E00"/>
    <w:rsid w:val="00221026"/>
    <w:rsid w:val="002215BE"/>
    <w:rsid w:val="00221A5A"/>
    <w:rsid w:val="00222593"/>
    <w:rsid w:val="00222729"/>
    <w:rsid w:val="002229D5"/>
    <w:rsid w:val="002229F7"/>
    <w:rsid w:val="00222C4C"/>
    <w:rsid w:val="00222CE3"/>
    <w:rsid w:val="00223267"/>
    <w:rsid w:val="00223371"/>
    <w:rsid w:val="002239AB"/>
    <w:rsid w:val="00223D24"/>
    <w:rsid w:val="00223E00"/>
    <w:rsid w:val="00223F9A"/>
    <w:rsid w:val="002242E9"/>
    <w:rsid w:val="00224B93"/>
    <w:rsid w:val="00225501"/>
    <w:rsid w:val="00225887"/>
    <w:rsid w:val="002258F2"/>
    <w:rsid w:val="002259CA"/>
    <w:rsid w:val="00225C97"/>
    <w:rsid w:val="002265E5"/>
    <w:rsid w:val="00227575"/>
    <w:rsid w:val="0022773B"/>
    <w:rsid w:val="00227862"/>
    <w:rsid w:val="00227A96"/>
    <w:rsid w:val="00227AFF"/>
    <w:rsid w:val="00227E23"/>
    <w:rsid w:val="0023013B"/>
    <w:rsid w:val="002305DC"/>
    <w:rsid w:val="00230AD0"/>
    <w:rsid w:val="00230C36"/>
    <w:rsid w:val="00230EBE"/>
    <w:rsid w:val="00231255"/>
    <w:rsid w:val="00231421"/>
    <w:rsid w:val="00231EDB"/>
    <w:rsid w:val="0023209D"/>
    <w:rsid w:val="0023285C"/>
    <w:rsid w:val="00232AC9"/>
    <w:rsid w:val="00232E74"/>
    <w:rsid w:val="00232FE1"/>
    <w:rsid w:val="00233002"/>
    <w:rsid w:val="00233273"/>
    <w:rsid w:val="0023334D"/>
    <w:rsid w:val="00233BF9"/>
    <w:rsid w:val="00233F15"/>
    <w:rsid w:val="00233F8B"/>
    <w:rsid w:val="002351FC"/>
    <w:rsid w:val="00235367"/>
    <w:rsid w:val="00235AD2"/>
    <w:rsid w:val="00235B21"/>
    <w:rsid w:val="00235BA8"/>
    <w:rsid w:val="002374D5"/>
    <w:rsid w:val="00237CE8"/>
    <w:rsid w:val="002409DA"/>
    <w:rsid w:val="00240A1F"/>
    <w:rsid w:val="00241031"/>
    <w:rsid w:val="002419B6"/>
    <w:rsid w:val="00241FF8"/>
    <w:rsid w:val="00242AEC"/>
    <w:rsid w:val="002430BB"/>
    <w:rsid w:val="0024380B"/>
    <w:rsid w:val="00244A5E"/>
    <w:rsid w:val="00245170"/>
    <w:rsid w:val="00245EA8"/>
    <w:rsid w:val="002461B6"/>
    <w:rsid w:val="0024690A"/>
    <w:rsid w:val="00246B1F"/>
    <w:rsid w:val="00247556"/>
    <w:rsid w:val="00250BAE"/>
    <w:rsid w:val="00250BD6"/>
    <w:rsid w:val="002523A3"/>
    <w:rsid w:val="0025268C"/>
    <w:rsid w:val="00253007"/>
    <w:rsid w:val="0025301D"/>
    <w:rsid w:val="002540AF"/>
    <w:rsid w:val="0025471E"/>
    <w:rsid w:val="00254788"/>
    <w:rsid w:val="002547F2"/>
    <w:rsid w:val="00254873"/>
    <w:rsid w:val="00254CD4"/>
    <w:rsid w:val="00255708"/>
    <w:rsid w:val="00255794"/>
    <w:rsid w:val="00255928"/>
    <w:rsid w:val="00255EC6"/>
    <w:rsid w:val="0025673C"/>
    <w:rsid w:val="002572D1"/>
    <w:rsid w:val="002577A5"/>
    <w:rsid w:val="0025783E"/>
    <w:rsid w:val="00257F57"/>
    <w:rsid w:val="002612E8"/>
    <w:rsid w:val="002612FE"/>
    <w:rsid w:val="00261C9E"/>
    <w:rsid w:val="00262AE9"/>
    <w:rsid w:val="00262E9F"/>
    <w:rsid w:val="002630A3"/>
    <w:rsid w:val="00263101"/>
    <w:rsid w:val="0026320B"/>
    <w:rsid w:val="002634AC"/>
    <w:rsid w:val="002635CE"/>
    <w:rsid w:val="002638B0"/>
    <w:rsid w:val="002641B5"/>
    <w:rsid w:val="00264651"/>
    <w:rsid w:val="00264DCE"/>
    <w:rsid w:val="00264FBA"/>
    <w:rsid w:val="00265043"/>
    <w:rsid w:val="0026513F"/>
    <w:rsid w:val="00265448"/>
    <w:rsid w:val="002658A9"/>
    <w:rsid w:val="00265D30"/>
    <w:rsid w:val="00265D82"/>
    <w:rsid w:val="00265E45"/>
    <w:rsid w:val="002707EB"/>
    <w:rsid w:val="00270D07"/>
    <w:rsid w:val="0027145D"/>
    <w:rsid w:val="0027170F"/>
    <w:rsid w:val="0027174D"/>
    <w:rsid w:val="00271A00"/>
    <w:rsid w:val="00271C6E"/>
    <w:rsid w:val="00271D4B"/>
    <w:rsid w:val="002721CB"/>
    <w:rsid w:val="0027232A"/>
    <w:rsid w:val="002728FF"/>
    <w:rsid w:val="00272976"/>
    <w:rsid w:val="00273B9B"/>
    <w:rsid w:val="00274274"/>
    <w:rsid w:val="00274331"/>
    <w:rsid w:val="002744C4"/>
    <w:rsid w:val="0027493D"/>
    <w:rsid w:val="00274B22"/>
    <w:rsid w:val="00274C5C"/>
    <w:rsid w:val="0027508D"/>
    <w:rsid w:val="002752C4"/>
    <w:rsid w:val="002757BA"/>
    <w:rsid w:val="00276653"/>
    <w:rsid w:val="00276CEB"/>
    <w:rsid w:val="00277039"/>
    <w:rsid w:val="00277113"/>
    <w:rsid w:val="002772B5"/>
    <w:rsid w:val="00277ACA"/>
    <w:rsid w:val="00280053"/>
    <w:rsid w:val="0028007C"/>
    <w:rsid w:val="002804F4"/>
    <w:rsid w:val="00280744"/>
    <w:rsid w:val="00280AD5"/>
    <w:rsid w:val="0028101C"/>
    <w:rsid w:val="00281390"/>
    <w:rsid w:val="00282066"/>
    <w:rsid w:val="0028358A"/>
    <w:rsid w:val="00283775"/>
    <w:rsid w:val="002839B3"/>
    <w:rsid w:val="00284081"/>
    <w:rsid w:val="0028423A"/>
    <w:rsid w:val="002843E4"/>
    <w:rsid w:val="00284440"/>
    <w:rsid w:val="00284EF3"/>
    <w:rsid w:val="00285953"/>
    <w:rsid w:val="00285C1C"/>
    <w:rsid w:val="00286091"/>
    <w:rsid w:val="0028613D"/>
    <w:rsid w:val="0028633B"/>
    <w:rsid w:val="00286A3F"/>
    <w:rsid w:val="00286BBF"/>
    <w:rsid w:val="00290634"/>
    <w:rsid w:val="00290663"/>
    <w:rsid w:val="00290F0F"/>
    <w:rsid w:val="00291C61"/>
    <w:rsid w:val="00291F44"/>
    <w:rsid w:val="00292751"/>
    <w:rsid w:val="00293C6B"/>
    <w:rsid w:val="00294E9F"/>
    <w:rsid w:val="00295F09"/>
    <w:rsid w:val="0029615D"/>
    <w:rsid w:val="002966DD"/>
    <w:rsid w:val="00297683"/>
    <w:rsid w:val="002978DD"/>
    <w:rsid w:val="002A113B"/>
    <w:rsid w:val="002A14F5"/>
    <w:rsid w:val="002A1768"/>
    <w:rsid w:val="002A1E77"/>
    <w:rsid w:val="002A2D1C"/>
    <w:rsid w:val="002A30E7"/>
    <w:rsid w:val="002A348C"/>
    <w:rsid w:val="002A362D"/>
    <w:rsid w:val="002A3A09"/>
    <w:rsid w:val="002A3EB4"/>
    <w:rsid w:val="002A400E"/>
    <w:rsid w:val="002A42AB"/>
    <w:rsid w:val="002A47C8"/>
    <w:rsid w:val="002A49C6"/>
    <w:rsid w:val="002A4DCF"/>
    <w:rsid w:val="002A4F1C"/>
    <w:rsid w:val="002A5116"/>
    <w:rsid w:val="002A54C7"/>
    <w:rsid w:val="002A606A"/>
    <w:rsid w:val="002A60DA"/>
    <w:rsid w:val="002A6812"/>
    <w:rsid w:val="002A681B"/>
    <w:rsid w:val="002A6C38"/>
    <w:rsid w:val="002A750B"/>
    <w:rsid w:val="002A787B"/>
    <w:rsid w:val="002A78B8"/>
    <w:rsid w:val="002A7C52"/>
    <w:rsid w:val="002A7E4C"/>
    <w:rsid w:val="002A7FED"/>
    <w:rsid w:val="002B0255"/>
    <w:rsid w:val="002B0B90"/>
    <w:rsid w:val="002B103E"/>
    <w:rsid w:val="002B1067"/>
    <w:rsid w:val="002B137E"/>
    <w:rsid w:val="002B16B2"/>
    <w:rsid w:val="002B1A6B"/>
    <w:rsid w:val="002B1C7F"/>
    <w:rsid w:val="002B1D5B"/>
    <w:rsid w:val="002B2635"/>
    <w:rsid w:val="002B2652"/>
    <w:rsid w:val="002B3B9E"/>
    <w:rsid w:val="002B3CF4"/>
    <w:rsid w:val="002B3DB7"/>
    <w:rsid w:val="002B41F1"/>
    <w:rsid w:val="002B43C2"/>
    <w:rsid w:val="002B46C7"/>
    <w:rsid w:val="002B4A65"/>
    <w:rsid w:val="002B4FAB"/>
    <w:rsid w:val="002B5547"/>
    <w:rsid w:val="002B56AE"/>
    <w:rsid w:val="002B64C3"/>
    <w:rsid w:val="002B6589"/>
    <w:rsid w:val="002B6A93"/>
    <w:rsid w:val="002B6B99"/>
    <w:rsid w:val="002B6DAA"/>
    <w:rsid w:val="002B75E5"/>
    <w:rsid w:val="002B76C4"/>
    <w:rsid w:val="002B7A5E"/>
    <w:rsid w:val="002B7BF3"/>
    <w:rsid w:val="002B7C3A"/>
    <w:rsid w:val="002C01DE"/>
    <w:rsid w:val="002C1C5E"/>
    <w:rsid w:val="002C2030"/>
    <w:rsid w:val="002C2298"/>
    <w:rsid w:val="002C2486"/>
    <w:rsid w:val="002C3092"/>
    <w:rsid w:val="002C326C"/>
    <w:rsid w:val="002C3A29"/>
    <w:rsid w:val="002C3EBB"/>
    <w:rsid w:val="002C433D"/>
    <w:rsid w:val="002C4C90"/>
    <w:rsid w:val="002C4DD1"/>
    <w:rsid w:val="002C4E28"/>
    <w:rsid w:val="002C50B3"/>
    <w:rsid w:val="002C51A3"/>
    <w:rsid w:val="002C53E7"/>
    <w:rsid w:val="002C5450"/>
    <w:rsid w:val="002C57AB"/>
    <w:rsid w:val="002C6607"/>
    <w:rsid w:val="002C6ACD"/>
    <w:rsid w:val="002C6FE2"/>
    <w:rsid w:val="002C7050"/>
    <w:rsid w:val="002C705A"/>
    <w:rsid w:val="002C70F9"/>
    <w:rsid w:val="002C7296"/>
    <w:rsid w:val="002C73A8"/>
    <w:rsid w:val="002C7488"/>
    <w:rsid w:val="002C7E2C"/>
    <w:rsid w:val="002D003A"/>
    <w:rsid w:val="002D0655"/>
    <w:rsid w:val="002D0715"/>
    <w:rsid w:val="002D0C3D"/>
    <w:rsid w:val="002D0D53"/>
    <w:rsid w:val="002D1C5D"/>
    <w:rsid w:val="002D1E63"/>
    <w:rsid w:val="002D1E77"/>
    <w:rsid w:val="002D2063"/>
    <w:rsid w:val="002D22BC"/>
    <w:rsid w:val="002D2648"/>
    <w:rsid w:val="002D2FF7"/>
    <w:rsid w:val="002D3626"/>
    <w:rsid w:val="002D3823"/>
    <w:rsid w:val="002D3E0A"/>
    <w:rsid w:val="002D3FBD"/>
    <w:rsid w:val="002D3FDE"/>
    <w:rsid w:val="002D43DF"/>
    <w:rsid w:val="002D4A89"/>
    <w:rsid w:val="002D4ACF"/>
    <w:rsid w:val="002D4CB0"/>
    <w:rsid w:val="002D4CED"/>
    <w:rsid w:val="002D5856"/>
    <w:rsid w:val="002D5B54"/>
    <w:rsid w:val="002D5D59"/>
    <w:rsid w:val="002D5F24"/>
    <w:rsid w:val="002D62EB"/>
    <w:rsid w:val="002D6393"/>
    <w:rsid w:val="002D6AB7"/>
    <w:rsid w:val="002D6D8F"/>
    <w:rsid w:val="002D6E8B"/>
    <w:rsid w:val="002D71F6"/>
    <w:rsid w:val="002D770B"/>
    <w:rsid w:val="002D7788"/>
    <w:rsid w:val="002D7DC4"/>
    <w:rsid w:val="002E03BF"/>
    <w:rsid w:val="002E27AB"/>
    <w:rsid w:val="002E2A4B"/>
    <w:rsid w:val="002E2DFB"/>
    <w:rsid w:val="002E3551"/>
    <w:rsid w:val="002E37C2"/>
    <w:rsid w:val="002E39EB"/>
    <w:rsid w:val="002E3B6A"/>
    <w:rsid w:val="002E3ECC"/>
    <w:rsid w:val="002E485C"/>
    <w:rsid w:val="002E4FAF"/>
    <w:rsid w:val="002E5980"/>
    <w:rsid w:val="002E5FCB"/>
    <w:rsid w:val="002E60B3"/>
    <w:rsid w:val="002E6CA8"/>
    <w:rsid w:val="002E6D3A"/>
    <w:rsid w:val="002E7116"/>
    <w:rsid w:val="002E71DD"/>
    <w:rsid w:val="002E7290"/>
    <w:rsid w:val="002E73B0"/>
    <w:rsid w:val="002E7A39"/>
    <w:rsid w:val="002E7CFE"/>
    <w:rsid w:val="002F0445"/>
    <w:rsid w:val="002F09EB"/>
    <w:rsid w:val="002F0D92"/>
    <w:rsid w:val="002F0ED5"/>
    <w:rsid w:val="002F17DE"/>
    <w:rsid w:val="002F2669"/>
    <w:rsid w:val="002F26DA"/>
    <w:rsid w:val="002F2824"/>
    <w:rsid w:val="002F29D1"/>
    <w:rsid w:val="002F2D00"/>
    <w:rsid w:val="002F2F0D"/>
    <w:rsid w:val="002F3BD1"/>
    <w:rsid w:val="002F3E40"/>
    <w:rsid w:val="002F3F4C"/>
    <w:rsid w:val="002F3F89"/>
    <w:rsid w:val="002F404E"/>
    <w:rsid w:val="002F45B7"/>
    <w:rsid w:val="002F4631"/>
    <w:rsid w:val="002F479D"/>
    <w:rsid w:val="002F4A56"/>
    <w:rsid w:val="002F4B2D"/>
    <w:rsid w:val="002F52A0"/>
    <w:rsid w:val="002F57B9"/>
    <w:rsid w:val="002F58FD"/>
    <w:rsid w:val="002F5AEF"/>
    <w:rsid w:val="002F7133"/>
    <w:rsid w:val="002F7357"/>
    <w:rsid w:val="002F7A2B"/>
    <w:rsid w:val="002F7B2B"/>
    <w:rsid w:val="002F7E5C"/>
    <w:rsid w:val="002F7FC6"/>
    <w:rsid w:val="0030015D"/>
    <w:rsid w:val="0030047F"/>
    <w:rsid w:val="00300502"/>
    <w:rsid w:val="00300D19"/>
    <w:rsid w:val="00300D56"/>
    <w:rsid w:val="003019F3"/>
    <w:rsid w:val="00301A99"/>
    <w:rsid w:val="00301AEC"/>
    <w:rsid w:val="00301C37"/>
    <w:rsid w:val="00301CE2"/>
    <w:rsid w:val="00301CFA"/>
    <w:rsid w:val="00302222"/>
    <w:rsid w:val="003024AA"/>
    <w:rsid w:val="00302567"/>
    <w:rsid w:val="003025B6"/>
    <w:rsid w:val="003025ED"/>
    <w:rsid w:val="003029AC"/>
    <w:rsid w:val="00302B28"/>
    <w:rsid w:val="00303061"/>
    <w:rsid w:val="00303A70"/>
    <w:rsid w:val="00303C73"/>
    <w:rsid w:val="00304051"/>
    <w:rsid w:val="00304089"/>
    <w:rsid w:val="00304245"/>
    <w:rsid w:val="00304271"/>
    <w:rsid w:val="00304686"/>
    <w:rsid w:val="003048DB"/>
    <w:rsid w:val="00304982"/>
    <w:rsid w:val="00304EB8"/>
    <w:rsid w:val="003056E8"/>
    <w:rsid w:val="00305AC8"/>
    <w:rsid w:val="00305FEB"/>
    <w:rsid w:val="003065AE"/>
    <w:rsid w:val="00306BE8"/>
    <w:rsid w:val="00306F5C"/>
    <w:rsid w:val="00310CFE"/>
    <w:rsid w:val="00310D08"/>
    <w:rsid w:val="003112EC"/>
    <w:rsid w:val="00311BE7"/>
    <w:rsid w:val="00311CB7"/>
    <w:rsid w:val="0031220A"/>
    <w:rsid w:val="00312CB9"/>
    <w:rsid w:val="003132AB"/>
    <w:rsid w:val="00313327"/>
    <w:rsid w:val="00313B90"/>
    <w:rsid w:val="0031437E"/>
    <w:rsid w:val="0031489C"/>
    <w:rsid w:val="0031511A"/>
    <w:rsid w:val="003157D4"/>
    <w:rsid w:val="00315F23"/>
    <w:rsid w:val="003163D4"/>
    <w:rsid w:val="0031657B"/>
    <w:rsid w:val="0031689B"/>
    <w:rsid w:val="003170E9"/>
    <w:rsid w:val="0031717C"/>
    <w:rsid w:val="00317301"/>
    <w:rsid w:val="00317A48"/>
    <w:rsid w:val="0032021C"/>
    <w:rsid w:val="00320593"/>
    <w:rsid w:val="00320E5F"/>
    <w:rsid w:val="003212F3"/>
    <w:rsid w:val="00321343"/>
    <w:rsid w:val="003214CE"/>
    <w:rsid w:val="003214D8"/>
    <w:rsid w:val="003217E2"/>
    <w:rsid w:val="00321CFF"/>
    <w:rsid w:val="00321E55"/>
    <w:rsid w:val="00321F56"/>
    <w:rsid w:val="0032217E"/>
    <w:rsid w:val="00322A80"/>
    <w:rsid w:val="00322AF4"/>
    <w:rsid w:val="00322EE3"/>
    <w:rsid w:val="003242C6"/>
    <w:rsid w:val="003245B0"/>
    <w:rsid w:val="003248D6"/>
    <w:rsid w:val="003249F0"/>
    <w:rsid w:val="00324E20"/>
    <w:rsid w:val="00324ECA"/>
    <w:rsid w:val="00324ED3"/>
    <w:rsid w:val="00324EF8"/>
    <w:rsid w:val="00326137"/>
    <w:rsid w:val="00326288"/>
    <w:rsid w:val="00326754"/>
    <w:rsid w:val="003270DB"/>
    <w:rsid w:val="003273DF"/>
    <w:rsid w:val="003301E6"/>
    <w:rsid w:val="00330250"/>
    <w:rsid w:val="00331506"/>
    <w:rsid w:val="00331910"/>
    <w:rsid w:val="00331D64"/>
    <w:rsid w:val="00332E93"/>
    <w:rsid w:val="00332F4B"/>
    <w:rsid w:val="003340C6"/>
    <w:rsid w:val="003358CF"/>
    <w:rsid w:val="0033591F"/>
    <w:rsid w:val="00335BD3"/>
    <w:rsid w:val="003361E9"/>
    <w:rsid w:val="003362E1"/>
    <w:rsid w:val="00336F95"/>
    <w:rsid w:val="003374E4"/>
    <w:rsid w:val="003374FB"/>
    <w:rsid w:val="00337AE7"/>
    <w:rsid w:val="00337B4C"/>
    <w:rsid w:val="00340509"/>
    <w:rsid w:val="003408B2"/>
    <w:rsid w:val="00340AEC"/>
    <w:rsid w:val="00341272"/>
    <w:rsid w:val="0034131F"/>
    <w:rsid w:val="003418DA"/>
    <w:rsid w:val="00341981"/>
    <w:rsid w:val="003420DC"/>
    <w:rsid w:val="00342C0C"/>
    <w:rsid w:val="00343375"/>
    <w:rsid w:val="00343981"/>
    <w:rsid w:val="003439E5"/>
    <w:rsid w:val="00343A09"/>
    <w:rsid w:val="00343D08"/>
    <w:rsid w:val="00344042"/>
    <w:rsid w:val="0034479D"/>
    <w:rsid w:val="0034489E"/>
    <w:rsid w:val="003449A6"/>
    <w:rsid w:val="00344D77"/>
    <w:rsid w:val="003453CA"/>
    <w:rsid w:val="00345557"/>
    <w:rsid w:val="00345A36"/>
    <w:rsid w:val="00345D00"/>
    <w:rsid w:val="00345DF2"/>
    <w:rsid w:val="00346316"/>
    <w:rsid w:val="00346A8B"/>
    <w:rsid w:val="0034704A"/>
    <w:rsid w:val="003475DC"/>
    <w:rsid w:val="0034769B"/>
    <w:rsid w:val="0034780B"/>
    <w:rsid w:val="00347D58"/>
    <w:rsid w:val="00347F54"/>
    <w:rsid w:val="003502D0"/>
    <w:rsid w:val="00350A90"/>
    <w:rsid w:val="003517CA"/>
    <w:rsid w:val="00351A56"/>
    <w:rsid w:val="003520DB"/>
    <w:rsid w:val="003523F2"/>
    <w:rsid w:val="0035282B"/>
    <w:rsid w:val="0035299F"/>
    <w:rsid w:val="00352EFD"/>
    <w:rsid w:val="00353677"/>
    <w:rsid w:val="003536DF"/>
    <w:rsid w:val="00353F83"/>
    <w:rsid w:val="003541D3"/>
    <w:rsid w:val="00354379"/>
    <w:rsid w:val="00354AF3"/>
    <w:rsid w:val="00354E24"/>
    <w:rsid w:val="00354E2F"/>
    <w:rsid w:val="00354F8A"/>
    <w:rsid w:val="003553EC"/>
    <w:rsid w:val="003555E6"/>
    <w:rsid w:val="00355B50"/>
    <w:rsid w:val="00355F7C"/>
    <w:rsid w:val="00356806"/>
    <w:rsid w:val="00356F82"/>
    <w:rsid w:val="003578CB"/>
    <w:rsid w:val="00357963"/>
    <w:rsid w:val="00357FCA"/>
    <w:rsid w:val="0036080A"/>
    <w:rsid w:val="00360B0F"/>
    <w:rsid w:val="00360B6D"/>
    <w:rsid w:val="00360CDF"/>
    <w:rsid w:val="003611CB"/>
    <w:rsid w:val="00361496"/>
    <w:rsid w:val="003618B7"/>
    <w:rsid w:val="00361942"/>
    <w:rsid w:val="00361E8A"/>
    <w:rsid w:val="00362093"/>
    <w:rsid w:val="0036227B"/>
    <w:rsid w:val="00362298"/>
    <w:rsid w:val="00362328"/>
    <w:rsid w:val="00362890"/>
    <w:rsid w:val="00362AF9"/>
    <w:rsid w:val="003630F6"/>
    <w:rsid w:val="00363331"/>
    <w:rsid w:val="003638A8"/>
    <w:rsid w:val="00363A77"/>
    <w:rsid w:val="00364441"/>
    <w:rsid w:val="003644C4"/>
    <w:rsid w:val="00364895"/>
    <w:rsid w:val="00364C91"/>
    <w:rsid w:val="00365418"/>
    <w:rsid w:val="003657B5"/>
    <w:rsid w:val="00365B0D"/>
    <w:rsid w:val="00365B6E"/>
    <w:rsid w:val="00365C94"/>
    <w:rsid w:val="003662A9"/>
    <w:rsid w:val="00366873"/>
    <w:rsid w:val="00367189"/>
    <w:rsid w:val="003672E3"/>
    <w:rsid w:val="003674C2"/>
    <w:rsid w:val="00367A1A"/>
    <w:rsid w:val="00367B14"/>
    <w:rsid w:val="00367B9C"/>
    <w:rsid w:val="00367C98"/>
    <w:rsid w:val="00367CB5"/>
    <w:rsid w:val="003705D8"/>
    <w:rsid w:val="00370984"/>
    <w:rsid w:val="00370D2D"/>
    <w:rsid w:val="0037131C"/>
    <w:rsid w:val="00371696"/>
    <w:rsid w:val="003716EC"/>
    <w:rsid w:val="003717E8"/>
    <w:rsid w:val="00371BBF"/>
    <w:rsid w:val="00372414"/>
    <w:rsid w:val="003727E5"/>
    <w:rsid w:val="00372C7D"/>
    <w:rsid w:val="00372E25"/>
    <w:rsid w:val="00372E39"/>
    <w:rsid w:val="00373497"/>
    <w:rsid w:val="003736A5"/>
    <w:rsid w:val="00373710"/>
    <w:rsid w:val="00373F50"/>
    <w:rsid w:val="00374A9B"/>
    <w:rsid w:val="00374D53"/>
    <w:rsid w:val="00375508"/>
    <w:rsid w:val="00375851"/>
    <w:rsid w:val="003759AE"/>
    <w:rsid w:val="00375AB1"/>
    <w:rsid w:val="00375B76"/>
    <w:rsid w:val="00375EDE"/>
    <w:rsid w:val="00376936"/>
    <w:rsid w:val="0037738D"/>
    <w:rsid w:val="0037757A"/>
    <w:rsid w:val="003776B9"/>
    <w:rsid w:val="0037786C"/>
    <w:rsid w:val="00377F3F"/>
    <w:rsid w:val="00377F90"/>
    <w:rsid w:val="0038002D"/>
    <w:rsid w:val="0038013D"/>
    <w:rsid w:val="00380866"/>
    <w:rsid w:val="00380DAD"/>
    <w:rsid w:val="003812FC"/>
    <w:rsid w:val="003817CE"/>
    <w:rsid w:val="00381C14"/>
    <w:rsid w:val="00381D20"/>
    <w:rsid w:val="0038299B"/>
    <w:rsid w:val="00383549"/>
    <w:rsid w:val="003837C5"/>
    <w:rsid w:val="00383F69"/>
    <w:rsid w:val="00384077"/>
    <w:rsid w:val="003842D4"/>
    <w:rsid w:val="00384BD8"/>
    <w:rsid w:val="0038507C"/>
    <w:rsid w:val="0038539E"/>
    <w:rsid w:val="0038673E"/>
    <w:rsid w:val="00386EA8"/>
    <w:rsid w:val="00386FB5"/>
    <w:rsid w:val="00390071"/>
    <w:rsid w:val="0039024D"/>
    <w:rsid w:val="00391314"/>
    <w:rsid w:val="003917B8"/>
    <w:rsid w:val="003918FE"/>
    <w:rsid w:val="00391AAD"/>
    <w:rsid w:val="00391CC6"/>
    <w:rsid w:val="00391F1E"/>
    <w:rsid w:val="0039207A"/>
    <w:rsid w:val="00392669"/>
    <w:rsid w:val="00392929"/>
    <w:rsid w:val="00392AD3"/>
    <w:rsid w:val="00392CD7"/>
    <w:rsid w:val="00392F9E"/>
    <w:rsid w:val="00393B52"/>
    <w:rsid w:val="0039486D"/>
    <w:rsid w:val="003957F0"/>
    <w:rsid w:val="00395803"/>
    <w:rsid w:val="003962B4"/>
    <w:rsid w:val="00397390"/>
    <w:rsid w:val="0039749E"/>
    <w:rsid w:val="0039791A"/>
    <w:rsid w:val="00397AFA"/>
    <w:rsid w:val="003A016F"/>
    <w:rsid w:val="003A039F"/>
    <w:rsid w:val="003A090D"/>
    <w:rsid w:val="003A12CA"/>
    <w:rsid w:val="003A14C9"/>
    <w:rsid w:val="003A1536"/>
    <w:rsid w:val="003A1688"/>
    <w:rsid w:val="003A1985"/>
    <w:rsid w:val="003A1A34"/>
    <w:rsid w:val="003A1D57"/>
    <w:rsid w:val="003A1F83"/>
    <w:rsid w:val="003A1FBA"/>
    <w:rsid w:val="003A24DD"/>
    <w:rsid w:val="003A2778"/>
    <w:rsid w:val="003A2970"/>
    <w:rsid w:val="003A2B47"/>
    <w:rsid w:val="003A2B9D"/>
    <w:rsid w:val="003A3C3B"/>
    <w:rsid w:val="003A4615"/>
    <w:rsid w:val="003A5573"/>
    <w:rsid w:val="003A55E2"/>
    <w:rsid w:val="003A58F6"/>
    <w:rsid w:val="003A7DB4"/>
    <w:rsid w:val="003B07AD"/>
    <w:rsid w:val="003B0C52"/>
    <w:rsid w:val="003B0C7D"/>
    <w:rsid w:val="003B1152"/>
    <w:rsid w:val="003B1967"/>
    <w:rsid w:val="003B1AE2"/>
    <w:rsid w:val="003B1CD5"/>
    <w:rsid w:val="003B1EA9"/>
    <w:rsid w:val="003B21DE"/>
    <w:rsid w:val="003B2540"/>
    <w:rsid w:val="003B2B94"/>
    <w:rsid w:val="003B3445"/>
    <w:rsid w:val="003B4476"/>
    <w:rsid w:val="003B4A2D"/>
    <w:rsid w:val="003B5287"/>
    <w:rsid w:val="003B59F4"/>
    <w:rsid w:val="003B5BFB"/>
    <w:rsid w:val="003B5DD2"/>
    <w:rsid w:val="003B6334"/>
    <w:rsid w:val="003B6A17"/>
    <w:rsid w:val="003B7120"/>
    <w:rsid w:val="003B72BA"/>
    <w:rsid w:val="003B748E"/>
    <w:rsid w:val="003B74D9"/>
    <w:rsid w:val="003B7AE0"/>
    <w:rsid w:val="003B7B06"/>
    <w:rsid w:val="003B7EA6"/>
    <w:rsid w:val="003C0225"/>
    <w:rsid w:val="003C02B5"/>
    <w:rsid w:val="003C057B"/>
    <w:rsid w:val="003C084C"/>
    <w:rsid w:val="003C0E85"/>
    <w:rsid w:val="003C137A"/>
    <w:rsid w:val="003C247F"/>
    <w:rsid w:val="003C2B3B"/>
    <w:rsid w:val="003C3861"/>
    <w:rsid w:val="003C3C6D"/>
    <w:rsid w:val="003C4112"/>
    <w:rsid w:val="003C4CA7"/>
    <w:rsid w:val="003C524F"/>
    <w:rsid w:val="003C5517"/>
    <w:rsid w:val="003C551D"/>
    <w:rsid w:val="003C56A8"/>
    <w:rsid w:val="003C56DF"/>
    <w:rsid w:val="003C58F0"/>
    <w:rsid w:val="003C599F"/>
    <w:rsid w:val="003C6BCF"/>
    <w:rsid w:val="003C6DD6"/>
    <w:rsid w:val="003C7993"/>
    <w:rsid w:val="003D07D6"/>
    <w:rsid w:val="003D0ED5"/>
    <w:rsid w:val="003D142D"/>
    <w:rsid w:val="003D1486"/>
    <w:rsid w:val="003D19F2"/>
    <w:rsid w:val="003D2041"/>
    <w:rsid w:val="003D2045"/>
    <w:rsid w:val="003D2191"/>
    <w:rsid w:val="003D228D"/>
    <w:rsid w:val="003D24E4"/>
    <w:rsid w:val="003D26CB"/>
    <w:rsid w:val="003D3B64"/>
    <w:rsid w:val="003D3BD7"/>
    <w:rsid w:val="003D3F30"/>
    <w:rsid w:val="003D44E2"/>
    <w:rsid w:val="003D5327"/>
    <w:rsid w:val="003D5553"/>
    <w:rsid w:val="003D5637"/>
    <w:rsid w:val="003D5874"/>
    <w:rsid w:val="003D5E90"/>
    <w:rsid w:val="003D6199"/>
    <w:rsid w:val="003D6A3D"/>
    <w:rsid w:val="003D7424"/>
    <w:rsid w:val="003D7E7F"/>
    <w:rsid w:val="003E0552"/>
    <w:rsid w:val="003E0579"/>
    <w:rsid w:val="003E0C5C"/>
    <w:rsid w:val="003E1286"/>
    <w:rsid w:val="003E1E4E"/>
    <w:rsid w:val="003E1F38"/>
    <w:rsid w:val="003E2204"/>
    <w:rsid w:val="003E245A"/>
    <w:rsid w:val="003E2505"/>
    <w:rsid w:val="003E27A7"/>
    <w:rsid w:val="003E2F90"/>
    <w:rsid w:val="003E3010"/>
    <w:rsid w:val="003E36D8"/>
    <w:rsid w:val="003E37BD"/>
    <w:rsid w:val="003E3803"/>
    <w:rsid w:val="003E38C6"/>
    <w:rsid w:val="003E3E72"/>
    <w:rsid w:val="003E4920"/>
    <w:rsid w:val="003E498D"/>
    <w:rsid w:val="003E4D9E"/>
    <w:rsid w:val="003E5236"/>
    <w:rsid w:val="003E5D2D"/>
    <w:rsid w:val="003E5DB1"/>
    <w:rsid w:val="003E619B"/>
    <w:rsid w:val="003E6ABD"/>
    <w:rsid w:val="003E7368"/>
    <w:rsid w:val="003E7A7C"/>
    <w:rsid w:val="003E7DA6"/>
    <w:rsid w:val="003F0117"/>
    <w:rsid w:val="003F02D9"/>
    <w:rsid w:val="003F0814"/>
    <w:rsid w:val="003F0835"/>
    <w:rsid w:val="003F0A39"/>
    <w:rsid w:val="003F0F19"/>
    <w:rsid w:val="003F0FD4"/>
    <w:rsid w:val="003F18A9"/>
    <w:rsid w:val="003F1DAB"/>
    <w:rsid w:val="003F2C01"/>
    <w:rsid w:val="003F3241"/>
    <w:rsid w:val="003F329B"/>
    <w:rsid w:val="003F39B0"/>
    <w:rsid w:val="003F3B67"/>
    <w:rsid w:val="003F4174"/>
    <w:rsid w:val="003F43FD"/>
    <w:rsid w:val="003F4A5D"/>
    <w:rsid w:val="003F4BF3"/>
    <w:rsid w:val="003F4BF8"/>
    <w:rsid w:val="003F5361"/>
    <w:rsid w:val="003F56F3"/>
    <w:rsid w:val="003F59DC"/>
    <w:rsid w:val="003F5A56"/>
    <w:rsid w:val="003F5E58"/>
    <w:rsid w:val="003F5FCC"/>
    <w:rsid w:val="003F6438"/>
    <w:rsid w:val="003F66FC"/>
    <w:rsid w:val="003F6710"/>
    <w:rsid w:val="003F689A"/>
    <w:rsid w:val="003F698E"/>
    <w:rsid w:val="003F6CF6"/>
    <w:rsid w:val="003F6FF9"/>
    <w:rsid w:val="003F7256"/>
    <w:rsid w:val="003F746D"/>
    <w:rsid w:val="003F7861"/>
    <w:rsid w:val="003F792D"/>
    <w:rsid w:val="003F7AB5"/>
    <w:rsid w:val="003F7ADF"/>
    <w:rsid w:val="003F7C7C"/>
    <w:rsid w:val="003F7CB4"/>
    <w:rsid w:val="003F7DB0"/>
    <w:rsid w:val="00400885"/>
    <w:rsid w:val="00400A7B"/>
    <w:rsid w:val="00400E20"/>
    <w:rsid w:val="00401372"/>
    <w:rsid w:val="004021FC"/>
    <w:rsid w:val="0040240E"/>
    <w:rsid w:val="00402990"/>
    <w:rsid w:val="00403908"/>
    <w:rsid w:val="00404372"/>
    <w:rsid w:val="00404BF4"/>
    <w:rsid w:val="00405247"/>
    <w:rsid w:val="0040585A"/>
    <w:rsid w:val="00405BED"/>
    <w:rsid w:val="00405CD4"/>
    <w:rsid w:val="00405FA8"/>
    <w:rsid w:val="004062B3"/>
    <w:rsid w:val="00406902"/>
    <w:rsid w:val="0040704D"/>
    <w:rsid w:val="0040794E"/>
    <w:rsid w:val="004079AE"/>
    <w:rsid w:val="00410772"/>
    <w:rsid w:val="00410F78"/>
    <w:rsid w:val="00411AF1"/>
    <w:rsid w:val="0041283A"/>
    <w:rsid w:val="00412D95"/>
    <w:rsid w:val="004138B5"/>
    <w:rsid w:val="00413A5E"/>
    <w:rsid w:val="00413E0F"/>
    <w:rsid w:val="004144EA"/>
    <w:rsid w:val="004149D1"/>
    <w:rsid w:val="00416094"/>
    <w:rsid w:val="0041628F"/>
    <w:rsid w:val="00416406"/>
    <w:rsid w:val="00417F93"/>
    <w:rsid w:val="0042003B"/>
    <w:rsid w:val="00420567"/>
    <w:rsid w:val="00420AB3"/>
    <w:rsid w:val="00420D90"/>
    <w:rsid w:val="00420DE8"/>
    <w:rsid w:val="00421061"/>
    <w:rsid w:val="00422164"/>
    <w:rsid w:val="00422B23"/>
    <w:rsid w:val="00422D89"/>
    <w:rsid w:val="00423930"/>
    <w:rsid w:val="0042397F"/>
    <w:rsid w:val="0042399D"/>
    <w:rsid w:val="00424BB0"/>
    <w:rsid w:val="00424BC0"/>
    <w:rsid w:val="00424F85"/>
    <w:rsid w:val="004250FA"/>
    <w:rsid w:val="004259E1"/>
    <w:rsid w:val="00425A67"/>
    <w:rsid w:val="00425C1A"/>
    <w:rsid w:val="004260B8"/>
    <w:rsid w:val="0042785A"/>
    <w:rsid w:val="00427E2C"/>
    <w:rsid w:val="00427FBF"/>
    <w:rsid w:val="004301CD"/>
    <w:rsid w:val="004305B3"/>
    <w:rsid w:val="00430F98"/>
    <w:rsid w:val="00431051"/>
    <w:rsid w:val="004313C1"/>
    <w:rsid w:val="00431CEC"/>
    <w:rsid w:val="00431D37"/>
    <w:rsid w:val="00432F65"/>
    <w:rsid w:val="00433014"/>
    <w:rsid w:val="0043342E"/>
    <w:rsid w:val="00433641"/>
    <w:rsid w:val="0043381F"/>
    <w:rsid w:val="00433FE5"/>
    <w:rsid w:val="00434A72"/>
    <w:rsid w:val="00434D23"/>
    <w:rsid w:val="00434DD2"/>
    <w:rsid w:val="00434E4F"/>
    <w:rsid w:val="00435616"/>
    <w:rsid w:val="00435956"/>
    <w:rsid w:val="0043598E"/>
    <w:rsid w:val="00435DEF"/>
    <w:rsid w:val="00435FF2"/>
    <w:rsid w:val="00436212"/>
    <w:rsid w:val="00436668"/>
    <w:rsid w:val="00436FF2"/>
    <w:rsid w:val="0043717E"/>
    <w:rsid w:val="00437DC5"/>
    <w:rsid w:val="00440295"/>
    <w:rsid w:val="00440688"/>
    <w:rsid w:val="00440886"/>
    <w:rsid w:val="00440B38"/>
    <w:rsid w:val="00441757"/>
    <w:rsid w:val="00441BC1"/>
    <w:rsid w:val="00441CD2"/>
    <w:rsid w:val="00441E97"/>
    <w:rsid w:val="004420B1"/>
    <w:rsid w:val="0044259D"/>
    <w:rsid w:val="0044279E"/>
    <w:rsid w:val="00442881"/>
    <w:rsid w:val="00442B51"/>
    <w:rsid w:val="00443773"/>
    <w:rsid w:val="00443B5C"/>
    <w:rsid w:val="00444578"/>
    <w:rsid w:val="004446AD"/>
    <w:rsid w:val="00444D0F"/>
    <w:rsid w:val="00444EF9"/>
    <w:rsid w:val="004453FE"/>
    <w:rsid w:val="0044566C"/>
    <w:rsid w:val="0044590D"/>
    <w:rsid w:val="0044596B"/>
    <w:rsid w:val="00445A67"/>
    <w:rsid w:val="00446704"/>
    <w:rsid w:val="00447865"/>
    <w:rsid w:val="00447F62"/>
    <w:rsid w:val="004507D7"/>
    <w:rsid w:val="00450F00"/>
    <w:rsid w:val="00450F85"/>
    <w:rsid w:val="004513ED"/>
    <w:rsid w:val="00452915"/>
    <w:rsid w:val="00452C3B"/>
    <w:rsid w:val="00452CEA"/>
    <w:rsid w:val="00452E06"/>
    <w:rsid w:val="004530C9"/>
    <w:rsid w:val="0045370D"/>
    <w:rsid w:val="00453974"/>
    <w:rsid w:val="00453D44"/>
    <w:rsid w:val="00453E42"/>
    <w:rsid w:val="00454374"/>
    <w:rsid w:val="00454873"/>
    <w:rsid w:val="00454D10"/>
    <w:rsid w:val="00454EB1"/>
    <w:rsid w:val="004550C4"/>
    <w:rsid w:val="00455749"/>
    <w:rsid w:val="004565E7"/>
    <w:rsid w:val="00456B07"/>
    <w:rsid w:val="00456C72"/>
    <w:rsid w:val="00456FCB"/>
    <w:rsid w:val="00457D7D"/>
    <w:rsid w:val="00457E16"/>
    <w:rsid w:val="00460259"/>
    <w:rsid w:val="00460426"/>
    <w:rsid w:val="00460D02"/>
    <w:rsid w:val="00461002"/>
    <w:rsid w:val="00461046"/>
    <w:rsid w:val="004619D2"/>
    <w:rsid w:val="00461C92"/>
    <w:rsid w:val="00461F38"/>
    <w:rsid w:val="0046232F"/>
    <w:rsid w:val="00462847"/>
    <w:rsid w:val="00462D7B"/>
    <w:rsid w:val="00462FDD"/>
    <w:rsid w:val="00463DEE"/>
    <w:rsid w:val="00464030"/>
    <w:rsid w:val="0046438A"/>
    <w:rsid w:val="00464414"/>
    <w:rsid w:val="00464446"/>
    <w:rsid w:val="00464840"/>
    <w:rsid w:val="0046494E"/>
    <w:rsid w:val="00464953"/>
    <w:rsid w:val="00464AE9"/>
    <w:rsid w:val="00464DD2"/>
    <w:rsid w:val="00465167"/>
    <w:rsid w:val="00465334"/>
    <w:rsid w:val="004653BC"/>
    <w:rsid w:val="004654AA"/>
    <w:rsid w:val="00465D83"/>
    <w:rsid w:val="00465D84"/>
    <w:rsid w:val="00466D09"/>
    <w:rsid w:val="00466D91"/>
    <w:rsid w:val="0047000D"/>
    <w:rsid w:val="0047101D"/>
    <w:rsid w:val="0047197E"/>
    <w:rsid w:val="00471B68"/>
    <w:rsid w:val="004726E8"/>
    <w:rsid w:val="00472A03"/>
    <w:rsid w:val="00472AF2"/>
    <w:rsid w:val="00472BE5"/>
    <w:rsid w:val="00472F1D"/>
    <w:rsid w:val="00473440"/>
    <w:rsid w:val="00473F7D"/>
    <w:rsid w:val="00474086"/>
    <w:rsid w:val="0047412C"/>
    <w:rsid w:val="004743FE"/>
    <w:rsid w:val="00474C09"/>
    <w:rsid w:val="00474C8C"/>
    <w:rsid w:val="00475F5F"/>
    <w:rsid w:val="00476339"/>
    <w:rsid w:val="00476B66"/>
    <w:rsid w:val="00476C68"/>
    <w:rsid w:val="00476EF4"/>
    <w:rsid w:val="004771A9"/>
    <w:rsid w:val="004773FE"/>
    <w:rsid w:val="0047777B"/>
    <w:rsid w:val="00477B5D"/>
    <w:rsid w:val="00480717"/>
    <w:rsid w:val="00480BB0"/>
    <w:rsid w:val="00480D15"/>
    <w:rsid w:val="0048125E"/>
    <w:rsid w:val="0048140A"/>
    <w:rsid w:val="00481A76"/>
    <w:rsid w:val="00481C4E"/>
    <w:rsid w:val="00481D06"/>
    <w:rsid w:val="00481D4B"/>
    <w:rsid w:val="00482421"/>
    <w:rsid w:val="004824AC"/>
    <w:rsid w:val="00482BAE"/>
    <w:rsid w:val="004833B4"/>
    <w:rsid w:val="00483502"/>
    <w:rsid w:val="004835CC"/>
    <w:rsid w:val="00483A5C"/>
    <w:rsid w:val="00484974"/>
    <w:rsid w:val="00484D35"/>
    <w:rsid w:val="00485611"/>
    <w:rsid w:val="00485A3B"/>
    <w:rsid w:val="00485DA7"/>
    <w:rsid w:val="00485F9D"/>
    <w:rsid w:val="0048641E"/>
    <w:rsid w:val="004877FD"/>
    <w:rsid w:val="00487841"/>
    <w:rsid w:val="00490077"/>
    <w:rsid w:val="0049015A"/>
    <w:rsid w:val="004901F2"/>
    <w:rsid w:val="00490BFE"/>
    <w:rsid w:val="00490C16"/>
    <w:rsid w:val="00490E5F"/>
    <w:rsid w:val="00490FBB"/>
    <w:rsid w:val="0049162C"/>
    <w:rsid w:val="0049178B"/>
    <w:rsid w:val="004917CA"/>
    <w:rsid w:val="0049182A"/>
    <w:rsid w:val="0049196A"/>
    <w:rsid w:val="0049197A"/>
    <w:rsid w:val="00491BAB"/>
    <w:rsid w:val="00492009"/>
    <w:rsid w:val="0049230B"/>
    <w:rsid w:val="00492816"/>
    <w:rsid w:val="00492950"/>
    <w:rsid w:val="00492B9C"/>
    <w:rsid w:val="00492DAE"/>
    <w:rsid w:val="00492E3E"/>
    <w:rsid w:val="00493364"/>
    <w:rsid w:val="0049385A"/>
    <w:rsid w:val="00493D39"/>
    <w:rsid w:val="0049507D"/>
    <w:rsid w:val="00495457"/>
    <w:rsid w:val="0049585C"/>
    <w:rsid w:val="00495D68"/>
    <w:rsid w:val="004962CA"/>
    <w:rsid w:val="00496636"/>
    <w:rsid w:val="00496669"/>
    <w:rsid w:val="00496D6B"/>
    <w:rsid w:val="004977F5"/>
    <w:rsid w:val="0049792F"/>
    <w:rsid w:val="00497A28"/>
    <w:rsid w:val="00497BD4"/>
    <w:rsid w:val="00497D1B"/>
    <w:rsid w:val="004A00CB"/>
    <w:rsid w:val="004A08A9"/>
    <w:rsid w:val="004A0A36"/>
    <w:rsid w:val="004A0B7C"/>
    <w:rsid w:val="004A0CAA"/>
    <w:rsid w:val="004A1AEA"/>
    <w:rsid w:val="004A1EE1"/>
    <w:rsid w:val="004A1F53"/>
    <w:rsid w:val="004A2214"/>
    <w:rsid w:val="004A24F9"/>
    <w:rsid w:val="004A30FE"/>
    <w:rsid w:val="004A3208"/>
    <w:rsid w:val="004A354F"/>
    <w:rsid w:val="004A3D72"/>
    <w:rsid w:val="004A4C2F"/>
    <w:rsid w:val="004A4E9A"/>
    <w:rsid w:val="004A53B9"/>
    <w:rsid w:val="004A5C1E"/>
    <w:rsid w:val="004A5D34"/>
    <w:rsid w:val="004A5EBF"/>
    <w:rsid w:val="004A60C5"/>
    <w:rsid w:val="004A6407"/>
    <w:rsid w:val="004A6A86"/>
    <w:rsid w:val="004A7721"/>
    <w:rsid w:val="004A7EA5"/>
    <w:rsid w:val="004B0024"/>
    <w:rsid w:val="004B0392"/>
    <w:rsid w:val="004B0B2F"/>
    <w:rsid w:val="004B12EC"/>
    <w:rsid w:val="004B1774"/>
    <w:rsid w:val="004B214C"/>
    <w:rsid w:val="004B2386"/>
    <w:rsid w:val="004B275C"/>
    <w:rsid w:val="004B283D"/>
    <w:rsid w:val="004B293E"/>
    <w:rsid w:val="004B310C"/>
    <w:rsid w:val="004B36E7"/>
    <w:rsid w:val="004B3BBC"/>
    <w:rsid w:val="004B45E8"/>
    <w:rsid w:val="004B51D9"/>
    <w:rsid w:val="004B5ABF"/>
    <w:rsid w:val="004B5B4F"/>
    <w:rsid w:val="004B6027"/>
    <w:rsid w:val="004B63B7"/>
    <w:rsid w:val="004B6A6E"/>
    <w:rsid w:val="004B6C39"/>
    <w:rsid w:val="004C07A2"/>
    <w:rsid w:val="004C0B96"/>
    <w:rsid w:val="004C1A44"/>
    <w:rsid w:val="004C1A83"/>
    <w:rsid w:val="004C1AE4"/>
    <w:rsid w:val="004C1B0A"/>
    <w:rsid w:val="004C1C91"/>
    <w:rsid w:val="004C1D50"/>
    <w:rsid w:val="004C1EB7"/>
    <w:rsid w:val="004C1EE8"/>
    <w:rsid w:val="004C2000"/>
    <w:rsid w:val="004C25F9"/>
    <w:rsid w:val="004C29DF"/>
    <w:rsid w:val="004C2C5E"/>
    <w:rsid w:val="004C303A"/>
    <w:rsid w:val="004C31D6"/>
    <w:rsid w:val="004C3232"/>
    <w:rsid w:val="004C385C"/>
    <w:rsid w:val="004C38D1"/>
    <w:rsid w:val="004C3993"/>
    <w:rsid w:val="004C42FE"/>
    <w:rsid w:val="004C4305"/>
    <w:rsid w:val="004C4D9E"/>
    <w:rsid w:val="004C50C0"/>
    <w:rsid w:val="004C543F"/>
    <w:rsid w:val="004C59FC"/>
    <w:rsid w:val="004C5C6F"/>
    <w:rsid w:val="004C6203"/>
    <w:rsid w:val="004C6709"/>
    <w:rsid w:val="004C68BA"/>
    <w:rsid w:val="004C6B28"/>
    <w:rsid w:val="004C7458"/>
    <w:rsid w:val="004C7F89"/>
    <w:rsid w:val="004D002D"/>
    <w:rsid w:val="004D0320"/>
    <w:rsid w:val="004D0871"/>
    <w:rsid w:val="004D0888"/>
    <w:rsid w:val="004D0D5F"/>
    <w:rsid w:val="004D0E00"/>
    <w:rsid w:val="004D1406"/>
    <w:rsid w:val="004D17A1"/>
    <w:rsid w:val="004D1AEF"/>
    <w:rsid w:val="004D209D"/>
    <w:rsid w:val="004D20EE"/>
    <w:rsid w:val="004D2382"/>
    <w:rsid w:val="004D2937"/>
    <w:rsid w:val="004D2970"/>
    <w:rsid w:val="004D331B"/>
    <w:rsid w:val="004D33F3"/>
    <w:rsid w:val="004D4110"/>
    <w:rsid w:val="004D44FF"/>
    <w:rsid w:val="004D4E42"/>
    <w:rsid w:val="004D507F"/>
    <w:rsid w:val="004D58E0"/>
    <w:rsid w:val="004D5A69"/>
    <w:rsid w:val="004D704C"/>
    <w:rsid w:val="004D717E"/>
    <w:rsid w:val="004D7895"/>
    <w:rsid w:val="004D7909"/>
    <w:rsid w:val="004E002C"/>
    <w:rsid w:val="004E01E1"/>
    <w:rsid w:val="004E01ED"/>
    <w:rsid w:val="004E04AE"/>
    <w:rsid w:val="004E11BE"/>
    <w:rsid w:val="004E12F5"/>
    <w:rsid w:val="004E1598"/>
    <w:rsid w:val="004E161F"/>
    <w:rsid w:val="004E1B3F"/>
    <w:rsid w:val="004E1FE1"/>
    <w:rsid w:val="004E2130"/>
    <w:rsid w:val="004E2315"/>
    <w:rsid w:val="004E24F1"/>
    <w:rsid w:val="004E2886"/>
    <w:rsid w:val="004E2A90"/>
    <w:rsid w:val="004E354D"/>
    <w:rsid w:val="004E357C"/>
    <w:rsid w:val="004E38B4"/>
    <w:rsid w:val="004E3A66"/>
    <w:rsid w:val="004E3ABF"/>
    <w:rsid w:val="004E456D"/>
    <w:rsid w:val="004E45EC"/>
    <w:rsid w:val="004E46F2"/>
    <w:rsid w:val="004E5061"/>
    <w:rsid w:val="004E6C53"/>
    <w:rsid w:val="004E71D4"/>
    <w:rsid w:val="004E7322"/>
    <w:rsid w:val="004F0083"/>
    <w:rsid w:val="004F047F"/>
    <w:rsid w:val="004F08D4"/>
    <w:rsid w:val="004F0904"/>
    <w:rsid w:val="004F0C3A"/>
    <w:rsid w:val="004F140F"/>
    <w:rsid w:val="004F1504"/>
    <w:rsid w:val="004F16A6"/>
    <w:rsid w:val="004F180C"/>
    <w:rsid w:val="004F2D79"/>
    <w:rsid w:val="004F2E6E"/>
    <w:rsid w:val="004F3046"/>
    <w:rsid w:val="004F315C"/>
    <w:rsid w:val="004F3460"/>
    <w:rsid w:val="004F34A7"/>
    <w:rsid w:val="004F3796"/>
    <w:rsid w:val="004F3D71"/>
    <w:rsid w:val="004F45EA"/>
    <w:rsid w:val="004F4618"/>
    <w:rsid w:val="004F4742"/>
    <w:rsid w:val="004F4867"/>
    <w:rsid w:val="004F4869"/>
    <w:rsid w:val="004F4881"/>
    <w:rsid w:val="004F4E9A"/>
    <w:rsid w:val="004F5357"/>
    <w:rsid w:val="004F55CC"/>
    <w:rsid w:val="004F5AED"/>
    <w:rsid w:val="004F5F70"/>
    <w:rsid w:val="004F6144"/>
    <w:rsid w:val="004F6CC0"/>
    <w:rsid w:val="004F6DEB"/>
    <w:rsid w:val="004F6E4C"/>
    <w:rsid w:val="004F7E8A"/>
    <w:rsid w:val="004F7EB1"/>
    <w:rsid w:val="004F7ED4"/>
    <w:rsid w:val="00500001"/>
    <w:rsid w:val="005009A6"/>
    <w:rsid w:val="00500BAA"/>
    <w:rsid w:val="00500DA5"/>
    <w:rsid w:val="00501874"/>
    <w:rsid w:val="005018B0"/>
    <w:rsid w:val="0050255A"/>
    <w:rsid w:val="005025E9"/>
    <w:rsid w:val="00502781"/>
    <w:rsid w:val="0050282B"/>
    <w:rsid w:val="00502CF5"/>
    <w:rsid w:val="00503454"/>
    <w:rsid w:val="00503BBC"/>
    <w:rsid w:val="00503C59"/>
    <w:rsid w:val="00503C9D"/>
    <w:rsid w:val="00503CA7"/>
    <w:rsid w:val="00504330"/>
    <w:rsid w:val="00504456"/>
    <w:rsid w:val="00504C15"/>
    <w:rsid w:val="0050519D"/>
    <w:rsid w:val="00505A1F"/>
    <w:rsid w:val="00505BFA"/>
    <w:rsid w:val="00505CA8"/>
    <w:rsid w:val="00505E71"/>
    <w:rsid w:val="005066FA"/>
    <w:rsid w:val="00506C66"/>
    <w:rsid w:val="00506D18"/>
    <w:rsid w:val="00506E11"/>
    <w:rsid w:val="005077FF"/>
    <w:rsid w:val="00510536"/>
    <w:rsid w:val="00510D72"/>
    <w:rsid w:val="005115F7"/>
    <w:rsid w:val="00511858"/>
    <w:rsid w:val="00512336"/>
    <w:rsid w:val="005124AD"/>
    <w:rsid w:val="00512607"/>
    <w:rsid w:val="005130EB"/>
    <w:rsid w:val="00513674"/>
    <w:rsid w:val="005138CB"/>
    <w:rsid w:val="005144E3"/>
    <w:rsid w:val="00514D51"/>
    <w:rsid w:val="00515211"/>
    <w:rsid w:val="00515B49"/>
    <w:rsid w:val="00515C5F"/>
    <w:rsid w:val="00515D85"/>
    <w:rsid w:val="00515E87"/>
    <w:rsid w:val="00515EE6"/>
    <w:rsid w:val="005163E2"/>
    <w:rsid w:val="00516587"/>
    <w:rsid w:val="00516B67"/>
    <w:rsid w:val="00517831"/>
    <w:rsid w:val="00517B79"/>
    <w:rsid w:val="00517F23"/>
    <w:rsid w:val="005206CE"/>
    <w:rsid w:val="00520CC8"/>
    <w:rsid w:val="00521174"/>
    <w:rsid w:val="00521733"/>
    <w:rsid w:val="005217E5"/>
    <w:rsid w:val="005221D2"/>
    <w:rsid w:val="0052234C"/>
    <w:rsid w:val="00522BA3"/>
    <w:rsid w:val="00523058"/>
    <w:rsid w:val="00523101"/>
    <w:rsid w:val="005233B7"/>
    <w:rsid w:val="00523730"/>
    <w:rsid w:val="00523F72"/>
    <w:rsid w:val="00523FCA"/>
    <w:rsid w:val="00524483"/>
    <w:rsid w:val="0052538C"/>
    <w:rsid w:val="00525830"/>
    <w:rsid w:val="00525EE0"/>
    <w:rsid w:val="005266EC"/>
    <w:rsid w:val="00526F6F"/>
    <w:rsid w:val="00526FA4"/>
    <w:rsid w:val="0053071C"/>
    <w:rsid w:val="005309CA"/>
    <w:rsid w:val="00530A98"/>
    <w:rsid w:val="00530C1E"/>
    <w:rsid w:val="00530E23"/>
    <w:rsid w:val="00530F0F"/>
    <w:rsid w:val="005312A7"/>
    <w:rsid w:val="005328EC"/>
    <w:rsid w:val="005329E4"/>
    <w:rsid w:val="005332B5"/>
    <w:rsid w:val="005332F8"/>
    <w:rsid w:val="005340DD"/>
    <w:rsid w:val="005343BA"/>
    <w:rsid w:val="0053492E"/>
    <w:rsid w:val="00534BB0"/>
    <w:rsid w:val="00535343"/>
    <w:rsid w:val="00535396"/>
    <w:rsid w:val="005354C6"/>
    <w:rsid w:val="005356A9"/>
    <w:rsid w:val="00535B15"/>
    <w:rsid w:val="00535D83"/>
    <w:rsid w:val="005364A2"/>
    <w:rsid w:val="00536590"/>
    <w:rsid w:val="005368F0"/>
    <w:rsid w:val="00536A14"/>
    <w:rsid w:val="00536EB7"/>
    <w:rsid w:val="00537329"/>
    <w:rsid w:val="005377D0"/>
    <w:rsid w:val="00537993"/>
    <w:rsid w:val="00539E8C"/>
    <w:rsid w:val="00540480"/>
    <w:rsid w:val="0054070B"/>
    <w:rsid w:val="0054079F"/>
    <w:rsid w:val="00540B7C"/>
    <w:rsid w:val="00540CC1"/>
    <w:rsid w:val="00540FC6"/>
    <w:rsid w:val="005415A5"/>
    <w:rsid w:val="00541616"/>
    <w:rsid w:val="0054175C"/>
    <w:rsid w:val="00542009"/>
    <w:rsid w:val="005421D0"/>
    <w:rsid w:val="00543455"/>
    <w:rsid w:val="005436FD"/>
    <w:rsid w:val="005438F9"/>
    <w:rsid w:val="00543B58"/>
    <w:rsid w:val="00543FE7"/>
    <w:rsid w:val="00544871"/>
    <w:rsid w:val="00545565"/>
    <w:rsid w:val="00545D0A"/>
    <w:rsid w:val="005465FD"/>
    <w:rsid w:val="005467BE"/>
    <w:rsid w:val="00546E02"/>
    <w:rsid w:val="00547471"/>
    <w:rsid w:val="00550012"/>
    <w:rsid w:val="005501D9"/>
    <w:rsid w:val="005508AE"/>
    <w:rsid w:val="005516AF"/>
    <w:rsid w:val="00551E51"/>
    <w:rsid w:val="00552038"/>
    <w:rsid w:val="00553181"/>
    <w:rsid w:val="0055354A"/>
    <w:rsid w:val="00553731"/>
    <w:rsid w:val="00553A50"/>
    <w:rsid w:val="00553B5C"/>
    <w:rsid w:val="00553D13"/>
    <w:rsid w:val="00553E1E"/>
    <w:rsid w:val="00553F62"/>
    <w:rsid w:val="00553FA1"/>
    <w:rsid w:val="0055445C"/>
    <w:rsid w:val="00554CC4"/>
    <w:rsid w:val="0055516D"/>
    <w:rsid w:val="00555D65"/>
    <w:rsid w:val="00555E6D"/>
    <w:rsid w:val="005563E5"/>
    <w:rsid w:val="005567F9"/>
    <w:rsid w:val="00556DB3"/>
    <w:rsid w:val="0055742C"/>
    <w:rsid w:val="005600C1"/>
    <w:rsid w:val="00560646"/>
    <w:rsid w:val="00561082"/>
    <w:rsid w:val="00561370"/>
    <w:rsid w:val="005622FE"/>
    <w:rsid w:val="005624C2"/>
    <w:rsid w:val="005625B5"/>
    <w:rsid w:val="00562907"/>
    <w:rsid w:val="00562958"/>
    <w:rsid w:val="00562B9F"/>
    <w:rsid w:val="00563734"/>
    <w:rsid w:val="005639C9"/>
    <w:rsid w:val="00563AF4"/>
    <w:rsid w:val="00563B8A"/>
    <w:rsid w:val="00563E1E"/>
    <w:rsid w:val="005640A4"/>
    <w:rsid w:val="0056452C"/>
    <w:rsid w:val="005648A7"/>
    <w:rsid w:val="00564A1E"/>
    <w:rsid w:val="00564B53"/>
    <w:rsid w:val="005650DA"/>
    <w:rsid w:val="00565B63"/>
    <w:rsid w:val="00565BAF"/>
    <w:rsid w:val="00565FFD"/>
    <w:rsid w:val="0056611B"/>
    <w:rsid w:val="00566A1D"/>
    <w:rsid w:val="00566D4A"/>
    <w:rsid w:val="00567F2E"/>
    <w:rsid w:val="0057038B"/>
    <w:rsid w:val="005706FE"/>
    <w:rsid w:val="00570E43"/>
    <w:rsid w:val="00570FAB"/>
    <w:rsid w:val="00571A2E"/>
    <w:rsid w:val="00571AE7"/>
    <w:rsid w:val="00571DF0"/>
    <w:rsid w:val="00571F75"/>
    <w:rsid w:val="00572420"/>
    <w:rsid w:val="005728C8"/>
    <w:rsid w:val="00573A76"/>
    <w:rsid w:val="00573B1C"/>
    <w:rsid w:val="00573B54"/>
    <w:rsid w:val="0057492B"/>
    <w:rsid w:val="00574C8C"/>
    <w:rsid w:val="00574C97"/>
    <w:rsid w:val="00574F06"/>
    <w:rsid w:val="005753DA"/>
    <w:rsid w:val="005754E6"/>
    <w:rsid w:val="005754F3"/>
    <w:rsid w:val="005756FE"/>
    <w:rsid w:val="00575F9C"/>
    <w:rsid w:val="00575FD9"/>
    <w:rsid w:val="0057698E"/>
    <w:rsid w:val="00576E04"/>
    <w:rsid w:val="00576E4A"/>
    <w:rsid w:val="00576EF7"/>
    <w:rsid w:val="00576FD2"/>
    <w:rsid w:val="005771DC"/>
    <w:rsid w:val="005777AE"/>
    <w:rsid w:val="00578294"/>
    <w:rsid w:val="00581287"/>
    <w:rsid w:val="0058189C"/>
    <w:rsid w:val="0058194E"/>
    <w:rsid w:val="00583002"/>
    <w:rsid w:val="005831D3"/>
    <w:rsid w:val="00583901"/>
    <w:rsid w:val="00583B3F"/>
    <w:rsid w:val="00584498"/>
    <w:rsid w:val="0058453D"/>
    <w:rsid w:val="005846B7"/>
    <w:rsid w:val="005848CB"/>
    <w:rsid w:val="00584A36"/>
    <w:rsid w:val="00584BD9"/>
    <w:rsid w:val="00585603"/>
    <w:rsid w:val="00585971"/>
    <w:rsid w:val="00585AC0"/>
    <w:rsid w:val="00585C22"/>
    <w:rsid w:val="00585CF7"/>
    <w:rsid w:val="005865AA"/>
    <w:rsid w:val="0058698E"/>
    <w:rsid w:val="0058741E"/>
    <w:rsid w:val="005876BC"/>
    <w:rsid w:val="0058797A"/>
    <w:rsid w:val="00590212"/>
    <w:rsid w:val="0059062D"/>
    <w:rsid w:val="005906FB"/>
    <w:rsid w:val="005909F9"/>
    <w:rsid w:val="00590C34"/>
    <w:rsid w:val="00590FB3"/>
    <w:rsid w:val="00591468"/>
    <w:rsid w:val="00591A2F"/>
    <w:rsid w:val="00591EFC"/>
    <w:rsid w:val="005920E7"/>
    <w:rsid w:val="0059217F"/>
    <w:rsid w:val="005921E4"/>
    <w:rsid w:val="005921FC"/>
    <w:rsid w:val="005923D7"/>
    <w:rsid w:val="00592719"/>
    <w:rsid w:val="00592743"/>
    <w:rsid w:val="005927CE"/>
    <w:rsid w:val="005928CF"/>
    <w:rsid w:val="00592B2A"/>
    <w:rsid w:val="00593079"/>
    <w:rsid w:val="00593208"/>
    <w:rsid w:val="00593E17"/>
    <w:rsid w:val="00593F88"/>
    <w:rsid w:val="0059514A"/>
    <w:rsid w:val="0059540D"/>
    <w:rsid w:val="00595600"/>
    <w:rsid w:val="00595B79"/>
    <w:rsid w:val="00595EE1"/>
    <w:rsid w:val="0059636D"/>
    <w:rsid w:val="0059646F"/>
    <w:rsid w:val="005964A5"/>
    <w:rsid w:val="005966CC"/>
    <w:rsid w:val="00596E75"/>
    <w:rsid w:val="005A074F"/>
    <w:rsid w:val="005A0BD2"/>
    <w:rsid w:val="005A0DF3"/>
    <w:rsid w:val="005A0EBC"/>
    <w:rsid w:val="005A1384"/>
    <w:rsid w:val="005A185C"/>
    <w:rsid w:val="005A1A1B"/>
    <w:rsid w:val="005A1C7B"/>
    <w:rsid w:val="005A1E44"/>
    <w:rsid w:val="005A1F32"/>
    <w:rsid w:val="005A23E3"/>
    <w:rsid w:val="005A24B3"/>
    <w:rsid w:val="005A2BC4"/>
    <w:rsid w:val="005A31AF"/>
    <w:rsid w:val="005A385F"/>
    <w:rsid w:val="005A3D1C"/>
    <w:rsid w:val="005A40C4"/>
    <w:rsid w:val="005A4113"/>
    <w:rsid w:val="005A4186"/>
    <w:rsid w:val="005A4778"/>
    <w:rsid w:val="005A4809"/>
    <w:rsid w:val="005A4CDD"/>
    <w:rsid w:val="005A4F4E"/>
    <w:rsid w:val="005A52D6"/>
    <w:rsid w:val="005A542B"/>
    <w:rsid w:val="005A5F8C"/>
    <w:rsid w:val="005A60ED"/>
    <w:rsid w:val="005A65E3"/>
    <w:rsid w:val="005A6B7D"/>
    <w:rsid w:val="005A6D57"/>
    <w:rsid w:val="005A732C"/>
    <w:rsid w:val="005A763A"/>
    <w:rsid w:val="005A7700"/>
    <w:rsid w:val="005A7F70"/>
    <w:rsid w:val="005B0AF3"/>
    <w:rsid w:val="005B0F24"/>
    <w:rsid w:val="005B1F28"/>
    <w:rsid w:val="005B3AB9"/>
    <w:rsid w:val="005B3B46"/>
    <w:rsid w:val="005B4292"/>
    <w:rsid w:val="005B457B"/>
    <w:rsid w:val="005B48FE"/>
    <w:rsid w:val="005B4E2B"/>
    <w:rsid w:val="005B5037"/>
    <w:rsid w:val="005B544C"/>
    <w:rsid w:val="005B577F"/>
    <w:rsid w:val="005B5CF5"/>
    <w:rsid w:val="005B6332"/>
    <w:rsid w:val="005B64A8"/>
    <w:rsid w:val="005B68FE"/>
    <w:rsid w:val="005B6CD0"/>
    <w:rsid w:val="005B6D27"/>
    <w:rsid w:val="005B6FC8"/>
    <w:rsid w:val="005B6FCA"/>
    <w:rsid w:val="005B7478"/>
    <w:rsid w:val="005B7709"/>
    <w:rsid w:val="005B77AD"/>
    <w:rsid w:val="005C0265"/>
    <w:rsid w:val="005C035F"/>
    <w:rsid w:val="005C04F2"/>
    <w:rsid w:val="005C0563"/>
    <w:rsid w:val="005C07ED"/>
    <w:rsid w:val="005C087E"/>
    <w:rsid w:val="005C0912"/>
    <w:rsid w:val="005C0B7B"/>
    <w:rsid w:val="005C165F"/>
    <w:rsid w:val="005C18A4"/>
    <w:rsid w:val="005C1E1F"/>
    <w:rsid w:val="005C27DB"/>
    <w:rsid w:val="005C30EC"/>
    <w:rsid w:val="005C3AF3"/>
    <w:rsid w:val="005C46BA"/>
    <w:rsid w:val="005C488D"/>
    <w:rsid w:val="005C4E70"/>
    <w:rsid w:val="005C503C"/>
    <w:rsid w:val="005C53BA"/>
    <w:rsid w:val="005C5650"/>
    <w:rsid w:val="005C569B"/>
    <w:rsid w:val="005C5C86"/>
    <w:rsid w:val="005C7DB5"/>
    <w:rsid w:val="005C7F9A"/>
    <w:rsid w:val="005D004C"/>
    <w:rsid w:val="005D00BF"/>
    <w:rsid w:val="005D0C71"/>
    <w:rsid w:val="005D182E"/>
    <w:rsid w:val="005D1959"/>
    <w:rsid w:val="005D1ADF"/>
    <w:rsid w:val="005D229F"/>
    <w:rsid w:val="005D2816"/>
    <w:rsid w:val="005D2B12"/>
    <w:rsid w:val="005D2BAD"/>
    <w:rsid w:val="005D2E9F"/>
    <w:rsid w:val="005D2F7A"/>
    <w:rsid w:val="005D3001"/>
    <w:rsid w:val="005D32F6"/>
    <w:rsid w:val="005D3508"/>
    <w:rsid w:val="005D3676"/>
    <w:rsid w:val="005D3D08"/>
    <w:rsid w:val="005D3E9D"/>
    <w:rsid w:val="005D4BB5"/>
    <w:rsid w:val="005D5023"/>
    <w:rsid w:val="005D5874"/>
    <w:rsid w:val="005D5BE0"/>
    <w:rsid w:val="005D5C7E"/>
    <w:rsid w:val="005D725B"/>
    <w:rsid w:val="005D744E"/>
    <w:rsid w:val="005D7568"/>
    <w:rsid w:val="005D7A78"/>
    <w:rsid w:val="005D7C27"/>
    <w:rsid w:val="005E0017"/>
    <w:rsid w:val="005E04C1"/>
    <w:rsid w:val="005E0736"/>
    <w:rsid w:val="005E0AE1"/>
    <w:rsid w:val="005E0EF0"/>
    <w:rsid w:val="005E1007"/>
    <w:rsid w:val="005E11DE"/>
    <w:rsid w:val="005E132A"/>
    <w:rsid w:val="005E1688"/>
    <w:rsid w:val="005E184B"/>
    <w:rsid w:val="005E1AC4"/>
    <w:rsid w:val="005E2A5A"/>
    <w:rsid w:val="005E2BEA"/>
    <w:rsid w:val="005E2D21"/>
    <w:rsid w:val="005E341A"/>
    <w:rsid w:val="005E4015"/>
    <w:rsid w:val="005E404C"/>
    <w:rsid w:val="005E4291"/>
    <w:rsid w:val="005E459F"/>
    <w:rsid w:val="005E4677"/>
    <w:rsid w:val="005E46A3"/>
    <w:rsid w:val="005E4751"/>
    <w:rsid w:val="005E4FD6"/>
    <w:rsid w:val="005E5339"/>
    <w:rsid w:val="005E556A"/>
    <w:rsid w:val="005E5622"/>
    <w:rsid w:val="005E5804"/>
    <w:rsid w:val="005E58B7"/>
    <w:rsid w:val="005E59D0"/>
    <w:rsid w:val="005E6646"/>
    <w:rsid w:val="005E69A2"/>
    <w:rsid w:val="005E69D0"/>
    <w:rsid w:val="005E6C44"/>
    <w:rsid w:val="005E754D"/>
    <w:rsid w:val="005F0468"/>
    <w:rsid w:val="005F0541"/>
    <w:rsid w:val="005F0633"/>
    <w:rsid w:val="005F10E5"/>
    <w:rsid w:val="005F249D"/>
    <w:rsid w:val="005F2BCF"/>
    <w:rsid w:val="005F2E21"/>
    <w:rsid w:val="005F33B4"/>
    <w:rsid w:val="005F3C8B"/>
    <w:rsid w:val="005F4107"/>
    <w:rsid w:val="005F41B4"/>
    <w:rsid w:val="005F426F"/>
    <w:rsid w:val="005F4B1E"/>
    <w:rsid w:val="005F4DA2"/>
    <w:rsid w:val="005F4E13"/>
    <w:rsid w:val="005F5F46"/>
    <w:rsid w:val="005F7488"/>
    <w:rsid w:val="005F7570"/>
    <w:rsid w:val="00600474"/>
    <w:rsid w:val="00600848"/>
    <w:rsid w:val="00600CCC"/>
    <w:rsid w:val="00600D63"/>
    <w:rsid w:val="00601013"/>
    <w:rsid w:val="00601CF7"/>
    <w:rsid w:val="00601D21"/>
    <w:rsid w:val="00601DD1"/>
    <w:rsid w:val="006020C3"/>
    <w:rsid w:val="006026F8"/>
    <w:rsid w:val="00602DF5"/>
    <w:rsid w:val="00602EDC"/>
    <w:rsid w:val="006033D4"/>
    <w:rsid w:val="00603617"/>
    <w:rsid w:val="0060374A"/>
    <w:rsid w:val="006044BE"/>
    <w:rsid w:val="006047A1"/>
    <w:rsid w:val="00604D4C"/>
    <w:rsid w:val="006054B6"/>
    <w:rsid w:val="006059B9"/>
    <w:rsid w:val="00605C1E"/>
    <w:rsid w:val="00605CD8"/>
    <w:rsid w:val="006061E3"/>
    <w:rsid w:val="0060630F"/>
    <w:rsid w:val="006065BD"/>
    <w:rsid w:val="00606768"/>
    <w:rsid w:val="0060733F"/>
    <w:rsid w:val="00607351"/>
    <w:rsid w:val="00607E78"/>
    <w:rsid w:val="006102CF"/>
    <w:rsid w:val="006106F7"/>
    <w:rsid w:val="00610E18"/>
    <w:rsid w:val="00610EDC"/>
    <w:rsid w:val="00611057"/>
    <w:rsid w:val="0061127D"/>
    <w:rsid w:val="006117CE"/>
    <w:rsid w:val="00611A63"/>
    <w:rsid w:val="00611E91"/>
    <w:rsid w:val="00611F10"/>
    <w:rsid w:val="006122D6"/>
    <w:rsid w:val="006124C7"/>
    <w:rsid w:val="006125E3"/>
    <w:rsid w:val="00612685"/>
    <w:rsid w:val="006129A8"/>
    <w:rsid w:val="00612A56"/>
    <w:rsid w:val="00612D98"/>
    <w:rsid w:val="00613A6F"/>
    <w:rsid w:val="00613CA8"/>
    <w:rsid w:val="0061440C"/>
    <w:rsid w:val="0061458C"/>
    <w:rsid w:val="006152FA"/>
    <w:rsid w:val="00615312"/>
    <w:rsid w:val="00615562"/>
    <w:rsid w:val="00615BF5"/>
    <w:rsid w:val="00616142"/>
    <w:rsid w:val="006161BB"/>
    <w:rsid w:val="006163F4"/>
    <w:rsid w:val="00616E36"/>
    <w:rsid w:val="00617BDD"/>
    <w:rsid w:val="00620327"/>
    <w:rsid w:val="006204C2"/>
    <w:rsid w:val="0062057C"/>
    <w:rsid w:val="00620597"/>
    <w:rsid w:val="00620A52"/>
    <w:rsid w:val="006211FE"/>
    <w:rsid w:val="00621FEA"/>
    <w:rsid w:val="00622270"/>
    <w:rsid w:val="006231C6"/>
    <w:rsid w:val="00623D7A"/>
    <w:rsid w:val="00623F37"/>
    <w:rsid w:val="00624077"/>
    <w:rsid w:val="0062410D"/>
    <w:rsid w:val="0062433E"/>
    <w:rsid w:val="006246A2"/>
    <w:rsid w:val="00624AFD"/>
    <w:rsid w:val="00624AFF"/>
    <w:rsid w:val="00624FCB"/>
    <w:rsid w:val="00625E20"/>
    <w:rsid w:val="006265A4"/>
    <w:rsid w:val="00626651"/>
    <w:rsid w:val="00626C5D"/>
    <w:rsid w:val="0062719F"/>
    <w:rsid w:val="00627326"/>
    <w:rsid w:val="00627CDC"/>
    <w:rsid w:val="0063088A"/>
    <w:rsid w:val="00630BDD"/>
    <w:rsid w:val="00630C62"/>
    <w:rsid w:val="00631017"/>
    <w:rsid w:val="00631241"/>
    <w:rsid w:val="006313CD"/>
    <w:rsid w:val="006314A1"/>
    <w:rsid w:val="0063191D"/>
    <w:rsid w:val="00631C64"/>
    <w:rsid w:val="00631C8E"/>
    <w:rsid w:val="00631DD4"/>
    <w:rsid w:val="00631F1E"/>
    <w:rsid w:val="00631FFC"/>
    <w:rsid w:val="0063205E"/>
    <w:rsid w:val="006324F6"/>
    <w:rsid w:val="00632B45"/>
    <w:rsid w:val="00632F0C"/>
    <w:rsid w:val="00633304"/>
    <w:rsid w:val="006334B3"/>
    <w:rsid w:val="00633C64"/>
    <w:rsid w:val="00633D0B"/>
    <w:rsid w:val="00634014"/>
    <w:rsid w:val="00634137"/>
    <w:rsid w:val="00634145"/>
    <w:rsid w:val="00634C73"/>
    <w:rsid w:val="00635702"/>
    <w:rsid w:val="00635C62"/>
    <w:rsid w:val="00635E2E"/>
    <w:rsid w:val="0063605D"/>
    <w:rsid w:val="006367C5"/>
    <w:rsid w:val="00636B4D"/>
    <w:rsid w:val="00636D96"/>
    <w:rsid w:val="00637926"/>
    <w:rsid w:val="0064055C"/>
    <w:rsid w:val="00640ED9"/>
    <w:rsid w:val="00640FAF"/>
    <w:rsid w:val="00641077"/>
    <w:rsid w:val="00641D4D"/>
    <w:rsid w:val="00642229"/>
    <w:rsid w:val="006426D9"/>
    <w:rsid w:val="006428B8"/>
    <w:rsid w:val="00643191"/>
    <w:rsid w:val="0064354D"/>
    <w:rsid w:val="006437AE"/>
    <w:rsid w:val="00643AC6"/>
    <w:rsid w:val="00644875"/>
    <w:rsid w:val="006449D4"/>
    <w:rsid w:val="00644CFA"/>
    <w:rsid w:val="00644E3B"/>
    <w:rsid w:val="00645243"/>
    <w:rsid w:val="0064560E"/>
    <w:rsid w:val="006457A2"/>
    <w:rsid w:val="00645BB4"/>
    <w:rsid w:val="006460E2"/>
    <w:rsid w:val="00646425"/>
    <w:rsid w:val="00646BD8"/>
    <w:rsid w:val="00647595"/>
    <w:rsid w:val="00647733"/>
    <w:rsid w:val="006478E7"/>
    <w:rsid w:val="00647A08"/>
    <w:rsid w:val="00647BA0"/>
    <w:rsid w:val="00647C55"/>
    <w:rsid w:val="0065024A"/>
    <w:rsid w:val="006508EC"/>
    <w:rsid w:val="00650D24"/>
    <w:rsid w:val="00650DCE"/>
    <w:rsid w:val="00650F7A"/>
    <w:rsid w:val="00651095"/>
    <w:rsid w:val="00651364"/>
    <w:rsid w:val="0065151B"/>
    <w:rsid w:val="00651833"/>
    <w:rsid w:val="00651C73"/>
    <w:rsid w:val="0065205D"/>
    <w:rsid w:val="00652829"/>
    <w:rsid w:val="00652D4D"/>
    <w:rsid w:val="00652E0E"/>
    <w:rsid w:val="006533B1"/>
    <w:rsid w:val="006538C6"/>
    <w:rsid w:val="00654AFE"/>
    <w:rsid w:val="00654B87"/>
    <w:rsid w:val="00654BDC"/>
    <w:rsid w:val="00654C4B"/>
    <w:rsid w:val="0065504C"/>
    <w:rsid w:val="00655402"/>
    <w:rsid w:val="0065544C"/>
    <w:rsid w:val="006555ED"/>
    <w:rsid w:val="006559C3"/>
    <w:rsid w:val="00656140"/>
    <w:rsid w:val="00656754"/>
    <w:rsid w:val="00656C4F"/>
    <w:rsid w:val="00656DC8"/>
    <w:rsid w:val="00656F86"/>
    <w:rsid w:val="00657305"/>
    <w:rsid w:val="00660632"/>
    <w:rsid w:val="00660BE7"/>
    <w:rsid w:val="00660BFD"/>
    <w:rsid w:val="00660D88"/>
    <w:rsid w:val="006616B3"/>
    <w:rsid w:val="00661B7F"/>
    <w:rsid w:val="00661BA6"/>
    <w:rsid w:val="00661CE5"/>
    <w:rsid w:val="006625BD"/>
    <w:rsid w:val="00662F22"/>
    <w:rsid w:val="00663013"/>
    <w:rsid w:val="00663707"/>
    <w:rsid w:val="00663F21"/>
    <w:rsid w:val="00664F30"/>
    <w:rsid w:val="00665139"/>
    <w:rsid w:val="00665219"/>
    <w:rsid w:val="006656FD"/>
    <w:rsid w:val="0066594E"/>
    <w:rsid w:val="006663C6"/>
    <w:rsid w:val="00666BF6"/>
    <w:rsid w:val="00666DDC"/>
    <w:rsid w:val="00666EEA"/>
    <w:rsid w:val="006671D6"/>
    <w:rsid w:val="006673DB"/>
    <w:rsid w:val="006674F2"/>
    <w:rsid w:val="00667641"/>
    <w:rsid w:val="00667F03"/>
    <w:rsid w:val="006701CF"/>
    <w:rsid w:val="00670D4C"/>
    <w:rsid w:val="00671784"/>
    <w:rsid w:val="00671F93"/>
    <w:rsid w:val="006725CA"/>
    <w:rsid w:val="00672C1A"/>
    <w:rsid w:val="00672ECE"/>
    <w:rsid w:val="00672F93"/>
    <w:rsid w:val="0067346B"/>
    <w:rsid w:val="00673495"/>
    <w:rsid w:val="006735CE"/>
    <w:rsid w:val="00675159"/>
    <w:rsid w:val="006754B4"/>
    <w:rsid w:val="00676728"/>
    <w:rsid w:val="006767E2"/>
    <w:rsid w:val="00676E55"/>
    <w:rsid w:val="00677AE3"/>
    <w:rsid w:val="00677CF7"/>
    <w:rsid w:val="00677E35"/>
    <w:rsid w:val="00677F17"/>
    <w:rsid w:val="006801C0"/>
    <w:rsid w:val="006801ED"/>
    <w:rsid w:val="006802C7"/>
    <w:rsid w:val="00681FA8"/>
    <w:rsid w:val="006827CE"/>
    <w:rsid w:val="00683444"/>
    <w:rsid w:val="006836EB"/>
    <w:rsid w:val="006837D3"/>
    <w:rsid w:val="006839C5"/>
    <w:rsid w:val="00683CAA"/>
    <w:rsid w:val="00683EF7"/>
    <w:rsid w:val="006840EB"/>
    <w:rsid w:val="00684168"/>
    <w:rsid w:val="006846D5"/>
    <w:rsid w:val="00684A66"/>
    <w:rsid w:val="00684B1C"/>
    <w:rsid w:val="00685355"/>
    <w:rsid w:val="006853C5"/>
    <w:rsid w:val="00686186"/>
    <w:rsid w:val="006862AF"/>
    <w:rsid w:val="00686360"/>
    <w:rsid w:val="00686460"/>
    <w:rsid w:val="00686872"/>
    <w:rsid w:val="00686A31"/>
    <w:rsid w:val="00686EED"/>
    <w:rsid w:val="00686F19"/>
    <w:rsid w:val="006872B3"/>
    <w:rsid w:val="0068788A"/>
    <w:rsid w:val="00687BFF"/>
    <w:rsid w:val="00687FE2"/>
    <w:rsid w:val="00690FE6"/>
    <w:rsid w:val="00691136"/>
    <w:rsid w:val="00691B8E"/>
    <w:rsid w:val="0069211B"/>
    <w:rsid w:val="00692230"/>
    <w:rsid w:val="00692647"/>
    <w:rsid w:val="006942A7"/>
    <w:rsid w:val="00694A14"/>
    <w:rsid w:val="006951F2"/>
    <w:rsid w:val="00695D14"/>
    <w:rsid w:val="00696AA8"/>
    <w:rsid w:val="00696D20"/>
    <w:rsid w:val="006975EA"/>
    <w:rsid w:val="0069799C"/>
    <w:rsid w:val="00697EEE"/>
    <w:rsid w:val="006A04B3"/>
    <w:rsid w:val="006A0845"/>
    <w:rsid w:val="006A0910"/>
    <w:rsid w:val="006A0A41"/>
    <w:rsid w:val="006A0F51"/>
    <w:rsid w:val="006A1285"/>
    <w:rsid w:val="006A1F70"/>
    <w:rsid w:val="006A35D2"/>
    <w:rsid w:val="006A467F"/>
    <w:rsid w:val="006A4E0D"/>
    <w:rsid w:val="006A50DC"/>
    <w:rsid w:val="006A525E"/>
    <w:rsid w:val="006A6172"/>
    <w:rsid w:val="006A6B66"/>
    <w:rsid w:val="006A71D6"/>
    <w:rsid w:val="006A71DD"/>
    <w:rsid w:val="006A74B8"/>
    <w:rsid w:val="006A7929"/>
    <w:rsid w:val="006B034C"/>
    <w:rsid w:val="006B0525"/>
    <w:rsid w:val="006B0836"/>
    <w:rsid w:val="006B0A8D"/>
    <w:rsid w:val="006B0B33"/>
    <w:rsid w:val="006B0D02"/>
    <w:rsid w:val="006B0D7F"/>
    <w:rsid w:val="006B10B8"/>
    <w:rsid w:val="006B1333"/>
    <w:rsid w:val="006B14C5"/>
    <w:rsid w:val="006B1A54"/>
    <w:rsid w:val="006B1B6C"/>
    <w:rsid w:val="006B1E4E"/>
    <w:rsid w:val="006B201B"/>
    <w:rsid w:val="006B25F5"/>
    <w:rsid w:val="006B2653"/>
    <w:rsid w:val="006B2862"/>
    <w:rsid w:val="006B28E3"/>
    <w:rsid w:val="006B31F3"/>
    <w:rsid w:val="006B3350"/>
    <w:rsid w:val="006B3365"/>
    <w:rsid w:val="006B33B9"/>
    <w:rsid w:val="006B3585"/>
    <w:rsid w:val="006B3702"/>
    <w:rsid w:val="006B37C4"/>
    <w:rsid w:val="006B38C6"/>
    <w:rsid w:val="006B4C9A"/>
    <w:rsid w:val="006B53F8"/>
    <w:rsid w:val="006B544D"/>
    <w:rsid w:val="006B5604"/>
    <w:rsid w:val="006B5C16"/>
    <w:rsid w:val="006B5D75"/>
    <w:rsid w:val="006B6CCD"/>
    <w:rsid w:val="006B6F00"/>
    <w:rsid w:val="006B7111"/>
    <w:rsid w:val="006B7994"/>
    <w:rsid w:val="006B7A2E"/>
    <w:rsid w:val="006B7AA7"/>
    <w:rsid w:val="006C0C2E"/>
    <w:rsid w:val="006C0E33"/>
    <w:rsid w:val="006C14E6"/>
    <w:rsid w:val="006C15AF"/>
    <w:rsid w:val="006C16C7"/>
    <w:rsid w:val="006C2517"/>
    <w:rsid w:val="006C280D"/>
    <w:rsid w:val="006C3656"/>
    <w:rsid w:val="006C3AA2"/>
    <w:rsid w:val="006C3C92"/>
    <w:rsid w:val="006C41C8"/>
    <w:rsid w:val="006C46CD"/>
    <w:rsid w:val="006C4F5C"/>
    <w:rsid w:val="006C4F9B"/>
    <w:rsid w:val="006C52BC"/>
    <w:rsid w:val="006C5673"/>
    <w:rsid w:val="006C690B"/>
    <w:rsid w:val="006C6DD0"/>
    <w:rsid w:val="006C76CD"/>
    <w:rsid w:val="006C7984"/>
    <w:rsid w:val="006D010D"/>
    <w:rsid w:val="006D0583"/>
    <w:rsid w:val="006D058B"/>
    <w:rsid w:val="006D0CE8"/>
    <w:rsid w:val="006D1089"/>
    <w:rsid w:val="006D19A4"/>
    <w:rsid w:val="006D1ABD"/>
    <w:rsid w:val="006D2351"/>
    <w:rsid w:val="006D268F"/>
    <w:rsid w:val="006D2DEE"/>
    <w:rsid w:val="006D2E98"/>
    <w:rsid w:val="006D2F6C"/>
    <w:rsid w:val="006D3073"/>
    <w:rsid w:val="006D3219"/>
    <w:rsid w:val="006D34C3"/>
    <w:rsid w:val="006D48C0"/>
    <w:rsid w:val="006D48DC"/>
    <w:rsid w:val="006D4B18"/>
    <w:rsid w:val="006D578B"/>
    <w:rsid w:val="006D57B1"/>
    <w:rsid w:val="006D5A8B"/>
    <w:rsid w:val="006D5F28"/>
    <w:rsid w:val="006D696E"/>
    <w:rsid w:val="006D6A15"/>
    <w:rsid w:val="006D7277"/>
    <w:rsid w:val="006D74BE"/>
    <w:rsid w:val="006D7689"/>
    <w:rsid w:val="006E024E"/>
    <w:rsid w:val="006E04EC"/>
    <w:rsid w:val="006E08A2"/>
    <w:rsid w:val="006E09F2"/>
    <w:rsid w:val="006E0F4D"/>
    <w:rsid w:val="006E178F"/>
    <w:rsid w:val="006E1A45"/>
    <w:rsid w:val="006E1D79"/>
    <w:rsid w:val="006E2334"/>
    <w:rsid w:val="006E2682"/>
    <w:rsid w:val="006E2836"/>
    <w:rsid w:val="006E33ED"/>
    <w:rsid w:val="006E3D20"/>
    <w:rsid w:val="006E3D9E"/>
    <w:rsid w:val="006E402F"/>
    <w:rsid w:val="006E496A"/>
    <w:rsid w:val="006E55F4"/>
    <w:rsid w:val="006E5A6A"/>
    <w:rsid w:val="006E5F9B"/>
    <w:rsid w:val="006E6588"/>
    <w:rsid w:val="006E6BE9"/>
    <w:rsid w:val="006E6D34"/>
    <w:rsid w:val="006E7402"/>
    <w:rsid w:val="006E79C1"/>
    <w:rsid w:val="006F01C4"/>
    <w:rsid w:val="006F0610"/>
    <w:rsid w:val="006F0D4C"/>
    <w:rsid w:val="006F154E"/>
    <w:rsid w:val="006F20F1"/>
    <w:rsid w:val="006F2277"/>
    <w:rsid w:val="006F231D"/>
    <w:rsid w:val="006F2635"/>
    <w:rsid w:val="006F2E38"/>
    <w:rsid w:val="006F3377"/>
    <w:rsid w:val="006F3800"/>
    <w:rsid w:val="006F392F"/>
    <w:rsid w:val="006F3ED1"/>
    <w:rsid w:val="006F4368"/>
    <w:rsid w:val="006F463E"/>
    <w:rsid w:val="006F47FF"/>
    <w:rsid w:val="006F4A7E"/>
    <w:rsid w:val="006F5346"/>
    <w:rsid w:val="006F5F0B"/>
    <w:rsid w:val="006F6006"/>
    <w:rsid w:val="006F6472"/>
    <w:rsid w:val="006F6629"/>
    <w:rsid w:val="006F7895"/>
    <w:rsid w:val="006F79DC"/>
    <w:rsid w:val="006F7D63"/>
    <w:rsid w:val="007004BB"/>
    <w:rsid w:val="00700626"/>
    <w:rsid w:val="00700A2A"/>
    <w:rsid w:val="00700C44"/>
    <w:rsid w:val="007012C5"/>
    <w:rsid w:val="007012EC"/>
    <w:rsid w:val="0070185F"/>
    <w:rsid w:val="007021C0"/>
    <w:rsid w:val="007023F5"/>
    <w:rsid w:val="00703764"/>
    <w:rsid w:val="0070382D"/>
    <w:rsid w:val="00703AF5"/>
    <w:rsid w:val="00703F21"/>
    <w:rsid w:val="00704821"/>
    <w:rsid w:val="00704891"/>
    <w:rsid w:val="00704FF0"/>
    <w:rsid w:val="00705334"/>
    <w:rsid w:val="00705924"/>
    <w:rsid w:val="00705A60"/>
    <w:rsid w:val="00705B7E"/>
    <w:rsid w:val="00706865"/>
    <w:rsid w:val="007068DB"/>
    <w:rsid w:val="00706C24"/>
    <w:rsid w:val="00706F85"/>
    <w:rsid w:val="0070727F"/>
    <w:rsid w:val="007075C0"/>
    <w:rsid w:val="00707A3E"/>
    <w:rsid w:val="007102E2"/>
    <w:rsid w:val="00710438"/>
    <w:rsid w:val="00710A5A"/>
    <w:rsid w:val="00710C03"/>
    <w:rsid w:val="00711480"/>
    <w:rsid w:val="00711501"/>
    <w:rsid w:val="0071151C"/>
    <w:rsid w:val="00711664"/>
    <w:rsid w:val="00711886"/>
    <w:rsid w:val="00711BDB"/>
    <w:rsid w:val="00711C10"/>
    <w:rsid w:val="007129BA"/>
    <w:rsid w:val="00712BED"/>
    <w:rsid w:val="00713728"/>
    <w:rsid w:val="00713B66"/>
    <w:rsid w:val="007141EA"/>
    <w:rsid w:val="00714822"/>
    <w:rsid w:val="00714921"/>
    <w:rsid w:val="00715157"/>
    <w:rsid w:val="0071534B"/>
    <w:rsid w:val="0071562E"/>
    <w:rsid w:val="0071596F"/>
    <w:rsid w:val="00715C0B"/>
    <w:rsid w:val="00715DBA"/>
    <w:rsid w:val="00716153"/>
    <w:rsid w:val="00716298"/>
    <w:rsid w:val="00716344"/>
    <w:rsid w:val="00716648"/>
    <w:rsid w:val="007167D4"/>
    <w:rsid w:val="00716BB3"/>
    <w:rsid w:val="00716E18"/>
    <w:rsid w:val="00717443"/>
    <w:rsid w:val="00717ABF"/>
    <w:rsid w:val="00717F20"/>
    <w:rsid w:val="00717FC8"/>
    <w:rsid w:val="00720415"/>
    <w:rsid w:val="00720F4B"/>
    <w:rsid w:val="007211AC"/>
    <w:rsid w:val="00721891"/>
    <w:rsid w:val="007229F0"/>
    <w:rsid w:val="00722B08"/>
    <w:rsid w:val="00723E04"/>
    <w:rsid w:val="00723F6C"/>
    <w:rsid w:val="00724199"/>
    <w:rsid w:val="0072475F"/>
    <w:rsid w:val="00724946"/>
    <w:rsid w:val="00724AC9"/>
    <w:rsid w:val="00724B6B"/>
    <w:rsid w:val="00724E83"/>
    <w:rsid w:val="00725581"/>
    <w:rsid w:val="00725F3D"/>
    <w:rsid w:val="007263CF"/>
    <w:rsid w:val="00726824"/>
    <w:rsid w:val="00726E54"/>
    <w:rsid w:val="00726EE7"/>
    <w:rsid w:val="00727A7E"/>
    <w:rsid w:val="00730901"/>
    <w:rsid w:val="007309CA"/>
    <w:rsid w:val="00730A22"/>
    <w:rsid w:val="00730ECB"/>
    <w:rsid w:val="0073124D"/>
    <w:rsid w:val="00731501"/>
    <w:rsid w:val="00731542"/>
    <w:rsid w:val="0073256D"/>
    <w:rsid w:val="007325DA"/>
    <w:rsid w:val="0073274B"/>
    <w:rsid w:val="00732B57"/>
    <w:rsid w:val="00733139"/>
    <w:rsid w:val="007334DD"/>
    <w:rsid w:val="00733819"/>
    <w:rsid w:val="00733893"/>
    <w:rsid w:val="00733B7E"/>
    <w:rsid w:val="007341E0"/>
    <w:rsid w:val="00734283"/>
    <w:rsid w:val="00734988"/>
    <w:rsid w:val="00735269"/>
    <w:rsid w:val="0073534B"/>
    <w:rsid w:val="00736320"/>
    <w:rsid w:val="0073646D"/>
    <w:rsid w:val="00736C3F"/>
    <w:rsid w:val="00736E98"/>
    <w:rsid w:val="00736EE3"/>
    <w:rsid w:val="00736F05"/>
    <w:rsid w:val="00736FBA"/>
    <w:rsid w:val="00737039"/>
    <w:rsid w:val="007377EC"/>
    <w:rsid w:val="007378DD"/>
    <w:rsid w:val="007378EB"/>
    <w:rsid w:val="007379D2"/>
    <w:rsid w:val="00737FC6"/>
    <w:rsid w:val="00740A5C"/>
    <w:rsid w:val="00740D17"/>
    <w:rsid w:val="00740FA7"/>
    <w:rsid w:val="00741179"/>
    <w:rsid w:val="00741DBA"/>
    <w:rsid w:val="00741E5D"/>
    <w:rsid w:val="00742418"/>
    <w:rsid w:val="007424BD"/>
    <w:rsid w:val="007425A5"/>
    <w:rsid w:val="00742E2C"/>
    <w:rsid w:val="00743771"/>
    <w:rsid w:val="00743E98"/>
    <w:rsid w:val="00744042"/>
    <w:rsid w:val="007443A1"/>
    <w:rsid w:val="00744CAF"/>
    <w:rsid w:val="007456D4"/>
    <w:rsid w:val="00745702"/>
    <w:rsid w:val="00745D7A"/>
    <w:rsid w:val="00745FF2"/>
    <w:rsid w:val="0074606C"/>
    <w:rsid w:val="00746333"/>
    <w:rsid w:val="00746B04"/>
    <w:rsid w:val="00746E79"/>
    <w:rsid w:val="00747486"/>
    <w:rsid w:val="00747597"/>
    <w:rsid w:val="0074781A"/>
    <w:rsid w:val="00747B0E"/>
    <w:rsid w:val="00747F0A"/>
    <w:rsid w:val="00750273"/>
    <w:rsid w:val="00750478"/>
    <w:rsid w:val="00750DDE"/>
    <w:rsid w:val="00751113"/>
    <w:rsid w:val="007512D6"/>
    <w:rsid w:val="00751365"/>
    <w:rsid w:val="00751E32"/>
    <w:rsid w:val="007525C0"/>
    <w:rsid w:val="00752D81"/>
    <w:rsid w:val="00752FCC"/>
    <w:rsid w:val="00753759"/>
    <w:rsid w:val="007537CA"/>
    <w:rsid w:val="00753A17"/>
    <w:rsid w:val="00753BBC"/>
    <w:rsid w:val="00754093"/>
    <w:rsid w:val="007541E7"/>
    <w:rsid w:val="00754375"/>
    <w:rsid w:val="007543FE"/>
    <w:rsid w:val="007546BD"/>
    <w:rsid w:val="00754B24"/>
    <w:rsid w:val="00754E28"/>
    <w:rsid w:val="00754F08"/>
    <w:rsid w:val="007552EF"/>
    <w:rsid w:val="007552FB"/>
    <w:rsid w:val="00755C6C"/>
    <w:rsid w:val="007560ED"/>
    <w:rsid w:val="007563DB"/>
    <w:rsid w:val="00756942"/>
    <w:rsid w:val="00757139"/>
    <w:rsid w:val="007577F9"/>
    <w:rsid w:val="00757883"/>
    <w:rsid w:val="00760425"/>
    <w:rsid w:val="007608DF"/>
    <w:rsid w:val="0076106C"/>
    <w:rsid w:val="007617ED"/>
    <w:rsid w:val="00761C8C"/>
    <w:rsid w:val="00762126"/>
    <w:rsid w:val="007628DF"/>
    <w:rsid w:val="00762E78"/>
    <w:rsid w:val="00763E31"/>
    <w:rsid w:val="00764160"/>
    <w:rsid w:val="007641A5"/>
    <w:rsid w:val="00764910"/>
    <w:rsid w:val="00764B9F"/>
    <w:rsid w:val="00764D8A"/>
    <w:rsid w:val="00764E20"/>
    <w:rsid w:val="00765059"/>
    <w:rsid w:val="00765323"/>
    <w:rsid w:val="00765C5E"/>
    <w:rsid w:val="007661A9"/>
    <w:rsid w:val="007661C6"/>
    <w:rsid w:val="00766296"/>
    <w:rsid w:val="00766A9D"/>
    <w:rsid w:val="00766D56"/>
    <w:rsid w:val="0076740E"/>
    <w:rsid w:val="007675D8"/>
    <w:rsid w:val="00767723"/>
    <w:rsid w:val="007678CB"/>
    <w:rsid w:val="00767C31"/>
    <w:rsid w:val="00767D3C"/>
    <w:rsid w:val="00767D9F"/>
    <w:rsid w:val="00770985"/>
    <w:rsid w:val="00771BA5"/>
    <w:rsid w:val="00772023"/>
    <w:rsid w:val="00772BB7"/>
    <w:rsid w:val="00772E87"/>
    <w:rsid w:val="007733AC"/>
    <w:rsid w:val="0077361D"/>
    <w:rsid w:val="007739D4"/>
    <w:rsid w:val="00773C4D"/>
    <w:rsid w:val="00773C51"/>
    <w:rsid w:val="00775525"/>
    <w:rsid w:val="00775880"/>
    <w:rsid w:val="007758E4"/>
    <w:rsid w:val="007759EB"/>
    <w:rsid w:val="00775EAB"/>
    <w:rsid w:val="00776005"/>
    <w:rsid w:val="0077601C"/>
    <w:rsid w:val="007765FE"/>
    <w:rsid w:val="007769F5"/>
    <w:rsid w:val="00776BF8"/>
    <w:rsid w:val="007775EA"/>
    <w:rsid w:val="00777A80"/>
    <w:rsid w:val="00780C8B"/>
    <w:rsid w:val="00781BEA"/>
    <w:rsid w:val="00781E08"/>
    <w:rsid w:val="00782406"/>
    <w:rsid w:val="007825CE"/>
    <w:rsid w:val="00782841"/>
    <w:rsid w:val="00783237"/>
    <w:rsid w:val="00783893"/>
    <w:rsid w:val="00783C83"/>
    <w:rsid w:val="007840BB"/>
    <w:rsid w:val="00785728"/>
    <w:rsid w:val="007859B5"/>
    <w:rsid w:val="007861CE"/>
    <w:rsid w:val="007863ED"/>
    <w:rsid w:val="007865AC"/>
    <w:rsid w:val="00786830"/>
    <w:rsid w:val="00786DC9"/>
    <w:rsid w:val="0078754B"/>
    <w:rsid w:val="007877EE"/>
    <w:rsid w:val="00787BDB"/>
    <w:rsid w:val="007903E4"/>
    <w:rsid w:val="00790458"/>
    <w:rsid w:val="00790832"/>
    <w:rsid w:val="00790E47"/>
    <w:rsid w:val="00791742"/>
    <w:rsid w:val="00791B9F"/>
    <w:rsid w:val="00791DE6"/>
    <w:rsid w:val="00792DD4"/>
    <w:rsid w:val="00792F55"/>
    <w:rsid w:val="00792FBA"/>
    <w:rsid w:val="00793579"/>
    <w:rsid w:val="007938D1"/>
    <w:rsid w:val="00794AB4"/>
    <w:rsid w:val="00794E3E"/>
    <w:rsid w:val="00795631"/>
    <w:rsid w:val="0079574C"/>
    <w:rsid w:val="00795A7E"/>
    <w:rsid w:val="00795DC3"/>
    <w:rsid w:val="007960E2"/>
    <w:rsid w:val="00796318"/>
    <w:rsid w:val="00796455"/>
    <w:rsid w:val="0079721F"/>
    <w:rsid w:val="0079771E"/>
    <w:rsid w:val="00797DED"/>
    <w:rsid w:val="007A02FB"/>
    <w:rsid w:val="007A0576"/>
    <w:rsid w:val="007A0868"/>
    <w:rsid w:val="007A098F"/>
    <w:rsid w:val="007A0A4B"/>
    <w:rsid w:val="007A0BA4"/>
    <w:rsid w:val="007A0CC4"/>
    <w:rsid w:val="007A0D40"/>
    <w:rsid w:val="007A0EE2"/>
    <w:rsid w:val="007A13DA"/>
    <w:rsid w:val="007A146D"/>
    <w:rsid w:val="007A14C0"/>
    <w:rsid w:val="007A16CD"/>
    <w:rsid w:val="007A1736"/>
    <w:rsid w:val="007A18A9"/>
    <w:rsid w:val="007A1C03"/>
    <w:rsid w:val="007A2113"/>
    <w:rsid w:val="007A21E8"/>
    <w:rsid w:val="007A2A57"/>
    <w:rsid w:val="007A2BA7"/>
    <w:rsid w:val="007A3426"/>
    <w:rsid w:val="007A38D5"/>
    <w:rsid w:val="007A42DF"/>
    <w:rsid w:val="007A445C"/>
    <w:rsid w:val="007A4509"/>
    <w:rsid w:val="007A4CB6"/>
    <w:rsid w:val="007A5028"/>
    <w:rsid w:val="007A558E"/>
    <w:rsid w:val="007A5A3E"/>
    <w:rsid w:val="007A5D4E"/>
    <w:rsid w:val="007A5E05"/>
    <w:rsid w:val="007A6312"/>
    <w:rsid w:val="007A64D3"/>
    <w:rsid w:val="007A66C8"/>
    <w:rsid w:val="007B0242"/>
    <w:rsid w:val="007B04A9"/>
    <w:rsid w:val="007B0611"/>
    <w:rsid w:val="007B07AE"/>
    <w:rsid w:val="007B0F1D"/>
    <w:rsid w:val="007B1BA5"/>
    <w:rsid w:val="007B2370"/>
    <w:rsid w:val="007B2735"/>
    <w:rsid w:val="007B2841"/>
    <w:rsid w:val="007B28CC"/>
    <w:rsid w:val="007B2A5E"/>
    <w:rsid w:val="007B2C52"/>
    <w:rsid w:val="007B2D20"/>
    <w:rsid w:val="007B2E1B"/>
    <w:rsid w:val="007B30B7"/>
    <w:rsid w:val="007B3214"/>
    <w:rsid w:val="007B326E"/>
    <w:rsid w:val="007B34EE"/>
    <w:rsid w:val="007B40D3"/>
    <w:rsid w:val="007B4919"/>
    <w:rsid w:val="007B5A95"/>
    <w:rsid w:val="007B623F"/>
    <w:rsid w:val="007B6DB0"/>
    <w:rsid w:val="007B77F2"/>
    <w:rsid w:val="007B7A93"/>
    <w:rsid w:val="007B7F60"/>
    <w:rsid w:val="007C0092"/>
    <w:rsid w:val="007C0192"/>
    <w:rsid w:val="007C04C0"/>
    <w:rsid w:val="007C0A26"/>
    <w:rsid w:val="007C0BDF"/>
    <w:rsid w:val="007C1C8C"/>
    <w:rsid w:val="007C1D9A"/>
    <w:rsid w:val="007C2730"/>
    <w:rsid w:val="007C2865"/>
    <w:rsid w:val="007C28F1"/>
    <w:rsid w:val="007C2D50"/>
    <w:rsid w:val="007C33B3"/>
    <w:rsid w:val="007C3654"/>
    <w:rsid w:val="007C36BC"/>
    <w:rsid w:val="007C3B0F"/>
    <w:rsid w:val="007C3F18"/>
    <w:rsid w:val="007C4538"/>
    <w:rsid w:val="007C4CD0"/>
    <w:rsid w:val="007C512E"/>
    <w:rsid w:val="007C5370"/>
    <w:rsid w:val="007C5478"/>
    <w:rsid w:val="007C57A2"/>
    <w:rsid w:val="007C6192"/>
    <w:rsid w:val="007C67B5"/>
    <w:rsid w:val="007C6914"/>
    <w:rsid w:val="007C6C03"/>
    <w:rsid w:val="007C70C8"/>
    <w:rsid w:val="007C748B"/>
    <w:rsid w:val="007C74DF"/>
    <w:rsid w:val="007D083F"/>
    <w:rsid w:val="007D0A93"/>
    <w:rsid w:val="007D1779"/>
    <w:rsid w:val="007D1E74"/>
    <w:rsid w:val="007D2887"/>
    <w:rsid w:val="007D290F"/>
    <w:rsid w:val="007D355A"/>
    <w:rsid w:val="007D3AF6"/>
    <w:rsid w:val="007D4392"/>
    <w:rsid w:val="007D4997"/>
    <w:rsid w:val="007D4DD2"/>
    <w:rsid w:val="007D5318"/>
    <w:rsid w:val="007D69BF"/>
    <w:rsid w:val="007D69FE"/>
    <w:rsid w:val="007D6A5C"/>
    <w:rsid w:val="007D6B83"/>
    <w:rsid w:val="007D6FD0"/>
    <w:rsid w:val="007D74EA"/>
    <w:rsid w:val="007D78C6"/>
    <w:rsid w:val="007E02C4"/>
    <w:rsid w:val="007E066D"/>
    <w:rsid w:val="007E0FC5"/>
    <w:rsid w:val="007E12B1"/>
    <w:rsid w:val="007E12B7"/>
    <w:rsid w:val="007E1394"/>
    <w:rsid w:val="007E147B"/>
    <w:rsid w:val="007E1596"/>
    <w:rsid w:val="007E1796"/>
    <w:rsid w:val="007E1B9F"/>
    <w:rsid w:val="007E1E9D"/>
    <w:rsid w:val="007E233D"/>
    <w:rsid w:val="007E39AB"/>
    <w:rsid w:val="007E3AF1"/>
    <w:rsid w:val="007E3EA6"/>
    <w:rsid w:val="007E47C9"/>
    <w:rsid w:val="007E49A8"/>
    <w:rsid w:val="007E4B8D"/>
    <w:rsid w:val="007E5260"/>
    <w:rsid w:val="007E5681"/>
    <w:rsid w:val="007E5720"/>
    <w:rsid w:val="007E5E1D"/>
    <w:rsid w:val="007F05A9"/>
    <w:rsid w:val="007F065F"/>
    <w:rsid w:val="007F12ED"/>
    <w:rsid w:val="007F1B09"/>
    <w:rsid w:val="007F2780"/>
    <w:rsid w:val="007F2AD3"/>
    <w:rsid w:val="007F31CA"/>
    <w:rsid w:val="007F3310"/>
    <w:rsid w:val="007F363C"/>
    <w:rsid w:val="007F3969"/>
    <w:rsid w:val="007F39A4"/>
    <w:rsid w:val="007F3DBA"/>
    <w:rsid w:val="007F3FC0"/>
    <w:rsid w:val="007F42F4"/>
    <w:rsid w:val="007F4306"/>
    <w:rsid w:val="007F43F5"/>
    <w:rsid w:val="007F53A6"/>
    <w:rsid w:val="007F59E5"/>
    <w:rsid w:val="007F5AC9"/>
    <w:rsid w:val="007F61CB"/>
    <w:rsid w:val="007F61CD"/>
    <w:rsid w:val="007F626C"/>
    <w:rsid w:val="007F62AF"/>
    <w:rsid w:val="007F66C5"/>
    <w:rsid w:val="007F69BA"/>
    <w:rsid w:val="007F6D95"/>
    <w:rsid w:val="007F7467"/>
    <w:rsid w:val="007F75CC"/>
    <w:rsid w:val="007F7A5C"/>
    <w:rsid w:val="00800569"/>
    <w:rsid w:val="0080078A"/>
    <w:rsid w:val="00800D1B"/>
    <w:rsid w:val="00801062"/>
    <w:rsid w:val="00801095"/>
    <w:rsid w:val="00801787"/>
    <w:rsid w:val="00801804"/>
    <w:rsid w:val="00801814"/>
    <w:rsid w:val="00801D9D"/>
    <w:rsid w:val="008029F9"/>
    <w:rsid w:val="00802C5A"/>
    <w:rsid w:val="00802CAA"/>
    <w:rsid w:val="00802F43"/>
    <w:rsid w:val="00803343"/>
    <w:rsid w:val="00803381"/>
    <w:rsid w:val="00803674"/>
    <w:rsid w:val="00803E2F"/>
    <w:rsid w:val="00803E5C"/>
    <w:rsid w:val="00803EC5"/>
    <w:rsid w:val="0080417C"/>
    <w:rsid w:val="0080441C"/>
    <w:rsid w:val="00804941"/>
    <w:rsid w:val="00804EB1"/>
    <w:rsid w:val="00805599"/>
    <w:rsid w:val="0080587F"/>
    <w:rsid w:val="00805F0D"/>
    <w:rsid w:val="00806240"/>
    <w:rsid w:val="0080689E"/>
    <w:rsid w:val="00807118"/>
    <w:rsid w:val="00807F33"/>
    <w:rsid w:val="00807FF8"/>
    <w:rsid w:val="00810276"/>
    <w:rsid w:val="00810FFF"/>
    <w:rsid w:val="00811132"/>
    <w:rsid w:val="00811471"/>
    <w:rsid w:val="0081159F"/>
    <w:rsid w:val="00811A1D"/>
    <w:rsid w:val="00812953"/>
    <w:rsid w:val="00812AE7"/>
    <w:rsid w:val="00812C75"/>
    <w:rsid w:val="008133CC"/>
    <w:rsid w:val="008138D3"/>
    <w:rsid w:val="00813AF4"/>
    <w:rsid w:val="00813ECC"/>
    <w:rsid w:val="00816226"/>
    <w:rsid w:val="0081686E"/>
    <w:rsid w:val="00816E5D"/>
    <w:rsid w:val="008170FE"/>
    <w:rsid w:val="00817DA5"/>
    <w:rsid w:val="0082005C"/>
    <w:rsid w:val="00820109"/>
    <w:rsid w:val="00820369"/>
    <w:rsid w:val="008209A0"/>
    <w:rsid w:val="008209C9"/>
    <w:rsid w:val="00820D98"/>
    <w:rsid w:val="00820FAA"/>
    <w:rsid w:val="008210E7"/>
    <w:rsid w:val="008214EB"/>
    <w:rsid w:val="008224F5"/>
    <w:rsid w:val="00822A49"/>
    <w:rsid w:val="00822F50"/>
    <w:rsid w:val="00823502"/>
    <w:rsid w:val="00823505"/>
    <w:rsid w:val="008237B9"/>
    <w:rsid w:val="008238EF"/>
    <w:rsid w:val="00824471"/>
    <w:rsid w:val="0082471B"/>
    <w:rsid w:val="008249B9"/>
    <w:rsid w:val="00824CA9"/>
    <w:rsid w:val="00825426"/>
    <w:rsid w:val="008254E5"/>
    <w:rsid w:val="008260A6"/>
    <w:rsid w:val="00826148"/>
    <w:rsid w:val="008272A3"/>
    <w:rsid w:val="008272C3"/>
    <w:rsid w:val="0082782A"/>
    <w:rsid w:val="00827A7C"/>
    <w:rsid w:val="00827B36"/>
    <w:rsid w:val="00827E25"/>
    <w:rsid w:val="008306D0"/>
    <w:rsid w:val="008307B5"/>
    <w:rsid w:val="00830B92"/>
    <w:rsid w:val="00830BA6"/>
    <w:rsid w:val="00831090"/>
    <w:rsid w:val="0083130A"/>
    <w:rsid w:val="00831586"/>
    <w:rsid w:val="00831F22"/>
    <w:rsid w:val="00832563"/>
    <w:rsid w:val="008325CC"/>
    <w:rsid w:val="00832956"/>
    <w:rsid w:val="00833C37"/>
    <w:rsid w:val="00833CBC"/>
    <w:rsid w:val="00833E22"/>
    <w:rsid w:val="00834E4E"/>
    <w:rsid w:val="00834F89"/>
    <w:rsid w:val="00835468"/>
    <w:rsid w:val="00835770"/>
    <w:rsid w:val="008359D1"/>
    <w:rsid w:val="00835D5E"/>
    <w:rsid w:val="00836121"/>
    <w:rsid w:val="00836645"/>
    <w:rsid w:val="00836D05"/>
    <w:rsid w:val="00836DC8"/>
    <w:rsid w:val="00837459"/>
    <w:rsid w:val="00837A60"/>
    <w:rsid w:val="0084010C"/>
    <w:rsid w:val="00840A7F"/>
    <w:rsid w:val="00840EF0"/>
    <w:rsid w:val="00842266"/>
    <w:rsid w:val="0084297F"/>
    <w:rsid w:val="00842CF3"/>
    <w:rsid w:val="00842CF5"/>
    <w:rsid w:val="00842F18"/>
    <w:rsid w:val="00843306"/>
    <w:rsid w:val="008433A9"/>
    <w:rsid w:val="00843556"/>
    <w:rsid w:val="008444A3"/>
    <w:rsid w:val="00844E4B"/>
    <w:rsid w:val="008459D4"/>
    <w:rsid w:val="00846280"/>
    <w:rsid w:val="00846944"/>
    <w:rsid w:val="00846B51"/>
    <w:rsid w:val="00846DE6"/>
    <w:rsid w:val="0084718A"/>
    <w:rsid w:val="008473ED"/>
    <w:rsid w:val="00847431"/>
    <w:rsid w:val="0084779D"/>
    <w:rsid w:val="008479AA"/>
    <w:rsid w:val="00847D75"/>
    <w:rsid w:val="00847EAC"/>
    <w:rsid w:val="00850A00"/>
    <w:rsid w:val="00850B92"/>
    <w:rsid w:val="008510E1"/>
    <w:rsid w:val="0085133F"/>
    <w:rsid w:val="00851E6E"/>
    <w:rsid w:val="00851E92"/>
    <w:rsid w:val="00852BD3"/>
    <w:rsid w:val="008530D7"/>
    <w:rsid w:val="0085365E"/>
    <w:rsid w:val="00853996"/>
    <w:rsid w:val="00853A99"/>
    <w:rsid w:val="00853B7B"/>
    <w:rsid w:val="008547A0"/>
    <w:rsid w:val="0085522E"/>
    <w:rsid w:val="00856DA2"/>
    <w:rsid w:val="00856F30"/>
    <w:rsid w:val="008573B7"/>
    <w:rsid w:val="00857727"/>
    <w:rsid w:val="008579C7"/>
    <w:rsid w:val="00857F1B"/>
    <w:rsid w:val="00860615"/>
    <w:rsid w:val="008610BB"/>
    <w:rsid w:val="00861162"/>
    <w:rsid w:val="008617D0"/>
    <w:rsid w:val="00861A3C"/>
    <w:rsid w:val="0086286C"/>
    <w:rsid w:val="00862C6E"/>
    <w:rsid w:val="008634F8"/>
    <w:rsid w:val="00863CA1"/>
    <w:rsid w:val="0086436D"/>
    <w:rsid w:val="0086486E"/>
    <w:rsid w:val="00864878"/>
    <w:rsid w:val="00864A5F"/>
    <w:rsid w:val="00864E92"/>
    <w:rsid w:val="008657F6"/>
    <w:rsid w:val="00865C2D"/>
    <w:rsid w:val="0086618B"/>
    <w:rsid w:val="008663D2"/>
    <w:rsid w:val="00866484"/>
    <w:rsid w:val="00867018"/>
    <w:rsid w:val="00867C29"/>
    <w:rsid w:val="00867CC9"/>
    <w:rsid w:val="00870311"/>
    <w:rsid w:val="00870504"/>
    <w:rsid w:val="00870ABF"/>
    <w:rsid w:val="00870E80"/>
    <w:rsid w:val="00871244"/>
    <w:rsid w:val="00871A46"/>
    <w:rsid w:val="008721EE"/>
    <w:rsid w:val="00872A78"/>
    <w:rsid w:val="00872B37"/>
    <w:rsid w:val="00873158"/>
    <w:rsid w:val="0087335B"/>
    <w:rsid w:val="008736E9"/>
    <w:rsid w:val="00873740"/>
    <w:rsid w:val="00874567"/>
    <w:rsid w:val="008748B0"/>
    <w:rsid w:val="0087497F"/>
    <w:rsid w:val="00874AD1"/>
    <w:rsid w:val="00874BFA"/>
    <w:rsid w:val="00875184"/>
    <w:rsid w:val="00875489"/>
    <w:rsid w:val="0087610A"/>
    <w:rsid w:val="00876411"/>
    <w:rsid w:val="008768F5"/>
    <w:rsid w:val="00877574"/>
    <w:rsid w:val="008777D7"/>
    <w:rsid w:val="0087796E"/>
    <w:rsid w:val="008802DE"/>
    <w:rsid w:val="0088103E"/>
    <w:rsid w:val="00881429"/>
    <w:rsid w:val="008814DD"/>
    <w:rsid w:val="0088167F"/>
    <w:rsid w:val="00882028"/>
    <w:rsid w:val="00882728"/>
    <w:rsid w:val="00882766"/>
    <w:rsid w:val="0088277A"/>
    <w:rsid w:val="0088280A"/>
    <w:rsid w:val="00882A0C"/>
    <w:rsid w:val="00882C1A"/>
    <w:rsid w:val="008832D5"/>
    <w:rsid w:val="008832FB"/>
    <w:rsid w:val="0088418E"/>
    <w:rsid w:val="008850E6"/>
    <w:rsid w:val="00885377"/>
    <w:rsid w:val="00885C86"/>
    <w:rsid w:val="00886317"/>
    <w:rsid w:val="00886689"/>
    <w:rsid w:val="00886AF1"/>
    <w:rsid w:val="0088737F"/>
    <w:rsid w:val="00887845"/>
    <w:rsid w:val="008900AB"/>
    <w:rsid w:val="00890C39"/>
    <w:rsid w:val="0089137A"/>
    <w:rsid w:val="00891488"/>
    <w:rsid w:val="008916CD"/>
    <w:rsid w:val="00891AD0"/>
    <w:rsid w:val="00891D4F"/>
    <w:rsid w:val="00891D63"/>
    <w:rsid w:val="00892162"/>
    <w:rsid w:val="00892DFA"/>
    <w:rsid w:val="0089312E"/>
    <w:rsid w:val="00893554"/>
    <w:rsid w:val="0089372B"/>
    <w:rsid w:val="00894345"/>
    <w:rsid w:val="00894831"/>
    <w:rsid w:val="00894923"/>
    <w:rsid w:val="00894C54"/>
    <w:rsid w:val="00894C80"/>
    <w:rsid w:val="008950E5"/>
    <w:rsid w:val="0089572B"/>
    <w:rsid w:val="008959CA"/>
    <w:rsid w:val="00895C8E"/>
    <w:rsid w:val="008966E8"/>
    <w:rsid w:val="00896B30"/>
    <w:rsid w:val="00896B7E"/>
    <w:rsid w:val="008970D7"/>
    <w:rsid w:val="0089735A"/>
    <w:rsid w:val="008975ED"/>
    <w:rsid w:val="00897AF6"/>
    <w:rsid w:val="00897E8E"/>
    <w:rsid w:val="008A0400"/>
    <w:rsid w:val="008A04CE"/>
    <w:rsid w:val="008A09E6"/>
    <w:rsid w:val="008A11C7"/>
    <w:rsid w:val="008A122A"/>
    <w:rsid w:val="008A126D"/>
    <w:rsid w:val="008A1278"/>
    <w:rsid w:val="008A12C9"/>
    <w:rsid w:val="008A1D35"/>
    <w:rsid w:val="008A33C4"/>
    <w:rsid w:val="008A3701"/>
    <w:rsid w:val="008A4619"/>
    <w:rsid w:val="008A48EC"/>
    <w:rsid w:val="008A51AB"/>
    <w:rsid w:val="008A567B"/>
    <w:rsid w:val="008A67F2"/>
    <w:rsid w:val="008A69E5"/>
    <w:rsid w:val="008A7612"/>
    <w:rsid w:val="008A787D"/>
    <w:rsid w:val="008A7ACB"/>
    <w:rsid w:val="008A7CAE"/>
    <w:rsid w:val="008B02A1"/>
    <w:rsid w:val="008B085A"/>
    <w:rsid w:val="008B0F02"/>
    <w:rsid w:val="008B1E2F"/>
    <w:rsid w:val="008B207B"/>
    <w:rsid w:val="008B2102"/>
    <w:rsid w:val="008B2577"/>
    <w:rsid w:val="008B31AD"/>
    <w:rsid w:val="008B35EF"/>
    <w:rsid w:val="008B36A4"/>
    <w:rsid w:val="008B3D7D"/>
    <w:rsid w:val="008B48F0"/>
    <w:rsid w:val="008B4BA4"/>
    <w:rsid w:val="008B53ED"/>
    <w:rsid w:val="008B5461"/>
    <w:rsid w:val="008B576D"/>
    <w:rsid w:val="008B61B1"/>
    <w:rsid w:val="008B65FA"/>
    <w:rsid w:val="008B6A2B"/>
    <w:rsid w:val="008B6F53"/>
    <w:rsid w:val="008B7596"/>
    <w:rsid w:val="008B7D56"/>
    <w:rsid w:val="008C00D3"/>
    <w:rsid w:val="008C0ADD"/>
    <w:rsid w:val="008C114E"/>
    <w:rsid w:val="008C12F1"/>
    <w:rsid w:val="008C135E"/>
    <w:rsid w:val="008C148D"/>
    <w:rsid w:val="008C1804"/>
    <w:rsid w:val="008C1833"/>
    <w:rsid w:val="008C19F9"/>
    <w:rsid w:val="008C1FF1"/>
    <w:rsid w:val="008C26FE"/>
    <w:rsid w:val="008C2B0D"/>
    <w:rsid w:val="008C2D94"/>
    <w:rsid w:val="008C31E4"/>
    <w:rsid w:val="008C3D52"/>
    <w:rsid w:val="008C40BD"/>
    <w:rsid w:val="008C416C"/>
    <w:rsid w:val="008C4410"/>
    <w:rsid w:val="008C4781"/>
    <w:rsid w:val="008C48DA"/>
    <w:rsid w:val="008C4A1F"/>
    <w:rsid w:val="008C4B3C"/>
    <w:rsid w:val="008C4B71"/>
    <w:rsid w:val="008C5625"/>
    <w:rsid w:val="008C5783"/>
    <w:rsid w:val="008C5A07"/>
    <w:rsid w:val="008C5AC5"/>
    <w:rsid w:val="008C6541"/>
    <w:rsid w:val="008C6699"/>
    <w:rsid w:val="008C671A"/>
    <w:rsid w:val="008C6DFB"/>
    <w:rsid w:val="008C6F03"/>
    <w:rsid w:val="008C73E6"/>
    <w:rsid w:val="008D07B9"/>
    <w:rsid w:val="008D0ABA"/>
    <w:rsid w:val="008D0D45"/>
    <w:rsid w:val="008D0DDF"/>
    <w:rsid w:val="008D131C"/>
    <w:rsid w:val="008D141F"/>
    <w:rsid w:val="008D2658"/>
    <w:rsid w:val="008D286A"/>
    <w:rsid w:val="008D2CFA"/>
    <w:rsid w:val="008D34DE"/>
    <w:rsid w:val="008D3608"/>
    <w:rsid w:val="008D3815"/>
    <w:rsid w:val="008D38E8"/>
    <w:rsid w:val="008D3D2A"/>
    <w:rsid w:val="008D4353"/>
    <w:rsid w:val="008D4FE1"/>
    <w:rsid w:val="008D5030"/>
    <w:rsid w:val="008D509C"/>
    <w:rsid w:val="008D65D4"/>
    <w:rsid w:val="008D6894"/>
    <w:rsid w:val="008D6896"/>
    <w:rsid w:val="008D6E70"/>
    <w:rsid w:val="008D6F10"/>
    <w:rsid w:val="008D7637"/>
    <w:rsid w:val="008D77F3"/>
    <w:rsid w:val="008D785D"/>
    <w:rsid w:val="008E0838"/>
    <w:rsid w:val="008E0A24"/>
    <w:rsid w:val="008E14C8"/>
    <w:rsid w:val="008E1F36"/>
    <w:rsid w:val="008E2258"/>
    <w:rsid w:val="008E2AA2"/>
    <w:rsid w:val="008E2ABE"/>
    <w:rsid w:val="008E2D52"/>
    <w:rsid w:val="008E3812"/>
    <w:rsid w:val="008E47E0"/>
    <w:rsid w:val="008E486F"/>
    <w:rsid w:val="008E4F86"/>
    <w:rsid w:val="008E5690"/>
    <w:rsid w:val="008E63F3"/>
    <w:rsid w:val="008E654F"/>
    <w:rsid w:val="008E680A"/>
    <w:rsid w:val="008E6A68"/>
    <w:rsid w:val="008E6E0B"/>
    <w:rsid w:val="008E7092"/>
    <w:rsid w:val="008E73CC"/>
    <w:rsid w:val="008E7A31"/>
    <w:rsid w:val="008E7DA8"/>
    <w:rsid w:val="008E7F75"/>
    <w:rsid w:val="008F0A01"/>
    <w:rsid w:val="008F1532"/>
    <w:rsid w:val="008F15FF"/>
    <w:rsid w:val="008F1779"/>
    <w:rsid w:val="008F1C64"/>
    <w:rsid w:val="008F26E9"/>
    <w:rsid w:val="008F2D5C"/>
    <w:rsid w:val="008F32C3"/>
    <w:rsid w:val="008F3847"/>
    <w:rsid w:val="008F3C77"/>
    <w:rsid w:val="008F4568"/>
    <w:rsid w:val="008F4790"/>
    <w:rsid w:val="008F4B93"/>
    <w:rsid w:val="008F4F84"/>
    <w:rsid w:val="008F53BD"/>
    <w:rsid w:val="008F5CEF"/>
    <w:rsid w:val="008F5E92"/>
    <w:rsid w:val="008F6346"/>
    <w:rsid w:val="008F6C64"/>
    <w:rsid w:val="008F6F7A"/>
    <w:rsid w:val="008F70EF"/>
    <w:rsid w:val="008F71CE"/>
    <w:rsid w:val="008F76CD"/>
    <w:rsid w:val="008F790E"/>
    <w:rsid w:val="008F7AC3"/>
    <w:rsid w:val="008F7C5A"/>
    <w:rsid w:val="00900029"/>
    <w:rsid w:val="0090037E"/>
    <w:rsid w:val="009008C8"/>
    <w:rsid w:val="00900BE6"/>
    <w:rsid w:val="00901538"/>
    <w:rsid w:val="00901ACE"/>
    <w:rsid w:val="00902187"/>
    <w:rsid w:val="00902607"/>
    <w:rsid w:val="00902925"/>
    <w:rsid w:val="00902F56"/>
    <w:rsid w:val="00903029"/>
    <w:rsid w:val="00903251"/>
    <w:rsid w:val="00903643"/>
    <w:rsid w:val="0090387E"/>
    <w:rsid w:val="00903B68"/>
    <w:rsid w:val="009041C6"/>
    <w:rsid w:val="0090424E"/>
    <w:rsid w:val="009042D6"/>
    <w:rsid w:val="009044B2"/>
    <w:rsid w:val="00904514"/>
    <w:rsid w:val="00904D05"/>
    <w:rsid w:val="00904FF5"/>
    <w:rsid w:val="00905619"/>
    <w:rsid w:val="00905AA9"/>
    <w:rsid w:val="0090655B"/>
    <w:rsid w:val="00906762"/>
    <w:rsid w:val="00906CD6"/>
    <w:rsid w:val="00906D30"/>
    <w:rsid w:val="009077A3"/>
    <w:rsid w:val="009077B2"/>
    <w:rsid w:val="009079D1"/>
    <w:rsid w:val="00907D92"/>
    <w:rsid w:val="009103F9"/>
    <w:rsid w:val="0091177A"/>
    <w:rsid w:val="0091179E"/>
    <w:rsid w:val="009119FC"/>
    <w:rsid w:val="00911DA6"/>
    <w:rsid w:val="00911F40"/>
    <w:rsid w:val="00912645"/>
    <w:rsid w:val="00912660"/>
    <w:rsid w:val="00912AA9"/>
    <w:rsid w:val="00912E47"/>
    <w:rsid w:val="00912ED9"/>
    <w:rsid w:val="0091335C"/>
    <w:rsid w:val="0091377C"/>
    <w:rsid w:val="00913825"/>
    <w:rsid w:val="009139B4"/>
    <w:rsid w:val="00913D94"/>
    <w:rsid w:val="00913DE6"/>
    <w:rsid w:val="00913F9E"/>
    <w:rsid w:val="0091432B"/>
    <w:rsid w:val="00914343"/>
    <w:rsid w:val="00914C9A"/>
    <w:rsid w:val="00914DE5"/>
    <w:rsid w:val="0091584E"/>
    <w:rsid w:val="00915AB6"/>
    <w:rsid w:val="00915F9E"/>
    <w:rsid w:val="00916078"/>
    <w:rsid w:val="0091623D"/>
    <w:rsid w:val="00916C50"/>
    <w:rsid w:val="009176A8"/>
    <w:rsid w:val="009207A7"/>
    <w:rsid w:val="00920B05"/>
    <w:rsid w:val="00920D96"/>
    <w:rsid w:val="00921249"/>
    <w:rsid w:val="0092155D"/>
    <w:rsid w:val="00921735"/>
    <w:rsid w:val="009217B2"/>
    <w:rsid w:val="00921D94"/>
    <w:rsid w:val="00923B19"/>
    <w:rsid w:val="00924756"/>
    <w:rsid w:val="00924796"/>
    <w:rsid w:val="00924AFE"/>
    <w:rsid w:val="00924BC3"/>
    <w:rsid w:val="009258C9"/>
    <w:rsid w:val="0092684E"/>
    <w:rsid w:val="00926DEA"/>
    <w:rsid w:val="00926E9D"/>
    <w:rsid w:val="0092782B"/>
    <w:rsid w:val="00927C80"/>
    <w:rsid w:val="00927C9A"/>
    <w:rsid w:val="00927CB0"/>
    <w:rsid w:val="00927EAC"/>
    <w:rsid w:val="00930282"/>
    <w:rsid w:val="009302D4"/>
    <w:rsid w:val="00930371"/>
    <w:rsid w:val="009304BD"/>
    <w:rsid w:val="009309D8"/>
    <w:rsid w:val="00930DFD"/>
    <w:rsid w:val="00930FFE"/>
    <w:rsid w:val="0093142A"/>
    <w:rsid w:val="00931AC0"/>
    <w:rsid w:val="00932EA4"/>
    <w:rsid w:val="00932F8E"/>
    <w:rsid w:val="0093300A"/>
    <w:rsid w:val="00933044"/>
    <w:rsid w:val="00933289"/>
    <w:rsid w:val="00933509"/>
    <w:rsid w:val="00933860"/>
    <w:rsid w:val="0093448F"/>
    <w:rsid w:val="00934724"/>
    <w:rsid w:val="0093524C"/>
    <w:rsid w:val="009362E8"/>
    <w:rsid w:val="0093695A"/>
    <w:rsid w:val="0093701B"/>
    <w:rsid w:val="00937231"/>
    <w:rsid w:val="009374FB"/>
    <w:rsid w:val="00937A50"/>
    <w:rsid w:val="009406D5"/>
    <w:rsid w:val="00940C14"/>
    <w:rsid w:val="00941576"/>
    <w:rsid w:val="0094197D"/>
    <w:rsid w:val="00941E59"/>
    <w:rsid w:val="00942541"/>
    <w:rsid w:val="00942B65"/>
    <w:rsid w:val="00942FC8"/>
    <w:rsid w:val="00943875"/>
    <w:rsid w:val="00943B34"/>
    <w:rsid w:val="00943F95"/>
    <w:rsid w:val="00944A29"/>
    <w:rsid w:val="00945612"/>
    <w:rsid w:val="00945808"/>
    <w:rsid w:val="009463D0"/>
    <w:rsid w:val="00946A8E"/>
    <w:rsid w:val="00946D3B"/>
    <w:rsid w:val="00950494"/>
    <w:rsid w:val="00950DF9"/>
    <w:rsid w:val="00950E09"/>
    <w:rsid w:val="00951015"/>
    <w:rsid w:val="009511C0"/>
    <w:rsid w:val="00951482"/>
    <w:rsid w:val="009516D3"/>
    <w:rsid w:val="0095187D"/>
    <w:rsid w:val="00951BEB"/>
    <w:rsid w:val="00951CC5"/>
    <w:rsid w:val="00952456"/>
    <w:rsid w:val="00952959"/>
    <w:rsid w:val="009530D4"/>
    <w:rsid w:val="00953AD0"/>
    <w:rsid w:val="0095451C"/>
    <w:rsid w:val="0095458B"/>
    <w:rsid w:val="00954AC6"/>
    <w:rsid w:val="00954D43"/>
    <w:rsid w:val="00954E0B"/>
    <w:rsid w:val="00954FF9"/>
    <w:rsid w:val="00955BEB"/>
    <w:rsid w:val="0095699B"/>
    <w:rsid w:val="00956A5F"/>
    <w:rsid w:val="009573B5"/>
    <w:rsid w:val="00957A76"/>
    <w:rsid w:val="009605B9"/>
    <w:rsid w:val="0096066A"/>
    <w:rsid w:val="0096095B"/>
    <w:rsid w:val="00960B50"/>
    <w:rsid w:val="00960E91"/>
    <w:rsid w:val="0096124E"/>
    <w:rsid w:val="00961252"/>
    <w:rsid w:val="00961872"/>
    <w:rsid w:val="00961A95"/>
    <w:rsid w:val="00961B6F"/>
    <w:rsid w:val="00961D00"/>
    <w:rsid w:val="00962008"/>
    <w:rsid w:val="009621AA"/>
    <w:rsid w:val="009622E5"/>
    <w:rsid w:val="0096245C"/>
    <w:rsid w:val="00962C8F"/>
    <w:rsid w:val="009634AB"/>
    <w:rsid w:val="00963E8D"/>
    <w:rsid w:val="009649CC"/>
    <w:rsid w:val="0096545D"/>
    <w:rsid w:val="00965ACF"/>
    <w:rsid w:val="009660C7"/>
    <w:rsid w:val="0096628B"/>
    <w:rsid w:val="009668C0"/>
    <w:rsid w:val="0096732D"/>
    <w:rsid w:val="0096781A"/>
    <w:rsid w:val="00970941"/>
    <w:rsid w:val="009717F9"/>
    <w:rsid w:val="00972139"/>
    <w:rsid w:val="0097293B"/>
    <w:rsid w:val="009731B4"/>
    <w:rsid w:val="00973284"/>
    <w:rsid w:val="009732AA"/>
    <w:rsid w:val="009741D6"/>
    <w:rsid w:val="0097424F"/>
    <w:rsid w:val="009745A9"/>
    <w:rsid w:val="009749F4"/>
    <w:rsid w:val="00974BC4"/>
    <w:rsid w:val="00974F9A"/>
    <w:rsid w:val="009750BC"/>
    <w:rsid w:val="009759CD"/>
    <w:rsid w:val="00976191"/>
    <w:rsid w:val="00976925"/>
    <w:rsid w:val="00976E1C"/>
    <w:rsid w:val="0097728B"/>
    <w:rsid w:val="00977724"/>
    <w:rsid w:val="00980A8C"/>
    <w:rsid w:val="00980D93"/>
    <w:rsid w:val="0098132D"/>
    <w:rsid w:val="009814A0"/>
    <w:rsid w:val="00981CAF"/>
    <w:rsid w:val="00981CB5"/>
    <w:rsid w:val="00982A08"/>
    <w:rsid w:val="00982A33"/>
    <w:rsid w:val="00982BCA"/>
    <w:rsid w:val="0098383F"/>
    <w:rsid w:val="009841AC"/>
    <w:rsid w:val="009841D3"/>
    <w:rsid w:val="0098485B"/>
    <w:rsid w:val="0098499A"/>
    <w:rsid w:val="00984B9A"/>
    <w:rsid w:val="00984E2E"/>
    <w:rsid w:val="009853F8"/>
    <w:rsid w:val="00985567"/>
    <w:rsid w:val="00985991"/>
    <w:rsid w:val="00985B14"/>
    <w:rsid w:val="00985E5E"/>
    <w:rsid w:val="00986343"/>
    <w:rsid w:val="009864C1"/>
    <w:rsid w:val="00986528"/>
    <w:rsid w:val="009865A4"/>
    <w:rsid w:val="00986867"/>
    <w:rsid w:val="0098693F"/>
    <w:rsid w:val="009872BB"/>
    <w:rsid w:val="009874CA"/>
    <w:rsid w:val="00987D12"/>
    <w:rsid w:val="00987DD6"/>
    <w:rsid w:val="00990043"/>
    <w:rsid w:val="009901DA"/>
    <w:rsid w:val="00990B7B"/>
    <w:rsid w:val="0099178F"/>
    <w:rsid w:val="00991DA1"/>
    <w:rsid w:val="00991DCC"/>
    <w:rsid w:val="0099296C"/>
    <w:rsid w:val="00992B57"/>
    <w:rsid w:val="00992BC0"/>
    <w:rsid w:val="00993360"/>
    <w:rsid w:val="009934AD"/>
    <w:rsid w:val="00993538"/>
    <w:rsid w:val="00993564"/>
    <w:rsid w:val="009938D7"/>
    <w:rsid w:val="00993B73"/>
    <w:rsid w:val="00993D8F"/>
    <w:rsid w:val="00993E69"/>
    <w:rsid w:val="009941D4"/>
    <w:rsid w:val="009943D8"/>
    <w:rsid w:val="00994EB2"/>
    <w:rsid w:val="00995B37"/>
    <w:rsid w:val="00995E1C"/>
    <w:rsid w:val="0099616A"/>
    <w:rsid w:val="0099678F"/>
    <w:rsid w:val="00996A6E"/>
    <w:rsid w:val="00996D3C"/>
    <w:rsid w:val="00996DD4"/>
    <w:rsid w:val="0099739B"/>
    <w:rsid w:val="0099749A"/>
    <w:rsid w:val="00997911"/>
    <w:rsid w:val="00997B26"/>
    <w:rsid w:val="00997E26"/>
    <w:rsid w:val="009A00C8"/>
    <w:rsid w:val="009A0BD1"/>
    <w:rsid w:val="009A1699"/>
    <w:rsid w:val="009A18F3"/>
    <w:rsid w:val="009A1A3E"/>
    <w:rsid w:val="009A2354"/>
    <w:rsid w:val="009A2DCF"/>
    <w:rsid w:val="009A32BF"/>
    <w:rsid w:val="009A33B7"/>
    <w:rsid w:val="009A3C4D"/>
    <w:rsid w:val="009A4874"/>
    <w:rsid w:val="009A4D61"/>
    <w:rsid w:val="009A53DC"/>
    <w:rsid w:val="009A547D"/>
    <w:rsid w:val="009A54D0"/>
    <w:rsid w:val="009A57CC"/>
    <w:rsid w:val="009A5D00"/>
    <w:rsid w:val="009A5EB2"/>
    <w:rsid w:val="009A62F0"/>
    <w:rsid w:val="009A70FD"/>
    <w:rsid w:val="009A7819"/>
    <w:rsid w:val="009A793E"/>
    <w:rsid w:val="009A7C57"/>
    <w:rsid w:val="009A7E8A"/>
    <w:rsid w:val="009B03F6"/>
    <w:rsid w:val="009B06F6"/>
    <w:rsid w:val="009B0DBE"/>
    <w:rsid w:val="009B10FC"/>
    <w:rsid w:val="009B16C8"/>
    <w:rsid w:val="009B17AC"/>
    <w:rsid w:val="009B1E33"/>
    <w:rsid w:val="009B1F2C"/>
    <w:rsid w:val="009B2A4E"/>
    <w:rsid w:val="009B2E1A"/>
    <w:rsid w:val="009B31CC"/>
    <w:rsid w:val="009B3919"/>
    <w:rsid w:val="009B419E"/>
    <w:rsid w:val="009B4C3F"/>
    <w:rsid w:val="009B50F1"/>
    <w:rsid w:val="009B5115"/>
    <w:rsid w:val="009B57D8"/>
    <w:rsid w:val="009B59F0"/>
    <w:rsid w:val="009B6FB6"/>
    <w:rsid w:val="009B77D0"/>
    <w:rsid w:val="009B7960"/>
    <w:rsid w:val="009C033F"/>
    <w:rsid w:val="009C0BA2"/>
    <w:rsid w:val="009C1620"/>
    <w:rsid w:val="009C19AC"/>
    <w:rsid w:val="009C1CB7"/>
    <w:rsid w:val="009C1F3C"/>
    <w:rsid w:val="009C251A"/>
    <w:rsid w:val="009C268E"/>
    <w:rsid w:val="009C270A"/>
    <w:rsid w:val="009C2B8A"/>
    <w:rsid w:val="009C2C29"/>
    <w:rsid w:val="009C2C6C"/>
    <w:rsid w:val="009C2C84"/>
    <w:rsid w:val="009C2E73"/>
    <w:rsid w:val="009C3118"/>
    <w:rsid w:val="009C405D"/>
    <w:rsid w:val="009C4336"/>
    <w:rsid w:val="009C480C"/>
    <w:rsid w:val="009C4AF2"/>
    <w:rsid w:val="009C4B2E"/>
    <w:rsid w:val="009C4C62"/>
    <w:rsid w:val="009C4EF3"/>
    <w:rsid w:val="009C50D5"/>
    <w:rsid w:val="009C50DF"/>
    <w:rsid w:val="009C5340"/>
    <w:rsid w:val="009C58DD"/>
    <w:rsid w:val="009C5AC9"/>
    <w:rsid w:val="009C5B1E"/>
    <w:rsid w:val="009C5F45"/>
    <w:rsid w:val="009C6447"/>
    <w:rsid w:val="009C6B1B"/>
    <w:rsid w:val="009C6F9D"/>
    <w:rsid w:val="009C70D5"/>
    <w:rsid w:val="009C7198"/>
    <w:rsid w:val="009C72B3"/>
    <w:rsid w:val="009C7545"/>
    <w:rsid w:val="009C775B"/>
    <w:rsid w:val="009C7A3F"/>
    <w:rsid w:val="009D0418"/>
    <w:rsid w:val="009D084E"/>
    <w:rsid w:val="009D0893"/>
    <w:rsid w:val="009D1209"/>
    <w:rsid w:val="009D15AE"/>
    <w:rsid w:val="009D1ADE"/>
    <w:rsid w:val="009D1F6D"/>
    <w:rsid w:val="009D1FAF"/>
    <w:rsid w:val="009D2120"/>
    <w:rsid w:val="009D224D"/>
    <w:rsid w:val="009D25CC"/>
    <w:rsid w:val="009D2817"/>
    <w:rsid w:val="009D2992"/>
    <w:rsid w:val="009D2C3F"/>
    <w:rsid w:val="009D2FF8"/>
    <w:rsid w:val="009D3BC1"/>
    <w:rsid w:val="009D4D4C"/>
    <w:rsid w:val="009D6082"/>
    <w:rsid w:val="009D60D0"/>
    <w:rsid w:val="009D6223"/>
    <w:rsid w:val="009D654F"/>
    <w:rsid w:val="009D6663"/>
    <w:rsid w:val="009D6C29"/>
    <w:rsid w:val="009D7EA8"/>
    <w:rsid w:val="009E0365"/>
    <w:rsid w:val="009E05F2"/>
    <w:rsid w:val="009E07D6"/>
    <w:rsid w:val="009E0A58"/>
    <w:rsid w:val="009E0A91"/>
    <w:rsid w:val="009E1164"/>
    <w:rsid w:val="009E1A7D"/>
    <w:rsid w:val="009E204F"/>
    <w:rsid w:val="009E2351"/>
    <w:rsid w:val="009E268C"/>
    <w:rsid w:val="009E27DE"/>
    <w:rsid w:val="009E3259"/>
    <w:rsid w:val="009E3ED0"/>
    <w:rsid w:val="009E42A4"/>
    <w:rsid w:val="009E48B9"/>
    <w:rsid w:val="009E5032"/>
    <w:rsid w:val="009E52C7"/>
    <w:rsid w:val="009E5910"/>
    <w:rsid w:val="009E604C"/>
    <w:rsid w:val="009E6FF1"/>
    <w:rsid w:val="009E716C"/>
    <w:rsid w:val="009E7387"/>
    <w:rsid w:val="009E78DE"/>
    <w:rsid w:val="009E7DBB"/>
    <w:rsid w:val="009E7F44"/>
    <w:rsid w:val="009F00CC"/>
    <w:rsid w:val="009F0512"/>
    <w:rsid w:val="009F065B"/>
    <w:rsid w:val="009F07B2"/>
    <w:rsid w:val="009F0B56"/>
    <w:rsid w:val="009F16F9"/>
    <w:rsid w:val="009F18E4"/>
    <w:rsid w:val="009F1A7F"/>
    <w:rsid w:val="009F2752"/>
    <w:rsid w:val="009F28F8"/>
    <w:rsid w:val="009F2DFC"/>
    <w:rsid w:val="009F3BEA"/>
    <w:rsid w:val="009F3D06"/>
    <w:rsid w:val="009F40A7"/>
    <w:rsid w:val="009F476C"/>
    <w:rsid w:val="009F4841"/>
    <w:rsid w:val="009F4924"/>
    <w:rsid w:val="009F4F17"/>
    <w:rsid w:val="009F514D"/>
    <w:rsid w:val="009F535C"/>
    <w:rsid w:val="009F5B37"/>
    <w:rsid w:val="009F5EE5"/>
    <w:rsid w:val="009F645C"/>
    <w:rsid w:val="009F66D7"/>
    <w:rsid w:val="009F67C4"/>
    <w:rsid w:val="009F6864"/>
    <w:rsid w:val="009F6B71"/>
    <w:rsid w:val="009F77C2"/>
    <w:rsid w:val="009F7806"/>
    <w:rsid w:val="009F78EA"/>
    <w:rsid w:val="009F7D3F"/>
    <w:rsid w:val="00A0025B"/>
    <w:rsid w:val="00A00DA5"/>
    <w:rsid w:val="00A00FB8"/>
    <w:rsid w:val="00A0170D"/>
    <w:rsid w:val="00A0185E"/>
    <w:rsid w:val="00A01F30"/>
    <w:rsid w:val="00A023AE"/>
    <w:rsid w:val="00A02DA4"/>
    <w:rsid w:val="00A02FAA"/>
    <w:rsid w:val="00A03173"/>
    <w:rsid w:val="00A03265"/>
    <w:rsid w:val="00A039A5"/>
    <w:rsid w:val="00A042E9"/>
    <w:rsid w:val="00A04824"/>
    <w:rsid w:val="00A049C9"/>
    <w:rsid w:val="00A04A2E"/>
    <w:rsid w:val="00A04B62"/>
    <w:rsid w:val="00A04BE1"/>
    <w:rsid w:val="00A04C1E"/>
    <w:rsid w:val="00A0517C"/>
    <w:rsid w:val="00A05223"/>
    <w:rsid w:val="00A05329"/>
    <w:rsid w:val="00A0545E"/>
    <w:rsid w:val="00A055BC"/>
    <w:rsid w:val="00A063B4"/>
    <w:rsid w:val="00A067F8"/>
    <w:rsid w:val="00A069CD"/>
    <w:rsid w:val="00A06A37"/>
    <w:rsid w:val="00A06CE5"/>
    <w:rsid w:val="00A07345"/>
    <w:rsid w:val="00A07722"/>
    <w:rsid w:val="00A07BCE"/>
    <w:rsid w:val="00A07C32"/>
    <w:rsid w:val="00A07C6D"/>
    <w:rsid w:val="00A10091"/>
    <w:rsid w:val="00A105ED"/>
    <w:rsid w:val="00A10651"/>
    <w:rsid w:val="00A10667"/>
    <w:rsid w:val="00A1101E"/>
    <w:rsid w:val="00A110B8"/>
    <w:rsid w:val="00A112B4"/>
    <w:rsid w:val="00A11967"/>
    <w:rsid w:val="00A11E2D"/>
    <w:rsid w:val="00A11F0B"/>
    <w:rsid w:val="00A12663"/>
    <w:rsid w:val="00A127F2"/>
    <w:rsid w:val="00A12D90"/>
    <w:rsid w:val="00A12FD2"/>
    <w:rsid w:val="00A131D1"/>
    <w:rsid w:val="00A134CE"/>
    <w:rsid w:val="00A1371B"/>
    <w:rsid w:val="00A13B12"/>
    <w:rsid w:val="00A13D94"/>
    <w:rsid w:val="00A14860"/>
    <w:rsid w:val="00A1493F"/>
    <w:rsid w:val="00A151ED"/>
    <w:rsid w:val="00A1579C"/>
    <w:rsid w:val="00A15C19"/>
    <w:rsid w:val="00A15FC6"/>
    <w:rsid w:val="00A16065"/>
    <w:rsid w:val="00A1622B"/>
    <w:rsid w:val="00A16310"/>
    <w:rsid w:val="00A1657F"/>
    <w:rsid w:val="00A16643"/>
    <w:rsid w:val="00A166C4"/>
    <w:rsid w:val="00A16B13"/>
    <w:rsid w:val="00A1734D"/>
    <w:rsid w:val="00A17833"/>
    <w:rsid w:val="00A2032E"/>
    <w:rsid w:val="00A204AD"/>
    <w:rsid w:val="00A20CF9"/>
    <w:rsid w:val="00A2152C"/>
    <w:rsid w:val="00A2173F"/>
    <w:rsid w:val="00A21858"/>
    <w:rsid w:val="00A21AAF"/>
    <w:rsid w:val="00A21BC0"/>
    <w:rsid w:val="00A21BF3"/>
    <w:rsid w:val="00A22390"/>
    <w:rsid w:val="00A22694"/>
    <w:rsid w:val="00A23562"/>
    <w:rsid w:val="00A235EA"/>
    <w:rsid w:val="00A238F5"/>
    <w:rsid w:val="00A23EA5"/>
    <w:rsid w:val="00A248D3"/>
    <w:rsid w:val="00A24A86"/>
    <w:rsid w:val="00A253E7"/>
    <w:rsid w:val="00A25520"/>
    <w:rsid w:val="00A2649A"/>
    <w:rsid w:val="00A26D71"/>
    <w:rsid w:val="00A26D74"/>
    <w:rsid w:val="00A27958"/>
    <w:rsid w:val="00A27BFB"/>
    <w:rsid w:val="00A27D48"/>
    <w:rsid w:val="00A30129"/>
    <w:rsid w:val="00A30333"/>
    <w:rsid w:val="00A30372"/>
    <w:rsid w:val="00A30644"/>
    <w:rsid w:val="00A31335"/>
    <w:rsid w:val="00A31A4F"/>
    <w:rsid w:val="00A31A59"/>
    <w:rsid w:val="00A31DED"/>
    <w:rsid w:val="00A32412"/>
    <w:rsid w:val="00A32A7D"/>
    <w:rsid w:val="00A32D88"/>
    <w:rsid w:val="00A32E29"/>
    <w:rsid w:val="00A33126"/>
    <w:rsid w:val="00A33697"/>
    <w:rsid w:val="00A33D82"/>
    <w:rsid w:val="00A33DAF"/>
    <w:rsid w:val="00A34184"/>
    <w:rsid w:val="00A3440A"/>
    <w:rsid w:val="00A346AA"/>
    <w:rsid w:val="00A34703"/>
    <w:rsid w:val="00A34EFB"/>
    <w:rsid w:val="00A35624"/>
    <w:rsid w:val="00A358E4"/>
    <w:rsid w:val="00A35A65"/>
    <w:rsid w:val="00A35B61"/>
    <w:rsid w:val="00A35BD4"/>
    <w:rsid w:val="00A35CE5"/>
    <w:rsid w:val="00A3624C"/>
    <w:rsid w:val="00A36865"/>
    <w:rsid w:val="00A3686D"/>
    <w:rsid w:val="00A36B2C"/>
    <w:rsid w:val="00A36C24"/>
    <w:rsid w:val="00A36CB3"/>
    <w:rsid w:val="00A36F34"/>
    <w:rsid w:val="00A37152"/>
    <w:rsid w:val="00A3748B"/>
    <w:rsid w:val="00A3769E"/>
    <w:rsid w:val="00A3792F"/>
    <w:rsid w:val="00A40212"/>
    <w:rsid w:val="00A413F7"/>
    <w:rsid w:val="00A41496"/>
    <w:rsid w:val="00A4158D"/>
    <w:rsid w:val="00A41DD0"/>
    <w:rsid w:val="00A41DD9"/>
    <w:rsid w:val="00A42287"/>
    <w:rsid w:val="00A42AE3"/>
    <w:rsid w:val="00A42DB0"/>
    <w:rsid w:val="00A430D7"/>
    <w:rsid w:val="00A43F59"/>
    <w:rsid w:val="00A445AC"/>
    <w:rsid w:val="00A446A4"/>
    <w:rsid w:val="00A44DC9"/>
    <w:rsid w:val="00A458E6"/>
    <w:rsid w:val="00A46C68"/>
    <w:rsid w:val="00A46FD5"/>
    <w:rsid w:val="00A47755"/>
    <w:rsid w:val="00A47F79"/>
    <w:rsid w:val="00A502AF"/>
    <w:rsid w:val="00A50316"/>
    <w:rsid w:val="00A5037C"/>
    <w:rsid w:val="00A50519"/>
    <w:rsid w:val="00A50585"/>
    <w:rsid w:val="00A5129E"/>
    <w:rsid w:val="00A5142D"/>
    <w:rsid w:val="00A52D37"/>
    <w:rsid w:val="00A532C2"/>
    <w:rsid w:val="00A53DE0"/>
    <w:rsid w:val="00A54103"/>
    <w:rsid w:val="00A541D1"/>
    <w:rsid w:val="00A54900"/>
    <w:rsid w:val="00A54C21"/>
    <w:rsid w:val="00A54DFF"/>
    <w:rsid w:val="00A54EE9"/>
    <w:rsid w:val="00A553A5"/>
    <w:rsid w:val="00A5545F"/>
    <w:rsid w:val="00A55592"/>
    <w:rsid w:val="00A5582C"/>
    <w:rsid w:val="00A55888"/>
    <w:rsid w:val="00A56152"/>
    <w:rsid w:val="00A5616C"/>
    <w:rsid w:val="00A563DE"/>
    <w:rsid w:val="00A5643E"/>
    <w:rsid w:val="00A5670C"/>
    <w:rsid w:val="00A56B92"/>
    <w:rsid w:val="00A56EB2"/>
    <w:rsid w:val="00A574B1"/>
    <w:rsid w:val="00A577BB"/>
    <w:rsid w:val="00A579E8"/>
    <w:rsid w:val="00A604F3"/>
    <w:rsid w:val="00A6099D"/>
    <w:rsid w:val="00A6193D"/>
    <w:rsid w:val="00A61CA9"/>
    <w:rsid w:val="00A61D60"/>
    <w:rsid w:val="00A61EDD"/>
    <w:rsid w:val="00A62117"/>
    <w:rsid w:val="00A62163"/>
    <w:rsid w:val="00A62A0A"/>
    <w:rsid w:val="00A63928"/>
    <w:rsid w:val="00A63BE7"/>
    <w:rsid w:val="00A63D62"/>
    <w:rsid w:val="00A648F7"/>
    <w:rsid w:val="00A64DD9"/>
    <w:rsid w:val="00A64ED1"/>
    <w:rsid w:val="00A65037"/>
    <w:rsid w:val="00A654CD"/>
    <w:rsid w:val="00A65B04"/>
    <w:rsid w:val="00A6698B"/>
    <w:rsid w:val="00A670D0"/>
    <w:rsid w:val="00A673B6"/>
    <w:rsid w:val="00A67D53"/>
    <w:rsid w:val="00A67E6B"/>
    <w:rsid w:val="00A700B6"/>
    <w:rsid w:val="00A700E1"/>
    <w:rsid w:val="00A7051D"/>
    <w:rsid w:val="00A706C4"/>
    <w:rsid w:val="00A70DB0"/>
    <w:rsid w:val="00A7157D"/>
    <w:rsid w:val="00A71C1A"/>
    <w:rsid w:val="00A71EAA"/>
    <w:rsid w:val="00A71EDE"/>
    <w:rsid w:val="00A7244C"/>
    <w:rsid w:val="00A72939"/>
    <w:rsid w:val="00A72C1F"/>
    <w:rsid w:val="00A737C5"/>
    <w:rsid w:val="00A737CA"/>
    <w:rsid w:val="00A737E7"/>
    <w:rsid w:val="00A747EB"/>
    <w:rsid w:val="00A74B0F"/>
    <w:rsid w:val="00A7512A"/>
    <w:rsid w:val="00A757C5"/>
    <w:rsid w:val="00A75B8A"/>
    <w:rsid w:val="00A75CC0"/>
    <w:rsid w:val="00A75EE6"/>
    <w:rsid w:val="00A76ACA"/>
    <w:rsid w:val="00A76D9C"/>
    <w:rsid w:val="00A77001"/>
    <w:rsid w:val="00A770A7"/>
    <w:rsid w:val="00A773F9"/>
    <w:rsid w:val="00A776F8"/>
    <w:rsid w:val="00A77A60"/>
    <w:rsid w:val="00A77C83"/>
    <w:rsid w:val="00A77CCD"/>
    <w:rsid w:val="00A77D22"/>
    <w:rsid w:val="00A8035E"/>
    <w:rsid w:val="00A80495"/>
    <w:rsid w:val="00A80B42"/>
    <w:rsid w:val="00A816FB"/>
    <w:rsid w:val="00A81A34"/>
    <w:rsid w:val="00A81F45"/>
    <w:rsid w:val="00A82341"/>
    <w:rsid w:val="00A82F53"/>
    <w:rsid w:val="00A831D4"/>
    <w:rsid w:val="00A83A1E"/>
    <w:rsid w:val="00A84586"/>
    <w:rsid w:val="00A84603"/>
    <w:rsid w:val="00A84843"/>
    <w:rsid w:val="00A84B56"/>
    <w:rsid w:val="00A85155"/>
    <w:rsid w:val="00A8531B"/>
    <w:rsid w:val="00A85A10"/>
    <w:rsid w:val="00A85ABD"/>
    <w:rsid w:val="00A85B47"/>
    <w:rsid w:val="00A85C77"/>
    <w:rsid w:val="00A86021"/>
    <w:rsid w:val="00A861C3"/>
    <w:rsid w:val="00A862EE"/>
    <w:rsid w:val="00A869C0"/>
    <w:rsid w:val="00A86DF7"/>
    <w:rsid w:val="00A86E2B"/>
    <w:rsid w:val="00A86FD8"/>
    <w:rsid w:val="00A87550"/>
    <w:rsid w:val="00A877EF"/>
    <w:rsid w:val="00A87850"/>
    <w:rsid w:val="00A87ACA"/>
    <w:rsid w:val="00A87B1B"/>
    <w:rsid w:val="00A87C7E"/>
    <w:rsid w:val="00A9034E"/>
    <w:rsid w:val="00A90773"/>
    <w:rsid w:val="00A90F8C"/>
    <w:rsid w:val="00A9143D"/>
    <w:rsid w:val="00A914C9"/>
    <w:rsid w:val="00A916D0"/>
    <w:rsid w:val="00A919D0"/>
    <w:rsid w:val="00A91F43"/>
    <w:rsid w:val="00A9287A"/>
    <w:rsid w:val="00A92C80"/>
    <w:rsid w:val="00A92F85"/>
    <w:rsid w:val="00A931F3"/>
    <w:rsid w:val="00A9373E"/>
    <w:rsid w:val="00A948E1"/>
    <w:rsid w:val="00A95CCF"/>
    <w:rsid w:val="00A96331"/>
    <w:rsid w:val="00A96541"/>
    <w:rsid w:val="00A96B64"/>
    <w:rsid w:val="00A96BAB"/>
    <w:rsid w:val="00A96F8D"/>
    <w:rsid w:val="00A974AE"/>
    <w:rsid w:val="00A97662"/>
    <w:rsid w:val="00A977DB"/>
    <w:rsid w:val="00A97912"/>
    <w:rsid w:val="00A9796B"/>
    <w:rsid w:val="00A97B04"/>
    <w:rsid w:val="00AA01C6"/>
    <w:rsid w:val="00AA0838"/>
    <w:rsid w:val="00AA0FC8"/>
    <w:rsid w:val="00AA1215"/>
    <w:rsid w:val="00AA18B9"/>
    <w:rsid w:val="00AA1926"/>
    <w:rsid w:val="00AA193A"/>
    <w:rsid w:val="00AA1959"/>
    <w:rsid w:val="00AA1C71"/>
    <w:rsid w:val="00AA27C6"/>
    <w:rsid w:val="00AA2C0F"/>
    <w:rsid w:val="00AA363E"/>
    <w:rsid w:val="00AA3AFE"/>
    <w:rsid w:val="00AA3B45"/>
    <w:rsid w:val="00AA3D93"/>
    <w:rsid w:val="00AA46D8"/>
    <w:rsid w:val="00AA47DE"/>
    <w:rsid w:val="00AA4CF1"/>
    <w:rsid w:val="00AA5843"/>
    <w:rsid w:val="00AA5D90"/>
    <w:rsid w:val="00AA6290"/>
    <w:rsid w:val="00AA6514"/>
    <w:rsid w:val="00AA655D"/>
    <w:rsid w:val="00AA678B"/>
    <w:rsid w:val="00AA7012"/>
    <w:rsid w:val="00AA7D5E"/>
    <w:rsid w:val="00AA7E69"/>
    <w:rsid w:val="00AB01A9"/>
    <w:rsid w:val="00AB044D"/>
    <w:rsid w:val="00AB058D"/>
    <w:rsid w:val="00AB0C4D"/>
    <w:rsid w:val="00AB1089"/>
    <w:rsid w:val="00AB1552"/>
    <w:rsid w:val="00AB1EE6"/>
    <w:rsid w:val="00AB2A13"/>
    <w:rsid w:val="00AB394B"/>
    <w:rsid w:val="00AB3ABF"/>
    <w:rsid w:val="00AB3E42"/>
    <w:rsid w:val="00AB4175"/>
    <w:rsid w:val="00AB429A"/>
    <w:rsid w:val="00AB48B2"/>
    <w:rsid w:val="00AB4B7A"/>
    <w:rsid w:val="00AB54EF"/>
    <w:rsid w:val="00AB56D5"/>
    <w:rsid w:val="00AB5B7A"/>
    <w:rsid w:val="00AB5D36"/>
    <w:rsid w:val="00AB6B87"/>
    <w:rsid w:val="00AB6ED9"/>
    <w:rsid w:val="00AB78FF"/>
    <w:rsid w:val="00AC039F"/>
    <w:rsid w:val="00AC0DC0"/>
    <w:rsid w:val="00AC0FEB"/>
    <w:rsid w:val="00AC106A"/>
    <w:rsid w:val="00AC14D2"/>
    <w:rsid w:val="00AC161F"/>
    <w:rsid w:val="00AC1E0E"/>
    <w:rsid w:val="00AC1FF3"/>
    <w:rsid w:val="00AC2099"/>
    <w:rsid w:val="00AC2636"/>
    <w:rsid w:val="00AC2BBE"/>
    <w:rsid w:val="00AC2C3F"/>
    <w:rsid w:val="00AC3528"/>
    <w:rsid w:val="00AC38E6"/>
    <w:rsid w:val="00AC3AD7"/>
    <w:rsid w:val="00AC3B9E"/>
    <w:rsid w:val="00AC3E45"/>
    <w:rsid w:val="00AC43FF"/>
    <w:rsid w:val="00AC46D5"/>
    <w:rsid w:val="00AC480B"/>
    <w:rsid w:val="00AC4939"/>
    <w:rsid w:val="00AC4B46"/>
    <w:rsid w:val="00AC5DD1"/>
    <w:rsid w:val="00AC5E62"/>
    <w:rsid w:val="00AC5F8B"/>
    <w:rsid w:val="00AC5FF4"/>
    <w:rsid w:val="00AC626E"/>
    <w:rsid w:val="00AC69FE"/>
    <w:rsid w:val="00AC6C19"/>
    <w:rsid w:val="00AC6D1F"/>
    <w:rsid w:val="00AC6D34"/>
    <w:rsid w:val="00AC70D1"/>
    <w:rsid w:val="00AC7602"/>
    <w:rsid w:val="00AC7770"/>
    <w:rsid w:val="00AC7857"/>
    <w:rsid w:val="00AC7CE0"/>
    <w:rsid w:val="00AC7EA4"/>
    <w:rsid w:val="00AD03ED"/>
    <w:rsid w:val="00AD09AF"/>
    <w:rsid w:val="00AD0A65"/>
    <w:rsid w:val="00AD0E57"/>
    <w:rsid w:val="00AD1007"/>
    <w:rsid w:val="00AD1078"/>
    <w:rsid w:val="00AD1447"/>
    <w:rsid w:val="00AD1B54"/>
    <w:rsid w:val="00AD2276"/>
    <w:rsid w:val="00AD22E4"/>
    <w:rsid w:val="00AD2A08"/>
    <w:rsid w:val="00AD3146"/>
    <w:rsid w:val="00AD3B53"/>
    <w:rsid w:val="00AD4797"/>
    <w:rsid w:val="00AD4884"/>
    <w:rsid w:val="00AD4F42"/>
    <w:rsid w:val="00AD5669"/>
    <w:rsid w:val="00AD5A19"/>
    <w:rsid w:val="00AD5A66"/>
    <w:rsid w:val="00AD6014"/>
    <w:rsid w:val="00AD6193"/>
    <w:rsid w:val="00AD6201"/>
    <w:rsid w:val="00AD646B"/>
    <w:rsid w:val="00AD7094"/>
    <w:rsid w:val="00AD721D"/>
    <w:rsid w:val="00AD7453"/>
    <w:rsid w:val="00AD782A"/>
    <w:rsid w:val="00AD7EAB"/>
    <w:rsid w:val="00AE000B"/>
    <w:rsid w:val="00AE0383"/>
    <w:rsid w:val="00AE0515"/>
    <w:rsid w:val="00AE0549"/>
    <w:rsid w:val="00AE0A15"/>
    <w:rsid w:val="00AE0D84"/>
    <w:rsid w:val="00AE146D"/>
    <w:rsid w:val="00AE1612"/>
    <w:rsid w:val="00AE1683"/>
    <w:rsid w:val="00AE2363"/>
    <w:rsid w:val="00AE26CB"/>
    <w:rsid w:val="00AE28D7"/>
    <w:rsid w:val="00AE2968"/>
    <w:rsid w:val="00AE2D02"/>
    <w:rsid w:val="00AE2E10"/>
    <w:rsid w:val="00AE3234"/>
    <w:rsid w:val="00AE34A5"/>
    <w:rsid w:val="00AE3789"/>
    <w:rsid w:val="00AE39E9"/>
    <w:rsid w:val="00AE4014"/>
    <w:rsid w:val="00AE503E"/>
    <w:rsid w:val="00AE50DC"/>
    <w:rsid w:val="00AE50EB"/>
    <w:rsid w:val="00AE626B"/>
    <w:rsid w:val="00AE68AB"/>
    <w:rsid w:val="00AE69FA"/>
    <w:rsid w:val="00AE6E81"/>
    <w:rsid w:val="00AE6FE0"/>
    <w:rsid w:val="00AE7293"/>
    <w:rsid w:val="00AE7988"/>
    <w:rsid w:val="00AE7A11"/>
    <w:rsid w:val="00AE7A3A"/>
    <w:rsid w:val="00AE7C4E"/>
    <w:rsid w:val="00AF0403"/>
    <w:rsid w:val="00AF0487"/>
    <w:rsid w:val="00AF0795"/>
    <w:rsid w:val="00AF0AF5"/>
    <w:rsid w:val="00AF0B74"/>
    <w:rsid w:val="00AF0F38"/>
    <w:rsid w:val="00AF112B"/>
    <w:rsid w:val="00AF15E6"/>
    <w:rsid w:val="00AF2095"/>
    <w:rsid w:val="00AF3163"/>
    <w:rsid w:val="00AF46D4"/>
    <w:rsid w:val="00AF5684"/>
    <w:rsid w:val="00AF579A"/>
    <w:rsid w:val="00AF5D6E"/>
    <w:rsid w:val="00AF6185"/>
    <w:rsid w:val="00AF6211"/>
    <w:rsid w:val="00AF644E"/>
    <w:rsid w:val="00AF651F"/>
    <w:rsid w:val="00AF67BD"/>
    <w:rsid w:val="00AF77F8"/>
    <w:rsid w:val="00AF7C38"/>
    <w:rsid w:val="00B002A9"/>
    <w:rsid w:val="00B00CD8"/>
    <w:rsid w:val="00B0116A"/>
    <w:rsid w:val="00B01654"/>
    <w:rsid w:val="00B01A2A"/>
    <w:rsid w:val="00B01D2B"/>
    <w:rsid w:val="00B01E50"/>
    <w:rsid w:val="00B02340"/>
    <w:rsid w:val="00B02A29"/>
    <w:rsid w:val="00B02AC5"/>
    <w:rsid w:val="00B02D90"/>
    <w:rsid w:val="00B031C7"/>
    <w:rsid w:val="00B03328"/>
    <w:rsid w:val="00B03751"/>
    <w:rsid w:val="00B0451D"/>
    <w:rsid w:val="00B046BD"/>
    <w:rsid w:val="00B04AC9"/>
    <w:rsid w:val="00B05466"/>
    <w:rsid w:val="00B05478"/>
    <w:rsid w:val="00B05B9E"/>
    <w:rsid w:val="00B06850"/>
    <w:rsid w:val="00B06856"/>
    <w:rsid w:val="00B068BE"/>
    <w:rsid w:val="00B07302"/>
    <w:rsid w:val="00B07F7A"/>
    <w:rsid w:val="00B100C4"/>
    <w:rsid w:val="00B1023C"/>
    <w:rsid w:val="00B10BBA"/>
    <w:rsid w:val="00B10DF0"/>
    <w:rsid w:val="00B116AF"/>
    <w:rsid w:val="00B1170C"/>
    <w:rsid w:val="00B11F4B"/>
    <w:rsid w:val="00B12109"/>
    <w:rsid w:val="00B132EB"/>
    <w:rsid w:val="00B133C1"/>
    <w:rsid w:val="00B139CC"/>
    <w:rsid w:val="00B1487D"/>
    <w:rsid w:val="00B14A2C"/>
    <w:rsid w:val="00B14BA5"/>
    <w:rsid w:val="00B14E45"/>
    <w:rsid w:val="00B1514D"/>
    <w:rsid w:val="00B152C5"/>
    <w:rsid w:val="00B153E0"/>
    <w:rsid w:val="00B15E79"/>
    <w:rsid w:val="00B16738"/>
    <w:rsid w:val="00B1676B"/>
    <w:rsid w:val="00B16851"/>
    <w:rsid w:val="00B16AEE"/>
    <w:rsid w:val="00B16DF7"/>
    <w:rsid w:val="00B174B6"/>
    <w:rsid w:val="00B174EB"/>
    <w:rsid w:val="00B1776E"/>
    <w:rsid w:val="00B1782A"/>
    <w:rsid w:val="00B17B75"/>
    <w:rsid w:val="00B17CE1"/>
    <w:rsid w:val="00B20081"/>
    <w:rsid w:val="00B205F0"/>
    <w:rsid w:val="00B20AC8"/>
    <w:rsid w:val="00B20BA1"/>
    <w:rsid w:val="00B20EDE"/>
    <w:rsid w:val="00B212F7"/>
    <w:rsid w:val="00B21682"/>
    <w:rsid w:val="00B21870"/>
    <w:rsid w:val="00B21922"/>
    <w:rsid w:val="00B21BDB"/>
    <w:rsid w:val="00B221E1"/>
    <w:rsid w:val="00B2238F"/>
    <w:rsid w:val="00B223C2"/>
    <w:rsid w:val="00B22B6D"/>
    <w:rsid w:val="00B22D7D"/>
    <w:rsid w:val="00B23074"/>
    <w:rsid w:val="00B233A3"/>
    <w:rsid w:val="00B255CE"/>
    <w:rsid w:val="00B25885"/>
    <w:rsid w:val="00B26B31"/>
    <w:rsid w:val="00B27319"/>
    <w:rsid w:val="00B27EA6"/>
    <w:rsid w:val="00B30851"/>
    <w:rsid w:val="00B309E5"/>
    <w:rsid w:val="00B30A45"/>
    <w:rsid w:val="00B30B4A"/>
    <w:rsid w:val="00B30CAC"/>
    <w:rsid w:val="00B30DBC"/>
    <w:rsid w:val="00B30E5B"/>
    <w:rsid w:val="00B30E90"/>
    <w:rsid w:val="00B30EC3"/>
    <w:rsid w:val="00B310AB"/>
    <w:rsid w:val="00B312A4"/>
    <w:rsid w:val="00B315F8"/>
    <w:rsid w:val="00B3160E"/>
    <w:rsid w:val="00B31E81"/>
    <w:rsid w:val="00B3227D"/>
    <w:rsid w:val="00B32413"/>
    <w:rsid w:val="00B32557"/>
    <w:rsid w:val="00B32A4E"/>
    <w:rsid w:val="00B32AAB"/>
    <w:rsid w:val="00B32B41"/>
    <w:rsid w:val="00B32D00"/>
    <w:rsid w:val="00B33203"/>
    <w:rsid w:val="00B33764"/>
    <w:rsid w:val="00B338AD"/>
    <w:rsid w:val="00B3395E"/>
    <w:rsid w:val="00B33B78"/>
    <w:rsid w:val="00B33BA1"/>
    <w:rsid w:val="00B33DD1"/>
    <w:rsid w:val="00B34072"/>
    <w:rsid w:val="00B34237"/>
    <w:rsid w:val="00B344B7"/>
    <w:rsid w:val="00B35060"/>
    <w:rsid w:val="00B362CD"/>
    <w:rsid w:val="00B3664E"/>
    <w:rsid w:val="00B373C2"/>
    <w:rsid w:val="00B37629"/>
    <w:rsid w:val="00B37EC5"/>
    <w:rsid w:val="00B37F66"/>
    <w:rsid w:val="00B401B5"/>
    <w:rsid w:val="00B404D1"/>
    <w:rsid w:val="00B40580"/>
    <w:rsid w:val="00B40F3A"/>
    <w:rsid w:val="00B40F9E"/>
    <w:rsid w:val="00B412AA"/>
    <w:rsid w:val="00B413A0"/>
    <w:rsid w:val="00B4153A"/>
    <w:rsid w:val="00B41A11"/>
    <w:rsid w:val="00B42505"/>
    <w:rsid w:val="00B427F0"/>
    <w:rsid w:val="00B42E11"/>
    <w:rsid w:val="00B42F3C"/>
    <w:rsid w:val="00B43643"/>
    <w:rsid w:val="00B43ADD"/>
    <w:rsid w:val="00B43CBC"/>
    <w:rsid w:val="00B442A4"/>
    <w:rsid w:val="00B4478E"/>
    <w:rsid w:val="00B44B7D"/>
    <w:rsid w:val="00B44C30"/>
    <w:rsid w:val="00B459B3"/>
    <w:rsid w:val="00B45A8A"/>
    <w:rsid w:val="00B45B8F"/>
    <w:rsid w:val="00B46266"/>
    <w:rsid w:val="00B4668D"/>
    <w:rsid w:val="00B46B4D"/>
    <w:rsid w:val="00B4779E"/>
    <w:rsid w:val="00B478F2"/>
    <w:rsid w:val="00B47B2F"/>
    <w:rsid w:val="00B47D71"/>
    <w:rsid w:val="00B5044E"/>
    <w:rsid w:val="00B50561"/>
    <w:rsid w:val="00B50C81"/>
    <w:rsid w:val="00B51088"/>
    <w:rsid w:val="00B51D71"/>
    <w:rsid w:val="00B51EAB"/>
    <w:rsid w:val="00B52522"/>
    <w:rsid w:val="00B526C4"/>
    <w:rsid w:val="00B5287F"/>
    <w:rsid w:val="00B53253"/>
    <w:rsid w:val="00B536F6"/>
    <w:rsid w:val="00B5451F"/>
    <w:rsid w:val="00B54589"/>
    <w:rsid w:val="00B54722"/>
    <w:rsid w:val="00B551EF"/>
    <w:rsid w:val="00B554F4"/>
    <w:rsid w:val="00B55A26"/>
    <w:rsid w:val="00B56554"/>
    <w:rsid w:val="00B56F4A"/>
    <w:rsid w:val="00B571C2"/>
    <w:rsid w:val="00B572DC"/>
    <w:rsid w:val="00B57546"/>
    <w:rsid w:val="00B57D5A"/>
    <w:rsid w:val="00B57F51"/>
    <w:rsid w:val="00B60364"/>
    <w:rsid w:val="00B60470"/>
    <w:rsid w:val="00B607EA"/>
    <w:rsid w:val="00B60862"/>
    <w:rsid w:val="00B617CB"/>
    <w:rsid w:val="00B61A22"/>
    <w:rsid w:val="00B61DA6"/>
    <w:rsid w:val="00B61F5A"/>
    <w:rsid w:val="00B620AE"/>
    <w:rsid w:val="00B620CA"/>
    <w:rsid w:val="00B62325"/>
    <w:rsid w:val="00B62B54"/>
    <w:rsid w:val="00B62B61"/>
    <w:rsid w:val="00B62BA0"/>
    <w:rsid w:val="00B62D85"/>
    <w:rsid w:val="00B62E7E"/>
    <w:rsid w:val="00B6301E"/>
    <w:rsid w:val="00B63365"/>
    <w:rsid w:val="00B6376E"/>
    <w:rsid w:val="00B63DFA"/>
    <w:rsid w:val="00B64B7E"/>
    <w:rsid w:val="00B64E7E"/>
    <w:rsid w:val="00B6539A"/>
    <w:rsid w:val="00B65B08"/>
    <w:rsid w:val="00B660FB"/>
    <w:rsid w:val="00B6628B"/>
    <w:rsid w:val="00B663EB"/>
    <w:rsid w:val="00B6659A"/>
    <w:rsid w:val="00B66661"/>
    <w:rsid w:val="00B668C2"/>
    <w:rsid w:val="00B66F6F"/>
    <w:rsid w:val="00B7035D"/>
    <w:rsid w:val="00B7040E"/>
    <w:rsid w:val="00B706D0"/>
    <w:rsid w:val="00B70BA0"/>
    <w:rsid w:val="00B70D96"/>
    <w:rsid w:val="00B71284"/>
    <w:rsid w:val="00B71DE4"/>
    <w:rsid w:val="00B72232"/>
    <w:rsid w:val="00B73D71"/>
    <w:rsid w:val="00B7403B"/>
    <w:rsid w:val="00B7461D"/>
    <w:rsid w:val="00B74D5C"/>
    <w:rsid w:val="00B752F1"/>
    <w:rsid w:val="00B75420"/>
    <w:rsid w:val="00B75658"/>
    <w:rsid w:val="00B756C0"/>
    <w:rsid w:val="00B757FC"/>
    <w:rsid w:val="00B7580E"/>
    <w:rsid w:val="00B75D9F"/>
    <w:rsid w:val="00B77046"/>
    <w:rsid w:val="00B770B0"/>
    <w:rsid w:val="00B774B4"/>
    <w:rsid w:val="00B7787C"/>
    <w:rsid w:val="00B77ACF"/>
    <w:rsid w:val="00B77F3F"/>
    <w:rsid w:val="00B80444"/>
    <w:rsid w:val="00B80642"/>
    <w:rsid w:val="00B80C23"/>
    <w:rsid w:val="00B812D5"/>
    <w:rsid w:val="00B81C89"/>
    <w:rsid w:val="00B81FDC"/>
    <w:rsid w:val="00B82497"/>
    <w:rsid w:val="00B82558"/>
    <w:rsid w:val="00B82695"/>
    <w:rsid w:val="00B82A03"/>
    <w:rsid w:val="00B82B37"/>
    <w:rsid w:val="00B8344A"/>
    <w:rsid w:val="00B834BE"/>
    <w:rsid w:val="00B83BCF"/>
    <w:rsid w:val="00B843B1"/>
    <w:rsid w:val="00B846C0"/>
    <w:rsid w:val="00B8537D"/>
    <w:rsid w:val="00B86684"/>
    <w:rsid w:val="00B8684A"/>
    <w:rsid w:val="00B86C71"/>
    <w:rsid w:val="00B86F0D"/>
    <w:rsid w:val="00B87099"/>
    <w:rsid w:val="00B87672"/>
    <w:rsid w:val="00B876A0"/>
    <w:rsid w:val="00B876DD"/>
    <w:rsid w:val="00B87A36"/>
    <w:rsid w:val="00B9016A"/>
    <w:rsid w:val="00B90F2A"/>
    <w:rsid w:val="00B91640"/>
    <w:rsid w:val="00B92332"/>
    <w:rsid w:val="00B923D0"/>
    <w:rsid w:val="00B924B4"/>
    <w:rsid w:val="00B92583"/>
    <w:rsid w:val="00B926D9"/>
    <w:rsid w:val="00B9284D"/>
    <w:rsid w:val="00B92F4E"/>
    <w:rsid w:val="00B93E9B"/>
    <w:rsid w:val="00B9438B"/>
    <w:rsid w:val="00B94AF6"/>
    <w:rsid w:val="00B94B01"/>
    <w:rsid w:val="00B94C77"/>
    <w:rsid w:val="00B94D76"/>
    <w:rsid w:val="00B95227"/>
    <w:rsid w:val="00B95739"/>
    <w:rsid w:val="00B95C4C"/>
    <w:rsid w:val="00B966FE"/>
    <w:rsid w:val="00B967E5"/>
    <w:rsid w:val="00B96AD7"/>
    <w:rsid w:val="00B96ADC"/>
    <w:rsid w:val="00B96B91"/>
    <w:rsid w:val="00B96CB3"/>
    <w:rsid w:val="00B96ECA"/>
    <w:rsid w:val="00B96F96"/>
    <w:rsid w:val="00BA00A1"/>
    <w:rsid w:val="00BA03B7"/>
    <w:rsid w:val="00BA0408"/>
    <w:rsid w:val="00BA0812"/>
    <w:rsid w:val="00BA12D4"/>
    <w:rsid w:val="00BA16FE"/>
    <w:rsid w:val="00BA2496"/>
    <w:rsid w:val="00BA29E2"/>
    <w:rsid w:val="00BA2A7C"/>
    <w:rsid w:val="00BA30F8"/>
    <w:rsid w:val="00BA34C6"/>
    <w:rsid w:val="00BA36A8"/>
    <w:rsid w:val="00BA3A9B"/>
    <w:rsid w:val="00BA3B58"/>
    <w:rsid w:val="00BA422C"/>
    <w:rsid w:val="00BA45E7"/>
    <w:rsid w:val="00BA502B"/>
    <w:rsid w:val="00BA5072"/>
    <w:rsid w:val="00BA5561"/>
    <w:rsid w:val="00BA572D"/>
    <w:rsid w:val="00BA5F6A"/>
    <w:rsid w:val="00BA60DC"/>
    <w:rsid w:val="00BA63ED"/>
    <w:rsid w:val="00BA6551"/>
    <w:rsid w:val="00BA700A"/>
    <w:rsid w:val="00BA7032"/>
    <w:rsid w:val="00BA762B"/>
    <w:rsid w:val="00BA76DD"/>
    <w:rsid w:val="00BA7D73"/>
    <w:rsid w:val="00BB01C7"/>
    <w:rsid w:val="00BB023B"/>
    <w:rsid w:val="00BB0659"/>
    <w:rsid w:val="00BB096B"/>
    <w:rsid w:val="00BB0B46"/>
    <w:rsid w:val="00BB1698"/>
    <w:rsid w:val="00BB26E1"/>
    <w:rsid w:val="00BB28E2"/>
    <w:rsid w:val="00BB2D2C"/>
    <w:rsid w:val="00BB2E50"/>
    <w:rsid w:val="00BB2F6E"/>
    <w:rsid w:val="00BB3207"/>
    <w:rsid w:val="00BB341E"/>
    <w:rsid w:val="00BB383D"/>
    <w:rsid w:val="00BB3B1F"/>
    <w:rsid w:val="00BB43A1"/>
    <w:rsid w:val="00BB4531"/>
    <w:rsid w:val="00BB4F6B"/>
    <w:rsid w:val="00BB513D"/>
    <w:rsid w:val="00BB5BC3"/>
    <w:rsid w:val="00BB5EF4"/>
    <w:rsid w:val="00BB6AD0"/>
    <w:rsid w:val="00BB6BCE"/>
    <w:rsid w:val="00BB700C"/>
    <w:rsid w:val="00BB7217"/>
    <w:rsid w:val="00BB74A4"/>
    <w:rsid w:val="00BB7899"/>
    <w:rsid w:val="00BB7FD5"/>
    <w:rsid w:val="00BC021B"/>
    <w:rsid w:val="00BC051F"/>
    <w:rsid w:val="00BC092F"/>
    <w:rsid w:val="00BC094C"/>
    <w:rsid w:val="00BC124E"/>
    <w:rsid w:val="00BC18EB"/>
    <w:rsid w:val="00BC1D8F"/>
    <w:rsid w:val="00BC2261"/>
    <w:rsid w:val="00BC2C51"/>
    <w:rsid w:val="00BC2FC0"/>
    <w:rsid w:val="00BC3875"/>
    <w:rsid w:val="00BC4608"/>
    <w:rsid w:val="00BC4A17"/>
    <w:rsid w:val="00BC4B3B"/>
    <w:rsid w:val="00BC4DCE"/>
    <w:rsid w:val="00BC4F3E"/>
    <w:rsid w:val="00BC58E6"/>
    <w:rsid w:val="00BC5B33"/>
    <w:rsid w:val="00BC67F6"/>
    <w:rsid w:val="00BC6F22"/>
    <w:rsid w:val="00BC7208"/>
    <w:rsid w:val="00BC7301"/>
    <w:rsid w:val="00BC7346"/>
    <w:rsid w:val="00BC7684"/>
    <w:rsid w:val="00BC7950"/>
    <w:rsid w:val="00BC7CC9"/>
    <w:rsid w:val="00BD06C4"/>
    <w:rsid w:val="00BD077C"/>
    <w:rsid w:val="00BD0BF9"/>
    <w:rsid w:val="00BD0C38"/>
    <w:rsid w:val="00BD12F3"/>
    <w:rsid w:val="00BD1CAE"/>
    <w:rsid w:val="00BD1E1C"/>
    <w:rsid w:val="00BD1E7F"/>
    <w:rsid w:val="00BD22C7"/>
    <w:rsid w:val="00BD23BC"/>
    <w:rsid w:val="00BD250B"/>
    <w:rsid w:val="00BD2BB5"/>
    <w:rsid w:val="00BD2C08"/>
    <w:rsid w:val="00BD43E0"/>
    <w:rsid w:val="00BD4B5E"/>
    <w:rsid w:val="00BD4BF5"/>
    <w:rsid w:val="00BD4D98"/>
    <w:rsid w:val="00BD5359"/>
    <w:rsid w:val="00BD61A5"/>
    <w:rsid w:val="00BD64E7"/>
    <w:rsid w:val="00BD66E3"/>
    <w:rsid w:val="00BD711F"/>
    <w:rsid w:val="00BD75F3"/>
    <w:rsid w:val="00BD7D59"/>
    <w:rsid w:val="00BE0ABC"/>
    <w:rsid w:val="00BE1DAA"/>
    <w:rsid w:val="00BE21AA"/>
    <w:rsid w:val="00BE22A3"/>
    <w:rsid w:val="00BE2EBC"/>
    <w:rsid w:val="00BE303D"/>
    <w:rsid w:val="00BE34F1"/>
    <w:rsid w:val="00BE3936"/>
    <w:rsid w:val="00BE3ED2"/>
    <w:rsid w:val="00BE4420"/>
    <w:rsid w:val="00BE4D53"/>
    <w:rsid w:val="00BE4F3D"/>
    <w:rsid w:val="00BE555E"/>
    <w:rsid w:val="00BE6B24"/>
    <w:rsid w:val="00BE6B39"/>
    <w:rsid w:val="00BE70C7"/>
    <w:rsid w:val="00BE7261"/>
    <w:rsid w:val="00BE7765"/>
    <w:rsid w:val="00BE779C"/>
    <w:rsid w:val="00BF0D35"/>
    <w:rsid w:val="00BF0E19"/>
    <w:rsid w:val="00BF1192"/>
    <w:rsid w:val="00BF21CD"/>
    <w:rsid w:val="00BF2255"/>
    <w:rsid w:val="00BF278B"/>
    <w:rsid w:val="00BF297B"/>
    <w:rsid w:val="00BF2BB4"/>
    <w:rsid w:val="00BF2F57"/>
    <w:rsid w:val="00BF2F90"/>
    <w:rsid w:val="00BF3A07"/>
    <w:rsid w:val="00BF3D56"/>
    <w:rsid w:val="00BF3E72"/>
    <w:rsid w:val="00BF3F0D"/>
    <w:rsid w:val="00BF3FE7"/>
    <w:rsid w:val="00BF4392"/>
    <w:rsid w:val="00BF4460"/>
    <w:rsid w:val="00BF458A"/>
    <w:rsid w:val="00BF4899"/>
    <w:rsid w:val="00BF5518"/>
    <w:rsid w:val="00BF5C38"/>
    <w:rsid w:val="00BF6F73"/>
    <w:rsid w:val="00BF7417"/>
    <w:rsid w:val="00BF77DB"/>
    <w:rsid w:val="00BF7955"/>
    <w:rsid w:val="00C000EB"/>
    <w:rsid w:val="00C00272"/>
    <w:rsid w:val="00C00A69"/>
    <w:rsid w:val="00C00DEB"/>
    <w:rsid w:val="00C00F9B"/>
    <w:rsid w:val="00C00FB8"/>
    <w:rsid w:val="00C011DE"/>
    <w:rsid w:val="00C017BD"/>
    <w:rsid w:val="00C01C98"/>
    <w:rsid w:val="00C01D10"/>
    <w:rsid w:val="00C01F05"/>
    <w:rsid w:val="00C02406"/>
    <w:rsid w:val="00C02414"/>
    <w:rsid w:val="00C024DA"/>
    <w:rsid w:val="00C02D13"/>
    <w:rsid w:val="00C02F49"/>
    <w:rsid w:val="00C03379"/>
    <w:rsid w:val="00C03684"/>
    <w:rsid w:val="00C0389E"/>
    <w:rsid w:val="00C0449B"/>
    <w:rsid w:val="00C044BB"/>
    <w:rsid w:val="00C044D8"/>
    <w:rsid w:val="00C045B3"/>
    <w:rsid w:val="00C045F9"/>
    <w:rsid w:val="00C046B6"/>
    <w:rsid w:val="00C049BE"/>
    <w:rsid w:val="00C04A7E"/>
    <w:rsid w:val="00C04C5C"/>
    <w:rsid w:val="00C04D0C"/>
    <w:rsid w:val="00C05B41"/>
    <w:rsid w:val="00C05BB8"/>
    <w:rsid w:val="00C05E9C"/>
    <w:rsid w:val="00C064B7"/>
    <w:rsid w:val="00C068C9"/>
    <w:rsid w:val="00C06AA0"/>
    <w:rsid w:val="00C07304"/>
    <w:rsid w:val="00C07324"/>
    <w:rsid w:val="00C074B2"/>
    <w:rsid w:val="00C075B9"/>
    <w:rsid w:val="00C07604"/>
    <w:rsid w:val="00C07AA8"/>
    <w:rsid w:val="00C10059"/>
    <w:rsid w:val="00C10A26"/>
    <w:rsid w:val="00C11266"/>
    <w:rsid w:val="00C1149D"/>
    <w:rsid w:val="00C117E4"/>
    <w:rsid w:val="00C11F3D"/>
    <w:rsid w:val="00C123D0"/>
    <w:rsid w:val="00C129CE"/>
    <w:rsid w:val="00C12BE7"/>
    <w:rsid w:val="00C13124"/>
    <w:rsid w:val="00C13514"/>
    <w:rsid w:val="00C13A52"/>
    <w:rsid w:val="00C14AE5"/>
    <w:rsid w:val="00C14B4A"/>
    <w:rsid w:val="00C15188"/>
    <w:rsid w:val="00C1532A"/>
    <w:rsid w:val="00C15BA7"/>
    <w:rsid w:val="00C15D8F"/>
    <w:rsid w:val="00C15E7D"/>
    <w:rsid w:val="00C15FC5"/>
    <w:rsid w:val="00C16442"/>
    <w:rsid w:val="00C1656A"/>
    <w:rsid w:val="00C1686C"/>
    <w:rsid w:val="00C16AF9"/>
    <w:rsid w:val="00C16EB1"/>
    <w:rsid w:val="00C1734C"/>
    <w:rsid w:val="00C2032B"/>
    <w:rsid w:val="00C2054F"/>
    <w:rsid w:val="00C207E1"/>
    <w:rsid w:val="00C20EEA"/>
    <w:rsid w:val="00C210C2"/>
    <w:rsid w:val="00C215B1"/>
    <w:rsid w:val="00C217C2"/>
    <w:rsid w:val="00C21D76"/>
    <w:rsid w:val="00C22391"/>
    <w:rsid w:val="00C22659"/>
    <w:rsid w:val="00C22865"/>
    <w:rsid w:val="00C22EAC"/>
    <w:rsid w:val="00C22EDA"/>
    <w:rsid w:val="00C2325C"/>
    <w:rsid w:val="00C234C4"/>
    <w:rsid w:val="00C23B17"/>
    <w:rsid w:val="00C23C90"/>
    <w:rsid w:val="00C23E3A"/>
    <w:rsid w:val="00C23EF6"/>
    <w:rsid w:val="00C248FF"/>
    <w:rsid w:val="00C24BCC"/>
    <w:rsid w:val="00C24C74"/>
    <w:rsid w:val="00C24CC3"/>
    <w:rsid w:val="00C24F32"/>
    <w:rsid w:val="00C2593A"/>
    <w:rsid w:val="00C25AB2"/>
    <w:rsid w:val="00C25E64"/>
    <w:rsid w:val="00C2607E"/>
    <w:rsid w:val="00C260B5"/>
    <w:rsid w:val="00C263C8"/>
    <w:rsid w:val="00C26597"/>
    <w:rsid w:val="00C270B6"/>
    <w:rsid w:val="00C27433"/>
    <w:rsid w:val="00C277F7"/>
    <w:rsid w:val="00C27A52"/>
    <w:rsid w:val="00C27AFF"/>
    <w:rsid w:val="00C303B4"/>
    <w:rsid w:val="00C30612"/>
    <w:rsid w:val="00C30622"/>
    <w:rsid w:val="00C30C41"/>
    <w:rsid w:val="00C31CB0"/>
    <w:rsid w:val="00C31E3A"/>
    <w:rsid w:val="00C32359"/>
    <w:rsid w:val="00C32713"/>
    <w:rsid w:val="00C32994"/>
    <w:rsid w:val="00C3330A"/>
    <w:rsid w:val="00C333B0"/>
    <w:rsid w:val="00C33D04"/>
    <w:rsid w:val="00C33D99"/>
    <w:rsid w:val="00C33ED9"/>
    <w:rsid w:val="00C343EA"/>
    <w:rsid w:val="00C34531"/>
    <w:rsid w:val="00C35215"/>
    <w:rsid w:val="00C35446"/>
    <w:rsid w:val="00C3564F"/>
    <w:rsid w:val="00C35839"/>
    <w:rsid w:val="00C35F1D"/>
    <w:rsid w:val="00C36270"/>
    <w:rsid w:val="00C364E4"/>
    <w:rsid w:val="00C36620"/>
    <w:rsid w:val="00C372F4"/>
    <w:rsid w:val="00C403D4"/>
    <w:rsid w:val="00C40841"/>
    <w:rsid w:val="00C40CC4"/>
    <w:rsid w:val="00C41D7A"/>
    <w:rsid w:val="00C42560"/>
    <w:rsid w:val="00C427C6"/>
    <w:rsid w:val="00C4290E"/>
    <w:rsid w:val="00C42997"/>
    <w:rsid w:val="00C42AFA"/>
    <w:rsid w:val="00C43146"/>
    <w:rsid w:val="00C43232"/>
    <w:rsid w:val="00C43234"/>
    <w:rsid w:val="00C4337F"/>
    <w:rsid w:val="00C435F0"/>
    <w:rsid w:val="00C43776"/>
    <w:rsid w:val="00C437F0"/>
    <w:rsid w:val="00C4383A"/>
    <w:rsid w:val="00C43A17"/>
    <w:rsid w:val="00C43E6B"/>
    <w:rsid w:val="00C43FA9"/>
    <w:rsid w:val="00C44385"/>
    <w:rsid w:val="00C446A6"/>
    <w:rsid w:val="00C448FF"/>
    <w:rsid w:val="00C44A42"/>
    <w:rsid w:val="00C44E13"/>
    <w:rsid w:val="00C45638"/>
    <w:rsid w:val="00C46446"/>
    <w:rsid w:val="00C46C56"/>
    <w:rsid w:val="00C47198"/>
    <w:rsid w:val="00C47337"/>
    <w:rsid w:val="00C4741C"/>
    <w:rsid w:val="00C47872"/>
    <w:rsid w:val="00C4795A"/>
    <w:rsid w:val="00C501E7"/>
    <w:rsid w:val="00C5038D"/>
    <w:rsid w:val="00C50439"/>
    <w:rsid w:val="00C515F3"/>
    <w:rsid w:val="00C518AA"/>
    <w:rsid w:val="00C51E32"/>
    <w:rsid w:val="00C51F9D"/>
    <w:rsid w:val="00C52412"/>
    <w:rsid w:val="00C52ACE"/>
    <w:rsid w:val="00C530FA"/>
    <w:rsid w:val="00C533C4"/>
    <w:rsid w:val="00C53729"/>
    <w:rsid w:val="00C53747"/>
    <w:rsid w:val="00C538D6"/>
    <w:rsid w:val="00C54349"/>
    <w:rsid w:val="00C544DA"/>
    <w:rsid w:val="00C546BF"/>
    <w:rsid w:val="00C54732"/>
    <w:rsid w:val="00C556A4"/>
    <w:rsid w:val="00C557F1"/>
    <w:rsid w:val="00C558E1"/>
    <w:rsid w:val="00C55A13"/>
    <w:rsid w:val="00C55AF2"/>
    <w:rsid w:val="00C56202"/>
    <w:rsid w:val="00C56897"/>
    <w:rsid w:val="00C568FC"/>
    <w:rsid w:val="00C572EC"/>
    <w:rsid w:val="00C577F5"/>
    <w:rsid w:val="00C5793A"/>
    <w:rsid w:val="00C60CA5"/>
    <w:rsid w:val="00C614F5"/>
    <w:rsid w:val="00C6157C"/>
    <w:rsid w:val="00C6163C"/>
    <w:rsid w:val="00C6238B"/>
    <w:rsid w:val="00C62574"/>
    <w:rsid w:val="00C6282F"/>
    <w:rsid w:val="00C62EEB"/>
    <w:rsid w:val="00C63084"/>
    <w:rsid w:val="00C63294"/>
    <w:rsid w:val="00C63769"/>
    <w:rsid w:val="00C6377A"/>
    <w:rsid w:val="00C63A3D"/>
    <w:rsid w:val="00C63DF0"/>
    <w:rsid w:val="00C64764"/>
    <w:rsid w:val="00C651B7"/>
    <w:rsid w:val="00C65868"/>
    <w:rsid w:val="00C6614C"/>
    <w:rsid w:val="00C66F09"/>
    <w:rsid w:val="00C67169"/>
    <w:rsid w:val="00C67287"/>
    <w:rsid w:val="00C675AC"/>
    <w:rsid w:val="00C67A45"/>
    <w:rsid w:val="00C67FA2"/>
    <w:rsid w:val="00C67FFA"/>
    <w:rsid w:val="00C70C6E"/>
    <w:rsid w:val="00C70E6F"/>
    <w:rsid w:val="00C70F7F"/>
    <w:rsid w:val="00C713B3"/>
    <w:rsid w:val="00C71511"/>
    <w:rsid w:val="00C71B84"/>
    <w:rsid w:val="00C71DB2"/>
    <w:rsid w:val="00C72FD4"/>
    <w:rsid w:val="00C73237"/>
    <w:rsid w:val="00C73B74"/>
    <w:rsid w:val="00C74595"/>
    <w:rsid w:val="00C74C74"/>
    <w:rsid w:val="00C74FC5"/>
    <w:rsid w:val="00C75084"/>
    <w:rsid w:val="00C75828"/>
    <w:rsid w:val="00C75C30"/>
    <w:rsid w:val="00C75FD7"/>
    <w:rsid w:val="00C76F22"/>
    <w:rsid w:val="00C7707D"/>
    <w:rsid w:val="00C774E6"/>
    <w:rsid w:val="00C7751D"/>
    <w:rsid w:val="00C7760F"/>
    <w:rsid w:val="00C777D4"/>
    <w:rsid w:val="00C80016"/>
    <w:rsid w:val="00C801B1"/>
    <w:rsid w:val="00C8030F"/>
    <w:rsid w:val="00C807D4"/>
    <w:rsid w:val="00C80C45"/>
    <w:rsid w:val="00C81992"/>
    <w:rsid w:val="00C822BB"/>
    <w:rsid w:val="00C82791"/>
    <w:rsid w:val="00C8293F"/>
    <w:rsid w:val="00C829FC"/>
    <w:rsid w:val="00C82ADB"/>
    <w:rsid w:val="00C82AE6"/>
    <w:rsid w:val="00C82D5B"/>
    <w:rsid w:val="00C837A4"/>
    <w:rsid w:val="00C838BE"/>
    <w:rsid w:val="00C83F40"/>
    <w:rsid w:val="00C841F9"/>
    <w:rsid w:val="00C842F1"/>
    <w:rsid w:val="00C84449"/>
    <w:rsid w:val="00C848EE"/>
    <w:rsid w:val="00C849CC"/>
    <w:rsid w:val="00C84C1A"/>
    <w:rsid w:val="00C84E1A"/>
    <w:rsid w:val="00C85565"/>
    <w:rsid w:val="00C855EA"/>
    <w:rsid w:val="00C864EE"/>
    <w:rsid w:val="00C866B0"/>
    <w:rsid w:val="00C8779C"/>
    <w:rsid w:val="00C87B5C"/>
    <w:rsid w:val="00C90BBB"/>
    <w:rsid w:val="00C91346"/>
    <w:rsid w:val="00C917C1"/>
    <w:rsid w:val="00C91B7E"/>
    <w:rsid w:val="00C91FA0"/>
    <w:rsid w:val="00C921AF"/>
    <w:rsid w:val="00C92302"/>
    <w:rsid w:val="00C923DD"/>
    <w:rsid w:val="00C92A53"/>
    <w:rsid w:val="00C92B53"/>
    <w:rsid w:val="00C92D21"/>
    <w:rsid w:val="00C933F0"/>
    <w:rsid w:val="00C934A6"/>
    <w:rsid w:val="00C93696"/>
    <w:rsid w:val="00C93C21"/>
    <w:rsid w:val="00C94659"/>
    <w:rsid w:val="00C94698"/>
    <w:rsid w:val="00C95066"/>
    <w:rsid w:val="00C95423"/>
    <w:rsid w:val="00C956F2"/>
    <w:rsid w:val="00C95C01"/>
    <w:rsid w:val="00C95F91"/>
    <w:rsid w:val="00C96095"/>
    <w:rsid w:val="00C960C7"/>
    <w:rsid w:val="00C96A24"/>
    <w:rsid w:val="00C96BD9"/>
    <w:rsid w:val="00C96D82"/>
    <w:rsid w:val="00C96F82"/>
    <w:rsid w:val="00C9724A"/>
    <w:rsid w:val="00C9729F"/>
    <w:rsid w:val="00CA011A"/>
    <w:rsid w:val="00CA07B7"/>
    <w:rsid w:val="00CA10E4"/>
    <w:rsid w:val="00CA1237"/>
    <w:rsid w:val="00CA18A3"/>
    <w:rsid w:val="00CA1BF9"/>
    <w:rsid w:val="00CA1EF4"/>
    <w:rsid w:val="00CA1FEE"/>
    <w:rsid w:val="00CA227A"/>
    <w:rsid w:val="00CA250A"/>
    <w:rsid w:val="00CA2943"/>
    <w:rsid w:val="00CA2AB1"/>
    <w:rsid w:val="00CA2E3B"/>
    <w:rsid w:val="00CA3556"/>
    <w:rsid w:val="00CA35D7"/>
    <w:rsid w:val="00CA3B35"/>
    <w:rsid w:val="00CA40DD"/>
    <w:rsid w:val="00CA42B3"/>
    <w:rsid w:val="00CA4AF4"/>
    <w:rsid w:val="00CA53EA"/>
    <w:rsid w:val="00CA55A2"/>
    <w:rsid w:val="00CA590D"/>
    <w:rsid w:val="00CA5DB7"/>
    <w:rsid w:val="00CA5EBB"/>
    <w:rsid w:val="00CA5F2B"/>
    <w:rsid w:val="00CA5F81"/>
    <w:rsid w:val="00CA6435"/>
    <w:rsid w:val="00CA7333"/>
    <w:rsid w:val="00CA7818"/>
    <w:rsid w:val="00CB02B9"/>
    <w:rsid w:val="00CB0588"/>
    <w:rsid w:val="00CB05EE"/>
    <w:rsid w:val="00CB0806"/>
    <w:rsid w:val="00CB0CB6"/>
    <w:rsid w:val="00CB0EB8"/>
    <w:rsid w:val="00CB0F03"/>
    <w:rsid w:val="00CB0F50"/>
    <w:rsid w:val="00CB0F57"/>
    <w:rsid w:val="00CB0FBF"/>
    <w:rsid w:val="00CB11F4"/>
    <w:rsid w:val="00CB2514"/>
    <w:rsid w:val="00CB31B7"/>
    <w:rsid w:val="00CB3C82"/>
    <w:rsid w:val="00CB3D0E"/>
    <w:rsid w:val="00CB3EB1"/>
    <w:rsid w:val="00CB3ECB"/>
    <w:rsid w:val="00CB3FD6"/>
    <w:rsid w:val="00CB4C1B"/>
    <w:rsid w:val="00CB4C29"/>
    <w:rsid w:val="00CB4D11"/>
    <w:rsid w:val="00CB4DB7"/>
    <w:rsid w:val="00CB4DFE"/>
    <w:rsid w:val="00CB5455"/>
    <w:rsid w:val="00CB5E4B"/>
    <w:rsid w:val="00CB6085"/>
    <w:rsid w:val="00CB6865"/>
    <w:rsid w:val="00CB6EBB"/>
    <w:rsid w:val="00CB727D"/>
    <w:rsid w:val="00CB7306"/>
    <w:rsid w:val="00CB77B2"/>
    <w:rsid w:val="00CB7A53"/>
    <w:rsid w:val="00CB7C39"/>
    <w:rsid w:val="00CB7FB0"/>
    <w:rsid w:val="00CC0BED"/>
    <w:rsid w:val="00CC0CF3"/>
    <w:rsid w:val="00CC0E65"/>
    <w:rsid w:val="00CC154F"/>
    <w:rsid w:val="00CC1A2B"/>
    <w:rsid w:val="00CC2720"/>
    <w:rsid w:val="00CC27BA"/>
    <w:rsid w:val="00CC2B2C"/>
    <w:rsid w:val="00CC2F74"/>
    <w:rsid w:val="00CC3664"/>
    <w:rsid w:val="00CC3682"/>
    <w:rsid w:val="00CC39B5"/>
    <w:rsid w:val="00CC3A83"/>
    <w:rsid w:val="00CC3FD9"/>
    <w:rsid w:val="00CC3FED"/>
    <w:rsid w:val="00CC42C4"/>
    <w:rsid w:val="00CC46AF"/>
    <w:rsid w:val="00CC4A0E"/>
    <w:rsid w:val="00CC4E0A"/>
    <w:rsid w:val="00CC5164"/>
    <w:rsid w:val="00CC5E86"/>
    <w:rsid w:val="00CC629B"/>
    <w:rsid w:val="00CC67FF"/>
    <w:rsid w:val="00CC6D0B"/>
    <w:rsid w:val="00CC728B"/>
    <w:rsid w:val="00CC7613"/>
    <w:rsid w:val="00CC7966"/>
    <w:rsid w:val="00CC7C5F"/>
    <w:rsid w:val="00CC7E2D"/>
    <w:rsid w:val="00CD01E5"/>
    <w:rsid w:val="00CD05C9"/>
    <w:rsid w:val="00CD0794"/>
    <w:rsid w:val="00CD08DE"/>
    <w:rsid w:val="00CD0A1A"/>
    <w:rsid w:val="00CD0B37"/>
    <w:rsid w:val="00CD13EE"/>
    <w:rsid w:val="00CD20B0"/>
    <w:rsid w:val="00CD2313"/>
    <w:rsid w:val="00CD25D7"/>
    <w:rsid w:val="00CD276D"/>
    <w:rsid w:val="00CD28F2"/>
    <w:rsid w:val="00CD3542"/>
    <w:rsid w:val="00CD37FC"/>
    <w:rsid w:val="00CD3B4D"/>
    <w:rsid w:val="00CD47E0"/>
    <w:rsid w:val="00CD48F7"/>
    <w:rsid w:val="00CD58D0"/>
    <w:rsid w:val="00CD5F79"/>
    <w:rsid w:val="00CD6006"/>
    <w:rsid w:val="00CD6206"/>
    <w:rsid w:val="00CD687E"/>
    <w:rsid w:val="00CD7078"/>
    <w:rsid w:val="00CD71B1"/>
    <w:rsid w:val="00CD7F46"/>
    <w:rsid w:val="00CE00E2"/>
    <w:rsid w:val="00CE0AC5"/>
    <w:rsid w:val="00CE0B77"/>
    <w:rsid w:val="00CE10C0"/>
    <w:rsid w:val="00CE1327"/>
    <w:rsid w:val="00CE1B13"/>
    <w:rsid w:val="00CE1C26"/>
    <w:rsid w:val="00CE23E2"/>
    <w:rsid w:val="00CE25C5"/>
    <w:rsid w:val="00CE25E3"/>
    <w:rsid w:val="00CE270E"/>
    <w:rsid w:val="00CE35D5"/>
    <w:rsid w:val="00CE3989"/>
    <w:rsid w:val="00CE3992"/>
    <w:rsid w:val="00CE5783"/>
    <w:rsid w:val="00CE590D"/>
    <w:rsid w:val="00CE5961"/>
    <w:rsid w:val="00CE5B22"/>
    <w:rsid w:val="00CE5D3D"/>
    <w:rsid w:val="00CE604A"/>
    <w:rsid w:val="00CE6B64"/>
    <w:rsid w:val="00CE6D07"/>
    <w:rsid w:val="00CE7465"/>
    <w:rsid w:val="00CE7B00"/>
    <w:rsid w:val="00CE7B54"/>
    <w:rsid w:val="00CE7E71"/>
    <w:rsid w:val="00CE7EC1"/>
    <w:rsid w:val="00CF0212"/>
    <w:rsid w:val="00CF0C61"/>
    <w:rsid w:val="00CF0CC1"/>
    <w:rsid w:val="00CF0FE1"/>
    <w:rsid w:val="00CF11EB"/>
    <w:rsid w:val="00CF13D7"/>
    <w:rsid w:val="00CF1E2B"/>
    <w:rsid w:val="00CF209D"/>
    <w:rsid w:val="00CF23C0"/>
    <w:rsid w:val="00CF278C"/>
    <w:rsid w:val="00CF2B25"/>
    <w:rsid w:val="00CF2C29"/>
    <w:rsid w:val="00CF3707"/>
    <w:rsid w:val="00CF393D"/>
    <w:rsid w:val="00CF5019"/>
    <w:rsid w:val="00CF5838"/>
    <w:rsid w:val="00CF711E"/>
    <w:rsid w:val="00CF7224"/>
    <w:rsid w:val="00CF74D6"/>
    <w:rsid w:val="00CF7627"/>
    <w:rsid w:val="00CF7721"/>
    <w:rsid w:val="00CF7BEC"/>
    <w:rsid w:val="00CF7C2B"/>
    <w:rsid w:val="00CF7C5C"/>
    <w:rsid w:val="00D006E3"/>
    <w:rsid w:val="00D00E16"/>
    <w:rsid w:val="00D013AD"/>
    <w:rsid w:val="00D021EC"/>
    <w:rsid w:val="00D023E6"/>
    <w:rsid w:val="00D02838"/>
    <w:rsid w:val="00D02D9B"/>
    <w:rsid w:val="00D02DDA"/>
    <w:rsid w:val="00D0444C"/>
    <w:rsid w:val="00D0459C"/>
    <w:rsid w:val="00D04928"/>
    <w:rsid w:val="00D04CD0"/>
    <w:rsid w:val="00D058BE"/>
    <w:rsid w:val="00D058D0"/>
    <w:rsid w:val="00D05F6E"/>
    <w:rsid w:val="00D06726"/>
    <w:rsid w:val="00D06BA5"/>
    <w:rsid w:val="00D06BF3"/>
    <w:rsid w:val="00D06D6E"/>
    <w:rsid w:val="00D0722E"/>
    <w:rsid w:val="00D076BE"/>
    <w:rsid w:val="00D07D0C"/>
    <w:rsid w:val="00D07E3B"/>
    <w:rsid w:val="00D1025B"/>
    <w:rsid w:val="00D10D68"/>
    <w:rsid w:val="00D11022"/>
    <w:rsid w:val="00D11338"/>
    <w:rsid w:val="00D11469"/>
    <w:rsid w:val="00D11DD8"/>
    <w:rsid w:val="00D123CE"/>
    <w:rsid w:val="00D142FF"/>
    <w:rsid w:val="00D14B4B"/>
    <w:rsid w:val="00D14D97"/>
    <w:rsid w:val="00D15060"/>
    <w:rsid w:val="00D151B0"/>
    <w:rsid w:val="00D152DC"/>
    <w:rsid w:val="00D15514"/>
    <w:rsid w:val="00D156C5"/>
    <w:rsid w:val="00D15B0E"/>
    <w:rsid w:val="00D15B67"/>
    <w:rsid w:val="00D1654B"/>
    <w:rsid w:val="00D1695F"/>
    <w:rsid w:val="00D16D14"/>
    <w:rsid w:val="00D16D49"/>
    <w:rsid w:val="00D1736E"/>
    <w:rsid w:val="00D17A5C"/>
    <w:rsid w:val="00D17F7F"/>
    <w:rsid w:val="00D20A7B"/>
    <w:rsid w:val="00D20AB2"/>
    <w:rsid w:val="00D20D9E"/>
    <w:rsid w:val="00D21219"/>
    <w:rsid w:val="00D21655"/>
    <w:rsid w:val="00D21B23"/>
    <w:rsid w:val="00D21C1F"/>
    <w:rsid w:val="00D21C77"/>
    <w:rsid w:val="00D220AB"/>
    <w:rsid w:val="00D222BF"/>
    <w:rsid w:val="00D224A2"/>
    <w:rsid w:val="00D227D8"/>
    <w:rsid w:val="00D2316B"/>
    <w:rsid w:val="00D23A82"/>
    <w:rsid w:val="00D23AD8"/>
    <w:rsid w:val="00D23B7B"/>
    <w:rsid w:val="00D24035"/>
    <w:rsid w:val="00D242A6"/>
    <w:rsid w:val="00D24591"/>
    <w:rsid w:val="00D249FA"/>
    <w:rsid w:val="00D25AE4"/>
    <w:rsid w:val="00D25E44"/>
    <w:rsid w:val="00D25FD4"/>
    <w:rsid w:val="00D266DE"/>
    <w:rsid w:val="00D2670B"/>
    <w:rsid w:val="00D26E9F"/>
    <w:rsid w:val="00D271BA"/>
    <w:rsid w:val="00D3053E"/>
    <w:rsid w:val="00D30F12"/>
    <w:rsid w:val="00D3150A"/>
    <w:rsid w:val="00D31CEB"/>
    <w:rsid w:val="00D31FD1"/>
    <w:rsid w:val="00D33577"/>
    <w:rsid w:val="00D336E9"/>
    <w:rsid w:val="00D33BB4"/>
    <w:rsid w:val="00D33C4D"/>
    <w:rsid w:val="00D33CE8"/>
    <w:rsid w:val="00D33ED7"/>
    <w:rsid w:val="00D33F96"/>
    <w:rsid w:val="00D34001"/>
    <w:rsid w:val="00D342FE"/>
    <w:rsid w:val="00D34491"/>
    <w:rsid w:val="00D345B2"/>
    <w:rsid w:val="00D349A7"/>
    <w:rsid w:val="00D34E97"/>
    <w:rsid w:val="00D34EA6"/>
    <w:rsid w:val="00D35061"/>
    <w:rsid w:val="00D35609"/>
    <w:rsid w:val="00D358D3"/>
    <w:rsid w:val="00D35A94"/>
    <w:rsid w:val="00D35AF0"/>
    <w:rsid w:val="00D35DA5"/>
    <w:rsid w:val="00D35DFE"/>
    <w:rsid w:val="00D35E31"/>
    <w:rsid w:val="00D3683F"/>
    <w:rsid w:val="00D37053"/>
    <w:rsid w:val="00D373F3"/>
    <w:rsid w:val="00D376FA"/>
    <w:rsid w:val="00D37A3F"/>
    <w:rsid w:val="00D37AD4"/>
    <w:rsid w:val="00D37FC7"/>
    <w:rsid w:val="00D401D3"/>
    <w:rsid w:val="00D402D8"/>
    <w:rsid w:val="00D4033F"/>
    <w:rsid w:val="00D41B6D"/>
    <w:rsid w:val="00D423D3"/>
    <w:rsid w:val="00D423F4"/>
    <w:rsid w:val="00D4289B"/>
    <w:rsid w:val="00D44004"/>
    <w:rsid w:val="00D441CC"/>
    <w:rsid w:val="00D4448A"/>
    <w:rsid w:val="00D446A8"/>
    <w:rsid w:val="00D44E82"/>
    <w:rsid w:val="00D44FC0"/>
    <w:rsid w:val="00D45A23"/>
    <w:rsid w:val="00D45C5A"/>
    <w:rsid w:val="00D461B9"/>
    <w:rsid w:val="00D462D7"/>
    <w:rsid w:val="00D46831"/>
    <w:rsid w:val="00D46CAA"/>
    <w:rsid w:val="00D475AC"/>
    <w:rsid w:val="00D47A46"/>
    <w:rsid w:val="00D501EE"/>
    <w:rsid w:val="00D50633"/>
    <w:rsid w:val="00D50D94"/>
    <w:rsid w:val="00D51268"/>
    <w:rsid w:val="00D51306"/>
    <w:rsid w:val="00D513E0"/>
    <w:rsid w:val="00D5146C"/>
    <w:rsid w:val="00D51578"/>
    <w:rsid w:val="00D51C77"/>
    <w:rsid w:val="00D52956"/>
    <w:rsid w:val="00D52985"/>
    <w:rsid w:val="00D53594"/>
    <w:rsid w:val="00D53A3C"/>
    <w:rsid w:val="00D54018"/>
    <w:rsid w:val="00D542CF"/>
    <w:rsid w:val="00D544E7"/>
    <w:rsid w:val="00D5456D"/>
    <w:rsid w:val="00D54608"/>
    <w:rsid w:val="00D547BA"/>
    <w:rsid w:val="00D54AAB"/>
    <w:rsid w:val="00D5539B"/>
    <w:rsid w:val="00D56756"/>
    <w:rsid w:val="00D56903"/>
    <w:rsid w:val="00D57329"/>
    <w:rsid w:val="00D5740A"/>
    <w:rsid w:val="00D577EB"/>
    <w:rsid w:val="00D60337"/>
    <w:rsid w:val="00D60645"/>
    <w:rsid w:val="00D60E8E"/>
    <w:rsid w:val="00D6122B"/>
    <w:rsid w:val="00D61399"/>
    <w:rsid w:val="00D62337"/>
    <w:rsid w:val="00D6239E"/>
    <w:rsid w:val="00D6434D"/>
    <w:rsid w:val="00D6486E"/>
    <w:rsid w:val="00D64BC9"/>
    <w:rsid w:val="00D65292"/>
    <w:rsid w:val="00D6571C"/>
    <w:rsid w:val="00D65927"/>
    <w:rsid w:val="00D65AF5"/>
    <w:rsid w:val="00D65D25"/>
    <w:rsid w:val="00D65D54"/>
    <w:rsid w:val="00D66051"/>
    <w:rsid w:val="00D66212"/>
    <w:rsid w:val="00D663F6"/>
    <w:rsid w:val="00D66892"/>
    <w:rsid w:val="00D6722B"/>
    <w:rsid w:val="00D6756A"/>
    <w:rsid w:val="00D67586"/>
    <w:rsid w:val="00D675C5"/>
    <w:rsid w:val="00D67C86"/>
    <w:rsid w:val="00D700A1"/>
    <w:rsid w:val="00D70B60"/>
    <w:rsid w:val="00D70B63"/>
    <w:rsid w:val="00D71A6C"/>
    <w:rsid w:val="00D71D07"/>
    <w:rsid w:val="00D71D76"/>
    <w:rsid w:val="00D71E25"/>
    <w:rsid w:val="00D72045"/>
    <w:rsid w:val="00D72336"/>
    <w:rsid w:val="00D72BA2"/>
    <w:rsid w:val="00D72E1D"/>
    <w:rsid w:val="00D72FAA"/>
    <w:rsid w:val="00D73332"/>
    <w:rsid w:val="00D739D0"/>
    <w:rsid w:val="00D73DB7"/>
    <w:rsid w:val="00D7403F"/>
    <w:rsid w:val="00D74350"/>
    <w:rsid w:val="00D7463F"/>
    <w:rsid w:val="00D7467E"/>
    <w:rsid w:val="00D74878"/>
    <w:rsid w:val="00D74DAC"/>
    <w:rsid w:val="00D752B9"/>
    <w:rsid w:val="00D75C51"/>
    <w:rsid w:val="00D764CA"/>
    <w:rsid w:val="00D76DF8"/>
    <w:rsid w:val="00D76FE9"/>
    <w:rsid w:val="00D77073"/>
    <w:rsid w:val="00D7709A"/>
    <w:rsid w:val="00D77CB6"/>
    <w:rsid w:val="00D80320"/>
    <w:rsid w:val="00D80EDB"/>
    <w:rsid w:val="00D811CC"/>
    <w:rsid w:val="00D81757"/>
    <w:rsid w:val="00D82172"/>
    <w:rsid w:val="00D823FF"/>
    <w:rsid w:val="00D82464"/>
    <w:rsid w:val="00D826AE"/>
    <w:rsid w:val="00D83062"/>
    <w:rsid w:val="00D83705"/>
    <w:rsid w:val="00D844DA"/>
    <w:rsid w:val="00D844F0"/>
    <w:rsid w:val="00D84830"/>
    <w:rsid w:val="00D84E12"/>
    <w:rsid w:val="00D84E95"/>
    <w:rsid w:val="00D84EE0"/>
    <w:rsid w:val="00D85093"/>
    <w:rsid w:val="00D85150"/>
    <w:rsid w:val="00D8558C"/>
    <w:rsid w:val="00D8560D"/>
    <w:rsid w:val="00D8586C"/>
    <w:rsid w:val="00D85EEC"/>
    <w:rsid w:val="00D85F9C"/>
    <w:rsid w:val="00D8631B"/>
    <w:rsid w:val="00D867D5"/>
    <w:rsid w:val="00D8705F"/>
    <w:rsid w:val="00D875DE"/>
    <w:rsid w:val="00D87EE4"/>
    <w:rsid w:val="00D87F95"/>
    <w:rsid w:val="00D90756"/>
    <w:rsid w:val="00D90EC6"/>
    <w:rsid w:val="00D911CA"/>
    <w:rsid w:val="00D91380"/>
    <w:rsid w:val="00D913A3"/>
    <w:rsid w:val="00D915A5"/>
    <w:rsid w:val="00D9160A"/>
    <w:rsid w:val="00D91BFB"/>
    <w:rsid w:val="00D92661"/>
    <w:rsid w:val="00D927A1"/>
    <w:rsid w:val="00D92DDC"/>
    <w:rsid w:val="00D92FD7"/>
    <w:rsid w:val="00D93578"/>
    <w:rsid w:val="00D93D7A"/>
    <w:rsid w:val="00D94376"/>
    <w:rsid w:val="00D948DA"/>
    <w:rsid w:val="00D94956"/>
    <w:rsid w:val="00D95A95"/>
    <w:rsid w:val="00D9676E"/>
    <w:rsid w:val="00D96D4B"/>
    <w:rsid w:val="00D96F06"/>
    <w:rsid w:val="00D973E9"/>
    <w:rsid w:val="00D9767E"/>
    <w:rsid w:val="00DA059F"/>
    <w:rsid w:val="00DA0DB2"/>
    <w:rsid w:val="00DA0EB7"/>
    <w:rsid w:val="00DA10BB"/>
    <w:rsid w:val="00DA1308"/>
    <w:rsid w:val="00DA1835"/>
    <w:rsid w:val="00DA18A2"/>
    <w:rsid w:val="00DA1992"/>
    <w:rsid w:val="00DA1D15"/>
    <w:rsid w:val="00DA212F"/>
    <w:rsid w:val="00DA2159"/>
    <w:rsid w:val="00DA2301"/>
    <w:rsid w:val="00DA2625"/>
    <w:rsid w:val="00DA35DE"/>
    <w:rsid w:val="00DA3C9B"/>
    <w:rsid w:val="00DA3EF1"/>
    <w:rsid w:val="00DA40B0"/>
    <w:rsid w:val="00DA4EBA"/>
    <w:rsid w:val="00DA52AB"/>
    <w:rsid w:val="00DA52E0"/>
    <w:rsid w:val="00DA546A"/>
    <w:rsid w:val="00DA769F"/>
    <w:rsid w:val="00DA790A"/>
    <w:rsid w:val="00DA7B24"/>
    <w:rsid w:val="00DB019E"/>
    <w:rsid w:val="00DB0715"/>
    <w:rsid w:val="00DB08A0"/>
    <w:rsid w:val="00DB14DE"/>
    <w:rsid w:val="00DB1709"/>
    <w:rsid w:val="00DB1B82"/>
    <w:rsid w:val="00DB1E5B"/>
    <w:rsid w:val="00DB2082"/>
    <w:rsid w:val="00DB2850"/>
    <w:rsid w:val="00DB2BDF"/>
    <w:rsid w:val="00DB2D30"/>
    <w:rsid w:val="00DB3F7E"/>
    <w:rsid w:val="00DB5D32"/>
    <w:rsid w:val="00DB6413"/>
    <w:rsid w:val="00DB64F6"/>
    <w:rsid w:val="00DB668A"/>
    <w:rsid w:val="00DB66F0"/>
    <w:rsid w:val="00DB6800"/>
    <w:rsid w:val="00DB6BC4"/>
    <w:rsid w:val="00DB729D"/>
    <w:rsid w:val="00DB7337"/>
    <w:rsid w:val="00DB77D1"/>
    <w:rsid w:val="00DB792C"/>
    <w:rsid w:val="00DC082F"/>
    <w:rsid w:val="00DC1331"/>
    <w:rsid w:val="00DC1629"/>
    <w:rsid w:val="00DC1BEC"/>
    <w:rsid w:val="00DC272E"/>
    <w:rsid w:val="00DC3035"/>
    <w:rsid w:val="00DC3A85"/>
    <w:rsid w:val="00DC3E95"/>
    <w:rsid w:val="00DC4FB9"/>
    <w:rsid w:val="00DC50FD"/>
    <w:rsid w:val="00DC565F"/>
    <w:rsid w:val="00DC57EF"/>
    <w:rsid w:val="00DC5827"/>
    <w:rsid w:val="00DC616A"/>
    <w:rsid w:val="00DC6E75"/>
    <w:rsid w:val="00DC7EA1"/>
    <w:rsid w:val="00DD020D"/>
    <w:rsid w:val="00DD0280"/>
    <w:rsid w:val="00DD0366"/>
    <w:rsid w:val="00DD04DE"/>
    <w:rsid w:val="00DD1788"/>
    <w:rsid w:val="00DD1E5B"/>
    <w:rsid w:val="00DD2B27"/>
    <w:rsid w:val="00DD2FD2"/>
    <w:rsid w:val="00DD3100"/>
    <w:rsid w:val="00DD3B0B"/>
    <w:rsid w:val="00DD3D55"/>
    <w:rsid w:val="00DD46C9"/>
    <w:rsid w:val="00DD4B24"/>
    <w:rsid w:val="00DD4B5D"/>
    <w:rsid w:val="00DD5A00"/>
    <w:rsid w:val="00DD5A9B"/>
    <w:rsid w:val="00DD5AA8"/>
    <w:rsid w:val="00DD6352"/>
    <w:rsid w:val="00DD64F8"/>
    <w:rsid w:val="00DD65BE"/>
    <w:rsid w:val="00DD6824"/>
    <w:rsid w:val="00DD6AA0"/>
    <w:rsid w:val="00DD6EB9"/>
    <w:rsid w:val="00DD6F32"/>
    <w:rsid w:val="00DD7735"/>
    <w:rsid w:val="00DD7F28"/>
    <w:rsid w:val="00DE0276"/>
    <w:rsid w:val="00DE02CE"/>
    <w:rsid w:val="00DE0425"/>
    <w:rsid w:val="00DE0471"/>
    <w:rsid w:val="00DE07C5"/>
    <w:rsid w:val="00DE09CA"/>
    <w:rsid w:val="00DE0A9F"/>
    <w:rsid w:val="00DE0B99"/>
    <w:rsid w:val="00DE0EFC"/>
    <w:rsid w:val="00DE0F13"/>
    <w:rsid w:val="00DE14E0"/>
    <w:rsid w:val="00DE25C6"/>
    <w:rsid w:val="00DE272D"/>
    <w:rsid w:val="00DE295D"/>
    <w:rsid w:val="00DE2B15"/>
    <w:rsid w:val="00DE39F4"/>
    <w:rsid w:val="00DE3B44"/>
    <w:rsid w:val="00DE3E01"/>
    <w:rsid w:val="00DE3F08"/>
    <w:rsid w:val="00DE4013"/>
    <w:rsid w:val="00DE41AA"/>
    <w:rsid w:val="00DE4BDF"/>
    <w:rsid w:val="00DE4D81"/>
    <w:rsid w:val="00DE4F77"/>
    <w:rsid w:val="00DE61FE"/>
    <w:rsid w:val="00DE678E"/>
    <w:rsid w:val="00DE6A5F"/>
    <w:rsid w:val="00DE6FD5"/>
    <w:rsid w:val="00DE762F"/>
    <w:rsid w:val="00DE7DCC"/>
    <w:rsid w:val="00DF0728"/>
    <w:rsid w:val="00DF0886"/>
    <w:rsid w:val="00DF0961"/>
    <w:rsid w:val="00DF0A95"/>
    <w:rsid w:val="00DF0B74"/>
    <w:rsid w:val="00DF0E5C"/>
    <w:rsid w:val="00DF12A9"/>
    <w:rsid w:val="00DF1E5C"/>
    <w:rsid w:val="00DF2056"/>
    <w:rsid w:val="00DF2253"/>
    <w:rsid w:val="00DF2DA5"/>
    <w:rsid w:val="00DF31A8"/>
    <w:rsid w:val="00DF33D6"/>
    <w:rsid w:val="00DF360D"/>
    <w:rsid w:val="00DF36D9"/>
    <w:rsid w:val="00DF3E43"/>
    <w:rsid w:val="00DF4750"/>
    <w:rsid w:val="00DF4C6A"/>
    <w:rsid w:val="00DF5C4A"/>
    <w:rsid w:val="00DF615C"/>
    <w:rsid w:val="00DF6959"/>
    <w:rsid w:val="00DF6AB2"/>
    <w:rsid w:val="00DF703F"/>
    <w:rsid w:val="00E000A8"/>
    <w:rsid w:val="00E00281"/>
    <w:rsid w:val="00E00382"/>
    <w:rsid w:val="00E00B77"/>
    <w:rsid w:val="00E00C18"/>
    <w:rsid w:val="00E00C88"/>
    <w:rsid w:val="00E00FC6"/>
    <w:rsid w:val="00E01009"/>
    <w:rsid w:val="00E01324"/>
    <w:rsid w:val="00E01349"/>
    <w:rsid w:val="00E0138F"/>
    <w:rsid w:val="00E02408"/>
    <w:rsid w:val="00E02C54"/>
    <w:rsid w:val="00E02E9D"/>
    <w:rsid w:val="00E02FE1"/>
    <w:rsid w:val="00E031BD"/>
    <w:rsid w:val="00E03733"/>
    <w:rsid w:val="00E03861"/>
    <w:rsid w:val="00E03982"/>
    <w:rsid w:val="00E03E78"/>
    <w:rsid w:val="00E04193"/>
    <w:rsid w:val="00E05C85"/>
    <w:rsid w:val="00E060B3"/>
    <w:rsid w:val="00E06154"/>
    <w:rsid w:val="00E062E0"/>
    <w:rsid w:val="00E06BC7"/>
    <w:rsid w:val="00E0700E"/>
    <w:rsid w:val="00E070A8"/>
    <w:rsid w:val="00E073FC"/>
    <w:rsid w:val="00E077EC"/>
    <w:rsid w:val="00E07FAF"/>
    <w:rsid w:val="00E1015E"/>
    <w:rsid w:val="00E111C0"/>
    <w:rsid w:val="00E11C21"/>
    <w:rsid w:val="00E11D20"/>
    <w:rsid w:val="00E11F97"/>
    <w:rsid w:val="00E12134"/>
    <w:rsid w:val="00E1235F"/>
    <w:rsid w:val="00E1274B"/>
    <w:rsid w:val="00E12E36"/>
    <w:rsid w:val="00E12EC3"/>
    <w:rsid w:val="00E13213"/>
    <w:rsid w:val="00E1322D"/>
    <w:rsid w:val="00E146E7"/>
    <w:rsid w:val="00E14FB6"/>
    <w:rsid w:val="00E151CF"/>
    <w:rsid w:val="00E1546F"/>
    <w:rsid w:val="00E157B5"/>
    <w:rsid w:val="00E15D90"/>
    <w:rsid w:val="00E16451"/>
    <w:rsid w:val="00E168F5"/>
    <w:rsid w:val="00E16BBB"/>
    <w:rsid w:val="00E16C45"/>
    <w:rsid w:val="00E17734"/>
    <w:rsid w:val="00E17F06"/>
    <w:rsid w:val="00E17F1C"/>
    <w:rsid w:val="00E2021A"/>
    <w:rsid w:val="00E20222"/>
    <w:rsid w:val="00E20603"/>
    <w:rsid w:val="00E20630"/>
    <w:rsid w:val="00E20D75"/>
    <w:rsid w:val="00E210E0"/>
    <w:rsid w:val="00E2114C"/>
    <w:rsid w:val="00E21BDF"/>
    <w:rsid w:val="00E2296E"/>
    <w:rsid w:val="00E22AAE"/>
    <w:rsid w:val="00E22E64"/>
    <w:rsid w:val="00E2318D"/>
    <w:rsid w:val="00E23192"/>
    <w:rsid w:val="00E23C32"/>
    <w:rsid w:val="00E244A7"/>
    <w:rsid w:val="00E24800"/>
    <w:rsid w:val="00E24FBC"/>
    <w:rsid w:val="00E2517F"/>
    <w:rsid w:val="00E259D2"/>
    <w:rsid w:val="00E25A64"/>
    <w:rsid w:val="00E26615"/>
    <w:rsid w:val="00E26983"/>
    <w:rsid w:val="00E275DA"/>
    <w:rsid w:val="00E277A6"/>
    <w:rsid w:val="00E278D9"/>
    <w:rsid w:val="00E27A39"/>
    <w:rsid w:val="00E27E1A"/>
    <w:rsid w:val="00E302FE"/>
    <w:rsid w:val="00E30D5D"/>
    <w:rsid w:val="00E30E86"/>
    <w:rsid w:val="00E31CA8"/>
    <w:rsid w:val="00E32A7F"/>
    <w:rsid w:val="00E32E83"/>
    <w:rsid w:val="00E33065"/>
    <w:rsid w:val="00E33389"/>
    <w:rsid w:val="00E33898"/>
    <w:rsid w:val="00E33ABB"/>
    <w:rsid w:val="00E33B3D"/>
    <w:rsid w:val="00E34445"/>
    <w:rsid w:val="00E3456B"/>
    <w:rsid w:val="00E34F4F"/>
    <w:rsid w:val="00E34FBC"/>
    <w:rsid w:val="00E35D7E"/>
    <w:rsid w:val="00E365D5"/>
    <w:rsid w:val="00E36C4C"/>
    <w:rsid w:val="00E36EC7"/>
    <w:rsid w:val="00E36F1B"/>
    <w:rsid w:val="00E37096"/>
    <w:rsid w:val="00E37167"/>
    <w:rsid w:val="00E374CA"/>
    <w:rsid w:val="00E3763F"/>
    <w:rsid w:val="00E3765B"/>
    <w:rsid w:val="00E3778D"/>
    <w:rsid w:val="00E40279"/>
    <w:rsid w:val="00E402D2"/>
    <w:rsid w:val="00E40652"/>
    <w:rsid w:val="00E40D83"/>
    <w:rsid w:val="00E413FD"/>
    <w:rsid w:val="00E4153A"/>
    <w:rsid w:val="00E41656"/>
    <w:rsid w:val="00E417C2"/>
    <w:rsid w:val="00E41FB4"/>
    <w:rsid w:val="00E42FA9"/>
    <w:rsid w:val="00E430B5"/>
    <w:rsid w:val="00E43B14"/>
    <w:rsid w:val="00E43F93"/>
    <w:rsid w:val="00E442EA"/>
    <w:rsid w:val="00E4448C"/>
    <w:rsid w:val="00E44FD7"/>
    <w:rsid w:val="00E45692"/>
    <w:rsid w:val="00E4596E"/>
    <w:rsid w:val="00E45A18"/>
    <w:rsid w:val="00E45AB2"/>
    <w:rsid w:val="00E4680F"/>
    <w:rsid w:val="00E4700F"/>
    <w:rsid w:val="00E470B0"/>
    <w:rsid w:val="00E47320"/>
    <w:rsid w:val="00E4775E"/>
    <w:rsid w:val="00E47E2B"/>
    <w:rsid w:val="00E50485"/>
    <w:rsid w:val="00E50534"/>
    <w:rsid w:val="00E50DA2"/>
    <w:rsid w:val="00E50DF0"/>
    <w:rsid w:val="00E50F0E"/>
    <w:rsid w:val="00E50FB1"/>
    <w:rsid w:val="00E50FF7"/>
    <w:rsid w:val="00E51301"/>
    <w:rsid w:val="00E51AA8"/>
    <w:rsid w:val="00E51E1C"/>
    <w:rsid w:val="00E522A3"/>
    <w:rsid w:val="00E523A5"/>
    <w:rsid w:val="00E52C9B"/>
    <w:rsid w:val="00E53713"/>
    <w:rsid w:val="00E53CE9"/>
    <w:rsid w:val="00E54AB1"/>
    <w:rsid w:val="00E54FA5"/>
    <w:rsid w:val="00E55556"/>
    <w:rsid w:val="00E557E0"/>
    <w:rsid w:val="00E56FFC"/>
    <w:rsid w:val="00E57324"/>
    <w:rsid w:val="00E57EAC"/>
    <w:rsid w:val="00E57FEB"/>
    <w:rsid w:val="00E603AD"/>
    <w:rsid w:val="00E60635"/>
    <w:rsid w:val="00E6072C"/>
    <w:rsid w:val="00E607F3"/>
    <w:rsid w:val="00E60AC4"/>
    <w:rsid w:val="00E60C3E"/>
    <w:rsid w:val="00E60CCB"/>
    <w:rsid w:val="00E60E01"/>
    <w:rsid w:val="00E61101"/>
    <w:rsid w:val="00E613D3"/>
    <w:rsid w:val="00E6141B"/>
    <w:rsid w:val="00E61515"/>
    <w:rsid w:val="00E62075"/>
    <w:rsid w:val="00E6243A"/>
    <w:rsid w:val="00E62D8F"/>
    <w:rsid w:val="00E62DEB"/>
    <w:rsid w:val="00E633DD"/>
    <w:rsid w:val="00E63932"/>
    <w:rsid w:val="00E64549"/>
    <w:rsid w:val="00E6460F"/>
    <w:rsid w:val="00E6483D"/>
    <w:rsid w:val="00E64C92"/>
    <w:rsid w:val="00E64EA2"/>
    <w:rsid w:val="00E65236"/>
    <w:rsid w:val="00E655E5"/>
    <w:rsid w:val="00E65924"/>
    <w:rsid w:val="00E6641F"/>
    <w:rsid w:val="00E66C43"/>
    <w:rsid w:val="00E66EB7"/>
    <w:rsid w:val="00E67CC2"/>
    <w:rsid w:val="00E700BE"/>
    <w:rsid w:val="00E708F7"/>
    <w:rsid w:val="00E70A33"/>
    <w:rsid w:val="00E70C35"/>
    <w:rsid w:val="00E70FCB"/>
    <w:rsid w:val="00E711AA"/>
    <w:rsid w:val="00E713C7"/>
    <w:rsid w:val="00E71900"/>
    <w:rsid w:val="00E71DD9"/>
    <w:rsid w:val="00E7221B"/>
    <w:rsid w:val="00E72F33"/>
    <w:rsid w:val="00E7343B"/>
    <w:rsid w:val="00E7387C"/>
    <w:rsid w:val="00E74B1F"/>
    <w:rsid w:val="00E74D0D"/>
    <w:rsid w:val="00E75548"/>
    <w:rsid w:val="00E75756"/>
    <w:rsid w:val="00E75B12"/>
    <w:rsid w:val="00E76826"/>
    <w:rsid w:val="00E76D82"/>
    <w:rsid w:val="00E76E26"/>
    <w:rsid w:val="00E779BC"/>
    <w:rsid w:val="00E80041"/>
    <w:rsid w:val="00E80324"/>
    <w:rsid w:val="00E80731"/>
    <w:rsid w:val="00E81549"/>
    <w:rsid w:val="00E81856"/>
    <w:rsid w:val="00E81918"/>
    <w:rsid w:val="00E825D3"/>
    <w:rsid w:val="00E82691"/>
    <w:rsid w:val="00E83586"/>
    <w:rsid w:val="00E836B8"/>
    <w:rsid w:val="00E83907"/>
    <w:rsid w:val="00E839CF"/>
    <w:rsid w:val="00E83AC1"/>
    <w:rsid w:val="00E83F05"/>
    <w:rsid w:val="00E83F29"/>
    <w:rsid w:val="00E84292"/>
    <w:rsid w:val="00E8520C"/>
    <w:rsid w:val="00E86C41"/>
    <w:rsid w:val="00E87079"/>
    <w:rsid w:val="00E910BD"/>
    <w:rsid w:val="00E9129B"/>
    <w:rsid w:val="00E91722"/>
    <w:rsid w:val="00E91C51"/>
    <w:rsid w:val="00E91FD4"/>
    <w:rsid w:val="00E92404"/>
    <w:rsid w:val="00E926BA"/>
    <w:rsid w:val="00E927AE"/>
    <w:rsid w:val="00E93264"/>
    <w:rsid w:val="00E93500"/>
    <w:rsid w:val="00E93BED"/>
    <w:rsid w:val="00E93D7A"/>
    <w:rsid w:val="00E93F1C"/>
    <w:rsid w:val="00E93FAA"/>
    <w:rsid w:val="00E94603"/>
    <w:rsid w:val="00E948B5"/>
    <w:rsid w:val="00E951CF"/>
    <w:rsid w:val="00E96B21"/>
    <w:rsid w:val="00E97046"/>
    <w:rsid w:val="00E97786"/>
    <w:rsid w:val="00E978F1"/>
    <w:rsid w:val="00E97A98"/>
    <w:rsid w:val="00EA0041"/>
    <w:rsid w:val="00EA0104"/>
    <w:rsid w:val="00EA05AA"/>
    <w:rsid w:val="00EA1CAA"/>
    <w:rsid w:val="00EA1F7E"/>
    <w:rsid w:val="00EA2D48"/>
    <w:rsid w:val="00EA305F"/>
    <w:rsid w:val="00EA346D"/>
    <w:rsid w:val="00EA3787"/>
    <w:rsid w:val="00EA39C8"/>
    <w:rsid w:val="00EA3A0E"/>
    <w:rsid w:val="00EA3E2F"/>
    <w:rsid w:val="00EA3F91"/>
    <w:rsid w:val="00EA4C9F"/>
    <w:rsid w:val="00EA524A"/>
    <w:rsid w:val="00EA5389"/>
    <w:rsid w:val="00EA5B20"/>
    <w:rsid w:val="00EA5CAF"/>
    <w:rsid w:val="00EA5DC4"/>
    <w:rsid w:val="00EA60E0"/>
    <w:rsid w:val="00EA685B"/>
    <w:rsid w:val="00EA6969"/>
    <w:rsid w:val="00EA700C"/>
    <w:rsid w:val="00EA756E"/>
    <w:rsid w:val="00EA7A4E"/>
    <w:rsid w:val="00EA7F61"/>
    <w:rsid w:val="00EB023B"/>
    <w:rsid w:val="00EB04D2"/>
    <w:rsid w:val="00EB091E"/>
    <w:rsid w:val="00EB0DCC"/>
    <w:rsid w:val="00EB1830"/>
    <w:rsid w:val="00EB1957"/>
    <w:rsid w:val="00EB1A8B"/>
    <w:rsid w:val="00EB2C03"/>
    <w:rsid w:val="00EB2DBC"/>
    <w:rsid w:val="00EB30E3"/>
    <w:rsid w:val="00EB3179"/>
    <w:rsid w:val="00EB336C"/>
    <w:rsid w:val="00EB35F0"/>
    <w:rsid w:val="00EB3623"/>
    <w:rsid w:val="00EB38DD"/>
    <w:rsid w:val="00EB4192"/>
    <w:rsid w:val="00EB4838"/>
    <w:rsid w:val="00EB5136"/>
    <w:rsid w:val="00EB5783"/>
    <w:rsid w:val="00EB5C67"/>
    <w:rsid w:val="00EB611B"/>
    <w:rsid w:val="00EB6C9A"/>
    <w:rsid w:val="00EB6FEF"/>
    <w:rsid w:val="00EB702E"/>
    <w:rsid w:val="00EB7870"/>
    <w:rsid w:val="00EB78B3"/>
    <w:rsid w:val="00EC071E"/>
    <w:rsid w:val="00EC0DD9"/>
    <w:rsid w:val="00EC1CFA"/>
    <w:rsid w:val="00EC1FB6"/>
    <w:rsid w:val="00EC25B5"/>
    <w:rsid w:val="00EC3352"/>
    <w:rsid w:val="00EC3F69"/>
    <w:rsid w:val="00EC4221"/>
    <w:rsid w:val="00EC451B"/>
    <w:rsid w:val="00EC4741"/>
    <w:rsid w:val="00EC4BF5"/>
    <w:rsid w:val="00EC4E6D"/>
    <w:rsid w:val="00EC4EF6"/>
    <w:rsid w:val="00EC5969"/>
    <w:rsid w:val="00EC5E14"/>
    <w:rsid w:val="00EC636E"/>
    <w:rsid w:val="00EC65EF"/>
    <w:rsid w:val="00EC6899"/>
    <w:rsid w:val="00EC76CB"/>
    <w:rsid w:val="00EC7D79"/>
    <w:rsid w:val="00ED0228"/>
    <w:rsid w:val="00ED08A1"/>
    <w:rsid w:val="00ED0AC3"/>
    <w:rsid w:val="00ED0D06"/>
    <w:rsid w:val="00ED121B"/>
    <w:rsid w:val="00ED23F9"/>
    <w:rsid w:val="00ED2656"/>
    <w:rsid w:val="00ED2C64"/>
    <w:rsid w:val="00ED3311"/>
    <w:rsid w:val="00ED3606"/>
    <w:rsid w:val="00ED38A1"/>
    <w:rsid w:val="00ED5C1D"/>
    <w:rsid w:val="00ED5EB0"/>
    <w:rsid w:val="00ED72BD"/>
    <w:rsid w:val="00ED7BC2"/>
    <w:rsid w:val="00ED7C22"/>
    <w:rsid w:val="00EE0236"/>
    <w:rsid w:val="00EE08BA"/>
    <w:rsid w:val="00EE0AE3"/>
    <w:rsid w:val="00EE0D7A"/>
    <w:rsid w:val="00EE0DEE"/>
    <w:rsid w:val="00EE12F9"/>
    <w:rsid w:val="00EE1359"/>
    <w:rsid w:val="00EE1385"/>
    <w:rsid w:val="00EE143B"/>
    <w:rsid w:val="00EE200B"/>
    <w:rsid w:val="00EE22BF"/>
    <w:rsid w:val="00EE3612"/>
    <w:rsid w:val="00EE36BB"/>
    <w:rsid w:val="00EE3EA2"/>
    <w:rsid w:val="00EE4078"/>
    <w:rsid w:val="00EE4F7F"/>
    <w:rsid w:val="00EE52B1"/>
    <w:rsid w:val="00EE55F3"/>
    <w:rsid w:val="00EE6B18"/>
    <w:rsid w:val="00EE73B6"/>
    <w:rsid w:val="00EF060C"/>
    <w:rsid w:val="00EF0780"/>
    <w:rsid w:val="00EF0CF3"/>
    <w:rsid w:val="00EF0D62"/>
    <w:rsid w:val="00EF0F90"/>
    <w:rsid w:val="00EF119A"/>
    <w:rsid w:val="00EF11B1"/>
    <w:rsid w:val="00EF192B"/>
    <w:rsid w:val="00EF1961"/>
    <w:rsid w:val="00EF1E5D"/>
    <w:rsid w:val="00EF1FC2"/>
    <w:rsid w:val="00EF21FF"/>
    <w:rsid w:val="00EF2A9F"/>
    <w:rsid w:val="00EF2CE9"/>
    <w:rsid w:val="00EF2ED6"/>
    <w:rsid w:val="00EF3471"/>
    <w:rsid w:val="00EF3F2B"/>
    <w:rsid w:val="00EF4CBD"/>
    <w:rsid w:val="00EF5006"/>
    <w:rsid w:val="00EF5153"/>
    <w:rsid w:val="00EF56F9"/>
    <w:rsid w:val="00EF66D5"/>
    <w:rsid w:val="00EF6CBC"/>
    <w:rsid w:val="00EF6D54"/>
    <w:rsid w:val="00EF6F92"/>
    <w:rsid w:val="00EF7A4F"/>
    <w:rsid w:val="00EF7A80"/>
    <w:rsid w:val="00EF7DDB"/>
    <w:rsid w:val="00F00585"/>
    <w:rsid w:val="00F006F2"/>
    <w:rsid w:val="00F00B76"/>
    <w:rsid w:val="00F00C9A"/>
    <w:rsid w:val="00F00D79"/>
    <w:rsid w:val="00F015D8"/>
    <w:rsid w:val="00F01671"/>
    <w:rsid w:val="00F01703"/>
    <w:rsid w:val="00F01805"/>
    <w:rsid w:val="00F0212F"/>
    <w:rsid w:val="00F0283B"/>
    <w:rsid w:val="00F02F3E"/>
    <w:rsid w:val="00F032F0"/>
    <w:rsid w:val="00F03451"/>
    <w:rsid w:val="00F0405E"/>
    <w:rsid w:val="00F04D4B"/>
    <w:rsid w:val="00F04FFF"/>
    <w:rsid w:val="00F05BCA"/>
    <w:rsid w:val="00F06073"/>
    <w:rsid w:val="00F067FA"/>
    <w:rsid w:val="00F07151"/>
    <w:rsid w:val="00F076F5"/>
    <w:rsid w:val="00F07FF1"/>
    <w:rsid w:val="00F10538"/>
    <w:rsid w:val="00F10B47"/>
    <w:rsid w:val="00F10BDA"/>
    <w:rsid w:val="00F10D4A"/>
    <w:rsid w:val="00F113DE"/>
    <w:rsid w:val="00F1166D"/>
    <w:rsid w:val="00F1194F"/>
    <w:rsid w:val="00F119C5"/>
    <w:rsid w:val="00F11D38"/>
    <w:rsid w:val="00F11DDC"/>
    <w:rsid w:val="00F11ED3"/>
    <w:rsid w:val="00F129A1"/>
    <w:rsid w:val="00F131BE"/>
    <w:rsid w:val="00F133B1"/>
    <w:rsid w:val="00F13D66"/>
    <w:rsid w:val="00F142DD"/>
    <w:rsid w:val="00F1449C"/>
    <w:rsid w:val="00F147B8"/>
    <w:rsid w:val="00F149FA"/>
    <w:rsid w:val="00F14BBA"/>
    <w:rsid w:val="00F14ECC"/>
    <w:rsid w:val="00F14F8C"/>
    <w:rsid w:val="00F155A2"/>
    <w:rsid w:val="00F156F4"/>
    <w:rsid w:val="00F1592B"/>
    <w:rsid w:val="00F15C46"/>
    <w:rsid w:val="00F15CA1"/>
    <w:rsid w:val="00F15DD9"/>
    <w:rsid w:val="00F15F10"/>
    <w:rsid w:val="00F15FC2"/>
    <w:rsid w:val="00F16506"/>
    <w:rsid w:val="00F16E96"/>
    <w:rsid w:val="00F1729A"/>
    <w:rsid w:val="00F17FD8"/>
    <w:rsid w:val="00F20108"/>
    <w:rsid w:val="00F206C3"/>
    <w:rsid w:val="00F20725"/>
    <w:rsid w:val="00F2073A"/>
    <w:rsid w:val="00F213F7"/>
    <w:rsid w:val="00F21CB5"/>
    <w:rsid w:val="00F21F6C"/>
    <w:rsid w:val="00F22084"/>
    <w:rsid w:val="00F2217A"/>
    <w:rsid w:val="00F2223C"/>
    <w:rsid w:val="00F22C38"/>
    <w:rsid w:val="00F23990"/>
    <w:rsid w:val="00F24007"/>
    <w:rsid w:val="00F24755"/>
    <w:rsid w:val="00F24A6E"/>
    <w:rsid w:val="00F25216"/>
    <w:rsid w:val="00F25AB0"/>
    <w:rsid w:val="00F25D48"/>
    <w:rsid w:val="00F25E81"/>
    <w:rsid w:val="00F26313"/>
    <w:rsid w:val="00F26918"/>
    <w:rsid w:val="00F26C7E"/>
    <w:rsid w:val="00F278F0"/>
    <w:rsid w:val="00F27FA5"/>
    <w:rsid w:val="00F30367"/>
    <w:rsid w:val="00F30D88"/>
    <w:rsid w:val="00F315C7"/>
    <w:rsid w:val="00F31A71"/>
    <w:rsid w:val="00F31E1A"/>
    <w:rsid w:val="00F32037"/>
    <w:rsid w:val="00F32EF4"/>
    <w:rsid w:val="00F33CFC"/>
    <w:rsid w:val="00F341D9"/>
    <w:rsid w:val="00F344BC"/>
    <w:rsid w:val="00F34E45"/>
    <w:rsid w:val="00F35378"/>
    <w:rsid w:val="00F36370"/>
    <w:rsid w:val="00F3658C"/>
    <w:rsid w:val="00F36FED"/>
    <w:rsid w:val="00F3739C"/>
    <w:rsid w:val="00F37AC4"/>
    <w:rsid w:val="00F37FFD"/>
    <w:rsid w:val="00F40B6C"/>
    <w:rsid w:val="00F40D40"/>
    <w:rsid w:val="00F410D2"/>
    <w:rsid w:val="00F42092"/>
    <w:rsid w:val="00F42587"/>
    <w:rsid w:val="00F42B06"/>
    <w:rsid w:val="00F42E23"/>
    <w:rsid w:val="00F43593"/>
    <w:rsid w:val="00F43CF8"/>
    <w:rsid w:val="00F44B8A"/>
    <w:rsid w:val="00F4514C"/>
    <w:rsid w:val="00F45284"/>
    <w:rsid w:val="00F45326"/>
    <w:rsid w:val="00F4730A"/>
    <w:rsid w:val="00F507E4"/>
    <w:rsid w:val="00F5098F"/>
    <w:rsid w:val="00F50BF5"/>
    <w:rsid w:val="00F510EB"/>
    <w:rsid w:val="00F51515"/>
    <w:rsid w:val="00F51DC5"/>
    <w:rsid w:val="00F529A2"/>
    <w:rsid w:val="00F5314E"/>
    <w:rsid w:val="00F53D93"/>
    <w:rsid w:val="00F541E6"/>
    <w:rsid w:val="00F54230"/>
    <w:rsid w:val="00F5443B"/>
    <w:rsid w:val="00F5490C"/>
    <w:rsid w:val="00F54932"/>
    <w:rsid w:val="00F54952"/>
    <w:rsid w:val="00F54FB8"/>
    <w:rsid w:val="00F55CD9"/>
    <w:rsid w:val="00F5602F"/>
    <w:rsid w:val="00F56535"/>
    <w:rsid w:val="00F5692B"/>
    <w:rsid w:val="00F56CCB"/>
    <w:rsid w:val="00F56FDB"/>
    <w:rsid w:val="00F5737F"/>
    <w:rsid w:val="00F57417"/>
    <w:rsid w:val="00F57C5F"/>
    <w:rsid w:val="00F57DDA"/>
    <w:rsid w:val="00F60400"/>
    <w:rsid w:val="00F61380"/>
    <w:rsid w:val="00F62053"/>
    <w:rsid w:val="00F62131"/>
    <w:rsid w:val="00F62A8A"/>
    <w:rsid w:val="00F62E37"/>
    <w:rsid w:val="00F6313A"/>
    <w:rsid w:val="00F63310"/>
    <w:rsid w:val="00F6331B"/>
    <w:rsid w:val="00F63597"/>
    <w:rsid w:val="00F6379D"/>
    <w:rsid w:val="00F645C2"/>
    <w:rsid w:val="00F64B84"/>
    <w:rsid w:val="00F64BD9"/>
    <w:rsid w:val="00F64C2E"/>
    <w:rsid w:val="00F64D98"/>
    <w:rsid w:val="00F64F04"/>
    <w:rsid w:val="00F6541E"/>
    <w:rsid w:val="00F65D8F"/>
    <w:rsid w:val="00F660E8"/>
    <w:rsid w:val="00F663CC"/>
    <w:rsid w:val="00F66DF4"/>
    <w:rsid w:val="00F67010"/>
    <w:rsid w:val="00F67466"/>
    <w:rsid w:val="00F6782E"/>
    <w:rsid w:val="00F67C84"/>
    <w:rsid w:val="00F67C85"/>
    <w:rsid w:val="00F67E0E"/>
    <w:rsid w:val="00F67E96"/>
    <w:rsid w:val="00F707B8"/>
    <w:rsid w:val="00F70808"/>
    <w:rsid w:val="00F7103F"/>
    <w:rsid w:val="00F713EF"/>
    <w:rsid w:val="00F71A3E"/>
    <w:rsid w:val="00F726F0"/>
    <w:rsid w:val="00F72F37"/>
    <w:rsid w:val="00F7331A"/>
    <w:rsid w:val="00F73785"/>
    <w:rsid w:val="00F73B49"/>
    <w:rsid w:val="00F73DF4"/>
    <w:rsid w:val="00F74420"/>
    <w:rsid w:val="00F750DF"/>
    <w:rsid w:val="00F75434"/>
    <w:rsid w:val="00F755A2"/>
    <w:rsid w:val="00F75752"/>
    <w:rsid w:val="00F7586A"/>
    <w:rsid w:val="00F75879"/>
    <w:rsid w:val="00F75D71"/>
    <w:rsid w:val="00F75ECE"/>
    <w:rsid w:val="00F763BA"/>
    <w:rsid w:val="00F76838"/>
    <w:rsid w:val="00F768EC"/>
    <w:rsid w:val="00F76A67"/>
    <w:rsid w:val="00F76AA3"/>
    <w:rsid w:val="00F802F5"/>
    <w:rsid w:val="00F80520"/>
    <w:rsid w:val="00F80735"/>
    <w:rsid w:val="00F81492"/>
    <w:rsid w:val="00F81EE6"/>
    <w:rsid w:val="00F825B7"/>
    <w:rsid w:val="00F827E6"/>
    <w:rsid w:val="00F82CF3"/>
    <w:rsid w:val="00F82E8A"/>
    <w:rsid w:val="00F8323E"/>
    <w:rsid w:val="00F83284"/>
    <w:rsid w:val="00F834D0"/>
    <w:rsid w:val="00F835B2"/>
    <w:rsid w:val="00F84093"/>
    <w:rsid w:val="00F846B4"/>
    <w:rsid w:val="00F84B17"/>
    <w:rsid w:val="00F84D41"/>
    <w:rsid w:val="00F8612C"/>
    <w:rsid w:val="00F8616A"/>
    <w:rsid w:val="00F867DD"/>
    <w:rsid w:val="00F8786A"/>
    <w:rsid w:val="00F905A7"/>
    <w:rsid w:val="00F91703"/>
    <w:rsid w:val="00F91852"/>
    <w:rsid w:val="00F91C8B"/>
    <w:rsid w:val="00F92832"/>
    <w:rsid w:val="00F93C2A"/>
    <w:rsid w:val="00F93CF6"/>
    <w:rsid w:val="00F93F65"/>
    <w:rsid w:val="00F9404C"/>
    <w:rsid w:val="00F94924"/>
    <w:rsid w:val="00F94D63"/>
    <w:rsid w:val="00F94D94"/>
    <w:rsid w:val="00F94F56"/>
    <w:rsid w:val="00F95089"/>
    <w:rsid w:val="00F95198"/>
    <w:rsid w:val="00F95278"/>
    <w:rsid w:val="00F95841"/>
    <w:rsid w:val="00F96346"/>
    <w:rsid w:val="00F96398"/>
    <w:rsid w:val="00F96506"/>
    <w:rsid w:val="00F96678"/>
    <w:rsid w:val="00F96F63"/>
    <w:rsid w:val="00F970EA"/>
    <w:rsid w:val="00F97D74"/>
    <w:rsid w:val="00F97EA9"/>
    <w:rsid w:val="00FA0007"/>
    <w:rsid w:val="00FA016D"/>
    <w:rsid w:val="00FA118B"/>
    <w:rsid w:val="00FA156C"/>
    <w:rsid w:val="00FA15D9"/>
    <w:rsid w:val="00FA177F"/>
    <w:rsid w:val="00FA1BB5"/>
    <w:rsid w:val="00FA1E82"/>
    <w:rsid w:val="00FA2721"/>
    <w:rsid w:val="00FA3279"/>
    <w:rsid w:val="00FA33B1"/>
    <w:rsid w:val="00FA4197"/>
    <w:rsid w:val="00FA42BD"/>
    <w:rsid w:val="00FA4444"/>
    <w:rsid w:val="00FA45E2"/>
    <w:rsid w:val="00FA5111"/>
    <w:rsid w:val="00FA57DE"/>
    <w:rsid w:val="00FA5FDC"/>
    <w:rsid w:val="00FA66D0"/>
    <w:rsid w:val="00FA69FB"/>
    <w:rsid w:val="00FA6A56"/>
    <w:rsid w:val="00FA6D31"/>
    <w:rsid w:val="00FA6FC9"/>
    <w:rsid w:val="00FA73E6"/>
    <w:rsid w:val="00FA786F"/>
    <w:rsid w:val="00FA78AA"/>
    <w:rsid w:val="00FA79EF"/>
    <w:rsid w:val="00FB005A"/>
    <w:rsid w:val="00FB03EE"/>
    <w:rsid w:val="00FB0BC4"/>
    <w:rsid w:val="00FB0E82"/>
    <w:rsid w:val="00FB10E8"/>
    <w:rsid w:val="00FB17FB"/>
    <w:rsid w:val="00FB1F94"/>
    <w:rsid w:val="00FB21DD"/>
    <w:rsid w:val="00FB28D1"/>
    <w:rsid w:val="00FB2939"/>
    <w:rsid w:val="00FB2DEE"/>
    <w:rsid w:val="00FB303C"/>
    <w:rsid w:val="00FB31EE"/>
    <w:rsid w:val="00FB3430"/>
    <w:rsid w:val="00FB38D3"/>
    <w:rsid w:val="00FB3E8F"/>
    <w:rsid w:val="00FB4A3D"/>
    <w:rsid w:val="00FB5242"/>
    <w:rsid w:val="00FB5928"/>
    <w:rsid w:val="00FB6442"/>
    <w:rsid w:val="00FB6A65"/>
    <w:rsid w:val="00FB6D39"/>
    <w:rsid w:val="00FB6D89"/>
    <w:rsid w:val="00FB6E4B"/>
    <w:rsid w:val="00FB726B"/>
    <w:rsid w:val="00FB73D0"/>
    <w:rsid w:val="00FB79EC"/>
    <w:rsid w:val="00FB7C33"/>
    <w:rsid w:val="00FC0403"/>
    <w:rsid w:val="00FC0802"/>
    <w:rsid w:val="00FC088E"/>
    <w:rsid w:val="00FC0D76"/>
    <w:rsid w:val="00FC0E2A"/>
    <w:rsid w:val="00FC1AC2"/>
    <w:rsid w:val="00FC1CA2"/>
    <w:rsid w:val="00FC22E7"/>
    <w:rsid w:val="00FC249B"/>
    <w:rsid w:val="00FC2792"/>
    <w:rsid w:val="00FC35FC"/>
    <w:rsid w:val="00FC370B"/>
    <w:rsid w:val="00FC3D39"/>
    <w:rsid w:val="00FC3E64"/>
    <w:rsid w:val="00FC4233"/>
    <w:rsid w:val="00FC4F57"/>
    <w:rsid w:val="00FC5C2E"/>
    <w:rsid w:val="00FC5C52"/>
    <w:rsid w:val="00FC624C"/>
    <w:rsid w:val="00FC644F"/>
    <w:rsid w:val="00FC79C2"/>
    <w:rsid w:val="00FC7F19"/>
    <w:rsid w:val="00FD081F"/>
    <w:rsid w:val="00FD082B"/>
    <w:rsid w:val="00FD09BC"/>
    <w:rsid w:val="00FD0C86"/>
    <w:rsid w:val="00FD10A8"/>
    <w:rsid w:val="00FD11D6"/>
    <w:rsid w:val="00FD1BDF"/>
    <w:rsid w:val="00FD1DDD"/>
    <w:rsid w:val="00FD1FA9"/>
    <w:rsid w:val="00FD2902"/>
    <w:rsid w:val="00FD2F77"/>
    <w:rsid w:val="00FD327E"/>
    <w:rsid w:val="00FD347B"/>
    <w:rsid w:val="00FD34AC"/>
    <w:rsid w:val="00FD3753"/>
    <w:rsid w:val="00FD3B6B"/>
    <w:rsid w:val="00FD40CC"/>
    <w:rsid w:val="00FD418F"/>
    <w:rsid w:val="00FD4A3D"/>
    <w:rsid w:val="00FD4AF4"/>
    <w:rsid w:val="00FD4BFB"/>
    <w:rsid w:val="00FD4C65"/>
    <w:rsid w:val="00FD4E33"/>
    <w:rsid w:val="00FD6665"/>
    <w:rsid w:val="00FD6755"/>
    <w:rsid w:val="00FD67F7"/>
    <w:rsid w:val="00FD687E"/>
    <w:rsid w:val="00FD6DF5"/>
    <w:rsid w:val="00FD73F5"/>
    <w:rsid w:val="00FD7401"/>
    <w:rsid w:val="00FD79A7"/>
    <w:rsid w:val="00FD7B55"/>
    <w:rsid w:val="00FE01CA"/>
    <w:rsid w:val="00FE0896"/>
    <w:rsid w:val="00FE0C77"/>
    <w:rsid w:val="00FE2409"/>
    <w:rsid w:val="00FE2FF4"/>
    <w:rsid w:val="00FE35A7"/>
    <w:rsid w:val="00FE42DA"/>
    <w:rsid w:val="00FE482C"/>
    <w:rsid w:val="00FE5322"/>
    <w:rsid w:val="00FE53FD"/>
    <w:rsid w:val="00FE5520"/>
    <w:rsid w:val="00FE5E84"/>
    <w:rsid w:val="00FE66CA"/>
    <w:rsid w:val="00FE6DDB"/>
    <w:rsid w:val="00FE6FDA"/>
    <w:rsid w:val="00FE7223"/>
    <w:rsid w:val="00FE792B"/>
    <w:rsid w:val="00FE7A14"/>
    <w:rsid w:val="00FE7B08"/>
    <w:rsid w:val="00FE7E8C"/>
    <w:rsid w:val="00FF04C7"/>
    <w:rsid w:val="00FF050A"/>
    <w:rsid w:val="00FF0FE7"/>
    <w:rsid w:val="00FF1D60"/>
    <w:rsid w:val="00FF2011"/>
    <w:rsid w:val="00FF3121"/>
    <w:rsid w:val="00FF3259"/>
    <w:rsid w:val="00FF3A29"/>
    <w:rsid w:val="00FF3AD8"/>
    <w:rsid w:val="00FF40FC"/>
    <w:rsid w:val="00FF4143"/>
    <w:rsid w:val="00FF4C3A"/>
    <w:rsid w:val="00FF4E89"/>
    <w:rsid w:val="00FF5463"/>
    <w:rsid w:val="00FF55D1"/>
    <w:rsid w:val="00FF6191"/>
    <w:rsid w:val="00FF6A54"/>
    <w:rsid w:val="00FF6B83"/>
    <w:rsid w:val="00FF6B94"/>
    <w:rsid w:val="00FF6BC0"/>
    <w:rsid w:val="00FF754C"/>
    <w:rsid w:val="01C75192"/>
    <w:rsid w:val="0253E6A3"/>
    <w:rsid w:val="0312E142"/>
    <w:rsid w:val="0329196D"/>
    <w:rsid w:val="036AA40A"/>
    <w:rsid w:val="0381BF0F"/>
    <w:rsid w:val="03F37766"/>
    <w:rsid w:val="0410B254"/>
    <w:rsid w:val="04611C90"/>
    <w:rsid w:val="04FEF254"/>
    <w:rsid w:val="055BE42C"/>
    <w:rsid w:val="05C2775B"/>
    <w:rsid w:val="05F080E0"/>
    <w:rsid w:val="064A5369"/>
    <w:rsid w:val="0662FCE5"/>
    <w:rsid w:val="06C3E438"/>
    <w:rsid w:val="06CF7AEC"/>
    <w:rsid w:val="0742D783"/>
    <w:rsid w:val="07613B69"/>
    <w:rsid w:val="0777AE78"/>
    <w:rsid w:val="07BB13B1"/>
    <w:rsid w:val="07D4FD6D"/>
    <w:rsid w:val="08062E9F"/>
    <w:rsid w:val="0909EE11"/>
    <w:rsid w:val="09239ED3"/>
    <w:rsid w:val="09DFEEA5"/>
    <w:rsid w:val="09E91408"/>
    <w:rsid w:val="0A441572"/>
    <w:rsid w:val="0A99A21B"/>
    <w:rsid w:val="0B0EF37C"/>
    <w:rsid w:val="0B4F0B76"/>
    <w:rsid w:val="0B931270"/>
    <w:rsid w:val="0C20C5E2"/>
    <w:rsid w:val="0C37939A"/>
    <w:rsid w:val="0C3C812D"/>
    <w:rsid w:val="0C40FC2B"/>
    <w:rsid w:val="0C6746ED"/>
    <w:rsid w:val="0D05CD21"/>
    <w:rsid w:val="0D492A45"/>
    <w:rsid w:val="0DB1892C"/>
    <w:rsid w:val="0E2C18C1"/>
    <w:rsid w:val="0EABEF05"/>
    <w:rsid w:val="0F378392"/>
    <w:rsid w:val="0FD80D52"/>
    <w:rsid w:val="0FDC23E9"/>
    <w:rsid w:val="0FE4AEAC"/>
    <w:rsid w:val="10AB2AE1"/>
    <w:rsid w:val="10B0BA12"/>
    <w:rsid w:val="10B511AF"/>
    <w:rsid w:val="10B5CF45"/>
    <w:rsid w:val="10F39AA4"/>
    <w:rsid w:val="112B6A9C"/>
    <w:rsid w:val="11D51FF7"/>
    <w:rsid w:val="124488E8"/>
    <w:rsid w:val="125058F6"/>
    <w:rsid w:val="1367820F"/>
    <w:rsid w:val="1376CDF1"/>
    <w:rsid w:val="13AEDEBF"/>
    <w:rsid w:val="144F971A"/>
    <w:rsid w:val="14704973"/>
    <w:rsid w:val="147F593B"/>
    <w:rsid w:val="14B5AB84"/>
    <w:rsid w:val="14C00695"/>
    <w:rsid w:val="15BAA277"/>
    <w:rsid w:val="15C77F4A"/>
    <w:rsid w:val="15E5211C"/>
    <w:rsid w:val="15FCEDD6"/>
    <w:rsid w:val="164D8343"/>
    <w:rsid w:val="1681FEC1"/>
    <w:rsid w:val="168801A7"/>
    <w:rsid w:val="169E5E6F"/>
    <w:rsid w:val="16A34A33"/>
    <w:rsid w:val="16DF473E"/>
    <w:rsid w:val="1769FF65"/>
    <w:rsid w:val="18BD26B7"/>
    <w:rsid w:val="18D1F7FB"/>
    <w:rsid w:val="18EE2048"/>
    <w:rsid w:val="18FCB934"/>
    <w:rsid w:val="19D45810"/>
    <w:rsid w:val="19DDBDFD"/>
    <w:rsid w:val="1A1036EB"/>
    <w:rsid w:val="1A1A703E"/>
    <w:rsid w:val="1A606F86"/>
    <w:rsid w:val="1A988995"/>
    <w:rsid w:val="1B2B45FC"/>
    <w:rsid w:val="1B831CCB"/>
    <w:rsid w:val="1CCEE059"/>
    <w:rsid w:val="1D3CE81F"/>
    <w:rsid w:val="1D816C62"/>
    <w:rsid w:val="1E1C7B7F"/>
    <w:rsid w:val="1E345B70"/>
    <w:rsid w:val="1EC4A242"/>
    <w:rsid w:val="1F318440"/>
    <w:rsid w:val="1F5E3760"/>
    <w:rsid w:val="1F727F5C"/>
    <w:rsid w:val="1F7EF27C"/>
    <w:rsid w:val="217EA3A5"/>
    <w:rsid w:val="225FBF25"/>
    <w:rsid w:val="234B190D"/>
    <w:rsid w:val="2365E614"/>
    <w:rsid w:val="237DD8AA"/>
    <w:rsid w:val="2470B600"/>
    <w:rsid w:val="24B80D57"/>
    <w:rsid w:val="24E2B603"/>
    <w:rsid w:val="24EEBD09"/>
    <w:rsid w:val="2566BEB7"/>
    <w:rsid w:val="25BBA3CA"/>
    <w:rsid w:val="25EBBEFF"/>
    <w:rsid w:val="2640C274"/>
    <w:rsid w:val="26D7D2D0"/>
    <w:rsid w:val="2762C85B"/>
    <w:rsid w:val="27DCB67C"/>
    <w:rsid w:val="28897C97"/>
    <w:rsid w:val="29D5979F"/>
    <w:rsid w:val="2A749B8B"/>
    <w:rsid w:val="2AD16813"/>
    <w:rsid w:val="2AD95BA4"/>
    <w:rsid w:val="2AF7ABC6"/>
    <w:rsid w:val="2B1DE68A"/>
    <w:rsid w:val="2B58930E"/>
    <w:rsid w:val="2BD5A62C"/>
    <w:rsid w:val="2BF0DDE8"/>
    <w:rsid w:val="2C57D8A5"/>
    <w:rsid w:val="2C66C5DA"/>
    <w:rsid w:val="2C7D0388"/>
    <w:rsid w:val="2CC409DD"/>
    <w:rsid w:val="2D2351EE"/>
    <w:rsid w:val="2D2BD8DC"/>
    <w:rsid w:val="2D560C75"/>
    <w:rsid w:val="2DE856F0"/>
    <w:rsid w:val="2E4D7F6D"/>
    <w:rsid w:val="2F185B46"/>
    <w:rsid w:val="2F559780"/>
    <w:rsid w:val="2FA34E8C"/>
    <w:rsid w:val="2FB95CF4"/>
    <w:rsid w:val="30434AD2"/>
    <w:rsid w:val="3047C9EE"/>
    <w:rsid w:val="3064008F"/>
    <w:rsid w:val="3082CCE7"/>
    <w:rsid w:val="309D5079"/>
    <w:rsid w:val="31A85EE8"/>
    <w:rsid w:val="31CAF6BB"/>
    <w:rsid w:val="32305EDD"/>
    <w:rsid w:val="323FA1FC"/>
    <w:rsid w:val="3262EFF8"/>
    <w:rsid w:val="3313E6BC"/>
    <w:rsid w:val="3320FD43"/>
    <w:rsid w:val="3341143C"/>
    <w:rsid w:val="33621833"/>
    <w:rsid w:val="336A955F"/>
    <w:rsid w:val="33AF0C53"/>
    <w:rsid w:val="33B9D715"/>
    <w:rsid w:val="3403CF0B"/>
    <w:rsid w:val="3488156D"/>
    <w:rsid w:val="34F660B0"/>
    <w:rsid w:val="3531688A"/>
    <w:rsid w:val="35921967"/>
    <w:rsid w:val="37DB21F8"/>
    <w:rsid w:val="37F000BA"/>
    <w:rsid w:val="385483D5"/>
    <w:rsid w:val="38B37922"/>
    <w:rsid w:val="38D60809"/>
    <w:rsid w:val="38DFBAFC"/>
    <w:rsid w:val="38EACBAA"/>
    <w:rsid w:val="38FD8D62"/>
    <w:rsid w:val="39393605"/>
    <w:rsid w:val="39BC00A6"/>
    <w:rsid w:val="3AA08DB3"/>
    <w:rsid w:val="3BD2C684"/>
    <w:rsid w:val="3BDDEF99"/>
    <w:rsid w:val="3C288F54"/>
    <w:rsid w:val="3C7CE18C"/>
    <w:rsid w:val="3CAE1301"/>
    <w:rsid w:val="3D0ED616"/>
    <w:rsid w:val="3D534E3D"/>
    <w:rsid w:val="3D98452C"/>
    <w:rsid w:val="3DC4AF53"/>
    <w:rsid w:val="3E4A4904"/>
    <w:rsid w:val="3F548EEC"/>
    <w:rsid w:val="3FB66612"/>
    <w:rsid w:val="4034C318"/>
    <w:rsid w:val="40355CEB"/>
    <w:rsid w:val="40CB09A3"/>
    <w:rsid w:val="40D38269"/>
    <w:rsid w:val="40D75A48"/>
    <w:rsid w:val="413DEEB3"/>
    <w:rsid w:val="42242784"/>
    <w:rsid w:val="425F13CF"/>
    <w:rsid w:val="426D4D8B"/>
    <w:rsid w:val="427CACDB"/>
    <w:rsid w:val="429F059A"/>
    <w:rsid w:val="42D10883"/>
    <w:rsid w:val="42EE61E1"/>
    <w:rsid w:val="433801D8"/>
    <w:rsid w:val="43D472B6"/>
    <w:rsid w:val="43E6DA8C"/>
    <w:rsid w:val="442CFC4E"/>
    <w:rsid w:val="442EA005"/>
    <w:rsid w:val="452EEF7E"/>
    <w:rsid w:val="45695268"/>
    <w:rsid w:val="46B3762C"/>
    <w:rsid w:val="483E64FE"/>
    <w:rsid w:val="48A202A4"/>
    <w:rsid w:val="48BA1859"/>
    <w:rsid w:val="48DCE1F9"/>
    <w:rsid w:val="494CE012"/>
    <w:rsid w:val="49502C98"/>
    <w:rsid w:val="497CFA43"/>
    <w:rsid w:val="4997EA41"/>
    <w:rsid w:val="49DA91F1"/>
    <w:rsid w:val="4A1DC278"/>
    <w:rsid w:val="4A2CB17C"/>
    <w:rsid w:val="4A80FD27"/>
    <w:rsid w:val="4B830697"/>
    <w:rsid w:val="4B904AEE"/>
    <w:rsid w:val="4CDE4E0E"/>
    <w:rsid w:val="4CE20949"/>
    <w:rsid w:val="4DC66733"/>
    <w:rsid w:val="4E008E51"/>
    <w:rsid w:val="4E1BDA86"/>
    <w:rsid w:val="4E1E2C1D"/>
    <w:rsid w:val="4EB47342"/>
    <w:rsid w:val="4EC9AA6B"/>
    <w:rsid w:val="4F380166"/>
    <w:rsid w:val="4F9CEEF3"/>
    <w:rsid w:val="50E12230"/>
    <w:rsid w:val="50E66788"/>
    <w:rsid w:val="50FCA581"/>
    <w:rsid w:val="52CFB739"/>
    <w:rsid w:val="530B72FB"/>
    <w:rsid w:val="5349D34A"/>
    <w:rsid w:val="53534F38"/>
    <w:rsid w:val="53AF5F37"/>
    <w:rsid w:val="540D4D2B"/>
    <w:rsid w:val="559EC304"/>
    <w:rsid w:val="55AD2107"/>
    <w:rsid w:val="55D41A9F"/>
    <w:rsid w:val="55E80579"/>
    <w:rsid w:val="56154117"/>
    <w:rsid w:val="5660F0D1"/>
    <w:rsid w:val="567E006E"/>
    <w:rsid w:val="56E25EC9"/>
    <w:rsid w:val="5701225A"/>
    <w:rsid w:val="5744D9B3"/>
    <w:rsid w:val="576EFFD0"/>
    <w:rsid w:val="5782AD65"/>
    <w:rsid w:val="57B0A08B"/>
    <w:rsid w:val="57BC76F0"/>
    <w:rsid w:val="57BF0F35"/>
    <w:rsid w:val="581562BD"/>
    <w:rsid w:val="58484D62"/>
    <w:rsid w:val="5856F4D2"/>
    <w:rsid w:val="596F265D"/>
    <w:rsid w:val="59A2664F"/>
    <w:rsid w:val="59BEEAB5"/>
    <w:rsid w:val="5A0A2CA3"/>
    <w:rsid w:val="5A4BC259"/>
    <w:rsid w:val="5A78788A"/>
    <w:rsid w:val="5AB49D51"/>
    <w:rsid w:val="5B0C719D"/>
    <w:rsid w:val="5B3A8912"/>
    <w:rsid w:val="5BEBC311"/>
    <w:rsid w:val="5C4FA369"/>
    <w:rsid w:val="5C5F3427"/>
    <w:rsid w:val="5C6FCA8A"/>
    <w:rsid w:val="5CF1FD8A"/>
    <w:rsid w:val="5D018A12"/>
    <w:rsid w:val="5D0E16AD"/>
    <w:rsid w:val="5D1F117A"/>
    <w:rsid w:val="5D2117A9"/>
    <w:rsid w:val="5D34E808"/>
    <w:rsid w:val="5E81E134"/>
    <w:rsid w:val="5EFB061E"/>
    <w:rsid w:val="5F257751"/>
    <w:rsid w:val="5F3DC763"/>
    <w:rsid w:val="5F911FE2"/>
    <w:rsid w:val="5FA101E2"/>
    <w:rsid w:val="605C0624"/>
    <w:rsid w:val="612AEA95"/>
    <w:rsid w:val="6196C43D"/>
    <w:rsid w:val="619FCC22"/>
    <w:rsid w:val="61E55A89"/>
    <w:rsid w:val="62F60E1C"/>
    <w:rsid w:val="63318C2A"/>
    <w:rsid w:val="63692BA8"/>
    <w:rsid w:val="64259870"/>
    <w:rsid w:val="64325163"/>
    <w:rsid w:val="645FBA32"/>
    <w:rsid w:val="64D9E844"/>
    <w:rsid w:val="6592B77C"/>
    <w:rsid w:val="65E4E5AB"/>
    <w:rsid w:val="65E9FFA8"/>
    <w:rsid w:val="65F26416"/>
    <w:rsid w:val="66217A4D"/>
    <w:rsid w:val="66231E8A"/>
    <w:rsid w:val="66DB9023"/>
    <w:rsid w:val="66DED8C2"/>
    <w:rsid w:val="674995A0"/>
    <w:rsid w:val="6791494B"/>
    <w:rsid w:val="67C375E9"/>
    <w:rsid w:val="68F782AF"/>
    <w:rsid w:val="690F5599"/>
    <w:rsid w:val="6911BF15"/>
    <w:rsid w:val="696037D1"/>
    <w:rsid w:val="69A599E2"/>
    <w:rsid w:val="69AB8E2F"/>
    <w:rsid w:val="6C82690C"/>
    <w:rsid w:val="6CD5B6DD"/>
    <w:rsid w:val="6D0AE044"/>
    <w:rsid w:val="6E26ADEC"/>
    <w:rsid w:val="6E46FFDD"/>
    <w:rsid w:val="6E51D417"/>
    <w:rsid w:val="6E60E240"/>
    <w:rsid w:val="6EA04034"/>
    <w:rsid w:val="6ECCAB64"/>
    <w:rsid w:val="6EF93266"/>
    <w:rsid w:val="6F182736"/>
    <w:rsid w:val="6F1DDDBB"/>
    <w:rsid w:val="6FC6CEC7"/>
    <w:rsid w:val="70254B8A"/>
    <w:rsid w:val="7025C23C"/>
    <w:rsid w:val="710F5BF4"/>
    <w:rsid w:val="7116DD5D"/>
    <w:rsid w:val="716DF08D"/>
    <w:rsid w:val="71DE8020"/>
    <w:rsid w:val="720E2908"/>
    <w:rsid w:val="729509F6"/>
    <w:rsid w:val="729F78FE"/>
    <w:rsid w:val="738A1F42"/>
    <w:rsid w:val="749C0087"/>
    <w:rsid w:val="7501F6E6"/>
    <w:rsid w:val="7593730D"/>
    <w:rsid w:val="76C85A36"/>
    <w:rsid w:val="76FAE8B2"/>
    <w:rsid w:val="77254A92"/>
    <w:rsid w:val="7740CEDE"/>
    <w:rsid w:val="77B8B84F"/>
    <w:rsid w:val="782841EA"/>
    <w:rsid w:val="78A2311A"/>
    <w:rsid w:val="78E14F10"/>
    <w:rsid w:val="78E2943F"/>
    <w:rsid w:val="796220D4"/>
    <w:rsid w:val="7A533861"/>
    <w:rsid w:val="7A7306DC"/>
    <w:rsid w:val="7B0146D2"/>
    <w:rsid w:val="7B49A65E"/>
    <w:rsid w:val="7BDC5B84"/>
    <w:rsid w:val="7C608953"/>
    <w:rsid w:val="7C9FA9FF"/>
    <w:rsid w:val="7CAFA715"/>
    <w:rsid w:val="7CDC71C6"/>
    <w:rsid w:val="7D122E31"/>
    <w:rsid w:val="7D3046A7"/>
    <w:rsid w:val="7D6E1A59"/>
    <w:rsid w:val="7D953EE2"/>
    <w:rsid w:val="7DAF8A97"/>
    <w:rsid w:val="7E06B358"/>
    <w:rsid w:val="7E53B226"/>
    <w:rsid w:val="7EB648AA"/>
    <w:rsid w:val="7F0A6B11"/>
    <w:rsid w:val="7F6C206E"/>
    <w:rsid w:val="7FA1B970"/>
    <w:rsid w:val="7FDD6213"/>
    <w:rsid w:val="7FF38EF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092"/>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8D4FE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928C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774B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803EC5"/>
    <w:pPr>
      <w:keepNext/>
      <w:tabs>
        <w:tab w:val="left" w:pos="851"/>
      </w:tabs>
      <w:spacing w:before="360" w:after="120" w:line="240" w:lineRule="auto"/>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803EC5"/>
    <w:pPr>
      <w:keepNext/>
      <w:keepLines/>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803EC5"/>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8"/>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D26E9F"/>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D26E9F"/>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D26E9F"/>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D26E9F"/>
    <w:rPr>
      <w:rFonts w:ascii="Calibri" w:eastAsia="Calibri" w:hAnsi="Calibri" w:cs="Calibri"/>
      <w:noProof/>
      <w:color w:val="258221"/>
      <w:lang w:val="en-US"/>
    </w:rPr>
  </w:style>
  <w:style w:type="character" w:styleId="Emphasis">
    <w:name w:val="Emphasis"/>
    <w:basedOn w:val="DefaultParagraphFont"/>
    <w:uiPriority w:val="20"/>
    <w:qFormat/>
    <w:rsid w:val="00835770"/>
    <w:rPr>
      <w:i/>
      <w:iCs/>
    </w:rPr>
  </w:style>
  <w:style w:type="character" w:customStyle="1" w:styleId="UnresolvedMention1">
    <w:name w:val="Unresolved Mention1"/>
    <w:basedOn w:val="DefaultParagraphFont"/>
    <w:uiPriority w:val="99"/>
    <w:semiHidden/>
    <w:unhideWhenUsed/>
    <w:rsid w:val="008133CC"/>
    <w:rPr>
      <w:color w:val="605E5C"/>
      <w:shd w:val="clear" w:color="auto" w:fill="E1DFDD"/>
    </w:rPr>
  </w:style>
  <w:style w:type="character" w:customStyle="1" w:styleId="Heading4Char">
    <w:name w:val="Heading 4 Char"/>
    <w:basedOn w:val="DefaultParagraphFont"/>
    <w:link w:val="Heading4"/>
    <w:uiPriority w:val="9"/>
    <w:rsid w:val="008D4FE1"/>
    <w:rPr>
      <w:rFonts w:asciiTheme="majorHAnsi" w:eastAsiaTheme="majorEastAsia" w:hAnsiTheme="majorHAnsi" w:cstheme="majorBidi"/>
      <w:i/>
      <w:iCs/>
      <w:color w:val="2E74B5" w:themeColor="accent1" w:themeShade="BF"/>
    </w:rPr>
  </w:style>
  <w:style w:type="character" w:customStyle="1" w:styleId="Mention1">
    <w:name w:val="Mention1"/>
    <w:basedOn w:val="DefaultParagraphFont"/>
    <w:uiPriority w:val="99"/>
    <w:unhideWhenUsed/>
    <w:rsid w:val="00340AEC"/>
    <w:rPr>
      <w:color w:val="2B579A"/>
      <w:shd w:val="clear" w:color="auto" w:fill="E1DFDD"/>
    </w:rPr>
  </w:style>
  <w:style w:type="character" w:customStyle="1" w:styleId="Heading5Char">
    <w:name w:val="Heading 5 Char"/>
    <w:basedOn w:val="DefaultParagraphFont"/>
    <w:link w:val="Heading5"/>
    <w:uiPriority w:val="9"/>
    <w:rsid w:val="005928CF"/>
    <w:rPr>
      <w:rFonts w:asciiTheme="majorHAnsi" w:eastAsiaTheme="majorEastAsia" w:hAnsiTheme="majorHAnsi" w:cstheme="majorBidi"/>
      <w:color w:val="2E74B5" w:themeColor="accent1" w:themeShade="BF"/>
    </w:rPr>
  </w:style>
  <w:style w:type="character" w:customStyle="1" w:styleId="cf01">
    <w:name w:val="cf01"/>
    <w:basedOn w:val="DefaultParagraphFont"/>
    <w:rsid w:val="002D7788"/>
    <w:rPr>
      <w:rFonts w:ascii="Segoe UI" w:hAnsi="Segoe UI" w:cs="Segoe UI" w:hint="default"/>
      <w:sz w:val="18"/>
      <w:szCs w:val="18"/>
    </w:rPr>
  </w:style>
  <w:style w:type="character" w:customStyle="1" w:styleId="cf11">
    <w:name w:val="cf11"/>
    <w:basedOn w:val="DefaultParagraphFont"/>
    <w:rsid w:val="002F26DA"/>
    <w:rPr>
      <w:rFonts w:ascii="Segoe UI" w:hAnsi="Segoe UI" w:cs="Segoe UI" w:hint="default"/>
      <w:sz w:val="18"/>
      <w:szCs w:val="18"/>
      <w:u w:val="single"/>
      <w:shd w:val="clear" w:color="auto" w:fill="FFFFFF"/>
    </w:rPr>
  </w:style>
  <w:style w:type="paragraph" w:styleId="FootnoteText">
    <w:name w:val="footnote text"/>
    <w:basedOn w:val="Normal"/>
    <w:link w:val="FootnoteTextChar"/>
    <w:uiPriority w:val="99"/>
    <w:semiHidden/>
    <w:unhideWhenUsed/>
    <w:rsid w:val="00BD71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711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D711F"/>
    <w:rPr>
      <w:vertAlign w:val="superscript"/>
    </w:rPr>
  </w:style>
  <w:style w:type="character" w:customStyle="1" w:styleId="Heading6Char">
    <w:name w:val="Heading 6 Char"/>
    <w:basedOn w:val="DefaultParagraphFont"/>
    <w:link w:val="Heading6"/>
    <w:uiPriority w:val="9"/>
    <w:rsid w:val="00B774B4"/>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3729">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36000047">
      <w:bodyDiv w:val="1"/>
      <w:marLeft w:val="0"/>
      <w:marRight w:val="0"/>
      <w:marTop w:val="0"/>
      <w:marBottom w:val="0"/>
      <w:divBdr>
        <w:top w:val="none" w:sz="0" w:space="0" w:color="auto"/>
        <w:left w:val="none" w:sz="0" w:space="0" w:color="auto"/>
        <w:bottom w:val="none" w:sz="0" w:space="0" w:color="auto"/>
        <w:right w:val="none" w:sz="0" w:space="0" w:color="auto"/>
      </w:divBdr>
    </w:div>
    <w:div w:id="329454754">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09650344">
      <w:bodyDiv w:val="1"/>
      <w:marLeft w:val="0"/>
      <w:marRight w:val="0"/>
      <w:marTop w:val="0"/>
      <w:marBottom w:val="0"/>
      <w:divBdr>
        <w:top w:val="none" w:sz="0" w:space="0" w:color="auto"/>
        <w:left w:val="none" w:sz="0" w:space="0" w:color="auto"/>
        <w:bottom w:val="none" w:sz="0" w:space="0" w:color="auto"/>
        <w:right w:val="none" w:sz="0" w:space="0" w:color="auto"/>
      </w:divBdr>
    </w:div>
    <w:div w:id="738215662">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85689848">
      <w:bodyDiv w:val="1"/>
      <w:marLeft w:val="0"/>
      <w:marRight w:val="0"/>
      <w:marTop w:val="0"/>
      <w:marBottom w:val="0"/>
      <w:divBdr>
        <w:top w:val="none" w:sz="0" w:space="0" w:color="auto"/>
        <w:left w:val="none" w:sz="0" w:space="0" w:color="auto"/>
        <w:bottom w:val="none" w:sz="0" w:space="0" w:color="auto"/>
        <w:right w:val="none" w:sz="0" w:space="0" w:color="auto"/>
      </w:divBdr>
    </w:div>
    <w:div w:id="1143741933">
      <w:bodyDiv w:val="1"/>
      <w:marLeft w:val="0"/>
      <w:marRight w:val="0"/>
      <w:marTop w:val="0"/>
      <w:marBottom w:val="0"/>
      <w:divBdr>
        <w:top w:val="none" w:sz="0" w:space="0" w:color="auto"/>
        <w:left w:val="none" w:sz="0" w:space="0" w:color="auto"/>
        <w:bottom w:val="none" w:sz="0" w:space="0" w:color="auto"/>
        <w:right w:val="none" w:sz="0" w:space="0" w:color="auto"/>
      </w:divBdr>
    </w:div>
    <w:div w:id="1232616702">
      <w:bodyDiv w:val="1"/>
      <w:marLeft w:val="0"/>
      <w:marRight w:val="0"/>
      <w:marTop w:val="0"/>
      <w:marBottom w:val="0"/>
      <w:divBdr>
        <w:top w:val="none" w:sz="0" w:space="0" w:color="auto"/>
        <w:left w:val="none" w:sz="0" w:space="0" w:color="auto"/>
        <w:bottom w:val="none" w:sz="0" w:space="0" w:color="auto"/>
        <w:right w:val="none" w:sz="0" w:space="0" w:color="auto"/>
      </w:divBdr>
    </w:div>
    <w:div w:id="1241913925">
      <w:bodyDiv w:val="1"/>
      <w:marLeft w:val="0"/>
      <w:marRight w:val="0"/>
      <w:marTop w:val="0"/>
      <w:marBottom w:val="0"/>
      <w:divBdr>
        <w:top w:val="none" w:sz="0" w:space="0" w:color="auto"/>
        <w:left w:val="none" w:sz="0" w:space="0" w:color="auto"/>
        <w:bottom w:val="none" w:sz="0" w:space="0" w:color="auto"/>
        <w:right w:val="none" w:sz="0" w:space="0" w:color="auto"/>
      </w:divBdr>
    </w:div>
    <w:div w:id="1250314216">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35075819">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81212742">
      <w:bodyDiv w:val="1"/>
      <w:marLeft w:val="0"/>
      <w:marRight w:val="0"/>
      <w:marTop w:val="0"/>
      <w:marBottom w:val="0"/>
      <w:divBdr>
        <w:top w:val="none" w:sz="0" w:space="0" w:color="auto"/>
        <w:left w:val="none" w:sz="0" w:space="0" w:color="auto"/>
        <w:bottom w:val="none" w:sz="0" w:space="0" w:color="auto"/>
        <w:right w:val="none" w:sz="0" w:space="0" w:color="auto"/>
      </w:divBdr>
    </w:div>
    <w:div w:id="1617833332">
      <w:bodyDiv w:val="1"/>
      <w:marLeft w:val="0"/>
      <w:marRight w:val="0"/>
      <w:marTop w:val="0"/>
      <w:marBottom w:val="0"/>
      <w:divBdr>
        <w:top w:val="none" w:sz="0" w:space="0" w:color="auto"/>
        <w:left w:val="none" w:sz="0" w:space="0" w:color="auto"/>
        <w:bottom w:val="none" w:sz="0" w:space="0" w:color="auto"/>
        <w:right w:val="none" w:sz="0" w:space="0" w:color="auto"/>
      </w:divBdr>
    </w:div>
    <w:div w:id="1659729330">
      <w:bodyDiv w:val="1"/>
      <w:marLeft w:val="0"/>
      <w:marRight w:val="0"/>
      <w:marTop w:val="0"/>
      <w:marBottom w:val="0"/>
      <w:divBdr>
        <w:top w:val="none" w:sz="0" w:space="0" w:color="auto"/>
        <w:left w:val="none" w:sz="0" w:space="0" w:color="auto"/>
        <w:bottom w:val="none" w:sz="0" w:space="0" w:color="auto"/>
        <w:right w:val="none" w:sz="0" w:space="0" w:color="auto"/>
      </w:divBdr>
    </w:div>
    <w:div w:id="1680043934">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60799498">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22411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bsonline.gov.au/internet/mbsonline/publishing.nsf/Content/Home" TargetMode="External"/><Relationship Id="rId18" Type="http://schemas.openxmlformats.org/officeDocument/2006/relationships/hyperlink" Target="https://clinicaltrials.gov/ct2/show/NCT0406068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tga.gov.au/australian-register-therapeutic-goods" TargetMode="External"/><Relationship Id="rId17" Type="http://schemas.openxmlformats.org/officeDocument/2006/relationships/hyperlink" Target="https://clinicaltrials.gov/ct2/show/NCT05049720" TargetMode="External"/><Relationship Id="rId2" Type="http://schemas.openxmlformats.org/officeDocument/2006/relationships/numbering" Target="numbering.xml"/><Relationship Id="rId16" Type="http://schemas.openxmlformats.org/officeDocument/2006/relationships/hyperlink" Target="https://www.escardio.org/Journals/E-Journal-of-Cardiology-Practice/Volume-12/The-subcutaneous-defibrillator-who-stands-to-benefit"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medicarestatistics.humanservices.gov.au/statistics/mbs_item.jsp"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health.gov.au/resources/publications/prostheses-lis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D4391-B723-4284-9E9F-22A8A9898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7403</Words>
  <Characters>156198</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35</CharactersWithSpaces>
  <SharedDoc>false</SharedDoc>
  <HLinks>
    <vt:vector size="42" baseType="variant">
      <vt:variant>
        <vt:i4>6553655</vt:i4>
      </vt:variant>
      <vt:variant>
        <vt:i4>879</vt:i4>
      </vt:variant>
      <vt:variant>
        <vt:i4>0</vt:i4>
      </vt:variant>
      <vt:variant>
        <vt:i4>5</vt:i4>
      </vt:variant>
      <vt:variant>
        <vt:lpwstr>https://clinicaltrials.gov/ct2/show/NCT04060680</vt:lpwstr>
      </vt:variant>
      <vt:variant>
        <vt:lpwstr/>
      </vt:variant>
      <vt:variant>
        <vt:i4>6750261</vt:i4>
      </vt:variant>
      <vt:variant>
        <vt:i4>876</vt:i4>
      </vt:variant>
      <vt:variant>
        <vt:i4>0</vt:i4>
      </vt:variant>
      <vt:variant>
        <vt:i4>5</vt:i4>
      </vt:variant>
      <vt:variant>
        <vt:lpwstr>https://clinicaltrials.gov/ct2/show/NCT05049720</vt:lpwstr>
      </vt:variant>
      <vt:variant>
        <vt:lpwstr/>
      </vt:variant>
      <vt:variant>
        <vt:i4>6160479</vt:i4>
      </vt:variant>
      <vt:variant>
        <vt:i4>873</vt:i4>
      </vt:variant>
      <vt:variant>
        <vt:i4>0</vt:i4>
      </vt:variant>
      <vt:variant>
        <vt:i4>5</vt:i4>
      </vt:variant>
      <vt:variant>
        <vt:lpwstr>https://www.escardio.org/Journals/E-Journal-of-Cardiology-Practice/Volume-12/The-subcutaneous-defibrillator-who-stands-to-benefit</vt:lpwstr>
      </vt:variant>
      <vt:variant>
        <vt:lpwstr/>
      </vt:variant>
      <vt:variant>
        <vt:i4>983161</vt:i4>
      </vt:variant>
      <vt:variant>
        <vt:i4>870</vt:i4>
      </vt:variant>
      <vt:variant>
        <vt:i4>0</vt:i4>
      </vt:variant>
      <vt:variant>
        <vt:i4>5</vt:i4>
      </vt:variant>
      <vt:variant>
        <vt:lpwstr>http://medicarestatistics.humanservices.gov.au/statistics/mbs_item.jsp</vt:lpwstr>
      </vt:variant>
      <vt:variant>
        <vt:lpwstr/>
      </vt:variant>
      <vt:variant>
        <vt:i4>851975</vt:i4>
      </vt:variant>
      <vt:variant>
        <vt:i4>867</vt:i4>
      </vt:variant>
      <vt:variant>
        <vt:i4>0</vt:i4>
      </vt:variant>
      <vt:variant>
        <vt:i4>5</vt:i4>
      </vt:variant>
      <vt:variant>
        <vt:lpwstr>https://www.health.gov.au/resources/publications/prostheses-list</vt:lpwstr>
      </vt:variant>
      <vt:variant>
        <vt:lpwstr/>
      </vt:variant>
      <vt:variant>
        <vt:i4>3801141</vt:i4>
      </vt:variant>
      <vt:variant>
        <vt:i4>864</vt:i4>
      </vt:variant>
      <vt:variant>
        <vt:i4>0</vt:i4>
      </vt:variant>
      <vt:variant>
        <vt:i4>5</vt:i4>
      </vt:variant>
      <vt:variant>
        <vt:lpwstr>http://www.mbsonline.gov.au/internet/mbsonline/publishing.nsf/Content/Home</vt:lpwstr>
      </vt:variant>
      <vt:variant>
        <vt:lpwstr/>
      </vt:variant>
      <vt:variant>
        <vt:i4>393235</vt:i4>
      </vt:variant>
      <vt:variant>
        <vt:i4>861</vt:i4>
      </vt:variant>
      <vt:variant>
        <vt:i4>0</vt:i4>
      </vt:variant>
      <vt:variant>
        <vt:i4>5</vt:i4>
      </vt:variant>
      <vt:variant>
        <vt:lpwstr>https://www.tga.gov.au/australian-register-therapeutic-good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1T04:00:00Z</dcterms:created>
  <dcterms:modified xsi:type="dcterms:W3CDTF">2022-10-24T01:43:00Z</dcterms:modified>
</cp:coreProperties>
</file>